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908F61" w14:textId="5E48089E" w:rsidR="00D220DC" w:rsidRPr="004A7F3D" w:rsidRDefault="00D105CD" w:rsidP="000D6E8B">
      <w:pPr>
        <w:rPr>
          <w:b/>
          <w:sz w:val="40"/>
          <w:lang w:val="en-US"/>
        </w:rPr>
      </w:pPr>
      <w:r w:rsidRPr="004A7F3D">
        <w:rPr>
          <w:b/>
          <w:sz w:val="40"/>
          <w:lang w:val="en-US"/>
        </w:rPr>
        <w:t xml:space="preserve">Part </w:t>
      </w:r>
      <w:r w:rsidR="000D6E8B" w:rsidRPr="004A7F3D">
        <w:rPr>
          <w:b/>
          <w:sz w:val="40"/>
          <w:lang w:val="en-US"/>
        </w:rPr>
        <w:t xml:space="preserve">V: </w:t>
      </w:r>
      <w:bookmarkStart w:id="0" w:name="_Toc218917209"/>
      <w:bookmarkStart w:id="1" w:name="_Toc219351379"/>
      <w:bookmarkStart w:id="2" w:name="_Toc219352209"/>
      <w:bookmarkStart w:id="3" w:name="_Toc288840984"/>
      <w:bookmarkStart w:id="4" w:name="_Toc301271627"/>
      <w:r w:rsidR="000D6E8B" w:rsidRPr="004A7F3D">
        <w:rPr>
          <w:b/>
          <w:sz w:val="40"/>
          <w:lang w:val="en-US"/>
        </w:rPr>
        <w:t>Moving On</w:t>
      </w:r>
      <w:bookmarkEnd w:id="0"/>
      <w:bookmarkEnd w:id="1"/>
      <w:bookmarkEnd w:id="2"/>
      <w:bookmarkEnd w:id="3"/>
      <w:bookmarkEnd w:id="4"/>
    </w:p>
    <w:p w14:paraId="414BD849" w14:textId="13BD599F" w:rsidR="0091429A" w:rsidRPr="004A7F3D" w:rsidRDefault="00D220DC" w:rsidP="008165A2">
      <w:pPr>
        <w:pStyle w:val="Captiondiss"/>
      </w:pPr>
      <w:bookmarkStart w:id="5" w:name="_Ref219956142"/>
      <w:bookmarkStart w:id="6" w:name="_Toc226970068"/>
      <w:r w:rsidRPr="004A7F3D">
        <w:t xml:space="preserve">Figure </w:t>
      </w:r>
      <w:bookmarkEnd w:id="5"/>
      <w:r w:rsidR="00E10311">
        <w:t>37</w:t>
      </w:r>
      <w:r w:rsidRPr="004A7F3D">
        <w:t>: Home in Shanghai</w:t>
      </w:r>
      <w:r w:rsidR="00FD0DA8" w:rsidRPr="004A7F3D">
        <w:t xml:space="preserve">: Mia’s </w:t>
      </w:r>
      <w:r w:rsidR="007614F3">
        <w:t>R</w:t>
      </w:r>
      <w:r w:rsidR="00FD0DA8" w:rsidRPr="004A7F3D">
        <w:t>oom</w:t>
      </w:r>
      <w:r w:rsidR="002151D0" w:rsidRPr="004A7F3D">
        <w:t>,</w:t>
      </w:r>
      <w:r w:rsidR="00FD0DA8" w:rsidRPr="004A7F3D">
        <w:t xml:space="preserve"> </w:t>
      </w:r>
      <w:r w:rsidR="007614F3">
        <w:t>P</w:t>
      </w:r>
      <w:r w:rsidR="00FD0DA8" w:rsidRPr="004A7F3D">
        <w:t xml:space="preserve">repared for the </w:t>
      </w:r>
      <w:r w:rsidR="007614F3">
        <w:t>N</w:t>
      </w:r>
      <w:r w:rsidR="00FD0DA8" w:rsidRPr="004A7F3D">
        <w:t xml:space="preserve">ext </w:t>
      </w:r>
      <w:r w:rsidR="007614F3">
        <w:t>M</w:t>
      </w:r>
      <w:r w:rsidR="004D491E" w:rsidRPr="004A7F3D">
        <w:t>ove</w:t>
      </w:r>
      <w:r w:rsidR="00FD0DA8" w:rsidRPr="004A7F3D">
        <w:t>.</w:t>
      </w:r>
      <w:r w:rsidRPr="004A7F3D">
        <w:t xml:space="preserve"> </w:t>
      </w:r>
      <w:proofErr w:type="gramStart"/>
      <w:r w:rsidRPr="004A7F3D">
        <w:t>Photo by Mia</w:t>
      </w:r>
      <w:bookmarkStart w:id="7" w:name="_Toc218917210"/>
      <w:bookmarkStart w:id="8" w:name="_Toc219351380"/>
      <w:bookmarkStart w:id="9" w:name="_Toc219352210"/>
      <w:bookmarkEnd w:id="6"/>
      <w:r w:rsidR="00ED2369" w:rsidRPr="004A7F3D">
        <w:t>.</w:t>
      </w:r>
      <w:proofErr w:type="gramEnd"/>
    </w:p>
    <w:p w14:paraId="54486257" w14:textId="5559FF6F" w:rsidR="0091429A" w:rsidRPr="004A7F3D" w:rsidRDefault="0091429A" w:rsidP="007C5622">
      <w:pPr>
        <w:pStyle w:val="Normal1"/>
        <w:rPr>
          <w:lang w:val="en-US"/>
        </w:rPr>
      </w:pPr>
      <w:r w:rsidRPr="004A7F3D">
        <w:rPr>
          <w:lang w:val="en-US"/>
        </w:rPr>
        <w:t>Th</w:t>
      </w:r>
      <w:r w:rsidR="0016281E" w:rsidRPr="004A7F3D">
        <w:rPr>
          <w:lang w:val="en-US"/>
        </w:rPr>
        <w:t>e final part of this ethnography,</w:t>
      </w:r>
      <w:r w:rsidR="00F5556D" w:rsidRPr="004A7F3D">
        <w:rPr>
          <w:lang w:val="en-US"/>
        </w:rPr>
        <w:t xml:space="preserve"> </w:t>
      </w:r>
      <w:r w:rsidR="00A426A5" w:rsidRPr="004A7F3D">
        <w:rPr>
          <w:lang w:val="en-US"/>
        </w:rPr>
        <w:t>“</w:t>
      </w:r>
      <w:r w:rsidRPr="004A7F3D">
        <w:rPr>
          <w:lang w:val="en-US"/>
        </w:rPr>
        <w:t>Moving On</w:t>
      </w:r>
      <w:r w:rsidR="00CC2822" w:rsidRPr="004A7F3D">
        <w:rPr>
          <w:lang w:val="en-US"/>
        </w:rPr>
        <w:t>,”</w:t>
      </w:r>
      <w:r w:rsidRPr="004A7F3D">
        <w:rPr>
          <w:lang w:val="en-US"/>
        </w:rPr>
        <w:t xml:space="preserve"> </w:t>
      </w:r>
      <w:r w:rsidR="00056B1E" w:rsidRPr="004A7F3D">
        <w:rPr>
          <w:lang w:val="en-US"/>
        </w:rPr>
        <w:t>returns to</w:t>
      </w:r>
      <w:r w:rsidRPr="004A7F3D">
        <w:rPr>
          <w:lang w:val="en-US"/>
        </w:rPr>
        <w:t xml:space="preserve"> the expatriate youths’ experience of Shanghai as a transient</w:t>
      </w:r>
      <w:r w:rsidR="00A663AB" w:rsidRPr="004A7F3D">
        <w:rPr>
          <w:lang w:val="en-US"/>
        </w:rPr>
        <w:t xml:space="preserve"> space</w:t>
      </w:r>
      <w:r w:rsidR="00A426A5" w:rsidRPr="004A7F3D">
        <w:rPr>
          <w:lang w:val="en-US"/>
        </w:rPr>
        <w:t>. The</w:t>
      </w:r>
      <w:r w:rsidR="006363EB" w:rsidRPr="004A7F3D">
        <w:rPr>
          <w:lang w:val="en-US"/>
        </w:rPr>
        <w:t xml:space="preserve"> first</w:t>
      </w:r>
      <w:r w:rsidR="00A426A5" w:rsidRPr="004A7F3D">
        <w:rPr>
          <w:lang w:val="en-US"/>
        </w:rPr>
        <w:t xml:space="preserve"> chapter centers on the students from the German school and analyzes their ways </w:t>
      </w:r>
      <w:r w:rsidR="0016281E" w:rsidRPr="004A7F3D">
        <w:rPr>
          <w:lang w:val="en-US"/>
        </w:rPr>
        <w:t>of</w:t>
      </w:r>
      <w:r w:rsidR="00A426A5" w:rsidRPr="004A7F3D">
        <w:rPr>
          <w:lang w:val="en-US"/>
        </w:rPr>
        <w:t xml:space="preserve"> manag</w:t>
      </w:r>
      <w:r w:rsidR="0016281E" w:rsidRPr="004A7F3D">
        <w:rPr>
          <w:lang w:val="en-US"/>
        </w:rPr>
        <w:t>ing</w:t>
      </w:r>
      <w:r w:rsidR="00A426A5" w:rsidRPr="004A7F3D">
        <w:rPr>
          <w:lang w:val="en-US"/>
        </w:rPr>
        <w:t xml:space="preserve"> the </w:t>
      </w:r>
      <w:proofErr w:type="spellStart"/>
      <w:r w:rsidR="00A426A5" w:rsidRPr="004A7F3D">
        <w:rPr>
          <w:lang w:val="en-US"/>
        </w:rPr>
        <w:t>im</w:t>
      </w:r>
      <w:r w:rsidR="00F72C54" w:rsidRPr="004A7F3D">
        <w:rPr>
          <w:lang w:val="en-US"/>
        </w:rPr>
        <w:t>anent</w:t>
      </w:r>
      <w:proofErr w:type="spellEnd"/>
      <w:r w:rsidR="00F72C54" w:rsidRPr="004A7F3D">
        <w:rPr>
          <w:lang w:val="en-US"/>
        </w:rPr>
        <w:t xml:space="preserve"> </w:t>
      </w:r>
      <w:r w:rsidR="00A426A5" w:rsidRPr="004A7F3D">
        <w:rPr>
          <w:lang w:val="en-US"/>
        </w:rPr>
        <w:t xml:space="preserve">move </w:t>
      </w:r>
      <w:r w:rsidR="0016281E" w:rsidRPr="004A7F3D">
        <w:rPr>
          <w:lang w:val="en-US"/>
        </w:rPr>
        <w:t>away from</w:t>
      </w:r>
      <w:r w:rsidR="00A426A5" w:rsidRPr="004A7F3D">
        <w:rPr>
          <w:lang w:val="en-US"/>
        </w:rPr>
        <w:t xml:space="preserve"> Shanghai.</w:t>
      </w:r>
      <w:r w:rsidR="002F459E" w:rsidRPr="004A7F3D">
        <w:rPr>
          <w:lang w:val="en-US"/>
        </w:rPr>
        <w:t xml:space="preserve"> It focuses on their graduation </w:t>
      </w:r>
      <w:r w:rsidR="003C61C0" w:rsidRPr="004A7F3D">
        <w:rPr>
          <w:lang w:val="en-US"/>
        </w:rPr>
        <w:t xml:space="preserve">and </w:t>
      </w:r>
      <w:r w:rsidR="00016E38" w:rsidRPr="004A7F3D">
        <w:rPr>
          <w:lang w:val="en-US"/>
        </w:rPr>
        <w:t>its</w:t>
      </w:r>
      <w:r w:rsidR="003C61C0" w:rsidRPr="004A7F3D">
        <w:rPr>
          <w:lang w:val="en-US"/>
        </w:rPr>
        <w:t xml:space="preserve"> related festivities as </w:t>
      </w:r>
      <w:r w:rsidR="00016E38" w:rsidRPr="004A7F3D">
        <w:rPr>
          <w:lang w:val="en-US"/>
        </w:rPr>
        <w:t xml:space="preserve">a </w:t>
      </w:r>
      <w:r w:rsidR="003C61C0" w:rsidRPr="004A7F3D">
        <w:rPr>
          <w:lang w:val="en-US"/>
        </w:rPr>
        <w:t>means to say goodb</w:t>
      </w:r>
      <w:r w:rsidR="006A5499" w:rsidRPr="004A7F3D">
        <w:rPr>
          <w:lang w:val="en-US"/>
        </w:rPr>
        <w:t>ye to Shanghai and examines their</w:t>
      </w:r>
      <w:r w:rsidR="007829E9" w:rsidRPr="004A7F3D">
        <w:rPr>
          <w:lang w:val="en-US"/>
        </w:rPr>
        <w:t xml:space="preserve"> plans, anticipations</w:t>
      </w:r>
      <w:r w:rsidR="00016E38" w:rsidRPr="004A7F3D">
        <w:rPr>
          <w:lang w:val="en-US"/>
        </w:rPr>
        <w:t>,</w:t>
      </w:r>
      <w:r w:rsidR="007829E9" w:rsidRPr="004A7F3D">
        <w:rPr>
          <w:lang w:val="en-US"/>
        </w:rPr>
        <w:t xml:space="preserve"> and anxieties regarding t</w:t>
      </w:r>
      <w:r w:rsidR="005A1BE4" w:rsidRPr="004A7F3D">
        <w:rPr>
          <w:lang w:val="en-US"/>
        </w:rPr>
        <w:t>heir next stop: university</w:t>
      </w:r>
      <w:r w:rsidR="00F46889" w:rsidRPr="004A7F3D">
        <w:rPr>
          <w:lang w:val="en-US"/>
        </w:rPr>
        <w:t xml:space="preserve">. The second chapter </w:t>
      </w:r>
      <w:r w:rsidR="00016E38" w:rsidRPr="004A7F3D">
        <w:rPr>
          <w:lang w:val="en-US"/>
        </w:rPr>
        <w:t xml:space="preserve">concludes this work by revisiting the German students two years after they have left Shanghai and returned to Germany, </w:t>
      </w:r>
      <w:r w:rsidR="00834600" w:rsidRPr="004A7F3D">
        <w:rPr>
          <w:lang w:val="en-US"/>
        </w:rPr>
        <w:t>focus</w:t>
      </w:r>
      <w:r w:rsidR="00016E38" w:rsidRPr="004A7F3D">
        <w:rPr>
          <w:lang w:val="en-US"/>
        </w:rPr>
        <w:t>ing</w:t>
      </w:r>
      <w:r w:rsidR="00834600" w:rsidRPr="004A7F3D">
        <w:rPr>
          <w:lang w:val="en-US"/>
        </w:rPr>
        <w:t xml:space="preserve"> </w:t>
      </w:r>
      <w:r w:rsidR="00F46889" w:rsidRPr="004A7F3D">
        <w:rPr>
          <w:lang w:val="en-US"/>
        </w:rPr>
        <w:t>on the</w:t>
      </w:r>
      <w:r w:rsidR="00016E38" w:rsidRPr="004A7F3D">
        <w:rPr>
          <w:lang w:val="en-US"/>
        </w:rPr>
        <w:t>ir</w:t>
      </w:r>
      <w:r w:rsidR="00F46889" w:rsidRPr="004A7F3D">
        <w:rPr>
          <w:lang w:val="en-US"/>
        </w:rPr>
        <w:t xml:space="preserve"> new beginnings</w:t>
      </w:r>
      <w:r w:rsidR="00016E38" w:rsidRPr="004A7F3D">
        <w:rPr>
          <w:lang w:val="en-US"/>
        </w:rPr>
        <w:t xml:space="preserve"> there. It</w:t>
      </w:r>
      <w:r w:rsidR="00834600" w:rsidRPr="004A7F3D">
        <w:rPr>
          <w:lang w:val="en-US"/>
        </w:rPr>
        <w:t xml:space="preserve"> presents </w:t>
      </w:r>
      <w:r w:rsidR="00016E38" w:rsidRPr="004A7F3D">
        <w:rPr>
          <w:lang w:val="en-US"/>
        </w:rPr>
        <w:t xml:space="preserve">the </w:t>
      </w:r>
      <w:r w:rsidR="00834600" w:rsidRPr="004A7F3D">
        <w:rPr>
          <w:lang w:val="en-US"/>
        </w:rPr>
        <w:t xml:space="preserve">students’ </w:t>
      </w:r>
      <w:r w:rsidR="007025FF" w:rsidRPr="004A7F3D">
        <w:rPr>
          <w:lang w:val="en-US"/>
        </w:rPr>
        <w:t xml:space="preserve">perspectives </w:t>
      </w:r>
      <w:r w:rsidR="00016E38" w:rsidRPr="004A7F3D">
        <w:rPr>
          <w:lang w:val="en-US"/>
        </w:rPr>
        <w:t>and</w:t>
      </w:r>
      <w:r w:rsidR="00A14EBB" w:rsidRPr="004A7F3D">
        <w:rPr>
          <w:lang w:val="en-US"/>
        </w:rPr>
        <w:t xml:space="preserve"> reflections on transnational mobility and </w:t>
      </w:r>
      <w:r w:rsidR="00016E38" w:rsidRPr="004A7F3D">
        <w:rPr>
          <w:lang w:val="en-US"/>
        </w:rPr>
        <w:t xml:space="preserve">explores how </w:t>
      </w:r>
      <w:r w:rsidR="00A14EBB" w:rsidRPr="004A7F3D">
        <w:rPr>
          <w:lang w:val="en-US"/>
        </w:rPr>
        <w:t>the</w:t>
      </w:r>
      <w:r w:rsidR="00AC4917" w:rsidRPr="004A7F3D">
        <w:rPr>
          <w:lang w:val="en-US"/>
        </w:rPr>
        <w:t>ir</w:t>
      </w:r>
      <w:r w:rsidR="00A14EBB" w:rsidRPr="004A7F3D">
        <w:rPr>
          <w:lang w:val="en-US"/>
        </w:rPr>
        <w:t xml:space="preserve"> </w:t>
      </w:r>
      <w:r w:rsidR="00AC4917" w:rsidRPr="004A7F3D">
        <w:rPr>
          <w:lang w:val="en-US"/>
        </w:rPr>
        <w:t>experience of “return</w:t>
      </w:r>
      <w:r w:rsidR="00016E38" w:rsidRPr="004A7F3D">
        <w:rPr>
          <w:lang w:val="en-US"/>
        </w:rPr>
        <w:t>ing</w:t>
      </w:r>
      <w:r w:rsidR="00A14EBB" w:rsidRPr="004A7F3D">
        <w:rPr>
          <w:lang w:val="en-US"/>
        </w:rPr>
        <w:t>”</w:t>
      </w:r>
      <w:r w:rsidR="006835B6" w:rsidRPr="004A7F3D">
        <w:rPr>
          <w:lang w:val="en-US"/>
        </w:rPr>
        <w:t xml:space="preserve"> </w:t>
      </w:r>
      <w:r w:rsidR="00016E38" w:rsidRPr="004A7F3D">
        <w:rPr>
          <w:lang w:val="en-US"/>
        </w:rPr>
        <w:t>is</w:t>
      </w:r>
      <w:r w:rsidR="003100B1" w:rsidRPr="004A7F3D">
        <w:rPr>
          <w:lang w:val="en-US"/>
        </w:rPr>
        <w:t xml:space="preserve"> linked to the</w:t>
      </w:r>
      <w:r w:rsidR="00CC5B6F" w:rsidRPr="004A7F3D">
        <w:rPr>
          <w:lang w:val="en-US"/>
        </w:rPr>
        <w:t xml:space="preserve"> overall</w:t>
      </w:r>
      <w:r w:rsidR="003100B1" w:rsidRPr="004A7F3D">
        <w:rPr>
          <w:lang w:val="en-US"/>
        </w:rPr>
        <w:t xml:space="preserve"> fin</w:t>
      </w:r>
      <w:r w:rsidR="00EA66C4" w:rsidRPr="004A7F3D">
        <w:rPr>
          <w:lang w:val="en-US"/>
        </w:rPr>
        <w:t>d</w:t>
      </w:r>
      <w:r w:rsidR="00201822" w:rsidRPr="004A7F3D">
        <w:rPr>
          <w:lang w:val="en-US"/>
        </w:rPr>
        <w:t xml:space="preserve">ings </w:t>
      </w:r>
      <w:r w:rsidR="00016E38" w:rsidRPr="004A7F3D">
        <w:rPr>
          <w:lang w:val="en-US"/>
        </w:rPr>
        <w:t>in</w:t>
      </w:r>
      <w:r w:rsidR="00201822" w:rsidRPr="004A7F3D">
        <w:rPr>
          <w:lang w:val="en-US"/>
        </w:rPr>
        <w:t xml:space="preserve"> this ethnography</w:t>
      </w:r>
      <w:r w:rsidR="00F60BEE" w:rsidRPr="004A7F3D">
        <w:rPr>
          <w:lang w:val="en-US"/>
        </w:rPr>
        <w:t>.</w:t>
      </w:r>
      <w:r w:rsidR="00EA66C4" w:rsidRPr="004A7F3D">
        <w:rPr>
          <w:lang w:val="en-US"/>
        </w:rPr>
        <w:t xml:space="preserve"> </w:t>
      </w:r>
    </w:p>
    <w:p w14:paraId="030C1BAA" w14:textId="1CF7957E" w:rsidR="007B103A" w:rsidRPr="004A7F3D" w:rsidRDefault="000D6E8B" w:rsidP="000D6E8B">
      <w:pPr>
        <w:pStyle w:val="berschrift2"/>
        <w:numPr>
          <w:ilvl w:val="0"/>
          <w:numId w:val="0"/>
        </w:numPr>
        <w:ind w:left="360" w:hanging="360"/>
        <w:rPr>
          <w:sz w:val="32"/>
        </w:rPr>
      </w:pPr>
      <w:bookmarkStart w:id="10" w:name="_Toc288840985"/>
      <w:bookmarkStart w:id="11" w:name="_Toc301271628"/>
      <w:r w:rsidRPr="004A7F3D">
        <w:rPr>
          <w:sz w:val="32"/>
        </w:rPr>
        <w:t xml:space="preserve">Chapter 1: </w:t>
      </w:r>
      <w:r w:rsidR="007B103A" w:rsidRPr="004A7F3D">
        <w:rPr>
          <w:sz w:val="32"/>
        </w:rPr>
        <w:t>Goodbyes and Graduation</w:t>
      </w:r>
      <w:bookmarkEnd w:id="7"/>
      <w:bookmarkEnd w:id="8"/>
      <w:bookmarkEnd w:id="9"/>
      <w:bookmarkEnd w:id="10"/>
      <w:bookmarkEnd w:id="11"/>
    </w:p>
    <w:p w14:paraId="70115AE5" w14:textId="4FEA7F04" w:rsidR="00554A02" w:rsidRPr="004A7F3D" w:rsidRDefault="00E0437E" w:rsidP="003C511F">
      <w:pPr>
        <w:pStyle w:val="Interview"/>
      </w:pPr>
      <w:r w:rsidRPr="004A7F3D">
        <w:t>Peter</w:t>
      </w:r>
      <w:r w:rsidR="003C511F" w:rsidRPr="004A7F3D">
        <w:t xml:space="preserve">: </w:t>
      </w:r>
      <w:r w:rsidR="00DE5A47" w:rsidRPr="004A7F3D">
        <w:tab/>
      </w:r>
      <w:r w:rsidR="00554A02" w:rsidRPr="004A7F3D">
        <w:t>Well, it’s strange because I don’t even know anymore what it is like to live in Germany. And you have, as I said, these stable points that you are f</w:t>
      </w:r>
      <w:r w:rsidR="006E5D56" w:rsidRPr="004A7F3D">
        <w:t>ocused on and that you rely on.</w:t>
      </w:r>
      <w:r w:rsidR="00554A02" w:rsidRPr="004A7F3D">
        <w:t xml:space="preserve"> And you have</w:t>
      </w:r>
      <w:r w:rsidR="00B67587" w:rsidRPr="004A7F3D">
        <w:t xml:space="preserve"> gotten</w:t>
      </w:r>
      <w:r w:rsidR="00554A02" w:rsidRPr="004A7F3D">
        <w:t xml:space="preserve"> this routine. </w:t>
      </w:r>
      <w:r w:rsidR="00B67587" w:rsidRPr="004A7F3D">
        <w:t xml:space="preserve">And </w:t>
      </w:r>
      <w:r w:rsidR="00935A8F" w:rsidRPr="004A7F3D">
        <w:t xml:space="preserve">you have to rebuild </w:t>
      </w:r>
      <w:r w:rsidR="005B3A21" w:rsidRPr="004A7F3D">
        <w:t xml:space="preserve">all this </w:t>
      </w:r>
      <w:r w:rsidR="00935A8F" w:rsidRPr="004A7F3D">
        <w:t>again.</w:t>
      </w:r>
      <w:r w:rsidR="00B67587" w:rsidRPr="004A7F3D">
        <w:t xml:space="preserve"> Because every human being needs some kind of routine, I think. And I also need that. &lt;L&gt;</w:t>
      </w:r>
      <w:r w:rsidRPr="004A7F3D">
        <w:t xml:space="preserve"> </w:t>
      </w:r>
      <w:r w:rsidR="00B67587" w:rsidRPr="004A7F3D">
        <w:t>And now this is</w:t>
      </w:r>
      <w:r w:rsidR="00166ADA" w:rsidRPr="004A7F3D">
        <w:t> …</w:t>
      </w:r>
      <w:r w:rsidR="00B67587" w:rsidRPr="004A7F3D">
        <w:t xml:space="preserve"> Because I live in a hotel and I don’t have my things</w:t>
      </w:r>
      <w:r w:rsidR="005B3A21" w:rsidRPr="004A7F3D">
        <w:t>,</w:t>
      </w:r>
      <w:r w:rsidR="00B67587" w:rsidRPr="004A7F3D">
        <w:t xml:space="preserve"> </w:t>
      </w:r>
      <w:r w:rsidR="005B3A21" w:rsidRPr="004A7F3D">
        <w:t>a</w:t>
      </w:r>
      <w:r w:rsidR="00B67587" w:rsidRPr="004A7F3D">
        <w:t>nd I don’t have my things anywhere</w:t>
      </w:r>
      <w:r w:rsidRPr="004A7F3D">
        <w:t xml:space="preserve"> else &lt;L&gt; </w:t>
      </w:r>
      <w:r w:rsidR="005B3A21" w:rsidRPr="004A7F3D">
        <w:t>t</w:t>
      </w:r>
      <w:r w:rsidR="00B67587" w:rsidRPr="004A7F3D">
        <w:t xml:space="preserve">hat means </w:t>
      </w:r>
      <w:r w:rsidR="005B3A21" w:rsidRPr="004A7F3D">
        <w:t xml:space="preserve">that, </w:t>
      </w:r>
      <w:r w:rsidR="00B67587" w:rsidRPr="004A7F3D">
        <w:t>right now</w:t>
      </w:r>
      <w:r w:rsidR="005B3A21" w:rsidRPr="004A7F3D">
        <w:t>,</w:t>
      </w:r>
      <w:r w:rsidR="00B67587" w:rsidRPr="004A7F3D">
        <w:t xml:space="preserve"> I’m in the middle of nowhere.</w:t>
      </w:r>
      <w:r w:rsidR="00935A8F" w:rsidRPr="004A7F3D">
        <w:rPr>
          <w:rStyle w:val="Funotenzeichen"/>
        </w:rPr>
        <w:footnoteReference w:id="2"/>
      </w:r>
    </w:p>
    <w:p w14:paraId="5C3243A0" w14:textId="73201904" w:rsidR="003C511F" w:rsidRPr="004A7F3D" w:rsidRDefault="00FE4D84" w:rsidP="002533AB">
      <w:pPr>
        <w:pStyle w:val="Normal10"/>
      </w:pPr>
      <w:r w:rsidRPr="002533AB">
        <w:t xml:space="preserve">After days of packing, </w:t>
      </w:r>
      <w:r w:rsidR="00935A8F" w:rsidRPr="002533AB">
        <w:t xml:space="preserve">Peter describes his situation </w:t>
      </w:r>
      <w:r w:rsidR="00A24096" w:rsidRPr="002533AB">
        <w:t xml:space="preserve">as </w:t>
      </w:r>
      <w:r w:rsidR="00237EE4" w:rsidRPr="002533AB">
        <w:t xml:space="preserve">being </w:t>
      </w:r>
      <w:r w:rsidR="00A24096" w:rsidRPr="002533AB">
        <w:t>“in the middle of nowhere</w:t>
      </w:r>
      <w:r w:rsidR="001158F4" w:rsidRPr="002533AB">
        <w:t>.”</w:t>
      </w:r>
      <w:r w:rsidR="006E5D56" w:rsidRPr="002533AB">
        <w:t xml:space="preserve"> Peter’s</w:t>
      </w:r>
      <w:r w:rsidR="00935A8F" w:rsidRPr="002533AB">
        <w:t xml:space="preserve"> belongings are now in a container </w:t>
      </w:r>
      <w:r w:rsidR="00237EE4" w:rsidRPr="002533AB">
        <w:t xml:space="preserve">that will </w:t>
      </w:r>
      <w:r w:rsidR="00935A8F" w:rsidRPr="002533AB">
        <w:t>be shipped to Germany</w:t>
      </w:r>
      <w:r w:rsidR="00237EE4" w:rsidRPr="002533AB">
        <w:t>,</w:t>
      </w:r>
      <w:r w:rsidR="00935A8F" w:rsidRPr="002533AB">
        <w:t xml:space="preserve"> and he </w:t>
      </w:r>
      <w:r w:rsidR="00237EE4" w:rsidRPr="002533AB">
        <w:t xml:space="preserve">and his family </w:t>
      </w:r>
      <w:r w:rsidR="00935A8F" w:rsidRPr="002533AB">
        <w:t>ha</w:t>
      </w:r>
      <w:r w:rsidR="00237EE4" w:rsidRPr="002533AB">
        <w:t>ve</w:t>
      </w:r>
      <w:r w:rsidR="00935A8F" w:rsidRPr="002533AB">
        <w:t xml:space="preserve"> moved into a hotel</w:t>
      </w:r>
      <w:r w:rsidR="00237EE4" w:rsidRPr="002533AB">
        <w:t>, where they will stay</w:t>
      </w:r>
      <w:r w:rsidR="00935A8F" w:rsidRPr="002533AB">
        <w:t xml:space="preserve"> for the remain</w:t>
      </w:r>
      <w:r w:rsidR="00237EE4" w:rsidRPr="002533AB">
        <w:t>der of their time</w:t>
      </w:r>
      <w:r w:rsidR="005219D0" w:rsidRPr="002533AB">
        <w:t xml:space="preserve"> in Shanghai. </w:t>
      </w:r>
      <w:r w:rsidR="002360F7" w:rsidRPr="002533AB">
        <w:t>Prior to moving out of his family’s home, Peter’s room probably looked similar to that of Mia (</w:t>
      </w:r>
      <w:r w:rsidR="000D6E8B" w:rsidRPr="002533AB">
        <w:t>F</w:t>
      </w:r>
      <w:r w:rsidR="002360F7" w:rsidRPr="002533AB">
        <w:t xml:space="preserve">igure </w:t>
      </w:r>
      <w:r w:rsidR="00E10311">
        <w:t>37</w:t>
      </w:r>
      <w:r w:rsidR="002360F7" w:rsidRPr="002533AB">
        <w:t>) when she</w:t>
      </w:r>
      <w:r w:rsidR="00935A8F" w:rsidRPr="002533AB">
        <w:t xml:space="preserve"> prepared for </w:t>
      </w:r>
      <w:r w:rsidR="002360F7" w:rsidRPr="002533AB">
        <w:t xml:space="preserve">her </w:t>
      </w:r>
      <w:r w:rsidR="00935A8F" w:rsidRPr="002533AB">
        <w:t xml:space="preserve">move to Germany. </w:t>
      </w:r>
      <w:r w:rsidR="006E5D56" w:rsidRPr="002533AB">
        <w:t>Interestingly, s</w:t>
      </w:r>
      <w:r w:rsidR="00935A8F" w:rsidRPr="002533AB">
        <w:t xml:space="preserve">he sent this image to me paired with </w:t>
      </w:r>
      <w:r w:rsidR="00237EE4" w:rsidRPr="002533AB">
        <w:t>a</w:t>
      </w:r>
      <w:r w:rsidR="00935A8F" w:rsidRPr="002533AB">
        <w:t xml:space="preserve"> picture of her room </w:t>
      </w:r>
      <w:r w:rsidR="002360F7" w:rsidRPr="002533AB">
        <w:t xml:space="preserve">as it looked when she lived in it </w:t>
      </w:r>
      <w:r w:rsidR="00340315" w:rsidRPr="002533AB">
        <w:t>(see</w:t>
      </w:r>
      <w:r w:rsidR="00A95BB9" w:rsidRPr="002533AB">
        <w:t xml:space="preserve"> </w:t>
      </w:r>
      <w:r w:rsidR="000D6E8B" w:rsidRPr="002533AB">
        <w:t>F</w:t>
      </w:r>
      <w:r w:rsidR="00A95BB9" w:rsidRPr="002533AB">
        <w:t xml:space="preserve">igure </w:t>
      </w:r>
      <w:r w:rsidR="00E10311">
        <w:t>12,</w:t>
      </w:r>
      <w:r w:rsidR="00340315" w:rsidRPr="002533AB">
        <w:t xml:space="preserve"> </w:t>
      </w:r>
      <w:r w:rsidR="00A930A7" w:rsidRPr="002533AB">
        <w:t xml:space="preserve">in </w:t>
      </w:r>
      <w:r w:rsidR="008814B4" w:rsidRPr="002533AB">
        <w:t>P</w:t>
      </w:r>
      <w:r w:rsidR="008B4718" w:rsidRPr="002533AB">
        <w:t xml:space="preserve">art </w:t>
      </w:r>
      <w:r w:rsidR="00E10311">
        <w:t>III</w:t>
      </w:r>
      <w:r w:rsidR="003F3F4B" w:rsidRPr="002533AB">
        <w:t>, Chapter 2</w:t>
      </w:r>
      <w:r w:rsidR="009868F1" w:rsidRPr="002533AB">
        <w:t>.2</w:t>
      </w:r>
      <w:r w:rsidR="00935A8F" w:rsidRPr="002533AB">
        <w:t xml:space="preserve">) as a response to my question of what </w:t>
      </w:r>
      <w:r w:rsidR="00835F3D" w:rsidRPr="002533AB">
        <w:t>“</w:t>
      </w:r>
      <w:r w:rsidR="00935A8F" w:rsidRPr="002533AB">
        <w:t>home</w:t>
      </w:r>
      <w:r w:rsidR="00835F3D" w:rsidRPr="002533AB">
        <w:t>”</w:t>
      </w:r>
      <w:r w:rsidR="00935A8F" w:rsidRPr="002533AB">
        <w:t xml:space="preserve"> </w:t>
      </w:r>
      <w:r w:rsidR="00835F3D" w:rsidRPr="002533AB">
        <w:t>(</w:t>
      </w:r>
      <w:r w:rsidR="00935A8F" w:rsidRPr="002533AB">
        <w:t>in Shanghai</w:t>
      </w:r>
      <w:r w:rsidR="00835F3D" w:rsidRPr="002533AB">
        <w:t>)</w:t>
      </w:r>
      <w:r w:rsidR="00935A8F" w:rsidRPr="002533AB">
        <w:t xml:space="preserve"> mean</w:t>
      </w:r>
      <w:r w:rsidR="00237EE4" w:rsidRPr="002533AB">
        <w:t>t to her</w:t>
      </w:r>
      <w:r w:rsidR="00935A8F" w:rsidRPr="002533AB">
        <w:t>. Evidently,</w:t>
      </w:r>
      <w:r w:rsidR="00237EE4" w:rsidRPr="002533AB">
        <w:t>—for Mia—</w:t>
      </w:r>
      <w:r w:rsidR="002360F7" w:rsidRPr="002533AB">
        <w:t xml:space="preserve"> home </w:t>
      </w:r>
      <w:r w:rsidR="00935A8F" w:rsidRPr="002533AB">
        <w:t>mean</w:t>
      </w:r>
      <w:r w:rsidR="00237EE4" w:rsidRPr="002533AB">
        <w:t xml:space="preserve">t </w:t>
      </w:r>
      <w:r w:rsidR="00935A8F" w:rsidRPr="002533AB">
        <w:t>both</w:t>
      </w:r>
      <w:r w:rsidR="00237EE4" w:rsidRPr="002533AB">
        <w:t xml:space="preserve"> her</w:t>
      </w:r>
      <w:r w:rsidR="00935A8F" w:rsidRPr="002533AB">
        <w:t xml:space="preserve"> room </w:t>
      </w:r>
      <w:r w:rsidR="00835F3D" w:rsidRPr="002533AB">
        <w:t xml:space="preserve">in Shanghai </w:t>
      </w:r>
      <w:r w:rsidR="00935A8F" w:rsidRPr="002533AB">
        <w:t xml:space="preserve">and </w:t>
      </w:r>
      <w:r w:rsidR="00835F3D" w:rsidRPr="002533AB">
        <w:t xml:space="preserve">the </w:t>
      </w:r>
      <w:r w:rsidR="00372D7F" w:rsidRPr="002533AB">
        <w:t>routine of packing and leaving</w:t>
      </w:r>
      <w:r w:rsidR="00F92723" w:rsidRPr="002533AB">
        <w:t xml:space="preserve"> it behind</w:t>
      </w:r>
      <w:r w:rsidR="00372D7F" w:rsidRPr="002533AB">
        <w:t>.</w:t>
      </w:r>
      <w:r w:rsidR="00935A8F" w:rsidRPr="002533AB">
        <w:t xml:space="preserve"> This </w:t>
      </w:r>
      <w:r w:rsidR="00237EE4" w:rsidRPr="002533AB">
        <w:t xml:space="preserve">transitory </w:t>
      </w:r>
      <w:r w:rsidR="00835F3D" w:rsidRPr="002533AB">
        <w:t>experience</w:t>
      </w:r>
      <w:r w:rsidR="00E4156B" w:rsidRPr="002533AB">
        <w:t xml:space="preserve"> is</w:t>
      </w:r>
      <w:r w:rsidR="00835F3D" w:rsidRPr="002533AB">
        <w:t xml:space="preserve"> shared by </w:t>
      </w:r>
      <w:r w:rsidRPr="002533AB">
        <w:t>all</w:t>
      </w:r>
      <w:r w:rsidR="00835F3D" w:rsidRPr="002533AB">
        <w:t xml:space="preserve"> students featured in this ethnography</w:t>
      </w:r>
      <w:r w:rsidR="00040858" w:rsidRPr="002533AB">
        <w:t xml:space="preserve">. Their complex </w:t>
      </w:r>
      <w:r w:rsidRPr="002533AB">
        <w:t>notion</w:t>
      </w:r>
      <w:r w:rsidRPr="004A7F3D">
        <w:t xml:space="preserve"> of home,</w:t>
      </w:r>
      <w:r w:rsidR="00040858" w:rsidRPr="004A7F3D">
        <w:t xml:space="preserve"> as illustrated</w:t>
      </w:r>
      <w:r w:rsidRPr="004A7F3D">
        <w:t xml:space="preserve"> by Mia’s</w:t>
      </w:r>
      <w:r w:rsidR="00040858" w:rsidRPr="004A7F3D">
        <w:t xml:space="preserve"> pictures</w:t>
      </w:r>
      <w:r w:rsidRPr="004A7F3D">
        <w:t xml:space="preserve">, </w:t>
      </w:r>
      <w:r w:rsidR="00935A8F" w:rsidRPr="004A7F3D">
        <w:t>has</w:t>
      </w:r>
      <w:r w:rsidR="00340315" w:rsidRPr="004A7F3D">
        <w:t xml:space="preserve"> been succin</w:t>
      </w:r>
      <w:r w:rsidR="00C2732D" w:rsidRPr="004A7F3D">
        <w:t>c</w:t>
      </w:r>
      <w:r w:rsidR="00340315" w:rsidRPr="004A7F3D">
        <w:t xml:space="preserve">tly </w:t>
      </w:r>
      <w:r w:rsidR="00340315" w:rsidRPr="004A7F3D">
        <w:lastRenderedPageBreak/>
        <w:t>conceptu</w:t>
      </w:r>
      <w:r w:rsidR="00C2732D" w:rsidRPr="004A7F3D">
        <w:t>a</w:t>
      </w:r>
      <w:r w:rsidR="00340315" w:rsidRPr="004A7F3D">
        <w:t xml:space="preserve">lized by </w:t>
      </w:r>
      <w:r w:rsidR="001E7A1A" w:rsidRPr="004A7F3D">
        <w:t xml:space="preserve">Sara </w:t>
      </w:r>
      <w:r w:rsidR="00340315" w:rsidRPr="004A7F3D">
        <w:t>Ahmed</w:t>
      </w:r>
      <w:r w:rsidR="001E7A1A" w:rsidRPr="004A7F3D">
        <w:t xml:space="preserve">, Claudia </w:t>
      </w:r>
      <w:proofErr w:type="spellStart"/>
      <w:r w:rsidR="001E7A1A" w:rsidRPr="004A7F3D">
        <w:t>Castañeda</w:t>
      </w:r>
      <w:proofErr w:type="spellEnd"/>
      <w:r w:rsidR="001E7A1A" w:rsidRPr="004A7F3D">
        <w:t xml:space="preserve">, Anne-Marie Fortier, and Mimi </w:t>
      </w:r>
      <w:proofErr w:type="spellStart"/>
      <w:r w:rsidR="001E7A1A" w:rsidRPr="004A7F3D">
        <w:t>Scheller</w:t>
      </w:r>
      <w:r w:rsidR="00FF738B" w:rsidRPr="004A7F3D">
        <w:t>’s</w:t>
      </w:r>
      <w:proofErr w:type="spellEnd"/>
      <w:r w:rsidR="00340315" w:rsidRPr="004A7F3D">
        <w:t xml:space="preserve"> </w:t>
      </w:r>
      <w:r w:rsidR="00340315" w:rsidRPr="004A7F3D">
        <w:fldChar w:fldCharType="begin"/>
      </w:r>
      <w:r w:rsidR="00AF4DCF" w:rsidRPr="004A7F3D">
        <w:instrText xml:space="preserve"> </w:instrText>
      </w:r>
      <w:r w:rsidR="0041428A" w:rsidRPr="004A7F3D">
        <w:instrText>ADDIN</w:instrText>
      </w:r>
      <w:r w:rsidR="00AF4DCF" w:rsidRPr="004A7F3D">
        <w:instrText xml:space="preserve"> ZOTERO_ITEM {"citationID":"XmohHrsf","properties":{"formattedCitation":"(2003)","plainCitation":"(2003)"},"citationItems":[{"id":1505,"uris":["http://zotero.org/users/401864/items/WAZ3TZDR"],"uri":["http://zotero.org/users/401864/items/WAZ3TZDR"],"suppress-author":true}]} </w:instrText>
      </w:r>
      <w:r w:rsidR="00340315" w:rsidRPr="004A7F3D">
        <w:fldChar w:fldCharType="separate"/>
      </w:r>
      <w:r w:rsidR="00340315" w:rsidRPr="004A7F3D">
        <w:rPr>
          <w:noProof/>
        </w:rPr>
        <w:t>(2003)</w:t>
      </w:r>
      <w:r w:rsidR="00340315" w:rsidRPr="004A7F3D">
        <w:fldChar w:fldCharType="end"/>
      </w:r>
      <w:r w:rsidR="00935A8F" w:rsidRPr="004A7F3D">
        <w:t xml:space="preserve"> </w:t>
      </w:r>
      <w:r w:rsidR="00F55B99" w:rsidRPr="004A7F3D">
        <w:t xml:space="preserve">idea </w:t>
      </w:r>
      <w:r w:rsidR="00340315" w:rsidRPr="004A7F3D">
        <w:t xml:space="preserve">of </w:t>
      </w:r>
      <w:r w:rsidR="00EA25A2" w:rsidRPr="004A7F3D">
        <w:t>“</w:t>
      </w:r>
      <w:proofErr w:type="spellStart"/>
      <w:r w:rsidR="00340315" w:rsidRPr="004A7F3D">
        <w:t>uprooting</w:t>
      </w:r>
      <w:r w:rsidR="006E5D56" w:rsidRPr="004A7F3D">
        <w:t>s</w:t>
      </w:r>
      <w:proofErr w:type="spellEnd"/>
      <w:r w:rsidR="00F55B99" w:rsidRPr="004A7F3D">
        <w:t>/</w:t>
      </w:r>
      <w:proofErr w:type="spellStart"/>
      <w:r w:rsidR="00340315" w:rsidRPr="004A7F3D">
        <w:t>regrounding</w:t>
      </w:r>
      <w:r w:rsidR="00BC3659" w:rsidRPr="004A7F3D">
        <w:t>s</w:t>
      </w:r>
      <w:proofErr w:type="spellEnd"/>
      <w:r w:rsidR="0093373C" w:rsidRPr="004A7F3D">
        <w:t>,</w:t>
      </w:r>
      <w:r w:rsidR="00EA25A2" w:rsidRPr="004A7F3D">
        <w:t>”</w:t>
      </w:r>
      <w:r w:rsidR="0093373C" w:rsidRPr="004A7F3D">
        <w:t xml:space="preserve"> which</w:t>
      </w:r>
      <w:r w:rsidR="000E51F3" w:rsidRPr="004A7F3D">
        <w:t xml:space="preserve"> allows </w:t>
      </w:r>
      <w:r w:rsidR="00016E38" w:rsidRPr="004A7F3D">
        <w:t xml:space="preserve">one </w:t>
      </w:r>
      <w:r w:rsidR="000E51F3" w:rsidRPr="004A7F3D">
        <w:t>to consider home and migration</w:t>
      </w:r>
      <w:r w:rsidR="00747F3E" w:rsidRPr="004A7F3D">
        <w:t xml:space="preserve"> </w:t>
      </w:r>
      <w:r w:rsidR="00040858" w:rsidRPr="004A7F3D">
        <w:t>to be not mutually exclusive</w:t>
      </w:r>
      <w:r w:rsidR="00747F3E" w:rsidRPr="004A7F3D">
        <w:t>.</w:t>
      </w:r>
      <w:r w:rsidR="00340315" w:rsidRPr="004A7F3D">
        <w:t xml:space="preserve"> I have </w:t>
      </w:r>
      <w:r w:rsidR="006E5D56" w:rsidRPr="004A7F3D">
        <w:t xml:space="preserve">already </w:t>
      </w:r>
      <w:r w:rsidR="00340315" w:rsidRPr="004A7F3D">
        <w:t xml:space="preserve">discussed the issue of home-making </w:t>
      </w:r>
      <w:r w:rsidR="005778E2" w:rsidRPr="004A7F3D">
        <w:t>or “</w:t>
      </w:r>
      <w:proofErr w:type="spellStart"/>
      <w:r w:rsidR="005778E2" w:rsidRPr="004A7F3D">
        <w:t>regrounding</w:t>
      </w:r>
      <w:proofErr w:type="spellEnd"/>
      <w:r w:rsidR="005778E2" w:rsidRPr="004A7F3D">
        <w:t>”</w:t>
      </w:r>
      <w:r w:rsidR="00A930A7" w:rsidRPr="004A7F3D">
        <w:t xml:space="preserve"> in </w:t>
      </w:r>
      <w:r w:rsidR="00B90A2F" w:rsidRPr="004A7F3D">
        <w:t xml:space="preserve">Part </w:t>
      </w:r>
      <w:r w:rsidR="000D6E8B" w:rsidRPr="004A7F3D">
        <w:t>III</w:t>
      </w:r>
      <w:r w:rsidR="00B90A2F" w:rsidRPr="004A7F3D">
        <w:t>, C</w:t>
      </w:r>
      <w:r w:rsidR="00A930A7" w:rsidRPr="004A7F3D">
        <w:t xml:space="preserve">hapter </w:t>
      </w:r>
      <w:r w:rsidR="00B90A2F" w:rsidRPr="004A7F3D">
        <w:t>2</w:t>
      </w:r>
      <w:r w:rsidR="006E5D56" w:rsidRPr="004A7F3D">
        <w:t xml:space="preserve"> and throughout th</w:t>
      </w:r>
      <w:r w:rsidR="00237EE4" w:rsidRPr="004A7F3D">
        <w:t>is</w:t>
      </w:r>
      <w:r w:rsidR="006E5D56" w:rsidRPr="004A7F3D">
        <w:t xml:space="preserve"> ethnography</w:t>
      </w:r>
      <w:r w:rsidR="00237EE4" w:rsidRPr="004A7F3D">
        <w:t>, but t</w:t>
      </w:r>
      <w:r w:rsidR="00935A8F" w:rsidRPr="004A7F3D">
        <w:t xml:space="preserve">his </w:t>
      </w:r>
      <w:r w:rsidR="006E5D56" w:rsidRPr="004A7F3D">
        <w:t xml:space="preserve">final </w:t>
      </w:r>
      <w:r w:rsidR="00935A8F" w:rsidRPr="004A7F3D">
        <w:t xml:space="preserve">chapter is concerned with </w:t>
      </w:r>
      <w:r w:rsidR="00835F3D" w:rsidRPr="004A7F3D">
        <w:t>th</w:t>
      </w:r>
      <w:r w:rsidR="002360F7" w:rsidRPr="004A7F3D">
        <w:t>e</w:t>
      </w:r>
      <w:r w:rsidR="00835F3D" w:rsidRPr="004A7F3D">
        <w:t xml:space="preserve"> other</w:t>
      </w:r>
      <w:r w:rsidR="002360F7" w:rsidRPr="004A7F3D">
        <w:t>, concomitant</w:t>
      </w:r>
      <w:r w:rsidR="00835F3D" w:rsidRPr="004A7F3D">
        <w:t xml:space="preserve"> aspect, </w:t>
      </w:r>
      <w:r w:rsidR="005778E2" w:rsidRPr="004A7F3D">
        <w:t>“</w:t>
      </w:r>
      <w:r w:rsidR="00340315" w:rsidRPr="004A7F3D">
        <w:t>uprooting,</w:t>
      </w:r>
      <w:r w:rsidR="005778E2" w:rsidRPr="004A7F3D">
        <w:t>”</w:t>
      </w:r>
      <w:r w:rsidR="00340315" w:rsidRPr="004A7F3D">
        <w:t xml:space="preserve"> </w:t>
      </w:r>
      <w:r w:rsidR="00237EE4" w:rsidRPr="004A7F3D">
        <w:t xml:space="preserve">and </w:t>
      </w:r>
      <w:r w:rsidR="00835F3D" w:rsidRPr="004A7F3D">
        <w:t xml:space="preserve">how the students experienced </w:t>
      </w:r>
      <w:r w:rsidR="00340315" w:rsidRPr="004A7F3D">
        <w:t>the</w:t>
      </w:r>
      <w:r w:rsidR="00935A8F" w:rsidRPr="004A7F3D">
        <w:t xml:space="preserve"> move </w:t>
      </w:r>
      <w:r w:rsidR="00237EE4" w:rsidRPr="004A7F3D">
        <w:t>away from</w:t>
      </w:r>
      <w:r w:rsidR="00935A8F" w:rsidRPr="004A7F3D">
        <w:t xml:space="preserve"> Shanghai.</w:t>
      </w:r>
    </w:p>
    <w:p w14:paraId="68860DD7" w14:textId="6EF9B4E1" w:rsidR="00B363EB" w:rsidRPr="004A7F3D" w:rsidRDefault="004647BA" w:rsidP="002533AB">
      <w:pPr>
        <w:pStyle w:val="Normal10"/>
        <w:rPr>
          <w:rFonts w:eastAsia="SimSun"/>
          <w:lang w:val="en-US"/>
        </w:rPr>
      </w:pPr>
      <w:r w:rsidRPr="004A7F3D">
        <w:rPr>
          <w:rFonts w:eastAsia="SimSun"/>
          <w:lang w:val="en-US"/>
        </w:rPr>
        <w:t xml:space="preserve">For the </w:t>
      </w:r>
      <w:r w:rsidR="00340315" w:rsidRPr="004A7F3D">
        <w:rPr>
          <w:rFonts w:eastAsia="SimSun"/>
          <w:lang w:val="en-US"/>
        </w:rPr>
        <w:t>majority of expatriate youth</w:t>
      </w:r>
      <w:r w:rsidR="009D0989" w:rsidRPr="004A7F3D">
        <w:rPr>
          <w:rFonts w:eastAsia="SimSun"/>
          <w:lang w:val="en-US"/>
        </w:rPr>
        <w:t>s</w:t>
      </w:r>
      <w:r w:rsidR="00835F3D" w:rsidRPr="004A7F3D">
        <w:rPr>
          <w:rFonts w:eastAsia="SimSun"/>
          <w:lang w:val="en-US"/>
        </w:rPr>
        <w:t>,</w:t>
      </w:r>
      <w:r w:rsidRPr="004A7F3D">
        <w:rPr>
          <w:rFonts w:eastAsia="SimSun"/>
          <w:lang w:val="en-US"/>
        </w:rPr>
        <w:t xml:space="preserve"> </w:t>
      </w:r>
      <w:r w:rsidR="002360F7" w:rsidRPr="004A7F3D">
        <w:rPr>
          <w:rFonts w:eastAsia="SimSun"/>
          <w:lang w:val="en-US"/>
        </w:rPr>
        <w:t>graduation at school</w:t>
      </w:r>
      <w:r w:rsidR="00835F3D" w:rsidRPr="004A7F3D">
        <w:rPr>
          <w:rFonts w:eastAsia="SimSun"/>
          <w:lang w:val="en-US"/>
        </w:rPr>
        <w:t xml:space="preserve"> </w:t>
      </w:r>
      <w:r w:rsidRPr="004A7F3D">
        <w:rPr>
          <w:rFonts w:eastAsia="SimSun"/>
          <w:lang w:val="en-US"/>
        </w:rPr>
        <w:t>coincides with leaving C</w:t>
      </w:r>
      <w:r w:rsidR="0071529B" w:rsidRPr="004A7F3D">
        <w:rPr>
          <w:rFonts w:eastAsia="SimSun"/>
          <w:lang w:val="en-US"/>
        </w:rPr>
        <w:t>hina. While some of the teenagers’</w:t>
      </w:r>
      <w:r w:rsidRPr="004A7F3D">
        <w:rPr>
          <w:rFonts w:eastAsia="SimSun"/>
          <w:lang w:val="en-US"/>
        </w:rPr>
        <w:t xml:space="preserve"> </w:t>
      </w:r>
      <w:r w:rsidR="00AB448F" w:rsidRPr="004A7F3D">
        <w:rPr>
          <w:rFonts w:eastAsia="SimSun"/>
          <w:lang w:val="en-US"/>
        </w:rPr>
        <w:t>families stay in Shanghai, others</w:t>
      </w:r>
      <w:r w:rsidRPr="004A7F3D">
        <w:rPr>
          <w:rFonts w:eastAsia="SimSun"/>
          <w:lang w:val="en-US"/>
        </w:rPr>
        <w:t xml:space="preserve"> </w:t>
      </w:r>
      <w:r w:rsidR="00835F3D" w:rsidRPr="004A7F3D">
        <w:rPr>
          <w:rFonts w:eastAsia="SimSun"/>
          <w:lang w:val="en-US"/>
        </w:rPr>
        <w:t xml:space="preserve">only </w:t>
      </w:r>
      <w:r w:rsidRPr="004A7F3D">
        <w:rPr>
          <w:rFonts w:eastAsia="SimSun"/>
          <w:lang w:val="en-US"/>
        </w:rPr>
        <w:t>wait for their ch</w:t>
      </w:r>
      <w:r w:rsidR="0080158B" w:rsidRPr="004A7F3D">
        <w:rPr>
          <w:rFonts w:eastAsia="SimSun"/>
          <w:lang w:val="en-US"/>
        </w:rPr>
        <w:t>ildren to complete school</w:t>
      </w:r>
      <w:r w:rsidR="00835F3D" w:rsidRPr="004A7F3D">
        <w:rPr>
          <w:rFonts w:eastAsia="SimSun"/>
          <w:lang w:val="en-US"/>
        </w:rPr>
        <w:t xml:space="preserve"> before</w:t>
      </w:r>
      <w:r w:rsidRPr="004A7F3D">
        <w:rPr>
          <w:rFonts w:eastAsia="SimSun"/>
          <w:lang w:val="en-US"/>
        </w:rPr>
        <w:t xml:space="preserve"> mov</w:t>
      </w:r>
      <w:r w:rsidR="00835F3D" w:rsidRPr="004A7F3D">
        <w:rPr>
          <w:rFonts w:eastAsia="SimSun"/>
          <w:lang w:val="en-US"/>
        </w:rPr>
        <w:t>ing</w:t>
      </w:r>
      <w:r w:rsidRPr="004A7F3D">
        <w:rPr>
          <w:rFonts w:eastAsia="SimSun"/>
          <w:lang w:val="en-US"/>
        </w:rPr>
        <w:t xml:space="preserve"> on</w:t>
      </w:r>
      <w:r w:rsidR="00B52E15" w:rsidRPr="004A7F3D">
        <w:rPr>
          <w:rFonts w:eastAsia="SimSun"/>
          <w:lang w:val="en-US"/>
        </w:rPr>
        <w:t>. Conseq</w:t>
      </w:r>
      <w:r w:rsidR="0071529B" w:rsidRPr="004A7F3D">
        <w:rPr>
          <w:rFonts w:eastAsia="SimSun"/>
          <w:lang w:val="en-US"/>
        </w:rPr>
        <w:t>uently, for some students</w:t>
      </w:r>
      <w:r w:rsidR="00835F3D" w:rsidRPr="004A7F3D">
        <w:rPr>
          <w:rFonts w:eastAsia="SimSun"/>
          <w:lang w:val="en-US"/>
        </w:rPr>
        <w:t>,</w:t>
      </w:r>
      <w:r w:rsidR="0071529B" w:rsidRPr="004A7F3D">
        <w:rPr>
          <w:rFonts w:eastAsia="SimSun"/>
          <w:lang w:val="en-US"/>
        </w:rPr>
        <w:t xml:space="preserve"> even </w:t>
      </w:r>
      <w:r w:rsidR="00B52E15" w:rsidRPr="004A7F3D">
        <w:rPr>
          <w:rFonts w:eastAsia="SimSun"/>
          <w:lang w:val="en-US"/>
        </w:rPr>
        <w:t>their place of return</w:t>
      </w:r>
      <w:r w:rsidR="008C6AD6" w:rsidRPr="004A7F3D">
        <w:rPr>
          <w:rFonts w:cs="Arial"/>
          <w:lang w:val="en-US"/>
        </w:rPr>
        <w:t>—</w:t>
      </w:r>
      <w:r w:rsidR="00B52E15" w:rsidRPr="004A7F3D">
        <w:rPr>
          <w:rFonts w:eastAsia="SimSun"/>
          <w:lang w:val="en-US"/>
        </w:rPr>
        <w:t>the family home</w:t>
      </w:r>
      <w:r w:rsidR="008C6AD6" w:rsidRPr="004A7F3D">
        <w:rPr>
          <w:rFonts w:cs="Arial"/>
          <w:lang w:val="en-US"/>
        </w:rPr>
        <w:t>—</w:t>
      </w:r>
      <w:r w:rsidR="0071529B" w:rsidRPr="004A7F3D">
        <w:rPr>
          <w:rFonts w:eastAsia="SimSun"/>
          <w:lang w:val="en-US"/>
        </w:rPr>
        <w:t>shift</w:t>
      </w:r>
      <w:r w:rsidR="00835F3D" w:rsidRPr="004A7F3D">
        <w:rPr>
          <w:rFonts w:eastAsia="SimSun"/>
          <w:lang w:val="en-US"/>
        </w:rPr>
        <w:t>s</w:t>
      </w:r>
      <w:r w:rsidR="00B52E15" w:rsidRPr="004A7F3D">
        <w:rPr>
          <w:rFonts w:eastAsia="SimSun"/>
          <w:lang w:val="en-US"/>
        </w:rPr>
        <w:t xml:space="preserve"> and</w:t>
      </w:r>
      <w:r w:rsidR="00835F3D" w:rsidRPr="004A7F3D">
        <w:rPr>
          <w:rFonts w:eastAsia="SimSun"/>
          <w:lang w:val="en-US"/>
        </w:rPr>
        <w:t>,</w:t>
      </w:r>
      <w:r w:rsidR="00B52E15" w:rsidRPr="004A7F3D">
        <w:rPr>
          <w:rFonts w:eastAsia="SimSun"/>
          <w:lang w:val="en-US"/>
        </w:rPr>
        <w:t xml:space="preserve"> </w:t>
      </w:r>
      <w:r w:rsidR="0071529B" w:rsidRPr="004A7F3D">
        <w:rPr>
          <w:rFonts w:eastAsia="SimSun"/>
          <w:lang w:val="en-US"/>
        </w:rPr>
        <w:t>as a result</w:t>
      </w:r>
      <w:r w:rsidR="00835F3D" w:rsidRPr="004A7F3D">
        <w:rPr>
          <w:rFonts w:eastAsia="SimSun"/>
          <w:lang w:val="en-US"/>
        </w:rPr>
        <w:t>,</w:t>
      </w:r>
      <w:r w:rsidR="00AB448F" w:rsidRPr="004A7F3D">
        <w:rPr>
          <w:rFonts w:eastAsia="SimSun"/>
          <w:lang w:val="en-US"/>
        </w:rPr>
        <w:t xml:space="preserve"> will make</w:t>
      </w:r>
      <w:r w:rsidR="0071529B" w:rsidRPr="004A7F3D">
        <w:rPr>
          <w:rFonts w:eastAsia="SimSun"/>
          <w:lang w:val="en-US"/>
        </w:rPr>
        <w:t xml:space="preserve"> </w:t>
      </w:r>
      <w:r w:rsidR="000D415A" w:rsidRPr="004A7F3D">
        <w:rPr>
          <w:rFonts w:eastAsia="SimSun"/>
          <w:lang w:val="en-US"/>
        </w:rPr>
        <w:t xml:space="preserve">future </w:t>
      </w:r>
      <w:r w:rsidR="0071529B" w:rsidRPr="004A7F3D">
        <w:rPr>
          <w:rFonts w:eastAsia="SimSun"/>
          <w:lang w:val="en-US"/>
        </w:rPr>
        <w:t xml:space="preserve">visits </w:t>
      </w:r>
      <w:r w:rsidR="000D415A" w:rsidRPr="004A7F3D">
        <w:rPr>
          <w:rFonts w:eastAsia="SimSun"/>
          <w:lang w:val="en-US"/>
        </w:rPr>
        <w:t xml:space="preserve">to </w:t>
      </w:r>
      <w:r w:rsidR="0080158B" w:rsidRPr="004A7F3D">
        <w:rPr>
          <w:rFonts w:eastAsia="SimSun"/>
          <w:lang w:val="en-US"/>
        </w:rPr>
        <w:t>Shanghai</w:t>
      </w:r>
      <w:r w:rsidR="000D415A" w:rsidRPr="004A7F3D">
        <w:rPr>
          <w:rFonts w:eastAsia="SimSun"/>
          <w:lang w:val="en-US"/>
        </w:rPr>
        <w:t xml:space="preserve"> </w:t>
      </w:r>
      <w:r w:rsidR="0071529B" w:rsidRPr="004A7F3D">
        <w:rPr>
          <w:rFonts w:eastAsia="SimSun"/>
          <w:lang w:val="en-US"/>
        </w:rPr>
        <w:t>impossible or difficult</w:t>
      </w:r>
      <w:r w:rsidR="00B52E15" w:rsidRPr="004A7F3D">
        <w:rPr>
          <w:rFonts w:eastAsia="SimSun"/>
          <w:lang w:val="en-US"/>
        </w:rPr>
        <w:t xml:space="preserve">. Therefore, in comparison to youths whose parents </w:t>
      </w:r>
      <w:r w:rsidR="00835F3D" w:rsidRPr="004A7F3D">
        <w:rPr>
          <w:rFonts w:eastAsia="SimSun"/>
          <w:lang w:val="en-US"/>
        </w:rPr>
        <w:t>remain</w:t>
      </w:r>
      <w:r w:rsidR="00B52E15" w:rsidRPr="004A7F3D">
        <w:rPr>
          <w:rFonts w:eastAsia="SimSun"/>
          <w:lang w:val="en-US"/>
        </w:rPr>
        <w:t xml:space="preserve"> in a more or less stable </w:t>
      </w:r>
      <w:r w:rsidR="00835F3D" w:rsidRPr="004A7F3D">
        <w:rPr>
          <w:rFonts w:eastAsia="SimSun"/>
          <w:lang w:val="en-US"/>
        </w:rPr>
        <w:t>location</w:t>
      </w:r>
      <w:r w:rsidR="00F5556D" w:rsidRPr="004A7F3D">
        <w:rPr>
          <w:rFonts w:eastAsia="SimSun"/>
          <w:lang w:val="en-US"/>
        </w:rPr>
        <w:t xml:space="preserve">, graduation </w:t>
      </w:r>
      <w:r w:rsidR="00835F3D" w:rsidRPr="004A7F3D">
        <w:rPr>
          <w:rFonts w:eastAsia="SimSun"/>
          <w:lang w:val="en-US"/>
        </w:rPr>
        <w:t xml:space="preserve">is </w:t>
      </w:r>
      <w:r w:rsidR="00F5556D" w:rsidRPr="004A7F3D">
        <w:rPr>
          <w:rFonts w:eastAsia="SimSun"/>
          <w:lang w:val="en-US"/>
        </w:rPr>
        <w:t xml:space="preserve">also </w:t>
      </w:r>
      <w:r w:rsidR="00B52E15" w:rsidRPr="004A7F3D">
        <w:rPr>
          <w:rFonts w:eastAsia="SimSun"/>
          <w:lang w:val="en-US"/>
        </w:rPr>
        <w:t>a closing ce</w:t>
      </w:r>
      <w:r w:rsidR="00AB448F" w:rsidRPr="004A7F3D">
        <w:rPr>
          <w:rFonts w:eastAsia="SimSun"/>
          <w:lang w:val="en-US"/>
        </w:rPr>
        <w:t>remony for</w:t>
      </w:r>
      <w:r w:rsidR="00835F3D" w:rsidRPr="004A7F3D">
        <w:rPr>
          <w:rFonts w:eastAsia="SimSun"/>
          <w:lang w:val="en-US"/>
        </w:rPr>
        <w:t>, as Olivia</w:t>
      </w:r>
      <w:r w:rsidR="00761291" w:rsidRPr="004A7F3D">
        <w:rPr>
          <w:rFonts w:eastAsia="SimSun"/>
          <w:lang w:val="en-US"/>
        </w:rPr>
        <w:t xml:space="preserve"> from Belgium</w:t>
      </w:r>
      <w:r w:rsidR="0026651A" w:rsidRPr="004A7F3D">
        <w:rPr>
          <w:rFonts w:eastAsia="SimSun"/>
          <w:lang w:val="en-US"/>
        </w:rPr>
        <w:t xml:space="preserve"> </w:t>
      </w:r>
      <w:r w:rsidR="00835F3D" w:rsidRPr="004A7F3D">
        <w:rPr>
          <w:rFonts w:eastAsia="SimSun"/>
          <w:lang w:val="en-US"/>
        </w:rPr>
        <w:t>puts it,</w:t>
      </w:r>
      <w:r w:rsidR="00AB448F" w:rsidRPr="004A7F3D">
        <w:rPr>
          <w:rFonts w:eastAsia="SimSun"/>
          <w:lang w:val="en-US"/>
        </w:rPr>
        <w:t xml:space="preserve"> the “Shanghai-</w:t>
      </w:r>
      <w:r w:rsidR="00B52E15" w:rsidRPr="004A7F3D">
        <w:rPr>
          <w:rFonts w:eastAsia="SimSun"/>
          <w:lang w:val="en-US"/>
        </w:rPr>
        <w:t>chapter</w:t>
      </w:r>
      <w:r w:rsidR="00F5556D" w:rsidRPr="004A7F3D">
        <w:rPr>
          <w:rFonts w:eastAsia="SimSun"/>
          <w:lang w:val="en-US"/>
        </w:rPr>
        <w:t>” of their lives</w:t>
      </w:r>
      <w:r w:rsidR="00835F3D" w:rsidRPr="004A7F3D">
        <w:rPr>
          <w:rFonts w:eastAsia="SimSun"/>
          <w:lang w:val="en-US"/>
        </w:rPr>
        <w:t>.</w:t>
      </w:r>
    </w:p>
    <w:p w14:paraId="0EDD5A44" w14:textId="42955CB0" w:rsidR="00217F63" w:rsidRPr="004A7F3D" w:rsidRDefault="00B52E15" w:rsidP="002533AB">
      <w:pPr>
        <w:pStyle w:val="Normal10"/>
        <w:rPr>
          <w:lang w:val="en-US"/>
        </w:rPr>
      </w:pPr>
      <w:r w:rsidRPr="004A7F3D">
        <w:rPr>
          <w:rFonts w:eastAsia="SimSun"/>
          <w:lang w:val="en-US"/>
        </w:rPr>
        <w:t>I returned to Shanghai for two weeks in May</w:t>
      </w:r>
      <w:r w:rsidR="00835F3D" w:rsidRPr="004A7F3D">
        <w:rPr>
          <w:rFonts w:eastAsia="SimSun"/>
          <w:lang w:val="en-US"/>
        </w:rPr>
        <w:t xml:space="preserve"> and </w:t>
      </w:r>
      <w:r w:rsidRPr="004A7F3D">
        <w:rPr>
          <w:rFonts w:eastAsia="SimSun"/>
          <w:lang w:val="en-US"/>
        </w:rPr>
        <w:t xml:space="preserve">June </w:t>
      </w:r>
      <w:r w:rsidR="00835F3D" w:rsidRPr="004A7F3D">
        <w:rPr>
          <w:rFonts w:eastAsia="SimSun"/>
          <w:lang w:val="en-US"/>
        </w:rPr>
        <w:t xml:space="preserve">of </w:t>
      </w:r>
      <w:r w:rsidRPr="004A7F3D">
        <w:rPr>
          <w:rFonts w:eastAsia="SimSun"/>
          <w:lang w:val="en-US"/>
        </w:rPr>
        <w:t>2012</w:t>
      </w:r>
      <w:r w:rsidR="00835F3D" w:rsidRPr="004A7F3D">
        <w:rPr>
          <w:rFonts w:eastAsia="SimSun"/>
          <w:lang w:val="en-US"/>
        </w:rPr>
        <w:t>,</w:t>
      </w:r>
      <w:r w:rsidRPr="004A7F3D">
        <w:rPr>
          <w:rFonts w:eastAsia="SimSun"/>
          <w:lang w:val="en-US"/>
        </w:rPr>
        <w:t xml:space="preserve"> to </w:t>
      </w:r>
      <w:r w:rsidR="00FF560C" w:rsidRPr="004A7F3D">
        <w:rPr>
          <w:rFonts w:eastAsia="SimSun"/>
          <w:lang w:val="en-US"/>
        </w:rPr>
        <w:t>observe</w:t>
      </w:r>
      <w:r w:rsidRPr="004A7F3D">
        <w:rPr>
          <w:rFonts w:eastAsia="SimSun"/>
          <w:lang w:val="en-US"/>
        </w:rPr>
        <w:t xml:space="preserve"> the students from the German school</w:t>
      </w:r>
      <w:r w:rsidR="005259C2" w:rsidRPr="004A7F3D">
        <w:rPr>
          <w:rFonts w:eastAsia="SimSun"/>
          <w:lang w:val="en-US"/>
        </w:rPr>
        <w:t xml:space="preserve"> during this period of change</w:t>
      </w:r>
      <w:r w:rsidRPr="004A7F3D">
        <w:rPr>
          <w:rFonts w:eastAsia="SimSun"/>
          <w:lang w:val="en-US"/>
        </w:rPr>
        <w:t>.</w:t>
      </w:r>
      <w:r w:rsidR="0040429F" w:rsidRPr="004A7F3D">
        <w:rPr>
          <w:lang w:val="en-US"/>
        </w:rPr>
        <w:t xml:space="preserve"> It was</w:t>
      </w:r>
      <w:r w:rsidR="00835F3D" w:rsidRPr="004A7F3D">
        <w:rPr>
          <w:lang w:val="en-US"/>
        </w:rPr>
        <w:t xml:space="preserve"> also</w:t>
      </w:r>
      <w:r w:rsidR="0040429F" w:rsidRPr="004A7F3D">
        <w:rPr>
          <w:lang w:val="en-US"/>
        </w:rPr>
        <w:t xml:space="preserve"> my </w:t>
      </w:r>
      <w:r w:rsidR="00835F3D" w:rsidRPr="004A7F3D">
        <w:rPr>
          <w:lang w:val="en-US"/>
        </w:rPr>
        <w:t>final</w:t>
      </w:r>
      <w:r w:rsidR="0040429F" w:rsidRPr="004A7F3D">
        <w:rPr>
          <w:lang w:val="en-US"/>
        </w:rPr>
        <w:t xml:space="preserve"> visit to Shanghai, and </w:t>
      </w:r>
      <w:r w:rsidR="005259C2" w:rsidRPr="004A7F3D">
        <w:rPr>
          <w:lang w:val="en-US"/>
        </w:rPr>
        <w:t>thus</w:t>
      </w:r>
      <w:r w:rsidR="001E7252" w:rsidRPr="004A7F3D">
        <w:rPr>
          <w:lang w:val="en-US"/>
        </w:rPr>
        <w:t xml:space="preserve"> my</w:t>
      </w:r>
      <w:r w:rsidR="0040429F" w:rsidRPr="004A7F3D">
        <w:rPr>
          <w:lang w:val="en-US"/>
        </w:rPr>
        <w:t xml:space="preserve"> </w:t>
      </w:r>
      <w:r w:rsidR="001E7252" w:rsidRPr="004A7F3D">
        <w:rPr>
          <w:lang w:val="en-US"/>
        </w:rPr>
        <w:t xml:space="preserve">own </w:t>
      </w:r>
      <w:r w:rsidR="0080158B" w:rsidRPr="004A7F3D">
        <w:rPr>
          <w:lang w:val="en-US"/>
        </w:rPr>
        <w:t>farewell</w:t>
      </w:r>
      <w:r w:rsidR="001E7252" w:rsidRPr="004A7F3D">
        <w:rPr>
          <w:lang w:val="en-US"/>
        </w:rPr>
        <w:t xml:space="preserve">: </w:t>
      </w:r>
      <w:r w:rsidR="005778E2" w:rsidRPr="004A7F3D">
        <w:rPr>
          <w:lang w:val="en-US"/>
        </w:rPr>
        <w:t xml:space="preserve">to the city, </w:t>
      </w:r>
      <w:r w:rsidR="001E7252" w:rsidRPr="004A7F3D">
        <w:rPr>
          <w:lang w:val="en-US"/>
        </w:rPr>
        <w:t xml:space="preserve">to </w:t>
      </w:r>
      <w:r w:rsidR="005778E2" w:rsidRPr="004A7F3D">
        <w:rPr>
          <w:lang w:val="en-US"/>
        </w:rPr>
        <w:t xml:space="preserve">my friends, and </w:t>
      </w:r>
      <w:r w:rsidR="001E7252" w:rsidRPr="004A7F3D">
        <w:rPr>
          <w:lang w:val="en-US"/>
        </w:rPr>
        <w:t xml:space="preserve">to </w:t>
      </w:r>
      <w:r w:rsidR="005778E2" w:rsidRPr="004A7F3D">
        <w:rPr>
          <w:lang w:val="en-US"/>
        </w:rPr>
        <w:t>“</w:t>
      </w:r>
      <w:r w:rsidR="00AB448F" w:rsidRPr="004A7F3D">
        <w:rPr>
          <w:lang w:val="en-US"/>
        </w:rPr>
        <w:t xml:space="preserve">my </w:t>
      </w:r>
      <w:r w:rsidR="0040429F" w:rsidRPr="004A7F3D">
        <w:rPr>
          <w:lang w:val="en-US"/>
        </w:rPr>
        <w:t>field</w:t>
      </w:r>
      <w:r w:rsidR="00835F3D" w:rsidRPr="004A7F3D">
        <w:rPr>
          <w:lang w:val="en-US"/>
        </w:rPr>
        <w:t>,</w:t>
      </w:r>
      <w:r w:rsidR="005778E2" w:rsidRPr="004A7F3D">
        <w:rPr>
          <w:lang w:val="en-US"/>
        </w:rPr>
        <w:t>”</w:t>
      </w:r>
      <w:r w:rsidR="00835F3D" w:rsidRPr="004A7F3D">
        <w:rPr>
          <w:lang w:val="en-US"/>
        </w:rPr>
        <w:t xml:space="preserve"> which</w:t>
      </w:r>
      <w:r w:rsidR="0040429F" w:rsidRPr="004A7F3D">
        <w:rPr>
          <w:lang w:val="en-US"/>
        </w:rPr>
        <w:t xml:space="preserve"> was slowly dissolving</w:t>
      </w:r>
      <w:r w:rsidR="001E7252" w:rsidRPr="004A7F3D">
        <w:rPr>
          <w:lang w:val="en-US"/>
        </w:rPr>
        <w:t xml:space="preserve"> since </w:t>
      </w:r>
      <w:r w:rsidR="0040429F" w:rsidRPr="004A7F3D">
        <w:rPr>
          <w:lang w:val="en-US"/>
        </w:rPr>
        <w:t xml:space="preserve">the majority of the actors </w:t>
      </w:r>
      <w:r w:rsidR="00050462" w:rsidRPr="004A7F3D">
        <w:rPr>
          <w:lang w:val="en-US"/>
        </w:rPr>
        <w:t xml:space="preserve">that inform </w:t>
      </w:r>
      <w:r w:rsidR="0040429F" w:rsidRPr="004A7F3D">
        <w:rPr>
          <w:lang w:val="en-US"/>
        </w:rPr>
        <w:t>my study were about to move on.</w:t>
      </w:r>
      <w:r w:rsidR="009A5957" w:rsidRPr="004A7F3D">
        <w:rPr>
          <w:lang w:val="en-US"/>
        </w:rPr>
        <w:t xml:space="preserve"> During this </w:t>
      </w:r>
      <w:r w:rsidR="0040429F" w:rsidRPr="004A7F3D">
        <w:rPr>
          <w:lang w:val="en-US"/>
        </w:rPr>
        <w:t>very in</w:t>
      </w:r>
      <w:r w:rsidR="009A5957" w:rsidRPr="004A7F3D">
        <w:rPr>
          <w:lang w:val="en-US"/>
        </w:rPr>
        <w:t xml:space="preserve">tense </w:t>
      </w:r>
      <w:r w:rsidR="00FC1617" w:rsidRPr="004A7F3D">
        <w:rPr>
          <w:lang w:val="en-US"/>
        </w:rPr>
        <w:t>fortnight</w:t>
      </w:r>
      <w:r w:rsidR="00835F3D" w:rsidRPr="004A7F3D">
        <w:rPr>
          <w:lang w:val="en-US"/>
        </w:rPr>
        <w:t>,</w:t>
      </w:r>
      <w:r w:rsidR="009A5957" w:rsidRPr="004A7F3D">
        <w:rPr>
          <w:lang w:val="en-US"/>
        </w:rPr>
        <w:t xml:space="preserve"> </w:t>
      </w:r>
      <w:r w:rsidR="0040429F" w:rsidRPr="004A7F3D">
        <w:rPr>
          <w:lang w:val="en-US"/>
        </w:rPr>
        <w:t xml:space="preserve">the students and I bonded </w:t>
      </w:r>
      <w:r w:rsidR="00217F63" w:rsidRPr="004A7F3D">
        <w:rPr>
          <w:lang w:val="en-US"/>
        </w:rPr>
        <w:t xml:space="preserve">over </w:t>
      </w:r>
      <w:r w:rsidR="00FC1617" w:rsidRPr="004A7F3D">
        <w:rPr>
          <w:lang w:val="en-US"/>
        </w:rPr>
        <w:t xml:space="preserve">the </w:t>
      </w:r>
      <w:r w:rsidR="00217F63" w:rsidRPr="004A7F3D">
        <w:rPr>
          <w:lang w:val="en-US"/>
        </w:rPr>
        <w:t xml:space="preserve">common </w:t>
      </w:r>
      <w:r w:rsidR="000C731B" w:rsidRPr="004A7F3D">
        <w:rPr>
          <w:lang w:val="en-US"/>
        </w:rPr>
        <w:t xml:space="preserve">theme </w:t>
      </w:r>
      <w:r w:rsidR="0040429F" w:rsidRPr="004A7F3D">
        <w:rPr>
          <w:lang w:val="en-US"/>
        </w:rPr>
        <w:t xml:space="preserve">of saying goodbye and </w:t>
      </w:r>
      <w:r w:rsidR="005259C2" w:rsidRPr="004A7F3D">
        <w:rPr>
          <w:lang w:val="en-US"/>
        </w:rPr>
        <w:t xml:space="preserve">having to face </w:t>
      </w:r>
      <w:r w:rsidR="0040429F" w:rsidRPr="004A7F3D">
        <w:rPr>
          <w:lang w:val="en-US"/>
        </w:rPr>
        <w:t xml:space="preserve">the question </w:t>
      </w:r>
      <w:r w:rsidR="00835F3D" w:rsidRPr="004A7F3D">
        <w:rPr>
          <w:lang w:val="en-US"/>
        </w:rPr>
        <w:t>“</w:t>
      </w:r>
      <w:r w:rsidR="0040429F" w:rsidRPr="004A7F3D">
        <w:rPr>
          <w:lang w:val="en-US"/>
        </w:rPr>
        <w:t>What next?</w:t>
      </w:r>
      <w:r w:rsidR="00835F3D" w:rsidRPr="004A7F3D">
        <w:rPr>
          <w:lang w:val="en-US"/>
        </w:rPr>
        <w:t>”</w:t>
      </w:r>
    </w:p>
    <w:p w14:paraId="77AB39BE" w14:textId="6BC9A85C" w:rsidR="00E22F88" w:rsidRPr="004A7F3D" w:rsidRDefault="0080158B" w:rsidP="002533AB">
      <w:pPr>
        <w:pStyle w:val="Normal10"/>
        <w:rPr>
          <w:lang w:val="en-US"/>
        </w:rPr>
      </w:pPr>
      <w:r w:rsidRPr="004A7F3D">
        <w:rPr>
          <w:lang w:val="en-US"/>
        </w:rPr>
        <w:t>The morning aft</w:t>
      </w:r>
      <w:r w:rsidR="00217F63" w:rsidRPr="004A7F3D">
        <w:rPr>
          <w:lang w:val="en-US"/>
        </w:rPr>
        <w:t>er my arrival in Shanghai</w:t>
      </w:r>
      <w:r w:rsidR="001E7252" w:rsidRPr="004A7F3D">
        <w:rPr>
          <w:lang w:val="en-US"/>
        </w:rPr>
        <w:t>,</w:t>
      </w:r>
      <w:r w:rsidR="00217F63" w:rsidRPr="004A7F3D">
        <w:rPr>
          <w:lang w:val="en-US"/>
        </w:rPr>
        <w:t xml:space="preserve"> I </w:t>
      </w:r>
      <w:r w:rsidR="001E7252" w:rsidRPr="004A7F3D">
        <w:rPr>
          <w:lang w:val="en-US"/>
        </w:rPr>
        <w:t xml:space="preserve">visit </w:t>
      </w:r>
      <w:r w:rsidRPr="004A7F3D">
        <w:rPr>
          <w:lang w:val="en-US"/>
        </w:rPr>
        <w:t>the German school to find some of the students gathered for their final oral exams.</w:t>
      </w:r>
      <w:r w:rsidR="00217F63" w:rsidRPr="004A7F3D">
        <w:rPr>
          <w:lang w:val="en-US"/>
        </w:rPr>
        <w:t xml:space="preserve"> They are </w:t>
      </w:r>
      <w:r w:rsidR="00EB0404" w:rsidRPr="004A7F3D">
        <w:rPr>
          <w:lang w:val="en-US"/>
        </w:rPr>
        <w:t xml:space="preserve">nervously going through their notes, </w:t>
      </w:r>
      <w:r w:rsidR="00FC1617" w:rsidRPr="004A7F3D">
        <w:rPr>
          <w:lang w:val="en-US"/>
        </w:rPr>
        <w:t>rehearsing topics with</w:t>
      </w:r>
      <w:r w:rsidR="00EB0404" w:rsidRPr="004A7F3D">
        <w:rPr>
          <w:lang w:val="en-US"/>
        </w:rPr>
        <w:t xml:space="preserve"> each other, explaining matters that might somehow be related to their exam topics</w:t>
      </w:r>
      <w:r w:rsidR="001E7252" w:rsidRPr="004A7F3D">
        <w:rPr>
          <w:lang w:val="en-US"/>
        </w:rPr>
        <w:t>,</w:t>
      </w:r>
      <w:r w:rsidR="00EB0404" w:rsidRPr="004A7F3D">
        <w:rPr>
          <w:lang w:val="en-US"/>
        </w:rPr>
        <w:t xml:space="preserve"> and trying to calm each other </w:t>
      </w:r>
      <w:r w:rsidR="001E7252" w:rsidRPr="004A7F3D">
        <w:rPr>
          <w:lang w:val="en-US"/>
        </w:rPr>
        <w:t xml:space="preserve">down </w:t>
      </w:r>
      <w:r w:rsidR="00EB0404" w:rsidRPr="004A7F3D">
        <w:rPr>
          <w:lang w:val="en-US"/>
        </w:rPr>
        <w:t xml:space="preserve">at the same time. </w:t>
      </w:r>
      <w:r w:rsidR="00AB448F" w:rsidRPr="004A7F3D">
        <w:rPr>
          <w:lang w:val="en-US"/>
        </w:rPr>
        <w:t>T</w:t>
      </w:r>
      <w:r w:rsidR="00217F63" w:rsidRPr="004A7F3D">
        <w:rPr>
          <w:lang w:val="en-US"/>
        </w:rPr>
        <w:t>his repeats</w:t>
      </w:r>
      <w:r w:rsidR="00EB0404" w:rsidRPr="004A7F3D">
        <w:rPr>
          <w:lang w:val="en-US"/>
        </w:rPr>
        <w:t xml:space="preserve"> itself the </w:t>
      </w:r>
      <w:r w:rsidR="003A208A" w:rsidRPr="004A7F3D">
        <w:rPr>
          <w:lang w:val="en-US"/>
        </w:rPr>
        <w:t>following</w:t>
      </w:r>
      <w:r w:rsidR="00EB0404" w:rsidRPr="004A7F3D">
        <w:rPr>
          <w:lang w:val="en-US"/>
        </w:rPr>
        <w:t xml:space="preserve"> day</w:t>
      </w:r>
      <w:r w:rsidR="001E7252" w:rsidRPr="004A7F3D">
        <w:rPr>
          <w:lang w:val="en-US"/>
        </w:rPr>
        <w:t>,</w:t>
      </w:r>
      <w:r w:rsidR="00EB0404" w:rsidRPr="004A7F3D">
        <w:rPr>
          <w:lang w:val="en-US"/>
        </w:rPr>
        <w:t xml:space="preserve"> </w:t>
      </w:r>
      <w:r w:rsidR="001E7252" w:rsidRPr="004A7F3D">
        <w:rPr>
          <w:lang w:val="en-US"/>
        </w:rPr>
        <w:t>when</w:t>
      </w:r>
      <w:r w:rsidR="00EB0404" w:rsidRPr="004A7F3D">
        <w:rPr>
          <w:lang w:val="en-US"/>
        </w:rPr>
        <w:t xml:space="preserve"> the other </w:t>
      </w:r>
      <w:proofErr w:type="gramStart"/>
      <w:r w:rsidR="00EB0404" w:rsidRPr="004A7F3D">
        <w:rPr>
          <w:lang w:val="en-US"/>
        </w:rPr>
        <w:t>half</w:t>
      </w:r>
      <w:r w:rsidR="00AB448F" w:rsidRPr="004A7F3D">
        <w:rPr>
          <w:lang w:val="en-US"/>
        </w:rPr>
        <w:t xml:space="preserve"> of the students</w:t>
      </w:r>
      <w:r w:rsidR="001E7252" w:rsidRPr="004A7F3D">
        <w:rPr>
          <w:lang w:val="en-US"/>
        </w:rPr>
        <w:t xml:space="preserve"> sit</w:t>
      </w:r>
      <w:proofErr w:type="gramEnd"/>
      <w:r w:rsidR="001E7252" w:rsidRPr="004A7F3D">
        <w:rPr>
          <w:lang w:val="en-US"/>
        </w:rPr>
        <w:t xml:space="preserve"> their exams</w:t>
      </w:r>
      <w:r w:rsidR="00AB448F" w:rsidRPr="004A7F3D">
        <w:rPr>
          <w:lang w:val="en-US"/>
        </w:rPr>
        <w:t>.</w:t>
      </w:r>
      <w:r w:rsidR="00217F63" w:rsidRPr="004A7F3D">
        <w:rPr>
          <w:lang w:val="en-US"/>
        </w:rPr>
        <w:t xml:space="preserve"> I am</w:t>
      </w:r>
      <w:r w:rsidR="00EB0404" w:rsidRPr="004A7F3D">
        <w:rPr>
          <w:lang w:val="en-US"/>
        </w:rPr>
        <w:t xml:space="preserve"> happy to see all of them again and to catch up </w:t>
      </w:r>
      <w:r w:rsidR="001E7252" w:rsidRPr="004A7F3D">
        <w:rPr>
          <w:lang w:val="en-US"/>
        </w:rPr>
        <w:t xml:space="preserve">on </w:t>
      </w:r>
      <w:r w:rsidR="00EB0404" w:rsidRPr="004A7F3D">
        <w:rPr>
          <w:lang w:val="en-US"/>
        </w:rPr>
        <w:t xml:space="preserve">the latest news, especially </w:t>
      </w:r>
      <w:r w:rsidR="001E7252" w:rsidRPr="004A7F3D">
        <w:rPr>
          <w:lang w:val="en-US"/>
        </w:rPr>
        <w:t>on</w:t>
      </w:r>
      <w:r w:rsidR="00EB0404" w:rsidRPr="004A7F3D">
        <w:rPr>
          <w:lang w:val="en-US"/>
        </w:rPr>
        <w:t xml:space="preserve"> the</w:t>
      </w:r>
      <w:r w:rsidR="001E7252" w:rsidRPr="004A7F3D">
        <w:rPr>
          <w:lang w:val="en-US"/>
        </w:rPr>
        <w:t>ir</w:t>
      </w:r>
      <w:r w:rsidR="00EB0404" w:rsidRPr="004A7F3D">
        <w:rPr>
          <w:lang w:val="en-US"/>
        </w:rPr>
        <w:t xml:space="preserve"> plans for the coming days: exams, the announcement of the final results, parties, dinners</w:t>
      </w:r>
      <w:r w:rsidR="001E7252" w:rsidRPr="004A7F3D">
        <w:rPr>
          <w:lang w:val="en-US"/>
        </w:rPr>
        <w:t>,</w:t>
      </w:r>
      <w:r w:rsidR="00EB0404" w:rsidRPr="004A7F3D">
        <w:rPr>
          <w:lang w:val="en-US"/>
        </w:rPr>
        <w:t xml:space="preserve"> </w:t>
      </w:r>
      <w:r w:rsidR="00FF796B" w:rsidRPr="004A7F3D">
        <w:rPr>
          <w:lang w:val="en-US"/>
        </w:rPr>
        <w:t>club visits, the c</w:t>
      </w:r>
      <w:r w:rsidR="00EB0404" w:rsidRPr="004A7F3D">
        <w:rPr>
          <w:lang w:val="en-US"/>
        </w:rPr>
        <w:t>ommencement ceremony</w:t>
      </w:r>
      <w:r w:rsidR="001E7252" w:rsidRPr="004A7F3D">
        <w:rPr>
          <w:lang w:val="en-US"/>
        </w:rPr>
        <w:t xml:space="preserve"> and festivities</w:t>
      </w:r>
      <w:r w:rsidR="00EB0404" w:rsidRPr="004A7F3D">
        <w:rPr>
          <w:lang w:val="en-US"/>
        </w:rPr>
        <w:t xml:space="preserve">, the </w:t>
      </w:r>
      <w:r w:rsidR="00AB448F" w:rsidRPr="004A7F3D">
        <w:rPr>
          <w:lang w:val="en-US"/>
        </w:rPr>
        <w:t>much</w:t>
      </w:r>
      <w:r w:rsidR="001E7252" w:rsidRPr="004A7F3D">
        <w:rPr>
          <w:lang w:val="en-US"/>
        </w:rPr>
        <w:t>-</w:t>
      </w:r>
      <w:r w:rsidR="00AB448F" w:rsidRPr="004A7F3D">
        <w:rPr>
          <w:lang w:val="en-US"/>
        </w:rPr>
        <w:t xml:space="preserve">anticipated </w:t>
      </w:r>
      <w:r w:rsidR="00EB0404" w:rsidRPr="004A7F3D">
        <w:rPr>
          <w:lang w:val="en-US"/>
        </w:rPr>
        <w:t xml:space="preserve">graduation ball, </w:t>
      </w:r>
      <w:r w:rsidR="00AB448F" w:rsidRPr="004A7F3D">
        <w:rPr>
          <w:lang w:val="en-US"/>
        </w:rPr>
        <w:t xml:space="preserve">the </w:t>
      </w:r>
      <w:r w:rsidR="001E7252" w:rsidRPr="004A7F3D">
        <w:rPr>
          <w:lang w:val="en-US"/>
        </w:rPr>
        <w:t xml:space="preserve">ball’s </w:t>
      </w:r>
      <w:r w:rsidR="00AB448F" w:rsidRPr="004A7F3D">
        <w:rPr>
          <w:lang w:val="en-US"/>
        </w:rPr>
        <w:t>after</w:t>
      </w:r>
      <w:r w:rsidR="000D6E8B" w:rsidRPr="004A7F3D">
        <w:rPr>
          <w:lang w:val="en-US"/>
        </w:rPr>
        <w:t>-</w:t>
      </w:r>
      <w:r w:rsidR="00AB448F" w:rsidRPr="004A7F3D">
        <w:rPr>
          <w:lang w:val="en-US"/>
        </w:rPr>
        <w:t>party</w:t>
      </w:r>
      <w:r w:rsidR="00F5556D" w:rsidRPr="004A7F3D">
        <w:rPr>
          <w:lang w:val="en-US"/>
        </w:rPr>
        <w:t>,</w:t>
      </w:r>
      <w:r w:rsidR="00AB448F" w:rsidRPr="004A7F3D">
        <w:rPr>
          <w:lang w:val="en-US"/>
        </w:rPr>
        <w:t xml:space="preserve"> </w:t>
      </w:r>
      <w:r w:rsidR="00EB0404" w:rsidRPr="004A7F3D">
        <w:rPr>
          <w:lang w:val="en-US"/>
        </w:rPr>
        <w:t>a</w:t>
      </w:r>
      <w:r w:rsidR="00AB448F" w:rsidRPr="004A7F3D">
        <w:rPr>
          <w:lang w:val="en-US"/>
        </w:rPr>
        <w:t>nd a</w:t>
      </w:r>
      <w:r w:rsidR="00EB0404" w:rsidRPr="004A7F3D">
        <w:rPr>
          <w:lang w:val="en-US"/>
        </w:rPr>
        <w:t xml:space="preserve"> farewell barbecue at </w:t>
      </w:r>
      <w:r w:rsidR="00BB5E3B" w:rsidRPr="004A7F3D">
        <w:rPr>
          <w:lang w:val="en-US"/>
        </w:rPr>
        <w:t>“</w:t>
      </w:r>
      <w:r w:rsidR="004662C8" w:rsidRPr="004A7F3D">
        <w:rPr>
          <w:lang w:val="en-US"/>
        </w:rPr>
        <w:t>the shop</w:t>
      </w:r>
      <w:r w:rsidR="00EB0404" w:rsidRPr="004A7F3D">
        <w:rPr>
          <w:lang w:val="en-US"/>
        </w:rPr>
        <w:t>.</w:t>
      </w:r>
      <w:r w:rsidR="00BB5E3B" w:rsidRPr="004A7F3D">
        <w:rPr>
          <w:lang w:val="en-US"/>
        </w:rPr>
        <w:t>”</w:t>
      </w:r>
      <w:r w:rsidRPr="004A7F3D">
        <w:rPr>
          <w:lang w:val="en-US"/>
        </w:rPr>
        <w:t xml:space="preserve"> </w:t>
      </w:r>
      <w:r w:rsidR="00217F63" w:rsidRPr="004A7F3D">
        <w:rPr>
          <w:lang w:val="en-US"/>
        </w:rPr>
        <w:t>We go</w:t>
      </w:r>
      <w:r w:rsidR="00E22F88" w:rsidRPr="004A7F3D">
        <w:rPr>
          <w:lang w:val="en-US"/>
        </w:rPr>
        <w:t xml:space="preserve"> on final shopping tours at the fabric</w:t>
      </w:r>
      <w:r w:rsidR="00217F63" w:rsidRPr="004A7F3D">
        <w:rPr>
          <w:lang w:val="en-US"/>
        </w:rPr>
        <w:t xml:space="preserve"> </w:t>
      </w:r>
      <w:r w:rsidR="001E7252" w:rsidRPr="004A7F3D">
        <w:rPr>
          <w:lang w:val="en-US"/>
        </w:rPr>
        <w:t>and</w:t>
      </w:r>
      <w:r w:rsidR="00217F63" w:rsidRPr="004A7F3D">
        <w:rPr>
          <w:lang w:val="en-US"/>
        </w:rPr>
        <w:t xml:space="preserve"> glass market</w:t>
      </w:r>
      <w:r w:rsidR="00F5556D" w:rsidRPr="004A7F3D">
        <w:rPr>
          <w:lang w:val="en-US"/>
        </w:rPr>
        <w:t>s</w:t>
      </w:r>
      <w:r w:rsidR="00217F63" w:rsidRPr="004A7F3D">
        <w:rPr>
          <w:lang w:val="en-US"/>
        </w:rPr>
        <w:t xml:space="preserve"> and simply ha</w:t>
      </w:r>
      <w:r w:rsidR="00E22F88" w:rsidRPr="004A7F3D">
        <w:rPr>
          <w:lang w:val="en-US"/>
        </w:rPr>
        <w:t xml:space="preserve">ng out at the students’ homes. </w:t>
      </w:r>
      <w:r w:rsidR="00EB0404" w:rsidRPr="004A7F3D">
        <w:rPr>
          <w:lang w:val="en-US"/>
        </w:rPr>
        <w:t xml:space="preserve">In-between </w:t>
      </w:r>
      <w:r w:rsidR="00FF796B" w:rsidRPr="004A7F3D">
        <w:rPr>
          <w:lang w:val="en-US"/>
        </w:rPr>
        <w:t xml:space="preserve">observing </w:t>
      </w:r>
      <w:r w:rsidR="001E7252" w:rsidRPr="004A7F3D">
        <w:rPr>
          <w:lang w:val="en-US"/>
        </w:rPr>
        <w:t xml:space="preserve">and occasionally </w:t>
      </w:r>
      <w:r w:rsidR="00FF796B" w:rsidRPr="004A7F3D">
        <w:rPr>
          <w:lang w:val="en-US"/>
        </w:rPr>
        <w:t xml:space="preserve">participating in </w:t>
      </w:r>
      <w:r w:rsidR="00EB0404" w:rsidRPr="004A7F3D">
        <w:rPr>
          <w:lang w:val="en-US"/>
        </w:rPr>
        <w:t>these joyful events, I m</w:t>
      </w:r>
      <w:r w:rsidR="00217F63" w:rsidRPr="004A7F3D">
        <w:rPr>
          <w:lang w:val="en-US"/>
        </w:rPr>
        <w:t>e</w:t>
      </w:r>
      <w:r w:rsidR="00EB0404" w:rsidRPr="004A7F3D">
        <w:rPr>
          <w:lang w:val="en-US"/>
        </w:rPr>
        <w:t xml:space="preserve">et </w:t>
      </w:r>
      <w:r w:rsidR="0040429F" w:rsidRPr="004A7F3D">
        <w:rPr>
          <w:lang w:val="en-US"/>
        </w:rPr>
        <w:t xml:space="preserve">ten </w:t>
      </w:r>
      <w:r w:rsidR="00EB0404" w:rsidRPr="004A7F3D">
        <w:rPr>
          <w:lang w:val="en-US"/>
        </w:rPr>
        <w:t xml:space="preserve">students for </w:t>
      </w:r>
      <w:r w:rsidR="0040429F" w:rsidRPr="004A7F3D">
        <w:rPr>
          <w:lang w:val="en-US"/>
        </w:rPr>
        <w:t xml:space="preserve">individual, </w:t>
      </w:r>
      <w:r w:rsidR="003B05F8" w:rsidRPr="004A7F3D">
        <w:rPr>
          <w:lang w:val="en-US"/>
        </w:rPr>
        <w:t xml:space="preserve">one </w:t>
      </w:r>
      <w:r w:rsidR="00EB0404" w:rsidRPr="004A7F3D">
        <w:rPr>
          <w:lang w:val="en-US"/>
        </w:rPr>
        <w:t>hour</w:t>
      </w:r>
      <w:r w:rsidR="001E7252" w:rsidRPr="004A7F3D">
        <w:rPr>
          <w:lang w:val="en-US"/>
        </w:rPr>
        <w:t>-</w:t>
      </w:r>
      <w:r w:rsidR="00EB0404" w:rsidRPr="004A7F3D">
        <w:rPr>
          <w:lang w:val="en-US"/>
        </w:rPr>
        <w:t>long fol</w:t>
      </w:r>
      <w:r w:rsidR="00FF796B" w:rsidRPr="004A7F3D">
        <w:rPr>
          <w:lang w:val="en-US"/>
        </w:rPr>
        <w:t xml:space="preserve">low-up </w:t>
      </w:r>
      <w:r w:rsidR="00217F63" w:rsidRPr="004A7F3D">
        <w:rPr>
          <w:lang w:val="en-US"/>
        </w:rPr>
        <w:t xml:space="preserve">interviews </w:t>
      </w:r>
      <w:r w:rsidR="003B05F8" w:rsidRPr="004A7F3D">
        <w:rPr>
          <w:lang w:val="en-US"/>
        </w:rPr>
        <w:t>to</w:t>
      </w:r>
      <w:r w:rsidR="00217F63" w:rsidRPr="004A7F3D">
        <w:rPr>
          <w:lang w:val="en-US"/>
        </w:rPr>
        <w:t xml:space="preserve"> discuss</w:t>
      </w:r>
      <w:r w:rsidR="00EB0404" w:rsidRPr="004A7F3D">
        <w:rPr>
          <w:lang w:val="en-US"/>
        </w:rPr>
        <w:t xml:space="preserve"> their future plans</w:t>
      </w:r>
      <w:r w:rsidR="001E7252" w:rsidRPr="004A7F3D">
        <w:rPr>
          <w:lang w:val="en-US"/>
        </w:rPr>
        <w:t xml:space="preserve">, </w:t>
      </w:r>
      <w:r w:rsidR="00EB0404" w:rsidRPr="004A7F3D">
        <w:rPr>
          <w:lang w:val="en-US"/>
        </w:rPr>
        <w:t>the decision</w:t>
      </w:r>
      <w:r w:rsidR="003A00EE" w:rsidRPr="004A7F3D">
        <w:rPr>
          <w:lang w:val="en-US"/>
        </w:rPr>
        <w:t>-making process that lead</w:t>
      </w:r>
      <w:r w:rsidR="00EB0404" w:rsidRPr="004A7F3D">
        <w:rPr>
          <w:lang w:val="en-US"/>
        </w:rPr>
        <w:t xml:space="preserve"> to mov</w:t>
      </w:r>
      <w:r w:rsidR="003A00EE" w:rsidRPr="004A7F3D">
        <w:rPr>
          <w:lang w:val="en-US"/>
        </w:rPr>
        <w:t>ing</w:t>
      </w:r>
      <w:r w:rsidR="00EB0404" w:rsidRPr="004A7F3D">
        <w:rPr>
          <w:lang w:val="en-US"/>
        </w:rPr>
        <w:t xml:space="preserve"> away</w:t>
      </w:r>
      <w:r w:rsidR="001E7252" w:rsidRPr="004A7F3D">
        <w:rPr>
          <w:lang w:val="en-US"/>
        </w:rPr>
        <w:t>,</w:t>
      </w:r>
      <w:r w:rsidR="00EB0404" w:rsidRPr="004A7F3D">
        <w:rPr>
          <w:lang w:val="en-US"/>
        </w:rPr>
        <w:t xml:space="preserve"> their feelings about leaving Shanghai</w:t>
      </w:r>
      <w:r w:rsidR="001E7252" w:rsidRPr="004A7F3D">
        <w:rPr>
          <w:lang w:val="en-US"/>
        </w:rPr>
        <w:t xml:space="preserve"> and</w:t>
      </w:r>
      <w:r w:rsidR="00EB0404" w:rsidRPr="004A7F3D">
        <w:rPr>
          <w:lang w:val="en-US"/>
        </w:rPr>
        <w:t xml:space="preserve"> finishing school, </w:t>
      </w:r>
      <w:r w:rsidR="001E7252" w:rsidRPr="004A7F3D">
        <w:rPr>
          <w:lang w:val="en-US"/>
        </w:rPr>
        <w:t xml:space="preserve">as well as </w:t>
      </w:r>
      <w:r w:rsidR="00EB0404" w:rsidRPr="004A7F3D">
        <w:rPr>
          <w:lang w:val="en-US"/>
        </w:rPr>
        <w:t xml:space="preserve">their anticipation and </w:t>
      </w:r>
      <w:r w:rsidR="001E7252" w:rsidRPr="004A7F3D">
        <w:rPr>
          <w:lang w:val="en-US"/>
        </w:rPr>
        <w:t xml:space="preserve">any </w:t>
      </w:r>
      <w:r w:rsidR="00EB0404" w:rsidRPr="004A7F3D">
        <w:rPr>
          <w:lang w:val="en-US"/>
        </w:rPr>
        <w:t>anxiet</w:t>
      </w:r>
      <w:r w:rsidR="001E7252" w:rsidRPr="004A7F3D">
        <w:rPr>
          <w:lang w:val="en-US"/>
        </w:rPr>
        <w:t xml:space="preserve">y they have about </w:t>
      </w:r>
      <w:r w:rsidR="003B05F8" w:rsidRPr="004A7F3D">
        <w:rPr>
          <w:lang w:val="en-US"/>
        </w:rPr>
        <w:t>entering</w:t>
      </w:r>
      <w:r w:rsidR="00EB0404" w:rsidRPr="004A7F3D">
        <w:rPr>
          <w:lang w:val="en-US"/>
        </w:rPr>
        <w:t xml:space="preserve"> university.</w:t>
      </w:r>
      <w:r w:rsidR="00FF796B" w:rsidRPr="004A7F3D">
        <w:rPr>
          <w:lang w:val="en-US"/>
        </w:rPr>
        <w:t xml:space="preserve"> These matters are presented in detail in the following three subsections.</w:t>
      </w:r>
    </w:p>
    <w:p w14:paraId="05A44434" w14:textId="3C653C2B" w:rsidR="00E22F88" w:rsidRPr="004A7F3D" w:rsidRDefault="000D6E8B" w:rsidP="000D6E8B">
      <w:pPr>
        <w:pStyle w:val="berschrift3"/>
        <w:numPr>
          <w:ilvl w:val="0"/>
          <w:numId w:val="0"/>
        </w:numPr>
        <w:rPr>
          <w:sz w:val="28"/>
        </w:rPr>
      </w:pPr>
      <w:bookmarkStart w:id="12" w:name="_Toc219351381"/>
      <w:bookmarkStart w:id="13" w:name="_Toc301271629"/>
      <w:r w:rsidRPr="004A7F3D">
        <w:rPr>
          <w:sz w:val="28"/>
        </w:rPr>
        <w:lastRenderedPageBreak/>
        <w:t xml:space="preserve">1.1. </w:t>
      </w:r>
      <w:r w:rsidR="00E22F88" w:rsidRPr="004A7F3D">
        <w:rPr>
          <w:sz w:val="28"/>
        </w:rPr>
        <w:t>Leaving</w:t>
      </w:r>
      <w:r w:rsidR="003A208A" w:rsidRPr="004A7F3D">
        <w:rPr>
          <w:sz w:val="28"/>
        </w:rPr>
        <w:t xml:space="preserve"> Shanghai</w:t>
      </w:r>
      <w:bookmarkEnd w:id="12"/>
      <w:bookmarkEnd w:id="13"/>
    </w:p>
    <w:p w14:paraId="7ED327A1" w14:textId="55962A18" w:rsidR="00E22F88" w:rsidRPr="004A7F3D" w:rsidRDefault="003A208A" w:rsidP="002533AB">
      <w:pPr>
        <w:pStyle w:val="Normal10"/>
      </w:pPr>
      <w:r w:rsidRPr="004A7F3D">
        <w:t>Andrea and I are sitting outside</w:t>
      </w:r>
      <w:r w:rsidR="001E7252" w:rsidRPr="004A7F3D">
        <w:t>,</w:t>
      </w:r>
      <w:r w:rsidRPr="004A7F3D">
        <w:t xml:space="preserve"> on the narrow pavement </w:t>
      </w:r>
      <w:r w:rsidR="00FF796B" w:rsidRPr="004A7F3D">
        <w:t>in front</w:t>
      </w:r>
      <w:r w:rsidRPr="004A7F3D">
        <w:t xml:space="preserve"> of the same </w:t>
      </w:r>
      <w:r w:rsidR="0041307D" w:rsidRPr="004A7F3D">
        <w:t xml:space="preserve">café </w:t>
      </w:r>
      <w:r w:rsidR="001E7252" w:rsidRPr="004A7F3D">
        <w:t xml:space="preserve">where </w:t>
      </w:r>
      <w:r w:rsidRPr="004A7F3D">
        <w:t xml:space="preserve">we met for </w:t>
      </w:r>
      <w:r w:rsidR="001E7252" w:rsidRPr="004A7F3D">
        <w:t>our</w:t>
      </w:r>
      <w:r w:rsidRPr="004A7F3D">
        <w:t xml:space="preserve"> first interview, just around the corner </w:t>
      </w:r>
      <w:r w:rsidR="001E7252" w:rsidRPr="004A7F3D">
        <w:t>from</w:t>
      </w:r>
      <w:r w:rsidRPr="004A7F3D">
        <w:t xml:space="preserve"> her parents’ apartment. It is </w:t>
      </w:r>
      <w:r w:rsidR="001E7252" w:rsidRPr="004A7F3D">
        <w:t>our</w:t>
      </w:r>
      <w:r w:rsidRPr="004A7F3D">
        <w:t xml:space="preserve"> third interview and</w:t>
      </w:r>
      <w:r w:rsidR="001E7252" w:rsidRPr="004A7F3D">
        <w:t>,</w:t>
      </w:r>
      <w:r w:rsidRPr="004A7F3D">
        <w:t xml:space="preserve"> by now</w:t>
      </w:r>
      <w:r w:rsidR="001E7252" w:rsidRPr="004A7F3D">
        <w:t>,</w:t>
      </w:r>
      <w:r w:rsidRPr="004A7F3D">
        <w:t xml:space="preserve"> she knows the procedure. The street noise level occasionally requires us to shout at each other, but we enjoy</w:t>
      </w:r>
      <w:r w:rsidR="00FF796B" w:rsidRPr="004A7F3D">
        <w:t xml:space="preserve"> our ginger lemon tea nonetheles</w:t>
      </w:r>
      <w:r w:rsidRPr="004A7F3D">
        <w:t xml:space="preserve">s. </w:t>
      </w:r>
      <w:r w:rsidR="007946AF" w:rsidRPr="004A7F3D">
        <w:t>We</w:t>
      </w:r>
      <w:r w:rsidRPr="004A7F3D">
        <w:t xml:space="preserve"> start talking about the stressful exam period, the </w:t>
      </w:r>
      <w:r w:rsidR="007946AF" w:rsidRPr="004A7F3D">
        <w:t>cele</w:t>
      </w:r>
      <w:r w:rsidR="00862D78" w:rsidRPr="004A7F3D">
        <w:t>brations surrounding graduation</w:t>
      </w:r>
      <w:r w:rsidR="007946AF" w:rsidRPr="004A7F3D">
        <w:t xml:space="preserve">, and </w:t>
      </w:r>
      <w:r w:rsidRPr="004A7F3D">
        <w:t>her plans for the summer</w:t>
      </w:r>
      <w:r w:rsidR="007946AF" w:rsidRPr="004A7F3D">
        <w:t xml:space="preserve"> and beyond. When I inquire how she feels about leaving Shanghai, it is apparent that she is</w:t>
      </w:r>
      <w:r w:rsidR="00862D78" w:rsidRPr="004A7F3D">
        <w:t xml:space="preserve"> still </w:t>
      </w:r>
      <w:r w:rsidR="00FF796B" w:rsidRPr="004A7F3D">
        <w:t xml:space="preserve">sorting </w:t>
      </w:r>
      <w:r w:rsidR="001E7252" w:rsidRPr="004A7F3D">
        <w:t xml:space="preserve">out </w:t>
      </w:r>
      <w:r w:rsidR="007946AF" w:rsidRPr="004A7F3D">
        <w:t>her thoughts and emotions about moving.</w:t>
      </w:r>
    </w:p>
    <w:p w14:paraId="254509F4" w14:textId="7217A892" w:rsidR="007946AF" w:rsidRPr="004A7F3D" w:rsidRDefault="007946AF" w:rsidP="007946AF">
      <w:pPr>
        <w:pStyle w:val="Interview"/>
      </w:pPr>
      <w:r w:rsidRPr="004A7F3D">
        <w:t xml:space="preserve">Andrea: </w:t>
      </w:r>
      <w:r w:rsidR="00DE5A47" w:rsidRPr="004A7F3D">
        <w:tab/>
      </w:r>
      <w:r w:rsidRPr="004A7F3D">
        <w:t>It’s okay. I mean, it</w:t>
      </w:r>
      <w:r w:rsidR="001E7252" w:rsidRPr="004A7F3D">
        <w:t>’s</w:t>
      </w:r>
      <w:r w:rsidRPr="004A7F3D">
        <w:t xml:space="preserve"> just normal that you move somewhere else for your </w:t>
      </w:r>
      <w:proofErr w:type="gramStart"/>
      <w:r w:rsidRPr="004A7F3D">
        <w:t>studies</w:t>
      </w:r>
      <w:r w:rsidR="00016E38" w:rsidRPr="004A7F3D">
        <w:t xml:space="preserve">, </w:t>
      </w:r>
      <w:r w:rsidRPr="004A7F3D">
        <w:t>that</w:t>
      </w:r>
      <w:proofErr w:type="gramEnd"/>
      <w:r w:rsidRPr="004A7F3D">
        <w:t xml:space="preserve"> you somehow move on. And I’ve been here for seven years now.</w:t>
      </w:r>
    </w:p>
    <w:p w14:paraId="43469637" w14:textId="079FD703" w:rsidR="007946AF" w:rsidRPr="004A7F3D" w:rsidRDefault="007946AF" w:rsidP="007946AF">
      <w:pPr>
        <w:pStyle w:val="Interview"/>
      </w:pPr>
      <w:r w:rsidRPr="004A7F3D">
        <w:t>Interviewer: Seven years.</w:t>
      </w:r>
    </w:p>
    <w:p w14:paraId="6C9768E4" w14:textId="10AAED5E" w:rsidR="007946AF" w:rsidRPr="004A7F3D" w:rsidRDefault="007946AF" w:rsidP="007946AF">
      <w:pPr>
        <w:pStyle w:val="Interview"/>
      </w:pPr>
      <w:r w:rsidRPr="004A7F3D">
        <w:t xml:space="preserve">Andrea: </w:t>
      </w:r>
      <w:r w:rsidR="00DE5A47" w:rsidRPr="004A7F3D">
        <w:tab/>
      </w:r>
      <w:r w:rsidRPr="004A7F3D">
        <w:t xml:space="preserve">Yes, quite </w:t>
      </w:r>
      <w:r w:rsidR="001E7252" w:rsidRPr="004A7F3D">
        <w:t>a while</w:t>
      </w:r>
      <w:r w:rsidRPr="004A7F3D">
        <w:t xml:space="preserve">. And, I mean it, </w:t>
      </w:r>
      <w:proofErr w:type="spellStart"/>
      <w:r w:rsidRPr="004A7F3D">
        <w:t>erm</w:t>
      </w:r>
      <w:proofErr w:type="spellEnd"/>
      <w:r w:rsidRPr="004A7F3D">
        <w:t>, has been home for seven years. But I am, my opinion is</w:t>
      </w:r>
      <w:r w:rsidR="00166ADA" w:rsidRPr="004A7F3D">
        <w:t> …</w:t>
      </w:r>
      <w:r w:rsidRPr="004A7F3D">
        <w:t xml:space="preserve"> [</w:t>
      </w:r>
      <w:r w:rsidR="00CF0428" w:rsidRPr="004A7F3D">
        <w:t>Pause</w:t>
      </w:r>
      <w:r w:rsidR="000D6E8B" w:rsidRPr="004A7F3D">
        <w:t>]</w:t>
      </w:r>
      <w:r w:rsidRPr="004A7F3D">
        <w:t xml:space="preserve"> Okay, well I am of the opinion that</w:t>
      </w:r>
      <w:r w:rsidR="00166ADA" w:rsidRPr="004A7F3D">
        <w:t> …</w:t>
      </w:r>
      <w:r w:rsidRPr="004A7F3D">
        <w:t xml:space="preserve"> Well, yes, I will miss it. </w:t>
      </w:r>
      <w:proofErr w:type="gramStart"/>
      <w:r w:rsidRPr="004A7F3D">
        <w:t>Very much.</w:t>
      </w:r>
      <w:proofErr w:type="gramEnd"/>
      <w:r w:rsidRPr="004A7F3D">
        <w:t xml:space="preserve"> I will also cry, probably, </w:t>
      </w:r>
      <w:r w:rsidR="00FC1617" w:rsidRPr="004A7F3D">
        <w:t xml:space="preserve">once </w:t>
      </w:r>
      <w:r w:rsidRPr="004A7F3D">
        <w:t xml:space="preserve">I’m sitting </w:t>
      </w:r>
      <w:r w:rsidR="00656A7F" w:rsidRPr="004A7F3D">
        <w:t xml:space="preserve">in </w:t>
      </w:r>
      <w:r w:rsidRPr="004A7F3D">
        <w:t>the plane.</w:t>
      </w:r>
      <w:r w:rsidRPr="004A7F3D">
        <w:rPr>
          <w:rStyle w:val="Funotenzeichen"/>
        </w:rPr>
        <w:footnoteReference w:id="3"/>
      </w:r>
      <w:r w:rsidRPr="004A7F3D">
        <w:t xml:space="preserve"> </w:t>
      </w:r>
    </w:p>
    <w:p w14:paraId="292E8967" w14:textId="4704C2B7" w:rsidR="00FF796B" w:rsidRPr="004A7F3D" w:rsidRDefault="00862D78" w:rsidP="002533AB">
      <w:pPr>
        <w:pStyle w:val="Normal10"/>
      </w:pPr>
      <w:r w:rsidRPr="004A7F3D">
        <w:t>Andrea is still trying to forge her narrative of movin</w:t>
      </w:r>
      <w:r w:rsidR="00FF796B" w:rsidRPr="004A7F3D">
        <w:t>g</w:t>
      </w:r>
      <w:r w:rsidR="00F5556D" w:rsidRPr="004A7F3D">
        <w:t xml:space="preserve"> on</w:t>
      </w:r>
      <w:r w:rsidR="005511AB" w:rsidRPr="004A7F3D">
        <w:rPr>
          <w:rFonts w:cs="Arial"/>
        </w:rPr>
        <w:t>—</w:t>
      </w:r>
      <w:r w:rsidR="00F5556D" w:rsidRPr="004A7F3D">
        <w:t>caught between the normality</w:t>
      </w:r>
      <w:r w:rsidRPr="004A7F3D">
        <w:t xml:space="preserve"> of moving away from home for college and </w:t>
      </w:r>
      <w:r w:rsidR="00FC1617" w:rsidRPr="004A7F3D">
        <w:t xml:space="preserve">her </w:t>
      </w:r>
      <w:r w:rsidRPr="004A7F3D">
        <w:t>sadness about leaving Shanghai</w:t>
      </w:r>
      <w:r w:rsidR="001E7252" w:rsidRPr="004A7F3D">
        <w:t>, possibly</w:t>
      </w:r>
      <w:r w:rsidRPr="004A7F3D">
        <w:t xml:space="preserve"> for</w:t>
      </w:r>
      <w:r w:rsidR="001E7252" w:rsidRPr="004A7F3D">
        <w:t xml:space="preserve"> good</w:t>
      </w:r>
      <w:r w:rsidRPr="004A7F3D">
        <w:t xml:space="preserve">. </w:t>
      </w:r>
    </w:p>
    <w:p w14:paraId="1D249BB1" w14:textId="15EEA3A0" w:rsidR="00862D78" w:rsidRPr="004A7F3D" w:rsidRDefault="00F5556D" w:rsidP="002533AB">
      <w:pPr>
        <w:pStyle w:val="Normal10"/>
      </w:pPr>
      <w:r w:rsidRPr="004A7F3D">
        <w:t xml:space="preserve">Mia </w:t>
      </w:r>
      <w:r w:rsidR="001E7252" w:rsidRPr="004A7F3D">
        <w:t xml:space="preserve">expresses similar feelings </w:t>
      </w:r>
      <w:r w:rsidR="00686E1F" w:rsidRPr="004A7F3D">
        <w:t xml:space="preserve">about saying goodbye to </w:t>
      </w:r>
      <w:proofErr w:type="spellStart"/>
      <w:r w:rsidR="00686E1F" w:rsidRPr="004A7F3D">
        <w:t>Shangahi</w:t>
      </w:r>
      <w:proofErr w:type="spellEnd"/>
      <w:r w:rsidR="00686E1F" w:rsidRPr="004A7F3D">
        <w:t xml:space="preserve"> </w:t>
      </w:r>
      <w:r w:rsidR="001E7252" w:rsidRPr="004A7F3D">
        <w:t xml:space="preserve">when she and I </w:t>
      </w:r>
      <w:r w:rsidR="00686E1F" w:rsidRPr="004A7F3D">
        <w:t xml:space="preserve">meet to </w:t>
      </w:r>
      <w:r w:rsidRPr="004A7F3D">
        <w:t>discuss</w:t>
      </w:r>
      <w:r w:rsidR="00862D78" w:rsidRPr="004A7F3D">
        <w:t xml:space="preserve"> her </w:t>
      </w:r>
      <w:r w:rsidR="00656A7F" w:rsidRPr="004A7F3D">
        <w:t>upcoming</w:t>
      </w:r>
      <w:r w:rsidR="00686E1F" w:rsidRPr="004A7F3D">
        <w:t xml:space="preserve"> departure. We sit </w:t>
      </w:r>
      <w:r w:rsidR="00862D78" w:rsidRPr="004A7F3D">
        <w:t xml:space="preserve">on her bed, drinking water, </w:t>
      </w:r>
      <w:r w:rsidR="00656A7F" w:rsidRPr="004A7F3D">
        <w:t>in</w:t>
      </w:r>
      <w:r w:rsidR="00862D78" w:rsidRPr="004A7F3D">
        <w:t xml:space="preserve"> contemplative silence</w:t>
      </w:r>
      <w:r w:rsidR="005511AB" w:rsidRPr="004A7F3D">
        <w:rPr>
          <w:rFonts w:cs="Arial"/>
        </w:rPr>
        <w:t>—</w:t>
      </w:r>
      <w:r w:rsidR="00686E1F" w:rsidRPr="004A7F3D">
        <w:t>quite</w:t>
      </w:r>
      <w:r w:rsidR="00862D78" w:rsidRPr="004A7F3D">
        <w:t xml:space="preserve"> unlike the street noise in the background during my conv</w:t>
      </w:r>
      <w:r w:rsidR="00FF796B" w:rsidRPr="004A7F3D">
        <w:t>ersation with Andrea</w:t>
      </w:r>
      <w:r w:rsidR="00862D78" w:rsidRPr="004A7F3D">
        <w:t>.</w:t>
      </w:r>
      <w:r w:rsidR="00656A7F" w:rsidRPr="004A7F3D">
        <w:t xml:space="preserve"> Eventually Mia formulates her feelings:</w:t>
      </w:r>
    </w:p>
    <w:p w14:paraId="58701B74" w14:textId="0860DA16" w:rsidR="0085512B" w:rsidRPr="004A7F3D" w:rsidRDefault="00862D78" w:rsidP="006D0557">
      <w:pPr>
        <w:pStyle w:val="Interview"/>
      </w:pPr>
      <w:r w:rsidRPr="004A7F3D">
        <w:t>Mia</w:t>
      </w:r>
      <w:r w:rsidR="00DA0416" w:rsidRPr="004A7F3D">
        <w:t xml:space="preserve">: </w:t>
      </w:r>
      <w:r w:rsidR="00DE5A47" w:rsidRPr="004A7F3D">
        <w:tab/>
      </w:r>
      <w:r w:rsidR="0085512B" w:rsidRPr="004A7F3D">
        <w:t xml:space="preserve">[Leaving feels] strange. […] I’ve </w:t>
      </w:r>
      <w:r w:rsidR="00686E1F" w:rsidRPr="004A7F3D">
        <w:t>spent</w:t>
      </w:r>
      <w:r w:rsidR="0085512B" w:rsidRPr="004A7F3D">
        <w:t xml:space="preserve"> most of my </w:t>
      </w:r>
      <w:r w:rsidR="00DF2A53" w:rsidRPr="004A7F3D">
        <w:t>life</w:t>
      </w:r>
      <w:r w:rsidR="0085512B" w:rsidRPr="004A7F3D">
        <w:t xml:space="preserve"> in Shanghai. […] </w:t>
      </w:r>
      <w:r w:rsidR="00FC1617" w:rsidRPr="004A7F3D">
        <w:t xml:space="preserve">I was away now and then </w:t>
      </w:r>
      <w:r w:rsidR="0085512B" w:rsidRPr="004A7F3D">
        <w:t xml:space="preserve">and so on, but I’ve been here for six years in total, and everywhere else </w:t>
      </w:r>
      <w:r w:rsidR="00DF2A53" w:rsidRPr="004A7F3D">
        <w:t>I’ve</w:t>
      </w:r>
      <w:r w:rsidR="0085512B" w:rsidRPr="004A7F3D">
        <w:t xml:space="preserve"> only spent two or three years. And that’s why this is really my home. It is</w:t>
      </w:r>
      <w:r w:rsidR="00166ADA" w:rsidRPr="004A7F3D">
        <w:t> …</w:t>
      </w:r>
      <w:r w:rsidR="0085512B" w:rsidRPr="004A7F3D">
        <w:t xml:space="preserve"> Here, I know my way around best, I know the people</w:t>
      </w:r>
      <w:r w:rsidR="00686E1F" w:rsidRPr="004A7F3D">
        <w:t>;</w:t>
      </w:r>
      <w:r w:rsidR="0085512B" w:rsidRPr="004A7F3D">
        <w:t xml:space="preserve"> the people know me. Here, even though I only speak </w:t>
      </w:r>
      <w:r w:rsidR="00686E1F" w:rsidRPr="004A7F3D">
        <w:t>a</w:t>
      </w:r>
      <w:r w:rsidR="0085512B" w:rsidRPr="004A7F3D">
        <w:t xml:space="preserve"> little Chinese, I manage. […] Yes, </w:t>
      </w:r>
      <w:r w:rsidR="00DF2A53" w:rsidRPr="004A7F3D">
        <w:t>when</w:t>
      </w:r>
      <w:r w:rsidR="0085512B" w:rsidRPr="004A7F3D">
        <w:t xml:space="preserve"> I walk through the city, I know where I am</w:t>
      </w:r>
      <w:r w:rsidR="00DF2A53" w:rsidRPr="004A7F3D">
        <w:t>, I</w:t>
      </w:r>
      <w:r w:rsidR="0085512B" w:rsidRPr="004A7F3D">
        <w:t xml:space="preserve"> know how to get where I want to go. […] Even if you’ve been here for a long time, it never gets boring. […] And sure</w:t>
      </w:r>
      <w:r w:rsidR="00686E1F" w:rsidRPr="004A7F3D">
        <w:t>,</w:t>
      </w:r>
      <w:r w:rsidR="0085512B" w:rsidRPr="004A7F3D">
        <w:t xml:space="preserve"> on the one hand</w:t>
      </w:r>
      <w:r w:rsidR="00DF2A53" w:rsidRPr="004A7F3D">
        <w:t>,</w:t>
      </w:r>
      <w:r w:rsidR="0085512B" w:rsidRPr="004A7F3D">
        <w:t xml:space="preserve"> I’m also looking [forward to new things.]</w:t>
      </w:r>
      <w:r w:rsidR="00DF2A53" w:rsidRPr="004A7F3D">
        <w:t xml:space="preserve"> On the other hand, nevertheless, I could stay. I wouldn’t have a problem with that. […] Actually, I don’t want to leave.</w:t>
      </w:r>
      <w:r w:rsidR="00DF2A53" w:rsidRPr="004A7F3D">
        <w:rPr>
          <w:rStyle w:val="Funotenzeichen"/>
        </w:rPr>
        <w:footnoteReference w:id="4"/>
      </w:r>
    </w:p>
    <w:p w14:paraId="18CE85D9" w14:textId="3FA00887" w:rsidR="002F69F3" w:rsidRPr="004A7F3D" w:rsidRDefault="00DF2A53" w:rsidP="007C5622">
      <w:pPr>
        <w:pStyle w:val="Normal1"/>
        <w:rPr>
          <w:lang w:val="en-US"/>
        </w:rPr>
      </w:pPr>
      <w:r w:rsidRPr="004A7F3D">
        <w:rPr>
          <w:lang w:val="en-US"/>
        </w:rPr>
        <w:lastRenderedPageBreak/>
        <w:t>Mia</w:t>
      </w:r>
      <w:r w:rsidR="00D018D6" w:rsidRPr="004A7F3D">
        <w:rPr>
          <w:lang w:val="en-US"/>
        </w:rPr>
        <w:t xml:space="preserve"> has</w:t>
      </w:r>
      <w:r w:rsidRPr="004A7F3D">
        <w:rPr>
          <w:lang w:val="en-US"/>
        </w:rPr>
        <w:t xml:space="preserve"> mixed feelings about the immanent changes</w:t>
      </w:r>
      <w:r w:rsidR="00686E1F" w:rsidRPr="004A7F3D">
        <w:rPr>
          <w:lang w:val="en-US"/>
        </w:rPr>
        <w:t xml:space="preserve"> </w:t>
      </w:r>
      <w:r w:rsidR="00D018D6" w:rsidRPr="004A7F3D">
        <w:rPr>
          <w:lang w:val="en-US"/>
        </w:rPr>
        <w:t>that are coming</w:t>
      </w:r>
      <w:r w:rsidRPr="004A7F3D">
        <w:rPr>
          <w:lang w:val="en-US"/>
        </w:rPr>
        <w:t xml:space="preserve">. </w:t>
      </w:r>
      <w:proofErr w:type="gramStart"/>
      <w:r w:rsidR="00493C6D" w:rsidRPr="004A7F3D">
        <w:rPr>
          <w:lang w:val="en-US"/>
        </w:rPr>
        <w:t>Leaving Shanghai means leaving the familiar behind.</w:t>
      </w:r>
      <w:proofErr w:type="gramEnd"/>
      <w:r w:rsidR="00493C6D" w:rsidRPr="004A7F3D">
        <w:rPr>
          <w:lang w:val="en-US"/>
        </w:rPr>
        <w:t xml:space="preserve"> </w:t>
      </w:r>
      <w:r w:rsidR="00686E1F" w:rsidRPr="004A7F3D">
        <w:rPr>
          <w:lang w:val="en-US"/>
        </w:rPr>
        <w:t>For Andrea and Mia, t</w:t>
      </w:r>
      <w:r w:rsidR="001F189F" w:rsidRPr="004A7F3D">
        <w:rPr>
          <w:lang w:val="en-US"/>
        </w:rPr>
        <w:t xml:space="preserve">here will be </w:t>
      </w:r>
      <w:r w:rsidR="00686E1F" w:rsidRPr="004A7F3D">
        <w:rPr>
          <w:lang w:val="en-US"/>
        </w:rPr>
        <w:t xml:space="preserve">no </w:t>
      </w:r>
      <w:r w:rsidR="001F189F" w:rsidRPr="004A7F3D">
        <w:rPr>
          <w:lang w:val="en-US"/>
        </w:rPr>
        <w:t>family home in Shanghai to return to</w:t>
      </w:r>
      <w:r w:rsidR="00FF796B" w:rsidRPr="004A7F3D">
        <w:rPr>
          <w:lang w:val="en-US"/>
        </w:rPr>
        <w:t xml:space="preserve"> </w:t>
      </w:r>
      <w:r w:rsidR="00686E1F" w:rsidRPr="004A7F3D">
        <w:rPr>
          <w:lang w:val="en-US"/>
        </w:rPr>
        <w:t>during university breaks</w:t>
      </w:r>
      <w:r w:rsidR="00FF796B" w:rsidRPr="004A7F3D">
        <w:rPr>
          <w:lang w:val="en-US"/>
        </w:rPr>
        <w:t xml:space="preserve">, </w:t>
      </w:r>
      <w:r w:rsidR="0085512B" w:rsidRPr="004A7F3D">
        <w:rPr>
          <w:lang w:val="en-US"/>
        </w:rPr>
        <w:t xml:space="preserve">nor </w:t>
      </w:r>
      <w:r w:rsidR="00FF796B" w:rsidRPr="004A7F3D">
        <w:rPr>
          <w:lang w:val="en-US"/>
        </w:rPr>
        <w:t xml:space="preserve">for </w:t>
      </w:r>
      <w:r w:rsidR="002F69F3" w:rsidRPr="004A7F3D">
        <w:rPr>
          <w:lang w:val="en-US"/>
        </w:rPr>
        <w:t>O</w:t>
      </w:r>
      <w:r w:rsidR="00551FF6" w:rsidRPr="004A7F3D">
        <w:rPr>
          <w:lang w:val="en-US"/>
        </w:rPr>
        <w:t>livia</w:t>
      </w:r>
      <w:r w:rsidR="00686E1F" w:rsidRPr="004A7F3D">
        <w:rPr>
          <w:lang w:val="en-US"/>
        </w:rPr>
        <w:t>,</w:t>
      </w:r>
      <w:r w:rsidR="00551FF6" w:rsidRPr="004A7F3D">
        <w:rPr>
          <w:lang w:val="en-US"/>
        </w:rPr>
        <w:t xml:space="preserve"> who summarizes her </w:t>
      </w:r>
      <w:r w:rsidR="002F69F3" w:rsidRPr="004A7F3D">
        <w:rPr>
          <w:lang w:val="en-US"/>
        </w:rPr>
        <w:t>s</w:t>
      </w:r>
      <w:r w:rsidR="00551FF6" w:rsidRPr="004A7F3D">
        <w:rPr>
          <w:lang w:val="en-US"/>
        </w:rPr>
        <w:t>entiments</w:t>
      </w:r>
      <w:r w:rsidR="002F69F3" w:rsidRPr="004A7F3D">
        <w:rPr>
          <w:lang w:val="en-US"/>
        </w:rPr>
        <w:t xml:space="preserve"> about leaving </w:t>
      </w:r>
      <w:r w:rsidR="0085512B" w:rsidRPr="004A7F3D">
        <w:rPr>
          <w:lang w:val="en-US"/>
        </w:rPr>
        <w:t>in an interview at the French c</w:t>
      </w:r>
      <w:r w:rsidR="002F69F3" w:rsidRPr="004A7F3D">
        <w:rPr>
          <w:lang w:val="en-US"/>
        </w:rPr>
        <w:t>afé</w:t>
      </w:r>
      <w:r w:rsidR="00741192" w:rsidRPr="004A7F3D">
        <w:rPr>
          <w:lang w:val="en-US"/>
        </w:rPr>
        <w:t xml:space="preserve"> close to </w:t>
      </w:r>
      <w:r w:rsidR="00686E1F" w:rsidRPr="004A7F3D">
        <w:rPr>
          <w:lang w:val="en-US"/>
        </w:rPr>
        <w:t xml:space="preserve">her </w:t>
      </w:r>
      <w:r w:rsidR="00741192" w:rsidRPr="004A7F3D">
        <w:rPr>
          <w:lang w:val="en-US"/>
        </w:rPr>
        <w:t>school</w:t>
      </w:r>
      <w:r w:rsidR="002F69F3" w:rsidRPr="004A7F3D">
        <w:rPr>
          <w:lang w:val="en-US"/>
        </w:rPr>
        <w:t>:</w:t>
      </w:r>
    </w:p>
    <w:p w14:paraId="729B3EA4" w14:textId="069B348B" w:rsidR="00551FF6" w:rsidRPr="004A7F3D" w:rsidRDefault="0037290E" w:rsidP="0037290E">
      <w:pPr>
        <w:pStyle w:val="Interview"/>
      </w:pPr>
      <w:r w:rsidRPr="004A7F3D">
        <w:t>Olivia</w:t>
      </w:r>
      <w:r w:rsidR="002F69F3" w:rsidRPr="004A7F3D">
        <w:t xml:space="preserve">: </w:t>
      </w:r>
      <w:r w:rsidR="00DE5A47" w:rsidRPr="004A7F3D">
        <w:tab/>
      </w:r>
      <w:r w:rsidR="00551FF6" w:rsidRPr="004A7F3D">
        <w:t>Well, the school in Shanghai is the one I went to the longest, ev</w:t>
      </w:r>
      <w:r w:rsidR="00A852A3" w:rsidRPr="004A7F3D">
        <w:t xml:space="preserve">er. That’s why I find it hard. </w:t>
      </w:r>
      <w:proofErr w:type="gramStart"/>
      <w:r w:rsidR="00551FF6" w:rsidRPr="004A7F3D">
        <w:t>Because I have so many memories, especially because I’ve spent my youth here.</w:t>
      </w:r>
      <w:proofErr w:type="gramEnd"/>
      <w:r w:rsidR="00551FF6" w:rsidRPr="004A7F3D">
        <w:t xml:space="preserve"> That’s what you always like </w:t>
      </w:r>
      <w:r w:rsidRPr="004A7F3D">
        <w:t>to</w:t>
      </w:r>
      <w:r w:rsidR="00551FF6" w:rsidRPr="004A7F3D">
        <w:t xml:space="preserve"> remember. Yes, good friends, first love, </w:t>
      </w:r>
      <w:proofErr w:type="spellStart"/>
      <w:r w:rsidR="00551FF6" w:rsidRPr="004A7F3D">
        <w:t>bla</w:t>
      </w:r>
      <w:proofErr w:type="spellEnd"/>
      <w:r w:rsidR="00551FF6" w:rsidRPr="004A7F3D">
        <w:t xml:space="preserve"> </w:t>
      </w:r>
      <w:proofErr w:type="spellStart"/>
      <w:r w:rsidR="00551FF6" w:rsidRPr="004A7F3D">
        <w:t>bla</w:t>
      </w:r>
      <w:proofErr w:type="spellEnd"/>
      <w:r w:rsidR="00551FF6" w:rsidRPr="004A7F3D">
        <w:t xml:space="preserve"> </w:t>
      </w:r>
      <w:proofErr w:type="spellStart"/>
      <w:r w:rsidR="00551FF6" w:rsidRPr="004A7F3D">
        <w:t>bla</w:t>
      </w:r>
      <w:proofErr w:type="spellEnd"/>
      <w:r w:rsidR="00686E1F" w:rsidRPr="004A7F3D">
        <w:t>—</w:t>
      </w:r>
      <w:r w:rsidR="00551FF6" w:rsidRPr="004A7F3D">
        <w:t>all that existed. Yes, I will have a lot of memories here. And it is difficult to suddenly</w:t>
      </w:r>
      <w:r w:rsidR="00166ADA" w:rsidRPr="004A7F3D">
        <w:t> </w:t>
      </w:r>
      <w:r w:rsidRPr="004A7F3D">
        <w:t>… I mean, I can’t de</w:t>
      </w:r>
      <w:r w:rsidR="0011030B" w:rsidRPr="004A7F3D">
        <w:t>cide</w:t>
      </w:r>
      <w:r w:rsidRPr="004A7F3D">
        <w:t xml:space="preserve"> </w:t>
      </w:r>
      <w:r w:rsidR="0011030B" w:rsidRPr="004A7F3D">
        <w:t xml:space="preserve">upon </w:t>
      </w:r>
      <w:r w:rsidRPr="004A7F3D">
        <w:t>leaving</w:t>
      </w:r>
      <w:r w:rsidR="0011030B" w:rsidRPr="004A7F3D">
        <w:t xml:space="preserve"> now</w:t>
      </w:r>
      <w:r w:rsidRPr="004A7F3D">
        <w:t>, I have to</w:t>
      </w:r>
      <w:r w:rsidR="00327E37" w:rsidRPr="004A7F3D">
        <w:t xml:space="preserve"> [leave]</w:t>
      </w:r>
      <w:r w:rsidRPr="004A7F3D">
        <w:t>. My dad has to move because of work. That’s why</w:t>
      </w:r>
      <w:r w:rsidR="00A852A3" w:rsidRPr="004A7F3D">
        <w:t xml:space="preserve"> I don’t really have a choice. </w:t>
      </w:r>
      <w:r w:rsidRPr="004A7F3D">
        <w:t>And, well, the farewell is difficult for me.</w:t>
      </w:r>
      <w:r w:rsidR="00AF62DE" w:rsidRPr="004A7F3D">
        <w:rPr>
          <w:rStyle w:val="Funotenzeichen"/>
        </w:rPr>
        <w:footnoteReference w:id="5"/>
      </w:r>
    </w:p>
    <w:p w14:paraId="74E625F2" w14:textId="55F7E972" w:rsidR="00DA0416" w:rsidRPr="004A7F3D" w:rsidRDefault="002F69F3" w:rsidP="007C5622">
      <w:pPr>
        <w:pStyle w:val="Normal1"/>
        <w:rPr>
          <w:lang w:val="en-US"/>
        </w:rPr>
      </w:pPr>
      <w:r w:rsidRPr="004A7F3D">
        <w:rPr>
          <w:lang w:val="en-US"/>
        </w:rPr>
        <w:t>Interestingly, even after graduation</w:t>
      </w:r>
      <w:r w:rsidR="00327E37" w:rsidRPr="004A7F3D">
        <w:rPr>
          <w:lang w:val="en-US"/>
        </w:rPr>
        <w:t>,</w:t>
      </w:r>
      <w:r w:rsidRPr="004A7F3D">
        <w:rPr>
          <w:lang w:val="en-US"/>
        </w:rPr>
        <w:t xml:space="preserve"> Oliv</w:t>
      </w:r>
      <w:r w:rsidR="00AF62DE" w:rsidRPr="004A7F3D">
        <w:rPr>
          <w:lang w:val="en-US"/>
        </w:rPr>
        <w:t>i</w:t>
      </w:r>
      <w:r w:rsidRPr="004A7F3D">
        <w:rPr>
          <w:lang w:val="en-US"/>
        </w:rPr>
        <w:t>a feels she has no choice of staying on in Shanghai and decides to move to Belgium with her family. Some students’ families</w:t>
      </w:r>
      <w:r w:rsidR="00327E37" w:rsidRPr="004A7F3D">
        <w:rPr>
          <w:lang w:val="en-US"/>
        </w:rPr>
        <w:t>, such as</w:t>
      </w:r>
      <w:r w:rsidRPr="004A7F3D">
        <w:rPr>
          <w:lang w:val="en-US"/>
        </w:rPr>
        <w:t xml:space="preserve"> </w:t>
      </w:r>
      <w:r w:rsidR="001F189F" w:rsidRPr="004A7F3D">
        <w:rPr>
          <w:lang w:val="en-US"/>
        </w:rPr>
        <w:t>Antonia</w:t>
      </w:r>
      <w:r w:rsidR="00FF796B" w:rsidRPr="004A7F3D">
        <w:rPr>
          <w:lang w:val="en-US"/>
        </w:rPr>
        <w:t>’s</w:t>
      </w:r>
      <w:r w:rsidR="001F189F" w:rsidRPr="004A7F3D">
        <w:rPr>
          <w:lang w:val="en-US"/>
        </w:rPr>
        <w:t>, Xia</w:t>
      </w:r>
      <w:r w:rsidR="00FF796B" w:rsidRPr="004A7F3D">
        <w:rPr>
          <w:lang w:val="en-US"/>
        </w:rPr>
        <w:t>’s</w:t>
      </w:r>
      <w:r w:rsidR="001F189F" w:rsidRPr="004A7F3D">
        <w:rPr>
          <w:lang w:val="en-US"/>
        </w:rPr>
        <w:t>, Bjorn</w:t>
      </w:r>
      <w:r w:rsidR="00FF796B" w:rsidRPr="004A7F3D">
        <w:rPr>
          <w:lang w:val="en-US"/>
        </w:rPr>
        <w:t>’s</w:t>
      </w:r>
      <w:r w:rsidR="001F189F" w:rsidRPr="004A7F3D">
        <w:rPr>
          <w:lang w:val="en-US"/>
        </w:rPr>
        <w:t>,</w:t>
      </w:r>
      <w:r w:rsidR="00FF796B" w:rsidRPr="004A7F3D">
        <w:rPr>
          <w:lang w:val="en-US"/>
        </w:rPr>
        <w:t xml:space="preserve"> </w:t>
      </w:r>
      <w:r w:rsidR="001F189F" w:rsidRPr="004A7F3D">
        <w:rPr>
          <w:lang w:val="en-US"/>
        </w:rPr>
        <w:t>Charlie</w:t>
      </w:r>
      <w:r w:rsidR="00FF796B" w:rsidRPr="004A7F3D">
        <w:rPr>
          <w:lang w:val="en-US"/>
        </w:rPr>
        <w:t>’s</w:t>
      </w:r>
      <w:r w:rsidR="00327E37" w:rsidRPr="004A7F3D">
        <w:rPr>
          <w:lang w:val="en-US"/>
        </w:rPr>
        <w:t>,</w:t>
      </w:r>
      <w:r w:rsidR="00FF796B" w:rsidRPr="004A7F3D">
        <w:rPr>
          <w:lang w:val="en-US"/>
        </w:rPr>
        <w:t xml:space="preserve"> and </w:t>
      </w:r>
      <w:proofErr w:type="spellStart"/>
      <w:r w:rsidRPr="004A7F3D">
        <w:rPr>
          <w:lang w:val="en-US"/>
        </w:rPr>
        <w:t>Kressi’s</w:t>
      </w:r>
      <w:proofErr w:type="spellEnd"/>
      <w:r w:rsidRPr="004A7F3D">
        <w:rPr>
          <w:lang w:val="en-US"/>
        </w:rPr>
        <w:t xml:space="preserve"> </w:t>
      </w:r>
      <w:r w:rsidR="00327E37" w:rsidRPr="004A7F3D">
        <w:rPr>
          <w:lang w:val="en-US"/>
        </w:rPr>
        <w:t xml:space="preserve">will </w:t>
      </w:r>
      <w:r w:rsidR="001F189F" w:rsidRPr="004A7F3D">
        <w:rPr>
          <w:lang w:val="en-US"/>
        </w:rPr>
        <w:t>stay</w:t>
      </w:r>
      <w:r w:rsidR="00327E37" w:rsidRPr="004A7F3D">
        <w:rPr>
          <w:lang w:val="en-US"/>
        </w:rPr>
        <w:t xml:space="preserve"> in Shanghai</w:t>
      </w:r>
      <w:r w:rsidR="001F189F" w:rsidRPr="004A7F3D">
        <w:rPr>
          <w:lang w:val="en-US"/>
        </w:rPr>
        <w:t>. For some students, as in Giovanni</w:t>
      </w:r>
      <w:r w:rsidR="00FF796B" w:rsidRPr="004A7F3D">
        <w:rPr>
          <w:lang w:val="en-US"/>
        </w:rPr>
        <w:t>’</w:t>
      </w:r>
      <w:r w:rsidR="001F189F" w:rsidRPr="004A7F3D">
        <w:rPr>
          <w:lang w:val="en-US"/>
        </w:rPr>
        <w:t xml:space="preserve">s case, one parent will stay for </w:t>
      </w:r>
      <w:r w:rsidR="00327E37" w:rsidRPr="004A7F3D">
        <w:rPr>
          <w:lang w:val="en-US"/>
        </w:rPr>
        <w:t>work</w:t>
      </w:r>
      <w:r w:rsidR="00BA418E" w:rsidRPr="004A7F3D">
        <w:rPr>
          <w:lang w:val="en-US"/>
        </w:rPr>
        <w:t xml:space="preserve"> and the other </w:t>
      </w:r>
      <w:r w:rsidR="00327E37" w:rsidRPr="004A7F3D">
        <w:rPr>
          <w:lang w:val="en-US"/>
        </w:rPr>
        <w:t xml:space="preserve">will </w:t>
      </w:r>
      <w:r w:rsidR="00BA418E" w:rsidRPr="004A7F3D">
        <w:rPr>
          <w:lang w:val="en-US"/>
        </w:rPr>
        <w:t>return “home”</w:t>
      </w:r>
      <w:r w:rsidR="001F189F" w:rsidRPr="004A7F3D">
        <w:rPr>
          <w:lang w:val="en-US"/>
        </w:rPr>
        <w:t xml:space="preserve"> with </w:t>
      </w:r>
      <w:r w:rsidR="00327E37" w:rsidRPr="004A7F3D">
        <w:rPr>
          <w:lang w:val="en-US"/>
        </w:rPr>
        <w:t xml:space="preserve">the </w:t>
      </w:r>
      <w:r w:rsidR="001F189F" w:rsidRPr="004A7F3D">
        <w:rPr>
          <w:lang w:val="en-US"/>
        </w:rPr>
        <w:t>younger siblings</w:t>
      </w:r>
      <w:r w:rsidR="00D018D6" w:rsidRPr="004A7F3D">
        <w:rPr>
          <w:lang w:val="en-US"/>
        </w:rPr>
        <w:t>, but f</w:t>
      </w:r>
      <w:r w:rsidR="001F189F" w:rsidRPr="004A7F3D">
        <w:rPr>
          <w:lang w:val="en-US"/>
        </w:rPr>
        <w:t xml:space="preserve">or the students whose families </w:t>
      </w:r>
      <w:r w:rsidR="00FF796B" w:rsidRPr="004A7F3D">
        <w:rPr>
          <w:lang w:val="en-US"/>
        </w:rPr>
        <w:t xml:space="preserve">are about to </w:t>
      </w:r>
      <w:r w:rsidR="001F189F" w:rsidRPr="004A7F3D">
        <w:rPr>
          <w:lang w:val="en-US"/>
        </w:rPr>
        <w:t>leave Shanghai</w:t>
      </w:r>
      <w:r w:rsidR="00D018D6" w:rsidRPr="004A7F3D">
        <w:rPr>
          <w:lang w:val="en-US"/>
        </w:rPr>
        <w:t xml:space="preserve"> altogether</w:t>
      </w:r>
      <w:r w:rsidR="00FF796B" w:rsidRPr="004A7F3D">
        <w:rPr>
          <w:lang w:val="en-US"/>
        </w:rPr>
        <w:t>,</w:t>
      </w:r>
      <w:r w:rsidR="001F189F" w:rsidRPr="004A7F3D">
        <w:rPr>
          <w:lang w:val="en-US"/>
        </w:rPr>
        <w:t xml:space="preserve"> graduation is not only a goodbye to their peers and the school</w:t>
      </w:r>
      <w:r w:rsidR="00327E37" w:rsidRPr="004A7F3D">
        <w:rPr>
          <w:lang w:val="en-US"/>
        </w:rPr>
        <w:t>,</w:t>
      </w:r>
      <w:r w:rsidR="001F189F" w:rsidRPr="004A7F3D">
        <w:rPr>
          <w:lang w:val="en-US"/>
        </w:rPr>
        <w:t xml:space="preserve"> but </w:t>
      </w:r>
      <w:r w:rsidR="00FF796B" w:rsidRPr="004A7F3D">
        <w:rPr>
          <w:lang w:val="en-US"/>
        </w:rPr>
        <w:t>also to the</w:t>
      </w:r>
      <w:r w:rsidR="00327E37" w:rsidRPr="004A7F3D">
        <w:rPr>
          <w:lang w:val="en-US"/>
        </w:rPr>
        <w:t>ir</w:t>
      </w:r>
      <w:r w:rsidR="00FF796B" w:rsidRPr="004A7F3D">
        <w:rPr>
          <w:lang w:val="en-US"/>
        </w:rPr>
        <w:t xml:space="preserve"> house and the city. </w:t>
      </w:r>
      <w:r w:rsidR="00327E37" w:rsidRPr="004A7F3D">
        <w:rPr>
          <w:lang w:val="en-US"/>
        </w:rPr>
        <w:t xml:space="preserve">The possibility </w:t>
      </w:r>
      <w:r w:rsidR="001F189F" w:rsidRPr="004A7F3D">
        <w:rPr>
          <w:lang w:val="en-US"/>
        </w:rPr>
        <w:t>of return</w:t>
      </w:r>
      <w:r w:rsidR="00327E37" w:rsidRPr="004A7F3D">
        <w:rPr>
          <w:lang w:val="en-US"/>
        </w:rPr>
        <w:t>ing</w:t>
      </w:r>
      <w:r w:rsidR="001F189F" w:rsidRPr="004A7F3D">
        <w:rPr>
          <w:lang w:val="en-US"/>
        </w:rPr>
        <w:t xml:space="preserve"> for visits </w:t>
      </w:r>
      <w:r w:rsidR="00327E37" w:rsidRPr="004A7F3D">
        <w:rPr>
          <w:lang w:val="en-US"/>
        </w:rPr>
        <w:t>is therefore</w:t>
      </w:r>
      <w:r w:rsidR="001F189F" w:rsidRPr="004A7F3D">
        <w:rPr>
          <w:lang w:val="en-US"/>
        </w:rPr>
        <w:t xml:space="preserve"> rather uncertain.</w:t>
      </w:r>
    </w:p>
    <w:p w14:paraId="7858D53C" w14:textId="0B3B74F7" w:rsidR="00E61F2B" w:rsidRPr="004A7F3D" w:rsidRDefault="00862D78" w:rsidP="00E61F2B">
      <w:pPr>
        <w:pStyle w:val="Interview"/>
      </w:pPr>
      <w:r w:rsidRPr="004A7F3D">
        <w:t>Mia</w:t>
      </w:r>
      <w:r w:rsidR="00DA0416" w:rsidRPr="004A7F3D">
        <w:t xml:space="preserve">: </w:t>
      </w:r>
      <w:r w:rsidR="00DE5A47" w:rsidRPr="004A7F3D">
        <w:tab/>
      </w:r>
      <w:r w:rsidR="00E61F2B" w:rsidRPr="004A7F3D">
        <w:t>I have no idea when I will come back here. And I know that</w:t>
      </w:r>
      <w:r w:rsidR="00327E37" w:rsidRPr="004A7F3D">
        <w:t>,</w:t>
      </w:r>
      <w:r w:rsidR="00E61F2B" w:rsidRPr="004A7F3D">
        <w:t xml:space="preserve"> </w:t>
      </w:r>
      <w:r w:rsidR="00327E37" w:rsidRPr="004A7F3D">
        <w:t xml:space="preserve">by </w:t>
      </w:r>
      <w:r w:rsidR="00E61F2B" w:rsidRPr="004A7F3D">
        <w:t>then</w:t>
      </w:r>
      <w:r w:rsidR="00327E37" w:rsidRPr="004A7F3D">
        <w:t>,</w:t>
      </w:r>
      <w:r w:rsidR="00E61F2B" w:rsidRPr="004A7F3D">
        <w:t xml:space="preserve"> everything will have changed anyway. Well, I hope that I will make it </w:t>
      </w:r>
      <w:r w:rsidR="00327E37" w:rsidRPr="004A7F3D">
        <w:t xml:space="preserve">[back] </w:t>
      </w:r>
      <w:proofErr w:type="spellStart"/>
      <w:r w:rsidR="00E61F2B" w:rsidRPr="004A7F3D">
        <w:t>some time</w:t>
      </w:r>
      <w:proofErr w:type="spellEnd"/>
      <w:r w:rsidR="00E61F2B" w:rsidRPr="004A7F3D">
        <w:t xml:space="preserve"> in the next school year, because then there will still be people here that I know.</w:t>
      </w:r>
      <w:r w:rsidR="00E61F2B" w:rsidRPr="004A7F3D">
        <w:rPr>
          <w:rStyle w:val="Funotenzeichen"/>
        </w:rPr>
        <w:footnoteReference w:id="6"/>
      </w:r>
      <w:r w:rsidR="00E61F2B" w:rsidRPr="004A7F3D">
        <w:t xml:space="preserve"> </w:t>
      </w:r>
    </w:p>
    <w:p w14:paraId="5778BC9C" w14:textId="6FF5BBB4" w:rsidR="0076506D" w:rsidRPr="004A7F3D" w:rsidRDefault="000D6E8B" w:rsidP="000D6E8B">
      <w:pPr>
        <w:pStyle w:val="berschrift3"/>
        <w:numPr>
          <w:ilvl w:val="0"/>
          <w:numId w:val="0"/>
        </w:numPr>
        <w:rPr>
          <w:sz w:val="28"/>
        </w:rPr>
      </w:pPr>
      <w:bookmarkStart w:id="14" w:name="_Toc219351382"/>
      <w:bookmarkStart w:id="15" w:name="_Toc301271630"/>
      <w:r w:rsidRPr="004A7F3D">
        <w:rPr>
          <w:sz w:val="28"/>
        </w:rPr>
        <w:t xml:space="preserve">1.2. </w:t>
      </w:r>
      <w:r w:rsidR="003C1CFA" w:rsidRPr="004A7F3D">
        <w:rPr>
          <w:sz w:val="28"/>
        </w:rPr>
        <w:t xml:space="preserve">Celebrating </w:t>
      </w:r>
      <w:r w:rsidR="00327E37" w:rsidRPr="004A7F3D">
        <w:rPr>
          <w:sz w:val="28"/>
        </w:rPr>
        <w:t>t</w:t>
      </w:r>
      <w:r w:rsidR="003C1CFA" w:rsidRPr="004A7F3D">
        <w:rPr>
          <w:sz w:val="28"/>
        </w:rPr>
        <w:t xml:space="preserve">wice: </w:t>
      </w:r>
      <w:r w:rsidR="00327E37" w:rsidRPr="004A7F3D">
        <w:rPr>
          <w:sz w:val="28"/>
        </w:rPr>
        <w:t>g</w:t>
      </w:r>
      <w:r w:rsidR="0076506D" w:rsidRPr="004A7F3D">
        <w:rPr>
          <w:sz w:val="28"/>
        </w:rPr>
        <w:t>raduation</w:t>
      </w:r>
      <w:r w:rsidR="00E94D20" w:rsidRPr="004A7F3D">
        <w:rPr>
          <w:sz w:val="28"/>
        </w:rPr>
        <w:t xml:space="preserve"> and </w:t>
      </w:r>
      <w:r w:rsidR="00327E37" w:rsidRPr="004A7F3D">
        <w:rPr>
          <w:sz w:val="28"/>
        </w:rPr>
        <w:t>g</w:t>
      </w:r>
      <w:r w:rsidR="00E94D20" w:rsidRPr="004A7F3D">
        <w:rPr>
          <w:sz w:val="28"/>
        </w:rPr>
        <w:t>ood</w:t>
      </w:r>
      <w:r w:rsidR="003C1CFA" w:rsidRPr="004A7F3D">
        <w:rPr>
          <w:sz w:val="28"/>
        </w:rPr>
        <w:t>b</w:t>
      </w:r>
      <w:r w:rsidR="00E94D20" w:rsidRPr="004A7F3D">
        <w:rPr>
          <w:sz w:val="28"/>
        </w:rPr>
        <w:t>y</w:t>
      </w:r>
      <w:r w:rsidR="003C1CFA" w:rsidRPr="004A7F3D">
        <w:rPr>
          <w:sz w:val="28"/>
        </w:rPr>
        <w:t>e</w:t>
      </w:r>
      <w:bookmarkEnd w:id="14"/>
      <w:bookmarkEnd w:id="15"/>
      <w:r w:rsidR="00FC1617" w:rsidRPr="004A7F3D">
        <w:rPr>
          <w:sz w:val="28"/>
        </w:rPr>
        <w:t>s</w:t>
      </w:r>
    </w:p>
    <w:p w14:paraId="3292C531" w14:textId="2F3A4E3C" w:rsidR="005F7E87" w:rsidRPr="004A7F3D" w:rsidRDefault="00344328" w:rsidP="007C5622">
      <w:pPr>
        <w:pStyle w:val="Normal1"/>
        <w:rPr>
          <w:lang w:val="en-US"/>
        </w:rPr>
      </w:pPr>
      <w:r w:rsidRPr="004A7F3D">
        <w:rPr>
          <w:lang w:val="en-US"/>
        </w:rPr>
        <w:t xml:space="preserve">The students </w:t>
      </w:r>
      <w:r w:rsidR="00327E37" w:rsidRPr="004A7F3D">
        <w:rPr>
          <w:lang w:val="en-US"/>
        </w:rPr>
        <w:t xml:space="preserve">expend </w:t>
      </w:r>
      <w:r w:rsidRPr="004A7F3D">
        <w:rPr>
          <w:lang w:val="en-US"/>
        </w:rPr>
        <w:t xml:space="preserve">many resources and efforts </w:t>
      </w:r>
      <w:r w:rsidR="00327E37" w:rsidRPr="004A7F3D">
        <w:rPr>
          <w:lang w:val="en-US"/>
        </w:rPr>
        <w:t>on</w:t>
      </w:r>
      <w:r w:rsidRPr="004A7F3D">
        <w:rPr>
          <w:lang w:val="en-US"/>
        </w:rPr>
        <w:t xml:space="preserve"> shaping their </w:t>
      </w:r>
      <w:r w:rsidR="00327E37" w:rsidRPr="004A7F3D">
        <w:rPr>
          <w:lang w:val="en-US"/>
        </w:rPr>
        <w:t>final</w:t>
      </w:r>
      <w:r w:rsidRPr="004A7F3D">
        <w:rPr>
          <w:lang w:val="en-US"/>
        </w:rPr>
        <w:t xml:space="preserve"> weeks in Shanghai and their final</w:t>
      </w:r>
      <w:r w:rsidR="005E4C1B" w:rsidRPr="004A7F3D">
        <w:rPr>
          <w:lang w:val="en-US"/>
        </w:rPr>
        <w:t xml:space="preserve"> days</w:t>
      </w:r>
      <w:r w:rsidR="00FF796B" w:rsidRPr="004A7F3D">
        <w:rPr>
          <w:lang w:val="en-US"/>
        </w:rPr>
        <w:t xml:space="preserve"> at school. Gradu</w:t>
      </w:r>
      <w:r w:rsidR="005E4C1B" w:rsidRPr="004A7F3D">
        <w:rPr>
          <w:lang w:val="en-US"/>
        </w:rPr>
        <w:t>ation</w:t>
      </w:r>
      <w:r w:rsidR="00327E37" w:rsidRPr="004A7F3D">
        <w:rPr>
          <w:lang w:val="en-US"/>
        </w:rPr>
        <w:t>,</w:t>
      </w:r>
      <w:r w:rsidR="005E4C1B" w:rsidRPr="004A7F3D">
        <w:rPr>
          <w:lang w:val="en-US"/>
        </w:rPr>
        <w:t xml:space="preserve"> for them</w:t>
      </w:r>
      <w:r w:rsidR="00327E37" w:rsidRPr="004A7F3D">
        <w:rPr>
          <w:lang w:val="en-US"/>
        </w:rPr>
        <w:t>,</w:t>
      </w:r>
      <w:r w:rsidR="005E4C1B" w:rsidRPr="004A7F3D">
        <w:rPr>
          <w:lang w:val="en-US"/>
        </w:rPr>
        <w:t xml:space="preserve"> involv</w:t>
      </w:r>
      <w:r w:rsidR="00375811" w:rsidRPr="004A7F3D">
        <w:rPr>
          <w:lang w:val="en-US"/>
        </w:rPr>
        <w:t>es</w:t>
      </w:r>
      <w:r w:rsidR="005E4C1B" w:rsidRPr="004A7F3D">
        <w:rPr>
          <w:lang w:val="en-US"/>
        </w:rPr>
        <w:t xml:space="preserve"> preparing several events and memorabilia. The major event is the graduation ball</w:t>
      </w:r>
      <w:r w:rsidR="00364712" w:rsidRPr="004A7F3D">
        <w:rPr>
          <w:rFonts w:cs="Arial"/>
          <w:lang w:val="en-US"/>
        </w:rPr>
        <w:t xml:space="preserve">, which </w:t>
      </w:r>
      <w:r w:rsidR="00327E37" w:rsidRPr="004A7F3D">
        <w:rPr>
          <w:lang w:val="en-US"/>
        </w:rPr>
        <w:t xml:space="preserve">the </w:t>
      </w:r>
      <w:r w:rsidR="00327E37" w:rsidRPr="004A7F3D">
        <w:rPr>
          <w:lang w:val="en-US"/>
        </w:rPr>
        <w:lastRenderedPageBreak/>
        <w:t xml:space="preserve">students </w:t>
      </w:r>
      <w:r w:rsidR="00364712" w:rsidRPr="004A7F3D">
        <w:rPr>
          <w:lang w:val="en-US"/>
        </w:rPr>
        <w:t xml:space="preserve">traditionally </w:t>
      </w:r>
      <w:r w:rsidR="005E4C1B" w:rsidRPr="004A7F3D">
        <w:rPr>
          <w:lang w:val="en-US"/>
        </w:rPr>
        <w:t>organize</w:t>
      </w:r>
      <w:r w:rsidR="00327E37" w:rsidRPr="004A7F3D">
        <w:rPr>
          <w:lang w:val="en-US"/>
        </w:rPr>
        <w:t xml:space="preserve"> for</w:t>
      </w:r>
      <w:r w:rsidR="005E4C1B" w:rsidRPr="004A7F3D">
        <w:rPr>
          <w:lang w:val="en-US"/>
        </w:rPr>
        <w:t xml:space="preserve"> themselves. </w:t>
      </w:r>
      <w:r w:rsidR="00C2732D" w:rsidRPr="004A7F3D">
        <w:rPr>
          <w:lang w:val="en-US"/>
        </w:rPr>
        <w:t>Preparations</w:t>
      </w:r>
      <w:r w:rsidR="005E4C1B" w:rsidRPr="004A7F3D">
        <w:rPr>
          <w:lang w:val="en-US"/>
        </w:rPr>
        <w:t xml:space="preserve"> include finding ways </w:t>
      </w:r>
      <w:r w:rsidR="00FF796B" w:rsidRPr="004A7F3D">
        <w:rPr>
          <w:lang w:val="en-US"/>
        </w:rPr>
        <w:t xml:space="preserve">to fund </w:t>
      </w:r>
      <w:r w:rsidR="005E4C1B" w:rsidRPr="004A7F3D">
        <w:rPr>
          <w:lang w:val="en-US"/>
        </w:rPr>
        <w:t>the event, choosing and renting a suitable</w:t>
      </w:r>
      <w:r w:rsidR="00FF796B" w:rsidRPr="004A7F3D">
        <w:rPr>
          <w:lang w:val="en-US"/>
        </w:rPr>
        <w:t xml:space="preserve"> </w:t>
      </w:r>
      <w:r w:rsidR="000165B7" w:rsidRPr="004A7F3D">
        <w:rPr>
          <w:lang w:val="en-US"/>
        </w:rPr>
        <w:t>venue</w:t>
      </w:r>
      <w:r w:rsidR="00FF796B" w:rsidRPr="004A7F3D">
        <w:rPr>
          <w:lang w:val="en-US"/>
        </w:rPr>
        <w:t>, organizing a caterer and</w:t>
      </w:r>
      <w:r w:rsidR="005E4C1B" w:rsidRPr="004A7F3D">
        <w:rPr>
          <w:lang w:val="en-US"/>
        </w:rPr>
        <w:t xml:space="preserve"> decorations</w:t>
      </w:r>
      <w:r w:rsidR="0011030B" w:rsidRPr="004A7F3D">
        <w:rPr>
          <w:lang w:val="en-US"/>
        </w:rPr>
        <w:t>,</w:t>
      </w:r>
      <w:r w:rsidR="005E4C1B" w:rsidRPr="004A7F3D">
        <w:rPr>
          <w:lang w:val="en-US"/>
        </w:rPr>
        <w:t xml:space="preserve"> and </w:t>
      </w:r>
      <w:r w:rsidR="00FF796B" w:rsidRPr="004A7F3D">
        <w:rPr>
          <w:lang w:val="en-US"/>
        </w:rPr>
        <w:t xml:space="preserve">creating </w:t>
      </w:r>
      <w:r w:rsidR="005E4C1B" w:rsidRPr="004A7F3D">
        <w:rPr>
          <w:lang w:val="en-US"/>
        </w:rPr>
        <w:t>the program for the evening. Furthermore</w:t>
      </w:r>
      <w:r w:rsidR="00FF796B" w:rsidRPr="004A7F3D">
        <w:rPr>
          <w:lang w:val="en-US"/>
        </w:rPr>
        <w:t>,</w:t>
      </w:r>
      <w:r w:rsidR="00375811" w:rsidRPr="004A7F3D">
        <w:rPr>
          <w:lang w:val="en-US"/>
        </w:rPr>
        <w:t xml:space="preserve"> the class i</w:t>
      </w:r>
      <w:r w:rsidR="005E4C1B" w:rsidRPr="004A7F3D">
        <w:rPr>
          <w:lang w:val="en-US"/>
        </w:rPr>
        <w:t>s busy writing, designing</w:t>
      </w:r>
      <w:r w:rsidR="00327E37" w:rsidRPr="004A7F3D">
        <w:rPr>
          <w:lang w:val="en-US"/>
        </w:rPr>
        <w:t>,</w:t>
      </w:r>
      <w:r w:rsidR="005E4C1B" w:rsidRPr="004A7F3D">
        <w:rPr>
          <w:lang w:val="en-US"/>
        </w:rPr>
        <w:t xml:space="preserve"> and getting the</w:t>
      </w:r>
      <w:r w:rsidR="00196E25" w:rsidRPr="004A7F3D">
        <w:rPr>
          <w:lang w:val="en-US"/>
        </w:rPr>
        <w:t>ir “</w:t>
      </w:r>
      <w:proofErr w:type="spellStart"/>
      <w:r w:rsidR="00196E25" w:rsidRPr="004A7F3D">
        <w:rPr>
          <w:lang w:val="en-US"/>
        </w:rPr>
        <w:t>Abibuch</w:t>
      </w:r>
      <w:proofErr w:type="spellEnd"/>
      <w:r w:rsidR="00CC2822" w:rsidRPr="004A7F3D">
        <w:rPr>
          <w:lang w:val="en-US"/>
        </w:rPr>
        <w:t>”</w:t>
      </w:r>
      <w:r w:rsidR="00196E25" w:rsidRPr="004A7F3D">
        <w:rPr>
          <w:lang w:val="en-US"/>
        </w:rPr>
        <w:t xml:space="preserve"> </w:t>
      </w:r>
      <w:r w:rsidR="00327E37" w:rsidRPr="004A7F3D">
        <w:rPr>
          <w:lang w:val="en-US"/>
        </w:rPr>
        <w:t>(</w:t>
      </w:r>
      <w:r w:rsidR="00196E25" w:rsidRPr="004A7F3D">
        <w:rPr>
          <w:lang w:val="en-US"/>
        </w:rPr>
        <w:t>a special gradu</w:t>
      </w:r>
      <w:r w:rsidR="005E4C1B" w:rsidRPr="004A7F3D">
        <w:rPr>
          <w:lang w:val="en-US"/>
        </w:rPr>
        <w:t>ation yearbook</w:t>
      </w:r>
      <w:r w:rsidR="00327E37" w:rsidRPr="004A7F3D">
        <w:rPr>
          <w:lang w:val="en-US"/>
        </w:rPr>
        <w:t>)</w:t>
      </w:r>
      <w:r w:rsidR="005E4C1B" w:rsidRPr="004A7F3D">
        <w:rPr>
          <w:lang w:val="en-US"/>
        </w:rPr>
        <w:t xml:space="preserve"> </w:t>
      </w:r>
      <w:r w:rsidR="00327E37" w:rsidRPr="004A7F3D">
        <w:rPr>
          <w:lang w:val="en-US"/>
        </w:rPr>
        <w:t xml:space="preserve">printed, </w:t>
      </w:r>
      <w:r w:rsidR="005E4C1B" w:rsidRPr="004A7F3D">
        <w:rPr>
          <w:lang w:val="en-US"/>
        </w:rPr>
        <w:t>as well as preparing an after-party</w:t>
      </w:r>
      <w:r w:rsidR="00327E37" w:rsidRPr="004A7F3D">
        <w:rPr>
          <w:lang w:val="en-US"/>
        </w:rPr>
        <w:t>, which will take place</w:t>
      </w:r>
      <w:r w:rsidR="005E4C1B" w:rsidRPr="004A7F3D">
        <w:rPr>
          <w:lang w:val="en-US"/>
        </w:rPr>
        <w:t xml:space="preserve"> at another downtown location</w:t>
      </w:r>
      <w:r w:rsidR="00327E37" w:rsidRPr="004A7F3D">
        <w:rPr>
          <w:lang w:val="en-US"/>
        </w:rPr>
        <w:t>,</w:t>
      </w:r>
      <w:r w:rsidR="005E4C1B" w:rsidRPr="004A7F3D">
        <w:rPr>
          <w:lang w:val="en-US"/>
        </w:rPr>
        <w:t xml:space="preserve"> after the formal ball. </w:t>
      </w:r>
      <w:r w:rsidR="00F47247" w:rsidRPr="004A7F3D">
        <w:rPr>
          <w:lang w:val="en-US"/>
        </w:rPr>
        <w:t xml:space="preserve">The </w:t>
      </w:r>
      <w:r w:rsidR="00741FEF" w:rsidRPr="004A7F3D">
        <w:rPr>
          <w:lang w:val="en-US"/>
        </w:rPr>
        <w:t xml:space="preserve">31 </w:t>
      </w:r>
      <w:r w:rsidR="00F47247" w:rsidRPr="004A7F3D">
        <w:rPr>
          <w:lang w:val="en-US"/>
        </w:rPr>
        <w:t>s</w:t>
      </w:r>
      <w:r w:rsidR="0011030B" w:rsidRPr="004A7F3D">
        <w:rPr>
          <w:lang w:val="en-US"/>
        </w:rPr>
        <w:t xml:space="preserve">tudents </w:t>
      </w:r>
      <w:r w:rsidR="00EF1E58" w:rsidRPr="004A7F3D">
        <w:rPr>
          <w:lang w:val="en-US"/>
        </w:rPr>
        <w:t xml:space="preserve">estimate </w:t>
      </w:r>
      <w:r w:rsidR="00F47247" w:rsidRPr="004A7F3D">
        <w:rPr>
          <w:lang w:val="en-US"/>
        </w:rPr>
        <w:t xml:space="preserve">that they spend about </w:t>
      </w:r>
      <w:r w:rsidR="00A132BC" w:rsidRPr="004A7F3D">
        <w:rPr>
          <w:lang w:val="en-US"/>
        </w:rPr>
        <w:t xml:space="preserve">RMB </w:t>
      </w:r>
      <w:r w:rsidR="00750771" w:rsidRPr="004A7F3D">
        <w:rPr>
          <w:lang w:val="en-US"/>
        </w:rPr>
        <w:t>30</w:t>
      </w:r>
      <w:r w:rsidR="00E40A37" w:rsidRPr="004A7F3D">
        <w:rPr>
          <w:lang w:val="en-US"/>
        </w:rPr>
        <w:t>0</w:t>
      </w:r>
      <w:r w:rsidR="00EF1E58" w:rsidRPr="004A7F3D">
        <w:rPr>
          <w:lang w:val="en-US"/>
        </w:rPr>
        <w:t>,</w:t>
      </w:r>
      <w:r w:rsidR="00A132BC" w:rsidRPr="004A7F3D">
        <w:rPr>
          <w:lang w:val="en-US"/>
        </w:rPr>
        <w:t>000 (€33,</w:t>
      </w:r>
      <w:r w:rsidR="00EF1E58" w:rsidRPr="004A7F3D">
        <w:rPr>
          <w:lang w:val="en-US"/>
        </w:rPr>
        <w:t xml:space="preserve">000) </w:t>
      </w:r>
      <w:r w:rsidR="00364712" w:rsidRPr="004A7F3D">
        <w:rPr>
          <w:lang w:val="en-US"/>
        </w:rPr>
        <w:t xml:space="preserve">on </w:t>
      </w:r>
      <w:r w:rsidR="00750771" w:rsidRPr="004A7F3D">
        <w:rPr>
          <w:lang w:val="en-US"/>
        </w:rPr>
        <w:t>these celebrations</w:t>
      </w:r>
      <w:r w:rsidR="004444E9" w:rsidRPr="004A7F3D">
        <w:rPr>
          <w:lang w:val="en-US"/>
        </w:rPr>
        <w:t>. Part of this sizable amount</w:t>
      </w:r>
      <w:r w:rsidR="00E27F4F" w:rsidRPr="004A7F3D">
        <w:rPr>
          <w:lang w:val="en-US"/>
        </w:rPr>
        <w:t xml:space="preserve"> comes from</w:t>
      </w:r>
      <w:r w:rsidR="00E27F4F" w:rsidRPr="004A7F3D">
        <w:rPr>
          <w:rFonts w:cs="Arial"/>
          <w:lang w:val="en-US"/>
        </w:rPr>
        <w:t xml:space="preserve"> </w:t>
      </w:r>
      <w:r w:rsidR="00E40A37" w:rsidRPr="004A7F3D">
        <w:rPr>
          <w:lang w:val="en-US"/>
        </w:rPr>
        <w:t>ticket sale</w:t>
      </w:r>
      <w:r w:rsidR="00327E37" w:rsidRPr="004A7F3D">
        <w:rPr>
          <w:lang w:val="en-US"/>
        </w:rPr>
        <w:t>s</w:t>
      </w:r>
      <w:r w:rsidR="00E40A37" w:rsidRPr="004A7F3D">
        <w:rPr>
          <w:lang w:val="en-US"/>
        </w:rPr>
        <w:t xml:space="preserve"> for the ball</w:t>
      </w:r>
      <w:r w:rsidR="00327E37" w:rsidRPr="004A7F3D">
        <w:rPr>
          <w:lang w:val="en-US"/>
        </w:rPr>
        <w:t xml:space="preserve">, which cost </w:t>
      </w:r>
      <w:r w:rsidR="00A132BC" w:rsidRPr="004A7F3D">
        <w:rPr>
          <w:lang w:val="en-US"/>
        </w:rPr>
        <w:t xml:space="preserve">RMB 400 </w:t>
      </w:r>
      <w:r w:rsidR="00EF1E58" w:rsidRPr="004A7F3D">
        <w:rPr>
          <w:lang w:val="en-US"/>
        </w:rPr>
        <w:t>(</w:t>
      </w:r>
      <w:r w:rsidR="00A132BC" w:rsidRPr="004A7F3D">
        <w:rPr>
          <w:lang w:val="en-US"/>
        </w:rPr>
        <w:t>€44</w:t>
      </w:r>
      <w:r w:rsidR="00EF1E58" w:rsidRPr="004A7F3D">
        <w:rPr>
          <w:lang w:val="en-US"/>
        </w:rPr>
        <w:t>)</w:t>
      </w:r>
      <w:r w:rsidR="00E40A37" w:rsidRPr="004A7F3D">
        <w:rPr>
          <w:lang w:val="en-US"/>
        </w:rPr>
        <w:t xml:space="preserve"> each, yearbook</w:t>
      </w:r>
      <w:r w:rsidR="00282546" w:rsidRPr="004A7F3D">
        <w:rPr>
          <w:lang w:val="en-US"/>
        </w:rPr>
        <w:t>s</w:t>
      </w:r>
      <w:r w:rsidR="00327E37" w:rsidRPr="004A7F3D">
        <w:rPr>
          <w:lang w:val="en-US"/>
        </w:rPr>
        <w:t xml:space="preserve">, which cost </w:t>
      </w:r>
      <w:r w:rsidR="00C076EC" w:rsidRPr="004A7F3D">
        <w:rPr>
          <w:lang w:val="en-US"/>
        </w:rPr>
        <w:t xml:space="preserve">RMB </w:t>
      </w:r>
      <w:r w:rsidR="006379FB" w:rsidRPr="004A7F3D">
        <w:rPr>
          <w:lang w:val="en-US"/>
        </w:rPr>
        <w:t xml:space="preserve">100 </w:t>
      </w:r>
      <w:r w:rsidR="00EF1E58" w:rsidRPr="004A7F3D">
        <w:rPr>
          <w:lang w:val="en-US"/>
        </w:rPr>
        <w:t>(</w:t>
      </w:r>
      <w:r w:rsidR="00C076EC" w:rsidRPr="004A7F3D">
        <w:rPr>
          <w:lang w:val="en-US"/>
        </w:rPr>
        <w:t>€11</w:t>
      </w:r>
      <w:r w:rsidR="00EF1E58" w:rsidRPr="004A7F3D">
        <w:rPr>
          <w:lang w:val="en-US"/>
        </w:rPr>
        <w:t>)</w:t>
      </w:r>
      <w:r w:rsidR="00282546" w:rsidRPr="004A7F3D">
        <w:rPr>
          <w:lang w:val="en-US"/>
        </w:rPr>
        <w:t xml:space="preserve"> each</w:t>
      </w:r>
      <w:r w:rsidR="00327E37" w:rsidRPr="004A7F3D">
        <w:rPr>
          <w:lang w:val="en-US"/>
        </w:rPr>
        <w:t>,</w:t>
      </w:r>
      <w:r w:rsidR="00E8090B" w:rsidRPr="004A7F3D">
        <w:rPr>
          <w:lang w:val="en-US"/>
        </w:rPr>
        <w:t xml:space="preserve"> and</w:t>
      </w:r>
      <w:r w:rsidR="00E40A37" w:rsidRPr="004A7F3D">
        <w:rPr>
          <w:lang w:val="en-US"/>
        </w:rPr>
        <w:t xml:space="preserve"> </w:t>
      </w:r>
      <w:r w:rsidR="00364712" w:rsidRPr="004A7F3D">
        <w:rPr>
          <w:lang w:val="en-US"/>
        </w:rPr>
        <w:t>fundraising activities</w:t>
      </w:r>
      <w:r w:rsidR="00016E38" w:rsidRPr="004A7F3D">
        <w:rPr>
          <w:lang w:val="en-US"/>
        </w:rPr>
        <w:t>,</w:t>
      </w:r>
      <w:r w:rsidR="00327E37" w:rsidRPr="004A7F3D">
        <w:rPr>
          <w:lang w:val="en-US"/>
        </w:rPr>
        <w:t xml:space="preserve"> such as </w:t>
      </w:r>
      <w:r w:rsidR="00E40A37" w:rsidRPr="004A7F3D">
        <w:rPr>
          <w:lang w:val="en-US"/>
        </w:rPr>
        <w:t>bake sales</w:t>
      </w:r>
      <w:r w:rsidR="00016E38" w:rsidRPr="004A7F3D">
        <w:rPr>
          <w:lang w:val="en-US"/>
        </w:rPr>
        <w:t>, that took place</w:t>
      </w:r>
      <w:r w:rsidR="00E40A37" w:rsidRPr="004A7F3D">
        <w:rPr>
          <w:lang w:val="en-US"/>
        </w:rPr>
        <w:t xml:space="preserve"> at the school during the last term</w:t>
      </w:r>
      <w:r w:rsidR="00E8090B" w:rsidRPr="004A7F3D">
        <w:rPr>
          <w:lang w:val="en-US"/>
        </w:rPr>
        <w:t xml:space="preserve">. </w:t>
      </w:r>
      <w:r w:rsidR="00C97593" w:rsidRPr="004A7F3D">
        <w:rPr>
          <w:lang w:val="en-US"/>
        </w:rPr>
        <w:t xml:space="preserve">Several </w:t>
      </w:r>
      <w:r w:rsidR="00E40A37" w:rsidRPr="004A7F3D">
        <w:rPr>
          <w:lang w:val="en-US"/>
        </w:rPr>
        <w:t xml:space="preserve">foreign </w:t>
      </w:r>
      <w:r w:rsidR="00364712" w:rsidRPr="004A7F3D">
        <w:rPr>
          <w:lang w:val="en-US"/>
        </w:rPr>
        <w:t>companies</w:t>
      </w:r>
      <w:r w:rsidR="00C97593" w:rsidRPr="004A7F3D">
        <w:rPr>
          <w:lang w:val="en-US"/>
        </w:rPr>
        <w:t xml:space="preserve"> also sponsored the event</w:t>
      </w:r>
      <w:r w:rsidR="008B1345" w:rsidRPr="004A7F3D">
        <w:rPr>
          <w:lang w:val="en-US"/>
        </w:rPr>
        <w:t xml:space="preserve"> </w:t>
      </w:r>
      <w:r w:rsidR="00016E38" w:rsidRPr="004A7F3D">
        <w:rPr>
          <w:lang w:val="en-US"/>
        </w:rPr>
        <w:t>for</w:t>
      </w:r>
      <w:r w:rsidR="008B1345" w:rsidRPr="004A7F3D">
        <w:rPr>
          <w:lang w:val="en-US"/>
        </w:rPr>
        <w:t xml:space="preserve"> a sum</w:t>
      </w:r>
      <w:r w:rsidR="00327E37" w:rsidRPr="004A7F3D">
        <w:rPr>
          <w:lang w:val="en-US"/>
        </w:rPr>
        <w:t xml:space="preserve"> amounting to around</w:t>
      </w:r>
      <w:r w:rsidR="00E40A37" w:rsidRPr="004A7F3D">
        <w:rPr>
          <w:lang w:val="en-US"/>
        </w:rPr>
        <w:t xml:space="preserve"> </w:t>
      </w:r>
      <w:r w:rsidR="00C076EC" w:rsidRPr="004A7F3D">
        <w:rPr>
          <w:lang w:val="en-US"/>
        </w:rPr>
        <w:t xml:space="preserve">RMB </w:t>
      </w:r>
      <w:r w:rsidR="00E40A37" w:rsidRPr="004A7F3D">
        <w:rPr>
          <w:lang w:val="en-US"/>
        </w:rPr>
        <w:t>160</w:t>
      </w:r>
      <w:r w:rsidR="00EF1E58" w:rsidRPr="004A7F3D">
        <w:rPr>
          <w:lang w:val="en-US"/>
        </w:rPr>
        <w:t>,</w:t>
      </w:r>
      <w:r w:rsidR="00C076EC" w:rsidRPr="004A7F3D">
        <w:rPr>
          <w:lang w:val="en-US"/>
        </w:rPr>
        <w:t xml:space="preserve">000 </w:t>
      </w:r>
      <w:r w:rsidR="00EF1E58" w:rsidRPr="004A7F3D">
        <w:rPr>
          <w:lang w:val="en-US"/>
        </w:rPr>
        <w:t>(</w:t>
      </w:r>
      <w:r w:rsidR="00A132BC" w:rsidRPr="004A7F3D">
        <w:rPr>
          <w:lang w:val="en-US"/>
        </w:rPr>
        <w:t>€</w:t>
      </w:r>
      <w:r w:rsidR="00EF1E58" w:rsidRPr="004A7F3D">
        <w:rPr>
          <w:lang w:val="en-US"/>
        </w:rPr>
        <w:t>17,</w:t>
      </w:r>
      <w:r w:rsidR="00A132BC" w:rsidRPr="004A7F3D">
        <w:rPr>
          <w:lang w:val="en-US"/>
        </w:rPr>
        <w:t>600</w:t>
      </w:r>
      <w:r w:rsidR="00E40A37" w:rsidRPr="004A7F3D">
        <w:rPr>
          <w:lang w:val="en-US"/>
        </w:rPr>
        <w:t>)</w:t>
      </w:r>
      <w:r w:rsidR="00B768C1" w:rsidRPr="004A7F3D">
        <w:rPr>
          <w:lang w:val="en-US"/>
        </w:rPr>
        <w:t>.</w:t>
      </w:r>
      <w:r w:rsidR="00E40A37" w:rsidRPr="004A7F3D">
        <w:rPr>
          <w:lang w:val="en-US"/>
        </w:rPr>
        <w:t xml:space="preserve"> </w:t>
      </w:r>
      <w:r w:rsidR="005F7E87" w:rsidRPr="004A7F3D">
        <w:rPr>
          <w:lang w:val="en-US"/>
        </w:rPr>
        <w:t>The celebratory events like the ball will take place</w:t>
      </w:r>
      <w:r w:rsidR="005E4C1B" w:rsidRPr="004A7F3D">
        <w:rPr>
          <w:lang w:val="en-US"/>
        </w:rPr>
        <w:t xml:space="preserve"> </w:t>
      </w:r>
      <w:r w:rsidR="00364712" w:rsidRPr="004A7F3D">
        <w:rPr>
          <w:lang w:val="en-US"/>
        </w:rPr>
        <w:t xml:space="preserve">in addition to </w:t>
      </w:r>
      <w:r w:rsidR="005E4C1B" w:rsidRPr="004A7F3D">
        <w:rPr>
          <w:lang w:val="en-US"/>
        </w:rPr>
        <w:t>the official commencement ceremony that is organized by</w:t>
      </w:r>
      <w:r w:rsidR="005F7E87" w:rsidRPr="004A7F3D">
        <w:rPr>
          <w:lang w:val="en-US"/>
        </w:rPr>
        <w:t xml:space="preserve"> and will be held at</w:t>
      </w:r>
      <w:r w:rsidR="005E4C1B" w:rsidRPr="004A7F3D">
        <w:rPr>
          <w:lang w:val="en-US"/>
        </w:rPr>
        <w:t xml:space="preserve"> the school</w:t>
      </w:r>
      <w:r w:rsidR="00D91E14" w:rsidRPr="004A7F3D">
        <w:rPr>
          <w:lang w:val="en-US"/>
        </w:rPr>
        <w:t>.</w:t>
      </w:r>
      <w:r w:rsidR="005F7E87" w:rsidRPr="004A7F3D">
        <w:rPr>
          <w:lang w:val="en-US"/>
        </w:rPr>
        <w:t xml:space="preserve"> </w:t>
      </w:r>
      <w:r w:rsidR="00D91E14" w:rsidRPr="004A7F3D">
        <w:rPr>
          <w:lang w:val="en-US"/>
        </w:rPr>
        <w:t>T</w:t>
      </w:r>
      <w:r w:rsidR="005E4C1B" w:rsidRPr="004A7F3D">
        <w:rPr>
          <w:lang w:val="en-US"/>
        </w:rPr>
        <w:t xml:space="preserve">he students </w:t>
      </w:r>
      <w:r w:rsidR="005F7E87" w:rsidRPr="004A7F3D">
        <w:rPr>
          <w:lang w:val="en-US"/>
        </w:rPr>
        <w:t xml:space="preserve">shape this event to some extent, too, since they </w:t>
      </w:r>
      <w:r w:rsidR="005E4C1B" w:rsidRPr="004A7F3D">
        <w:rPr>
          <w:lang w:val="en-US"/>
        </w:rPr>
        <w:t>contribu</w:t>
      </w:r>
      <w:r w:rsidR="005F7E87" w:rsidRPr="004A7F3D">
        <w:rPr>
          <w:lang w:val="en-US"/>
        </w:rPr>
        <w:t>te</w:t>
      </w:r>
      <w:r w:rsidR="005E4C1B" w:rsidRPr="004A7F3D">
        <w:rPr>
          <w:lang w:val="en-US"/>
        </w:rPr>
        <w:t xml:space="preserve"> a few musical performa</w:t>
      </w:r>
      <w:r w:rsidR="005A2ED2" w:rsidRPr="004A7F3D">
        <w:rPr>
          <w:lang w:val="en-US"/>
        </w:rPr>
        <w:t>nces and</w:t>
      </w:r>
      <w:r w:rsidR="005E4C1B" w:rsidRPr="004A7F3D">
        <w:rPr>
          <w:lang w:val="en-US"/>
        </w:rPr>
        <w:t xml:space="preserve"> a student speech.</w:t>
      </w:r>
      <w:r w:rsidR="00196E25" w:rsidRPr="004A7F3D">
        <w:rPr>
          <w:lang w:val="en-US"/>
        </w:rPr>
        <w:t xml:space="preserve"> </w:t>
      </w:r>
    </w:p>
    <w:p w14:paraId="557E4E98" w14:textId="3C9395FA" w:rsidR="005E4C1B" w:rsidRPr="004A7F3D" w:rsidRDefault="00196E25" w:rsidP="007C5622">
      <w:pPr>
        <w:pStyle w:val="Normal1"/>
        <w:rPr>
          <w:lang w:val="en-US"/>
        </w:rPr>
      </w:pPr>
      <w:r w:rsidRPr="004A7F3D">
        <w:rPr>
          <w:lang w:val="en-US"/>
        </w:rPr>
        <w:t>The importance of this official ceremony</w:t>
      </w:r>
      <w:r w:rsidR="00327E37" w:rsidRPr="004A7F3D">
        <w:rPr>
          <w:lang w:val="en-US"/>
        </w:rPr>
        <w:t>, which</w:t>
      </w:r>
      <w:r w:rsidRPr="004A7F3D">
        <w:rPr>
          <w:lang w:val="en-US"/>
        </w:rPr>
        <w:t xml:space="preserve"> values students’ ach</w:t>
      </w:r>
      <w:r w:rsidR="006C176A" w:rsidRPr="004A7F3D">
        <w:rPr>
          <w:lang w:val="en-US"/>
        </w:rPr>
        <w:t>ievements and celebrates their graduation</w:t>
      </w:r>
      <w:r w:rsidRPr="004A7F3D">
        <w:rPr>
          <w:lang w:val="en-US"/>
        </w:rPr>
        <w:t>, becomes apparent in Mia’s anticip</w:t>
      </w:r>
      <w:r w:rsidR="00C2732D" w:rsidRPr="004A7F3D">
        <w:rPr>
          <w:lang w:val="en-US"/>
        </w:rPr>
        <w:t>ation a few days prior to the e</w:t>
      </w:r>
      <w:r w:rsidRPr="004A7F3D">
        <w:rPr>
          <w:lang w:val="en-US"/>
        </w:rPr>
        <w:t>vent:</w:t>
      </w:r>
    </w:p>
    <w:p w14:paraId="4648D46F" w14:textId="0302F19D" w:rsidR="000F56D4" w:rsidRPr="004A7F3D" w:rsidRDefault="00D67CCA" w:rsidP="002D4507">
      <w:pPr>
        <w:pStyle w:val="Interview"/>
      </w:pPr>
      <w:r w:rsidRPr="004A7F3D">
        <w:t xml:space="preserve"> Mia: </w:t>
      </w:r>
      <w:r w:rsidR="00DE5A47" w:rsidRPr="004A7F3D">
        <w:tab/>
      </w:r>
      <w:r w:rsidR="000F56D4" w:rsidRPr="004A7F3D">
        <w:t>I am really looking forward to it. I am sure it will be really bea</w:t>
      </w:r>
      <w:r w:rsidR="002D4507" w:rsidRPr="004A7F3D">
        <w:t xml:space="preserve">utiful. I think I will be </w:t>
      </w:r>
      <w:r w:rsidR="00327E37" w:rsidRPr="004A7F3D">
        <w:t xml:space="preserve">really </w:t>
      </w:r>
      <w:r w:rsidR="000F56D4" w:rsidRPr="004A7F3D">
        <w:t>sad. When you just notice</w:t>
      </w:r>
      <w:r w:rsidR="002D4507" w:rsidRPr="004A7F3D">
        <w:t xml:space="preserve"> that, well, school is over now. Really! </w:t>
      </w:r>
      <w:proofErr w:type="gramStart"/>
      <w:r w:rsidR="002D4507" w:rsidRPr="004A7F3D">
        <w:t>If you think back...</w:t>
      </w:r>
      <w:proofErr w:type="gramEnd"/>
      <w:r w:rsidR="002D4507" w:rsidRPr="004A7F3D">
        <w:t xml:space="preserve"> It is the only thing you remember! The time before school [...] well, I personally don’t recall that</w:t>
      </w:r>
      <w:r w:rsidR="00EB4A27" w:rsidRPr="004A7F3D">
        <w:t xml:space="preserve"> anymore</w:t>
      </w:r>
      <w:r w:rsidR="002D4507" w:rsidRPr="004A7F3D">
        <w:t>. And even if you were in pre-school before and in Kindergarten before that</w:t>
      </w:r>
      <w:r w:rsidR="00EB4A27" w:rsidRPr="004A7F3D">
        <w:t xml:space="preserve">, </w:t>
      </w:r>
      <w:r w:rsidR="002D4507" w:rsidRPr="004A7F3D">
        <w:t>you had something every day. And the time before that</w:t>
      </w:r>
      <w:r w:rsidR="00EB4A27" w:rsidRPr="004A7F3D">
        <w:t>—</w:t>
      </w:r>
      <w:r w:rsidR="002D4507" w:rsidRPr="004A7F3D">
        <w:t xml:space="preserve">you really can’t remember! That’s why. Really strange, I think. </w:t>
      </w:r>
      <w:proofErr w:type="gramStart"/>
      <w:r w:rsidR="002D4507" w:rsidRPr="004A7F3D">
        <w:t>Really weird.</w:t>
      </w:r>
      <w:proofErr w:type="gramEnd"/>
      <w:r w:rsidR="002D4507" w:rsidRPr="004A7F3D">
        <w:rPr>
          <w:rStyle w:val="Funotenzeichen"/>
        </w:rPr>
        <w:footnoteReference w:id="7"/>
      </w:r>
    </w:p>
    <w:p w14:paraId="440D14A3" w14:textId="028F86F6" w:rsidR="00D53A2A" w:rsidRPr="002533AB" w:rsidRDefault="00196E25" w:rsidP="002533AB">
      <w:pPr>
        <w:pStyle w:val="Normal10"/>
        <w:rPr>
          <w:rFonts w:eastAsia="SimSun"/>
        </w:rPr>
      </w:pPr>
      <w:r w:rsidRPr="002533AB">
        <w:t>Mia ponders the school routine</w:t>
      </w:r>
      <w:r w:rsidR="00EB4A27" w:rsidRPr="002533AB">
        <w:t xml:space="preserve">, and the significance of losing something that has </w:t>
      </w:r>
      <w:r w:rsidR="00930208" w:rsidRPr="002533AB">
        <w:t>accompanied her throughout</w:t>
      </w:r>
      <w:r w:rsidRPr="002533AB">
        <w:t xml:space="preserve"> her life. The end of this period is met with anticipation and joy</w:t>
      </w:r>
      <w:r w:rsidR="00EB4A27" w:rsidRPr="002533AB">
        <w:t>,</w:t>
      </w:r>
      <w:r w:rsidRPr="002533AB">
        <w:t xml:space="preserve"> as well as sadness.</w:t>
      </w:r>
      <w:r w:rsidR="00A32157" w:rsidRPr="002533AB">
        <w:t xml:space="preserve"> However, it is not only the end of school, but </w:t>
      </w:r>
      <w:r w:rsidR="00375811" w:rsidRPr="002533AB">
        <w:t xml:space="preserve">also </w:t>
      </w:r>
      <w:r w:rsidR="00A32157" w:rsidRPr="002533AB">
        <w:t>the end of their time in Shanghai that the expatriate community celebrates with the</w:t>
      </w:r>
      <w:r w:rsidR="00EB4A27" w:rsidRPr="002533AB">
        <w:t>se</w:t>
      </w:r>
      <w:r w:rsidR="00A32157" w:rsidRPr="002533AB">
        <w:t xml:space="preserve"> ritual festivities.</w:t>
      </w:r>
    </w:p>
    <w:p w14:paraId="7DDED83A" w14:textId="2010CA30" w:rsidR="00D53A2A" w:rsidRPr="002533AB" w:rsidRDefault="00930208" w:rsidP="002533AB">
      <w:pPr>
        <w:pStyle w:val="Normal10"/>
        <w:rPr>
          <w:rFonts w:eastAsia="SimSun"/>
        </w:rPr>
      </w:pPr>
      <w:r w:rsidRPr="002533AB">
        <w:rPr>
          <w:rFonts w:eastAsia="SimSun"/>
        </w:rPr>
        <w:t xml:space="preserve">Graduation ceremonies </w:t>
      </w:r>
      <w:r w:rsidR="00071629" w:rsidRPr="002533AB">
        <w:rPr>
          <w:rFonts w:eastAsia="SimSun"/>
        </w:rPr>
        <w:t>are</w:t>
      </w:r>
      <w:r w:rsidR="00375811" w:rsidRPr="002533AB">
        <w:rPr>
          <w:rFonts w:eastAsia="SimSun"/>
        </w:rPr>
        <w:t xml:space="preserve"> rite</w:t>
      </w:r>
      <w:r w:rsidR="00071629" w:rsidRPr="002533AB">
        <w:rPr>
          <w:rFonts w:eastAsia="SimSun"/>
        </w:rPr>
        <w:t>s</w:t>
      </w:r>
      <w:r w:rsidR="00375811" w:rsidRPr="002533AB">
        <w:rPr>
          <w:rFonts w:eastAsia="SimSun"/>
        </w:rPr>
        <w:t xml:space="preserve"> of passage </w:t>
      </w:r>
      <w:r w:rsidR="00071629" w:rsidRPr="002533AB">
        <w:rPr>
          <w:rFonts w:eastAsia="SimSun"/>
        </w:rPr>
        <w:t>which</w:t>
      </w:r>
      <w:r w:rsidR="00001367" w:rsidRPr="002533AB">
        <w:rPr>
          <w:rFonts w:eastAsia="SimSun"/>
        </w:rPr>
        <w:t xml:space="preserve">, </w:t>
      </w:r>
      <w:r w:rsidR="00AA3521" w:rsidRPr="002533AB">
        <w:rPr>
          <w:rFonts w:eastAsia="SimSun"/>
        </w:rPr>
        <w:t>for the</w:t>
      </w:r>
      <w:r w:rsidR="00001367" w:rsidRPr="002533AB">
        <w:rPr>
          <w:rFonts w:eastAsia="SimSun"/>
        </w:rPr>
        <w:t xml:space="preserve"> students in Shanghai,</w:t>
      </w:r>
      <w:r w:rsidR="00071629" w:rsidRPr="002533AB">
        <w:rPr>
          <w:rFonts w:eastAsia="SimSun"/>
        </w:rPr>
        <w:t xml:space="preserve"> are </w:t>
      </w:r>
      <w:r w:rsidR="00C2732D" w:rsidRPr="002533AB">
        <w:rPr>
          <w:rFonts w:eastAsia="SimSun"/>
        </w:rPr>
        <w:t>part of</w:t>
      </w:r>
      <w:r w:rsidRPr="002533AB">
        <w:rPr>
          <w:rFonts w:eastAsia="SimSun"/>
        </w:rPr>
        <w:t xml:space="preserve"> a larger farewell ceremony</w:t>
      </w:r>
      <w:r w:rsidR="007867F8" w:rsidRPr="002533AB">
        <w:rPr>
          <w:rFonts w:eastAsia="SimSun"/>
        </w:rPr>
        <w:t>.</w:t>
      </w:r>
      <w:r w:rsidRPr="002533AB">
        <w:rPr>
          <w:rFonts w:eastAsia="SimSun"/>
        </w:rPr>
        <w:t xml:space="preserve"> </w:t>
      </w:r>
      <w:r w:rsidR="00A32157" w:rsidRPr="002533AB">
        <w:rPr>
          <w:rFonts w:eastAsia="SimSun"/>
        </w:rPr>
        <w:t>According to</w:t>
      </w:r>
      <w:r w:rsidR="000029DD" w:rsidRPr="002533AB">
        <w:rPr>
          <w:rFonts w:eastAsia="SimSun"/>
        </w:rPr>
        <w:t xml:space="preserve"> ethnographer Arnold</w:t>
      </w:r>
      <w:r w:rsidR="00B76CBD" w:rsidRPr="002533AB">
        <w:rPr>
          <w:rFonts w:eastAsia="SimSun"/>
        </w:rPr>
        <w:t xml:space="preserve"> v</w:t>
      </w:r>
      <w:r w:rsidR="00A32157" w:rsidRPr="002533AB">
        <w:rPr>
          <w:rFonts w:eastAsia="SimSun"/>
        </w:rPr>
        <w:t xml:space="preserve">an </w:t>
      </w:r>
      <w:proofErr w:type="spellStart"/>
      <w:r w:rsidR="00A32157" w:rsidRPr="002533AB">
        <w:rPr>
          <w:rFonts w:eastAsia="SimSun"/>
        </w:rPr>
        <w:t>Gennep</w:t>
      </w:r>
      <w:proofErr w:type="spellEnd"/>
      <w:r w:rsidR="00A32157" w:rsidRPr="002533AB">
        <w:rPr>
          <w:rFonts w:eastAsia="SimSun"/>
        </w:rPr>
        <w:t xml:space="preserve"> </w:t>
      </w:r>
      <w:r w:rsidR="00FB1263" w:rsidRPr="002533AB">
        <w:rPr>
          <w:rFonts w:eastAsia="SimSun"/>
        </w:rPr>
        <w:fldChar w:fldCharType="begin"/>
      </w:r>
      <w:r w:rsidR="00AF4DCF" w:rsidRPr="002533AB">
        <w:rPr>
          <w:rFonts w:eastAsia="SimSun"/>
        </w:rPr>
        <w:instrText xml:space="preserve"> </w:instrText>
      </w:r>
      <w:r w:rsidR="0041428A" w:rsidRPr="002533AB">
        <w:rPr>
          <w:rFonts w:eastAsia="SimSun"/>
        </w:rPr>
        <w:instrText>ADDIN</w:instrText>
      </w:r>
      <w:r w:rsidR="00AF4DCF" w:rsidRPr="002533AB">
        <w:rPr>
          <w:rFonts w:eastAsia="SimSun"/>
        </w:rPr>
        <w:instrText xml:space="preserve"> ZOTERO_ITEM {"citationID":"xKzspHWU","properties":{"formattedCitation":"(yyy1960zzz1992, 11)","plainCitation":"(yyy1960zzz1992, 11)"},"citationItems":[{"id":1513,"uris":["http://zotero.org/users/401864/items/WMGAUF9H"],"uri":["http://zotero.org/users/401864/items/WMGAUF9H"],"locator":"11","suppress-author":true}]} </w:instrText>
      </w:r>
      <w:r w:rsidR="00FB1263" w:rsidRPr="002533AB">
        <w:rPr>
          <w:rFonts w:eastAsia="SimSun"/>
        </w:rPr>
        <w:fldChar w:fldCharType="separate"/>
      </w:r>
      <w:r w:rsidR="00627C40" w:rsidRPr="002533AB">
        <w:rPr>
          <w:rFonts w:eastAsia="SimSun"/>
        </w:rPr>
        <w:t>(</w:t>
      </w:r>
      <w:r w:rsidR="00AD057B" w:rsidRPr="002533AB">
        <w:rPr>
          <w:rFonts w:eastAsia="SimSun"/>
        </w:rPr>
        <w:t>[</w:t>
      </w:r>
      <w:r w:rsidR="00627C40" w:rsidRPr="002533AB">
        <w:rPr>
          <w:rFonts w:eastAsia="SimSun"/>
        </w:rPr>
        <w:t>1960</w:t>
      </w:r>
      <w:r w:rsidR="00AD057B" w:rsidRPr="002533AB">
        <w:rPr>
          <w:rFonts w:eastAsia="SimSun"/>
        </w:rPr>
        <w:t>]</w:t>
      </w:r>
      <w:r w:rsidR="00627C40" w:rsidRPr="002533AB">
        <w:rPr>
          <w:rFonts w:eastAsia="SimSun"/>
        </w:rPr>
        <w:t>1992, 11)</w:t>
      </w:r>
      <w:r w:rsidR="00FB1263" w:rsidRPr="002533AB">
        <w:rPr>
          <w:rFonts w:eastAsia="SimSun"/>
        </w:rPr>
        <w:fldChar w:fldCharType="end"/>
      </w:r>
      <w:r w:rsidR="00EB4A27" w:rsidRPr="002533AB">
        <w:rPr>
          <w:rFonts w:eastAsia="SimSun"/>
        </w:rPr>
        <w:t>,</w:t>
      </w:r>
      <w:r w:rsidR="007867F8" w:rsidRPr="002533AB">
        <w:rPr>
          <w:rFonts w:eastAsia="SimSun"/>
        </w:rPr>
        <w:t xml:space="preserve"> who introduced </w:t>
      </w:r>
      <w:r w:rsidR="00A32157" w:rsidRPr="002533AB">
        <w:rPr>
          <w:rFonts w:eastAsia="SimSun"/>
        </w:rPr>
        <w:t>t</w:t>
      </w:r>
      <w:r w:rsidR="00724BEE" w:rsidRPr="002533AB">
        <w:rPr>
          <w:rFonts w:eastAsia="SimSun"/>
        </w:rPr>
        <w:t xml:space="preserve">he </w:t>
      </w:r>
      <w:r w:rsidR="00AA3521" w:rsidRPr="002533AB">
        <w:rPr>
          <w:rFonts w:eastAsia="SimSun"/>
        </w:rPr>
        <w:t xml:space="preserve">notion </w:t>
      </w:r>
      <w:r w:rsidR="00724BEE" w:rsidRPr="002533AB">
        <w:rPr>
          <w:rFonts w:eastAsia="SimSun"/>
        </w:rPr>
        <w:t xml:space="preserve">of </w:t>
      </w:r>
      <w:r w:rsidR="00C2732D" w:rsidRPr="002533AB">
        <w:rPr>
          <w:rFonts w:eastAsia="SimSun"/>
        </w:rPr>
        <w:t xml:space="preserve">important, life-changing </w:t>
      </w:r>
      <w:r w:rsidR="00724BEE" w:rsidRPr="002533AB">
        <w:rPr>
          <w:rFonts w:eastAsia="SimSun"/>
        </w:rPr>
        <w:t xml:space="preserve">rituals as </w:t>
      </w:r>
      <w:r w:rsidR="00C2732D" w:rsidRPr="002533AB">
        <w:rPr>
          <w:rFonts w:eastAsia="SimSun"/>
        </w:rPr>
        <w:t>“</w:t>
      </w:r>
      <w:r w:rsidR="00A32157" w:rsidRPr="002533AB">
        <w:rPr>
          <w:rFonts w:eastAsia="SimSun"/>
        </w:rPr>
        <w:t>rite</w:t>
      </w:r>
      <w:r w:rsidR="007867F8" w:rsidRPr="002533AB">
        <w:rPr>
          <w:rFonts w:eastAsia="SimSun"/>
        </w:rPr>
        <w:t>s</w:t>
      </w:r>
      <w:r w:rsidR="00724BEE" w:rsidRPr="002533AB">
        <w:rPr>
          <w:rFonts w:eastAsia="SimSun"/>
        </w:rPr>
        <w:t xml:space="preserve"> of passage</w:t>
      </w:r>
      <w:r w:rsidR="00C2732D" w:rsidRPr="002533AB">
        <w:rPr>
          <w:rFonts w:eastAsia="SimSun"/>
        </w:rPr>
        <w:t>”</w:t>
      </w:r>
      <w:r w:rsidR="00724BEE" w:rsidRPr="002533AB">
        <w:rPr>
          <w:rFonts w:eastAsia="SimSun"/>
        </w:rPr>
        <w:t xml:space="preserve"> with the general aim </w:t>
      </w:r>
      <w:r w:rsidR="00EB4A27" w:rsidRPr="002533AB">
        <w:rPr>
          <w:rFonts w:eastAsia="SimSun"/>
        </w:rPr>
        <w:t xml:space="preserve">of insuring </w:t>
      </w:r>
      <w:r w:rsidR="00724BEE" w:rsidRPr="002533AB">
        <w:rPr>
          <w:rFonts w:eastAsia="SimSun"/>
        </w:rPr>
        <w:t xml:space="preserve">a </w:t>
      </w:r>
      <w:r w:rsidR="00EB4A27" w:rsidRPr="002533AB">
        <w:rPr>
          <w:rFonts w:eastAsia="SimSun"/>
        </w:rPr>
        <w:t>“</w:t>
      </w:r>
      <w:r w:rsidR="00724BEE" w:rsidRPr="002533AB">
        <w:rPr>
          <w:rFonts w:eastAsia="SimSun"/>
        </w:rPr>
        <w:t xml:space="preserve">change of condition or a passage from </w:t>
      </w:r>
      <w:r w:rsidR="00724BEE" w:rsidRPr="002533AB">
        <w:rPr>
          <w:rFonts w:eastAsia="SimSun"/>
        </w:rPr>
        <w:lastRenderedPageBreak/>
        <w:t xml:space="preserve">one </w:t>
      </w:r>
      <w:proofErr w:type="spellStart"/>
      <w:r w:rsidR="00724BEE" w:rsidRPr="002533AB">
        <w:rPr>
          <w:rFonts w:eastAsia="SimSun"/>
        </w:rPr>
        <w:t>magico</w:t>
      </w:r>
      <w:proofErr w:type="spellEnd"/>
      <w:r w:rsidR="00724BEE" w:rsidRPr="002533AB">
        <w:rPr>
          <w:rFonts w:eastAsia="SimSun"/>
        </w:rPr>
        <w:t>-religious or secular group to ano</w:t>
      </w:r>
      <w:r w:rsidR="00FB1263" w:rsidRPr="002533AB">
        <w:rPr>
          <w:rFonts w:eastAsia="SimSun"/>
        </w:rPr>
        <w:t>ther</w:t>
      </w:r>
      <w:r w:rsidR="00CC2822" w:rsidRPr="002533AB">
        <w:rPr>
          <w:rFonts w:eastAsia="SimSun"/>
        </w:rPr>
        <w:t>,”</w:t>
      </w:r>
      <w:r w:rsidR="00A32157" w:rsidRPr="002533AB">
        <w:rPr>
          <w:rFonts w:eastAsia="SimSun"/>
        </w:rPr>
        <w:t xml:space="preserve"> such processes undergo three different phases: the </w:t>
      </w:r>
      <w:proofErr w:type="spellStart"/>
      <w:r w:rsidR="007867F8" w:rsidRPr="002533AB">
        <w:rPr>
          <w:rFonts w:eastAsia="SimSun"/>
        </w:rPr>
        <w:t>preliminal</w:t>
      </w:r>
      <w:proofErr w:type="spellEnd"/>
      <w:r w:rsidR="007867F8" w:rsidRPr="002533AB">
        <w:rPr>
          <w:rFonts w:eastAsia="SimSun"/>
        </w:rPr>
        <w:t xml:space="preserve"> or </w:t>
      </w:r>
      <w:r w:rsidR="00A32157" w:rsidRPr="002533AB">
        <w:rPr>
          <w:rFonts w:eastAsia="SimSun"/>
        </w:rPr>
        <w:t xml:space="preserve">separation phase, the liminal </w:t>
      </w:r>
      <w:r w:rsidR="007867F8" w:rsidRPr="002533AB">
        <w:rPr>
          <w:rFonts w:eastAsia="SimSun"/>
        </w:rPr>
        <w:t xml:space="preserve">or transitional phase, and the </w:t>
      </w:r>
      <w:proofErr w:type="spellStart"/>
      <w:r w:rsidR="007867F8" w:rsidRPr="002533AB">
        <w:rPr>
          <w:rFonts w:eastAsia="SimSun"/>
        </w:rPr>
        <w:t>postli</w:t>
      </w:r>
      <w:r w:rsidR="00FB1263" w:rsidRPr="002533AB">
        <w:rPr>
          <w:rFonts w:eastAsia="SimSun"/>
        </w:rPr>
        <w:t>minal</w:t>
      </w:r>
      <w:proofErr w:type="spellEnd"/>
      <w:r w:rsidR="00FB1263" w:rsidRPr="002533AB">
        <w:rPr>
          <w:rFonts w:eastAsia="SimSun"/>
        </w:rPr>
        <w:t xml:space="preserve"> or incorporation phase</w:t>
      </w:r>
      <w:r w:rsidR="007867F8" w:rsidRPr="002533AB">
        <w:rPr>
          <w:rFonts w:eastAsia="SimSun"/>
        </w:rPr>
        <w:t xml:space="preserve">. Van </w:t>
      </w:r>
      <w:proofErr w:type="spellStart"/>
      <w:r w:rsidR="007867F8" w:rsidRPr="002533AB">
        <w:rPr>
          <w:rFonts w:eastAsia="SimSun"/>
        </w:rPr>
        <w:t>Gennep</w:t>
      </w:r>
      <w:proofErr w:type="spellEnd"/>
      <w:r w:rsidR="007867F8" w:rsidRPr="002533AB">
        <w:rPr>
          <w:rFonts w:eastAsia="SimSun"/>
        </w:rPr>
        <w:t xml:space="preserve">, however, noted that </w:t>
      </w:r>
      <w:r w:rsidR="00724BEE" w:rsidRPr="002533AB">
        <w:rPr>
          <w:rFonts w:eastAsia="SimSun"/>
        </w:rPr>
        <w:t>not all ritual</w:t>
      </w:r>
      <w:r w:rsidR="00FB1263" w:rsidRPr="002533AB">
        <w:rPr>
          <w:rFonts w:eastAsia="SimSun"/>
        </w:rPr>
        <w:t>s</w:t>
      </w:r>
      <w:r w:rsidR="00724BEE" w:rsidRPr="002533AB">
        <w:rPr>
          <w:rFonts w:eastAsia="SimSun"/>
        </w:rPr>
        <w:t xml:space="preserve"> consist of all </w:t>
      </w:r>
      <w:r w:rsidR="00A32157" w:rsidRPr="002533AB">
        <w:rPr>
          <w:rFonts w:eastAsia="SimSun"/>
        </w:rPr>
        <w:t>phase</w:t>
      </w:r>
      <w:r w:rsidR="00724BEE" w:rsidRPr="002533AB">
        <w:rPr>
          <w:rFonts w:eastAsia="SimSun"/>
        </w:rPr>
        <w:t>s and that it is impossible to “</w:t>
      </w:r>
      <w:proofErr w:type="spellStart"/>
      <w:r w:rsidR="00724BEE" w:rsidRPr="002533AB">
        <w:rPr>
          <w:rFonts w:eastAsia="SimSun"/>
        </w:rPr>
        <w:t>achive</w:t>
      </w:r>
      <w:proofErr w:type="spellEnd"/>
      <w:r w:rsidR="00724BEE" w:rsidRPr="002533AB">
        <w:rPr>
          <w:rFonts w:eastAsia="SimSun"/>
        </w:rPr>
        <w:t xml:space="preserve"> as rigid a classification as the botanists have”</w:t>
      </w:r>
      <w:r w:rsidR="00FB1263" w:rsidRPr="002533AB">
        <w:rPr>
          <w:rFonts w:eastAsia="SimSun"/>
        </w:rPr>
        <w:t xml:space="preserve"> </w:t>
      </w:r>
      <w:r w:rsidR="00724BEE" w:rsidRPr="002533AB">
        <w:rPr>
          <w:rFonts w:eastAsia="SimSun"/>
        </w:rPr>
        <w:t>(ibid.)</w:t>
      </w:r>
      <w:r w:rsidR="00A32157" w:rsidRPr="002533AB">
        <w:rPr>
          <w:rFonts w:eastAsia="SimSun"/>
        </w:rPr>
        <w:t xml:space="preserve">. </w:t>
      </w:r>
    </w:p>
    <w:p w14:paraId="65A91E15" w14:textId="1ED9D963" w:rsidR="00A32157" w:rsidRPr="002533AB" w:rsidRDefault="00930208" w:rsidP="002533AB">
      <w:pPr>
        <w:pStyle w:val="Normal10"/>
        <w:rPr>
          <w:rFonts w:eastAsia="SimSun"/>
        </w:rPr>
      </w:pPr>
      <w:r w:rsidRPr="002533AB">
        <w:rPr>
          <w:rFonts w:eastAsia="SimSun"/>
        </w:rPr>
        <w:t>The commencement ceremony that I attended at the German school can be seen as an essential element of the first part of these rites of passage</w:t>
      </w:r>
      <w:r w:rsidR="001B3D80" w:rsidRPr="002533AB">
        <w:t>—</w:t>
      </w:r>
      <w:r w:rsidRPr="002533AB">
        <w:rPr>
          <w:rFonts w:eastAsia="SimSun"/>
        </w:rPr>
        <w:t>the separat</w:t>
      </w:r>
      <w:r w:rsidR="0011030B" w:rsidRPr="002533AB">
        <w:rPr>
          <w:rFonts w:eastAsia="SimSun"/>
        </w:rPr>
        <w:t>ion phase</w:t>
      </w:r>
      <w:r w:rsidR="00724BEE" w:rsidRPr="002533AB">
        <w:rPr>
          <w:rFonts w:eastAsia="SimSun"/>
        </w:rPr>
        <w:t>,</w:t>
      </w:r>
      <w:r w:rsidR="007867F8" w:rsidRPr="002533AB">
        <w:rPr>
          <w:rFonts w:eastAsia="SimSun"/>
        </w:rPr>
        <w:t xml:space="preserve"> as well as of a process of </w:t>
      </w:r>
      <w:r w:rsidR="00EB4A27" w:rsidRPr="002533AB">
        <w:rPr>
          <w:rFonts w:eastAsia="SimSun"/>
        </w:rPr>
        <w:t xml:space="preserve">the students’ </w:t>
      </w:r>
      <w:r w:rsidR="007867F8" w:rsidRPr="002533AB">
        <w:rPr>
          <w:rFonts w:eastAsia="SimSun"/>
        </w:rPr>
        <w:t xml:space="preserve">change </w:t>
      </w:r>
      <w:r w:rsidR="00EB4A27" w:rsidRPr="002533AB">
        <w:rPr>
          <w:rFonts w:eastAsia="SimSun"/>
        </w:rPr>
        <w:t>in</w:t>
      </w:r>
      <w:r w:rsidR="007867F8" w:rsidRPr="002533AB">
        <w:rPr>
          <w:rFonts w:eastAsia="SimSun"/>
        </w:rPr>
        <w:t xml:space="preserve"> status from hi</w:t>
      </w:r>
      <w:r w:rsidR="00724BEE" w:rsidRPr="002533AB">
        <w:rPr>
          <w:rFonts w:eastAsia="SimSun"/>
        </w:rPr>
        <w:t>gh school to university st</w:t>
      </w:r>
      <w:r w:rsidR="0011030B" w:rsidRPr="002533AB">
        <w:rPr>
          <w:rFonts w:eastAsia="SimSun"/>
        </w:rPr>
        <w:t>udent</w:t>
      </w:r>
      <w:r w:rsidR="00EB4A27" w:rsidRPr="002533AB">
        <w:rPr>
          <w:rFonts w:eastAsia="SimSun"/>
        </w:rPr>
        <w:t>,</w:t>
      </w:r>
      <w:r w:rsidR="0011030B" w:rsidRPr="002533AB">
        <w:rPr>
          <w:rFonts w:eastAsia="SimSun"/>
        </w:rPr>
        <w:t xml:space="preserve"> and an opening </w:t>
      </w:r>
      <w:r w:rsidR="00C7232A" w:rsidRPr="002533AB">
        <w:rPr>
          <w:rFonts w:eastAsia="SimSun"/>
        </w:rPr>
        <w:t>to</w:t>
      </w:r>
      <w:r w:rsidR="0011030B" w:rsidRPr="002533AB">
        <w:rPr>
          <w:rFonts w:eastAsia="SimSun"/>
        </w:rPr>
        <w:t xml:space="preserve"> the transitional phase</w:t>
      </w:r>
      <w:r w:rsidR="001B3D80" w:rsidRPr="002533AB">
        <w:t>—</w:t>
      </w:r>
      <w:r w:rsidR="00724BEE" w:rsidRPr="002533AB">
        <w:rPr>
          <w:rFonts w:eastAsia="SimSun"/>
        </w:rPr>
        <w:t xml:space="preserve">a phase that is celebrated after the graduation ceremony at the graduation dance and the students’ after-party. </w:t>
      </w:r>
      <w:r w:rsidR="00C7232A" w:rsidRPr="002533AB">
        <w:rPr>
          <w:rFonts w:eastAsia="SimSun"/>
        </w:rPr>
        <w:t xml:space="preserve">Because </w:t>
      </w:r>
      <w:r w:rsidR="00724BEE" w:rsidRPr="002533AB">
        <w:rPr>
          <w:rFonts w:eastAsia="SimSun"/>
        </w:rPr>
        <w:t>t</w:t>
      </w:r>
      <w:r w:rsidRPr="002533AB">
        <w:rPr>
          <w:rFonts w:eastAsia="SimSun"/>
        </w:rPr>
        <w:t xml:space="preserve">he commencement </w:t>
      </w:r>
      <w:r w:rsidR="0084738F" w:rsidRPr="002533AB">
        <w:rPr>
          <w:rFonts w:eastAsia="SimSun"/>
        </w:rPr>
        <w:t xml:space="preserve">ceremony </w:t>
      </w:r>
      <w:r w:rsidR="00C7232A" w:rsidRPr="002533AB">
        <w:rPr>
          <w:rFonts w:eastAsia="SimSun"/>
        </w:rPr>
        <w:t>was undertaken</w:t>
      </w:r>
      <w:r w:rsidR="0084738F" w:rsidRPr="002533AB">
        <w:rPr>
          <w:rFonts w:eastAsia="SimSun"/>
        </w:rPr>
        <w:t xml:space="preserve"> in a routine way that I</w:t>
      </w:r>
      <w:r w:rsidR="00EF7ADA" w:rsidRPr="002533AB">
        <w:t>—</w:t>
      </w:r>
      <w:r w:rsidR="0084738F" w:rsidRPr="002533AB">
        <w:rPr>
          <w:rFonts w:eastAsia="SimSun"/>
        </w:rPr>
        <w:t>and</w:t>
      </w:r>
      <w:r w:rsidR="005C240F" w:rsidRPr="002533AB">
        <w:rPr>
          <w:rFonts w:eastAsia="SimSun"/>
        </w:rPr>
        <w:t xml:space="preserve"> seemingly every</w:t>
      </w:r>
      <w:r w:rsidR="00C7232A" w:rsidRPr="002533AB">
        <w:rPr>
          <w:rFonts w:eastAsia="SimSun"/>
        </w:rPr>
        <w:t>one</w:t>
      </w:r>
      <w:r w:rsidR="00232549" w:rsidRPr="002533AB">
        <w:rPr>
          <w:rFonts w:eastAsia="SimSun"/>
        </w:rPr>
        <w:t xml:space="preserve"> else attending</w:t>
      </w:r>
      <w:r w:rsidR="00EF7ADA" w:rsidRPr="002533AB">
        <w:t>—</w:t>
      </w:r>
      <w:r w:rsidR="0084738F" w:rsidRPr="002533AB">
        <w:rPr>
          <w:rFonts w:eastAsia="SimSun"/>
        </w:rPr>
        <w:t>w</w:t>
      </w:r>
      <w:r w:rsidR="00C7232A" w:rsidRPr="002533AB">
        <w:rPr>
          <w:rFonts w:eastAsia="SimSun"/>
        </w:rPr>
        <w:t>as</w:t>
      </w:r>
      <w:r w:rsidR="0084738F" w:rsidRPr="002533AB">
        <w:rPr>
          <w:rFonts w:eastAsia="SimSun"/>
        </w:rPr>
        <w:t xml:space="preserve"> familiar with</w:t>
      </w:r>
      <w:r w:rsidR="00232549" w:rsidRPr="002533AB">
        <w:rPr>
          <w:rFonts w:eastAsia="SimSun"/>
        </w:rPr>
        <w:t xml:space="preserve"> and had </w:t>
      </w:r>
      <w:r w:rsidR="00724BEE" w:rsidRPr="002533AB">
        <w:rPr>
          <w:rFonts w:eastAsia="SimSun"/>
        </w:rPr>
        <w:t>anticipated,</w:t>
      </w:r>
      <w:r w:rsidR="00FB1263" w:rsidRPr="002533AB">
        <w:rPr>
          <w:rFonts w:eastAsia="SimSun"/>
        </w:rPr>
        <w:t xml:space="preserve"> </w:t>
      </w:r>
      <w:r w:rsidR="00C7232A" w:rsidRPr="002533AB">
        <w:rPr>
          <w:rFonts w:eastAsia="SimSun"/>
        </w:rPr>
        <w:t xml:space="preserve">I will not fully </w:t>
      </w:r>
      <w:proofErr w:type="spellStart"/>
      <w:r w:rsidR="00C7232A" w:rsidRPr="002533AB">
        <w:rPr>
          <w:rFonts w:eastAsia="SimSun"/>
        </w:rPr>
        <w:t>analyze</w:t>
      </w:r>
      <w:proofErr w:type="spellEnd"/>
      <w:r w:rsidR="00C7232A" w:rsidRPr="002533AB">
        <w:rPr>
          <w:rFonts w:eastAsia="SimSun"/>
        </w:rPr>
        <w:t xml:space="preserve"> that ritual here</w:t>
      </w:r>
      <w:r w:rsidR="00724BEE" w:rsidRPr="002533AB">
        <w:rPr>
          <w:rFonts w:eastAsia="SimSun"/>
        </w:rPr>
        <w:t>.</w:t>
      </w:r>
      <w:r w:rsidR="00724BEE" w:rsidRPr="00266D43">
        <w:rPr>
          <w:rStyle w:val="Funotenzeichen"/>
          <w:rFonts w:eastAsia="SimSun"/>
        </w:rPr>
        <w:footnoteReference w:id="8"/>
      </w:r>
      <w:r w:rsidR="00232549" w:rsidRPr="002533AB">
        <w:rPr>
          <w:rFonts w:eastAsia="SimSun"/>
        </w:rPr>
        <w:t xml:space="preserve"> </w:t>
      </w:r>
      <w:r w:rsidR="00FB1263" w:rsidRPr="002533AB">
        <w:rPr>
          <w:rFonts w:eastAsia="SimSun"/>
        </w:rPr>
        <w:t xml:space="preserve">Neither </w:t>
      </w:r>
      <w:r w:rsidR="001638CE" w:rsidRPr="002533AB">
        <w:rPr>
          <w:rFonts w:eastAsia="SimSun"/>
        </w:rPr>
        <w:t xml:space="preserve">will I focus on a </w:t>
      </w:r>
      <w:r w:rsidR="00FB1263" w:rsidRPr="002533AB">
        <w:rPr>
          <w:rFonts w:eastAsia="SimSun"/>
        </w:rPr>
        <w:t xml:space="preserve">theoretical </w:t>
      </w:r>
      <w:r w:rsidR="001638CE" w:rsidRPr="002533AB">
        <w:rPr>
          <w:rFonts w:eastAsia="SimSun"/>
        </w:rPr>
        <w:t xml:space="preserve">discussion of </w:t>
      </w:r>
      <w:r w:rsidR="00FB1263" w:rsidRPr="002533AB">
        <w:rPr>
          <w:rFonts w:eastAsia="SimSun"/>
        </w:rPr>
        <w:t xml:space="preserve">the graduation ball or the after-party. </w:t>
      </w:r>
      <w:r w:rsidR="0084738F" w:rsidRPr="002533AB">
        <w:rPr>
          <w:rFonts w:eastAsia="SimSun"/>
        </w:rPr>
        <w:t>I</w:t>
      </w:r>
      <w:r w:rsidR="00A32157" w:rsidRPr="002533AB">
        <w:rPr>
          <w:rFonts w:eastAsia="SimSun"/>
        </w:rPr>
        <w:t>n</w:t>
      </w:r>
      <w:r w:rsidR="000D0C19" w:rsidRPr="002533AB">
        <w:rPr>
          <w:rFonts w:eastAsia="SimSun"/>
        </w:rPr>
        <w:t>stead, in</w:t>
      </w:r>
      <w:r w:rsidR="00A32157" w:rsidRPr="002533AB">
        <w:rPr>
          <w:rFonts w:eastAsia="SimSun"/>
        </w:rPr>
        <w:t xml:space="preserve"> the </w:t>
      </w:r>
      <w:r w:rsidR="00C7232A" w:rsidRPr="002533AB">
        <w:rPr>
          <w:rFonts w:eastAsia="SimSun"/>
        </w:rPr>
        <w:t xml:space="preserve">passages which </w:t>
      </w:r>
      <w:r w:rsidR="00A32157" w:rsidRPr="002533AB">
        <w:rPr>
          <w:rFonts w:eastAsia="SimSun"/>
        </w:rPr>
        <w:t>follow</w:t>
      </w:r>
      <w:r w:rsidR="00C7232A" w:rsidRPr="002533AB">
        <w:rPr>
          <w:rFonts w:eastAsia="SimSun"/>
        </w:rPr>
        <w:t xml:space="preserve">, </w:t>
      </w:r>
      <w:r w:rsidR="00A32157" w:rsidRPr="002533AB">
        <w:rPr>
          <w:rFonts w:eastAsia="SimSun"/>
        </w:rPr>
        <w:t>I</w:t>
      </w:r>
      <w:r w:rsidR="00FB1263" w:rsidRPr="002533AB">
        <w:rPr>
          <w:rFonts w:eastAsia="SimSun"/>
        </w:rPr>
        <w:t xml:space="preserve"> </w:t>
      </w:r>
      <w:r w:rsidR="000D0C19" w:rsidRPr="002533AB">
        <w:rPr>
          <w:rFonts w:eastAsia="SimSun"/>
        </w:rPr>
        <w:t>will</w:t>
      </w:r>
      <w:r w:rsidR="0084738F" w:rsidRPr="002533AB">
        <w:rPr>
          <w:rFonts w:eastAsia="SimSun"/>
        </w:rPr>
        <w:t xml:space="preserve"> illustrate the overall mood</w:t>
      </w:r>
      <w:r w:rsidR="00FB1263" w:rsidRPr="002533AB">
        <w:rPr>
          <w:rFonts w:eastAsia="SimSun"/>
        </w:rPr>
        <w:t xml:space="preserve"> of the festivities</w:t>
      </w:r>
      <w:r w:rsidR="00A32157" w:rsidRPr="002533AB">
        <w:rPr>
          <w:rFonts w:eastAsia="SimSun"/>
        </w:rPr>
        <w:t xml:space="preserve"> I attended</w:t>
      </w:r>
      <w:r w:rsidR="0084738F" w:rsidRPr="002533AB">
        <w:rPr>
          <w:rFonts w:eastAsia="SimSun"/>
        </w:rPr>
        <w:t xml:space="preserve">, </w:t>
      </w:r>
      <w:r w:rsidR="00A32157" w:rsidRPr="002533AB">
        <w:rPr>
          <w:rFonts w:eastAsia="SimSun"/>
        </w:rPr>
        <w:t xml:space="preserve">as well as the </w:t>
      </w:r>
      <w:r w:rsidR="0084738F" w:rsidRPr="002533AB">
        <w:rPr>
          <w:rFonts w:eastAsia="SimSun"/>
        </w:rPr>
        <w:t>thoughts of the students and the school community</w:t>
      </w:r>
      <w:r w:rsidR="00C7232A" w:rsidRPr="002533AB">
        <w:rPr>
          <w:rFonts w:eastAsia="SimSun"/>
        </w:rPr>
        <w:t xml:space="preserve"> they are a part </w:t>
      </w:r>
      <w:proofErr w:type="gramStart"/>
      <w:r w:rsidR="00C7232A" w:rsidRPr="002533AB">
        <w:rPr>
          <w:rFonts w:eastAsia="SimSun"/>
        </w:rPr>
        <w:t>o</w:t>
      </w:r>
      <w:r w:rsidR="000D0C19" w:rsidRPr="002533AB">
        <w:rPr>
          <w:rFonts w:eastAsia="SimSun"/>
        </w:rPr>
        <w:t>f</w:t>
      </w:r>
      <w:r w:rsidR="00C7232A" w:rsidRPr="002533AB">
        <w:rPr>
          <w:rFonts w:eastAsia="SimSun"/>
        </w:rPr>
        <w:t>,</w:t>
      </w:r>
      <w:proofErr w:type="gramEnd"/>
      <w:r w:rsidR="0084738F" w:rsidRPr="002533AB">
        <w:rPr>
          <w:rFonts w:eastAsia="SimSun"/>
        </w:rPr>
        <w:t xml:space="preserve"> to </w:t>
      </w:r>
      <w:r w:rsidR="00A32157" w:rsidRPr="002533AB">
        <w:rPr>
          <w:rFonts w:eastAsia="SimSun"/>
        </w:rPr>
        <w:t xml:space="preserve">further </w:t>
      </w:r>
      <w:r w:rsidR="0084738F" w:rsidRPr="002533AB">
        <w:rPr>
          <w:rFonts w:eastAsia="SimSun"/>
        </w:rPr>
        <w:t>underline the challenges</w:t>
      </w:r>
      <w:r w:rsidR="00C7232A" w:rsidRPr="002533AB">
        <w:rPr>
          <w:rFonts w:eastAsia="SimSun"/>
        </w:rPr>
        <w:t>,</w:t>
      </w:r>
      <w:r w:rsidR="0084738F" w:rsidRPr="002533AB">
        <w:rPr>
          <w:rFonts w:eastAsia="SimSun"/>
        </w:rPr>
        <w:t xml:space="preserve"> emotions</w:t>
      </w:r>
      <w:r w:rsidR="00C7232A" w:rsidRPr="002533AB">
        <w:rPr>
          <w:rFonts w:eastAsia="SimSun"/>
        </w:rPr>
        <w:t>,</w:t>
      </w:r>
      <w:r w:rsidR="0084738F" w:rsidRPr="002533AB">
        <w:rPr>
          <w:rFonts w:eastAsia="SimSun"/>
        </w:rPr>
        <w:t xml:space="preserve"> and possibilities this moment of leaving Shanghai holds for expatriate youth</w:t>
      </w:r>
      <w:r w:rsidR="00C7232A" w:rsidRPr="002533AB">
        <w:rPr>
          <w:rFonts w:eastAsia="SimSun"/>
        </w:rPr>
        <w:t>s</w:t>
      </w:r>
      <w:r w:rsidR="0084738F" w:rsidRPr="002533AB">
        <w:rPr>
          <w:rFonts w:eastAsia="SimSun"/>
        </w:rPr>
        <w:t>.</w:t>
      </w:r>
      <w:r w:rsidR="00FB1263" w:rsidRPr="002533AB">
        <w:rPr>
          <w:rFonts w:eastAsia="SimSun"/>
        </w:rPr>
        <w:t xml:space="preserve"> Nevertheless, Van </w:t>
      </w:r>
      <w:proofErr w:type="spellStart"/>
      <w:r w:rsidR="00FB1263" w:rsidRPr="002533AB">
        <w:rPr>
          <w:rFonts w:eastAsia="SimSun"/>
        </w:rPr>
        <w:t>Gennep’s</w:t>
      </w:r>
      <w:proofErr w:type="spellEnd"/>
      <w:r w:rsidR="00FB1263" w:rsidRPr="002533AB">
        <w:rPr>
          <w:rFonts w:eastAsia="SimSun"/>
        </w:rPr>
        <w:t xml:space="preserve"> notion of the rites of passage helps us to understand the importance of such festivities in guiding </w:t>
      </w:r>
      <w:r w:rsidR="00C7232A" w:rsidRPr="002533AB">
        <w:rPr>
          <w:rFonts w:eastAsia="SimSun"/>
        </w:rPr>
        <w:t xml:space="preserve">students’ </w:t>
      </w:r>
      <w:r w:rsidR="00FB1263" w:rsidRPr="002533AB">
        <w:rPr>
          <w:rFonts w:eastAsia="SimSun"/>
        </w:rPr>
        <w:t>transition from high school to university,</w:t>
      </w:r>
      <w:r w:rsidR="00C7232A" w:rsidRPr="002533AB">
        <w:rPr>
          <w:rFonts w:eastAsia="SimSun"/>
        </w:rPr>
        <w:t xml:space="preserve"> and</w:t>
      </w:r>
      <w:r w:rsidR="00FB1263" w:rsidRPr="002533AB">
        <w:rPr>
          <w:rFonts w:eastAsia="SimSun"/>
        </w:rPr>
        <w:t xml:space="preserve"> from Shanghai to elsewhere. </w:t>
      </w:r>
    </w:p>
    <w:p w14:paraId="64EFEFA9" w14:textId="124CB197" w:rsidR="00A32157" w:rsidRPr="004A7F3D" w:rsidRDefault="00A32157" w:rsidP="002350E7">
      <w:pPr>
        <w:pStyle w:val="berschrift4"/>
      </w:pPr>
      <w:bookmarkStart w:id="16" w:name="_Toc301271631"/>
      <w:r w:rsidRPr="004A7F3D">
        <w:t xml:space="preserve">The </w:t>
      </w:r>
      <w:r w:rsidR="00BD3B55" w:rsidRPr="004A7F3D">
        <w:t>c</w:t>
      </w:r>
      <w:r w:rsidRPr="004A7F3D">
        <w:t xml:space="preserve">ommencement </w:t>
      </w:r>
      <w:r w:rsidR="00BD3B55" w:rsidRPr="004A7F3D">
        <w:t>c</w:t>
      </w:r>
      <w:r w:rsidRPr="004A7F3D">
        <w:t>eremony</w:t>
      </w:r>
      <w:bookmarkEnd w:id="16"/>
    </w:p>
    <w:p w14:paraId="78403ACB" w14:textId="1362E61D" w:rsidR="00007D16" w:rsidRPr="004A7F3D" w:rsidRDefault="00E446B8" w:rsidP="002533AB">
      <w:pPr>
        <w:pStyle w:val="Normal10"/>
        <w:rPr>
          <w:rFonts w:eastAsia="SimSun"/>
        </w:rPr>
      </w:pPr>
      <w:r w:rsidRPr="004A7F3D">
        <w:rPr>
          <w:rFonts w:eastAsia="SimSun"/>
        </w:rPr>
        <w:t xml:space="preserve">It is the day of commencement and </w:t>
      </w:r>
      <w:r w:rsidR="00A32157" w:rsidRPr="004A7F3D">
        <w:rPr>
          <w:rFonts w:eastAsia="SimSun"/>
        </w:rPr>
        <w:t>I am sitting next to Bjo</w:t>
      </w:r>
      <w:r w:rsidR="005C240F" w:rsidRPr="004A7F3D">
        <w:rPr>
          <w:rFonts w:eastAsia="SimSun"/>
        </w:rPr>
        <w:t xml:space="preserve">rn’s brother and </w:t>
      </w:r>
      <w:r w:rsidRPr="004A7F3D">
        <w:rPr>
          <w:rFonts w:eastAsia="SimSun"/>
        </w:rPr>
        <w:t xml:space="preserve">the rest of </w:t>
      </w:r>
      <w:r w:rsidR="005C240F" w:rsidRPr="004A7F3D">
        <w:rPr>
          <w:rFonts w:eastAsia="SimSun"/>
        </w:rPr>
        <w:t xml:space="preserve">his family. The </w:t>
      </w:r>
      <w:r w:rsidRPr="004A7F3D">
        <w:rPr>
          <w:rFonts w:eastAsia="SimSun"/>
        </w:rPr>
        <w:t xml:space="preserve">soon-to-be </w:t>
      </w:r>
      <w:r w:rsidR="005C240F" w:rsidRPr="004A7F3D">
        <w:rPr>
          <w:rFonts w:eastAsia="SimSun"/>
        </w:rPr>
        <w:t>graduat</w:t>
      </w:r>
      <w:r w:rsidRPr="004A7F3D">
        <w:rPr>
          <w:rFonts w:eastAsia="SimSun"/>
        </w:rPr>
        <w:t>es</w:t>
      </w:r>
      <w:r w:rsidR="005C240F" w:rsidRPr="004A7F3D">
        <w:rPr>
          <w:rFonts w:eastAsia="SimSun"/>
        </w:rPr>
        <w:t xml:space="preserve"> are seated in neat rows of chairs on </w:t>
      </w:r>
      <w:r w:rsidRPr="004A7F3D">
        <w:rPr>
          <w:rFonts w:eastAsia="SimSun"/>
        </w:rPr>
        <w:t>both</w:t>
      </w:r>
      <w:r w:rsidR="005C240F" w:rsidRPr="004A7F3D">
        <w:rPr>
          <w:rFonts w:eastAsia="SimSun"/>
        </w:rPr>
        <w:t xml:space="preserve"> sides of </w:t>
      </w:r>
      <w:r w:rsidRPr="004A7F3D">
        <w:rPr>
          <w:rFonts w:eastAsia="SimSun"/>
        </w:rPr>
        <w:t>a</w:t>
      </w:r>
      <w:r w:rsidR="005C240F" w:rsidRPr="004A7F3D">
        <w:rPr>
          <w:rFonts w:eastAsia="SimSun"/>
        </w:rPr>
        <w:t xml:space="preserve"> stage. They are </w:t>
      </w:r>
      <w:r w:rsidR="00E86964" w:rsidRPr="004A7F3D">
        <w:rPr>
          <w:rFonts w:eastAsia="SimSun"/>
        </w:rPr>
        <w:t>attired</w:t>
      </w:r>
      <w:r w:rsidR="005C240F" w:rsidRPr="004A7F3D">
        <w:rPr>
          <w:rFonts w:eastAsia="SimSun"/>
        </w:rPr>
        <w:t xml:space="preserve"> for the occasion</w:t>
      </w:r>
      <w:r w:rsidRPr="004A7F3D">
        <w:rPr>
          <w:rFonts w:eastAsia="SimSun"/>
        </w:rPr>
        <w:t>:</w:t>
      </w:r>
      <w:r w:rsidR="005C240F" w:rsidRPr="004A7F3D">
        <w:rPr>
          <w:rFonts w:eastAsia="SimSun"/>
        </w:rPr>
        <w:t xml:space="preserve"> the girls </w:t>
      </w:r>
      <w:r w:rsidRPr="004A7F3D">
        <w:rPr>
          <w:rFonts w:eastAsia="SimSun"/>
        </w:rPr>
        <w:t xml:space="preserve">in </w:t>
      </w:r>
      <w:r w:rsidR="005C240F" w:rsidRPr="004A7F3D">
        <w:rPr>
          <w:rFonts w:eastAsia="SimSun"/>
        </w:rPr>
        <w:t>dresses, t</w:t>
      </w:r>
      <w:r w:rsidR="00196827" w:rsidRPr="004A7F3D">
        <w:rPr>
          <w:rFonts w:eastAsia="SimSun"/>
        </w:rPr>
        <w:t>he boys in suits. Equipped w</w:t>
      </w:r>
      <w:r w:rsidR="005C240F" w:rsidRPr="004A7F3D">
        <w:rPr>
          <w:rFonts w:eastAsia="SimSun"/>
        </w:rPr>
        <w:t xml:space="preserve">ith </w:t>
      </w:r>
      <w:r w:rsidR="001C1248" w:rsidRPr="004A7F3D">
        <w:rPr>
          <w:rFonts w:eastAsia="SimSun"/>
        </w:rPr>
        <w:t xml:space="preserve">a </w:t>
      </w:r>
      <w:r w:rsidR="005C240F" w:rsidRPr="004A7F3D">
        <w:rPr>
          <w:rFonts w:eastAsia="SimSun"/>
        </w:rPr>
        <w:t>came</w:t>
      </w:r>
      <w:r w:rsidR="001C1248" w:rsidRPr="004A7F3D">
        <w:rPr>
          <w:rFonts w:eastAsia="SimSun"/>
        </w:rPr>
        <w:t>ra and my field notebook</w:t>
      </w:r>
      <w:r w:rsidRPr="004A7F3D">
        <w:rPr>
          <w:rFonts w:eastAsia="SimSun"/>
        </w:rPr>
        <w:t>,</w:t>
      </w:r>
      <w:r w:rsidR="001C1248" w:rsidRPr="004A7F3D">
        <w:rPr>
          <w:rFonts w:eastAsia="SimSun"/>
        </w:rPr>
        <w:t xml:space="preserve"> I </w:t>
      </w:r>
      <w:r w:rsidR="00196827" w:rsidRPr="004A7F3D">
        <w:rPr>
          <w:rFonts w:eastAsia="SimSun"/>
        </w:rPr>
        <w:t xml:space="preserve">wait among </w:t>
      </w:r>
      <w:r w:rsidRPr="004A7F3D">
        <w:rPr>
          <w:rFonts w:eastAsia="SimSun"/>
        </w:rPr>
        <w:t xml:space="preserve">the </w:t>
      </w:r>
      <w:r w:rsidR="005C240F" w:rsidRPr="004A7F3D">
        <w:rPr>
          <w:rFonts w:eastAsia="SimSun"/>
        </w:rPr>
        <w:t>parents,</w:t>
      </w:r>
      <w:r w:rsidR="00196827" w:rsidRPr="004A7F3D">
        <w:rPr>
          <w:rFonts w:eastAsia="SimSun"/>
        </w:rPr>
        <w:t xml:space="preserve"> siblings</w:t>
      </w:r>
      <w:r w:rsidR="006E4529" w:rsidRPr="004A7F3D">
        <w:rPr>
          <w:rFonts w:eastAsia="SimSun"/>
        </w:rPr>
        <w:t>,</w:t>
      </w:r>
      <w:r w:rsidR="00196827" w:rsidRPr="004A7F3D">
        <w:rPr>
          <w:rFonts w:eastAsia="SimSun"/>
        </w:rPr>
        <w:t xml:space="preserve"> and students’ friends</w:t>
      </w:r>
      <w:r w:rsidRPr="004A7F3D">
        <w:rPr>
          <w:rFonts w:eastAsia="SimSun"/>
        </w:rPr>
        <w:t>,</w:t>
      </w:r>
      <w:r w:rsidR="00196827" w:rsidRPr="004A7F3D">
        <w:rPr>
          <w:rFonts w:eastAsia="SimSun"/>
        </w:rPr>
        <w:t xml:space="preserve"> for the event to start. We all read the small program</w:t>
      </w:r>
      <w:r w:rsidR="0011030B" w:rsidRPr="004A7F3D">
        <w:rPr>
          <w:rFonts w:eastAsia="SimSun"/>
        </w:rPr>
        <w:t>, which</w:t>
      </w:r>
      <w:r w:rsidR="00196827" w:rsidRPr="004A7F3D">
        <w:rPr>
          <w:rFonts w:eastAsia="SimSun"/>
        </w:rPr>
        <w:t xml:space="preserve"> the school helpers have distributed on the long rows of mats that </w:t>
      </w:r>
      <w:r w:rsidRPr="004A7F3D">
        <w:rPr>
          <w:rFonts w:eastAsia="SimSun"/>
        </w:rPr>
        <w:t xml:space="preserve">have been used to convert </w:t>
      </w:r>
      <w:r w:rsidR="00196827" w:rsidRPr="004A7F3D">
        <w:rPr>
          <w:rFonts w:eastAsia="SimSun"/>
        </w:rPr>
        <w:t xml:space="preserve">the steps in the piazza into </w:t>
      </w:r>
      <w:r w:rsidR="00CA3DFE" w:rsidRPr="004A7F3D">
        <w:rPr>
          <w:rFonts w:eastAsia="SimSun"/>
        </w:rPr>
        <w:t>seats</w:t>
      </w:r>
      <w:r w:rsidR="00196827" w:rsidRPr="004A7F3D">
        <w:rPr>
          <w:rFonts w:eastAsia="SimSun"/>
        </w:rPr>
        <w:t xml:space="preserve">. The evening </w:t>
      </w:r>
      <w:r w:rsidR="00E86964" w:rsidRPr="004A7F3D">
        <w:rPr>
          <w:rFonts w:eastAsia="SimSun"/>
        </w:rPr>
        <w:t xml:space="preserve">begins </w:t>
      </w:r>
      <w:r w:rsidR="00196827" w:rsidRPr="004A7F3D">
        <w:rPr>
          <w:rFonts w:eastAsia="SimSun"/>
        </w:rPr>
        <w:t>with music and a welcome by the school principal. A small group of students from the elementary school lead</w:t>
      </w:r>
      <w:r w:rsidR="00E86964" w:rsidRPr="004A7F3D">
        <w:rPr>
          <w:rFonts w:eastAsia="SimSun"/>
        </w:rPr>
        <w:t>s</w:t>
      </w:r>
      <w:r w:rsidR="00196827" w:rsidRPr="004A7F3D">
        <w:rPr>
          <w:rFonts w:eastAsia="SimSun"/>
        </w:rPr>
        <w:t xml:space="preserve"> us </w:t>
      </w:r>
      <w:r w:rsidR="002E1F20" w:rsidRPr="004A7F3D">
        <w:rPr>
          <w:rFonts w:eastAsia="SimSun"/>
        </w:rPr>
        <w:t>through</w:t>
      </w:r>
      <w:r w:rsidR="00196827" w:rsidRPr="004A7F3D">
        <w:rPr>
          <w:rFonts w:eastAsia="SimSun"/>
        </w:rPr>
        <w:t xml:space="preserve"> the evening</w:t>
      </w:r>
      <w:r w:rsidR="000165B7" w:rsidRPr="004A7F3D">
        <w:rPr>
          <w:rFonts w:eastAsia="SimSun"/>
        </w:rPr>
        <w:t>;</w:t>
      </w:r>
      <w:r w:rsidR="000165B7" w:rsidRPr="004A7F3D">
        <w:rPr>
          <w:rFonts w:cs="Arial"/>
        </w:rPr>
        <w:t xml:space="preserve"> </w:t>
      </w:r>
      <w:r w:rsidR="00196827" w:rsidRPr="004A7F3D">
        <w:rPr>
          <w:rFonts w:eastAsia="SimSun"/>
        </w:rPr>
        <w:t xml:space="preserve">their announcements </w:t>
      </w:r>
      <w:r w:rsidR="00E86964" w:rsidRPr="004A7F3D">
        <w:rPr>
          <w:rFonts w:eastAsia="SimSun"/>
        </w:rPr>
        <w:t>repeatedly amuse the audience</w:t>
      </w:r>
      <w:r w:rsidR="00C2732D" w:rsidRPr="004A7F3D">
        <w:rPr>
          <w:rFonts w:eastAsia="SimSun"/>
        </w:rPr>
        <w:t xml:space="preserve">. </w:t>
      </w:r>
      <w:r w:rsidR="00196827" w:rsidRPr="004A7F3D">
        <w:rPr>
          <w:rFonts w:eastAsia="SimSun"/>
        </w:rPr>
        <w:t>The school’s musical stars</w:t>
      </w:r>
      <w:r w:rsidRPr="004A7F3D">
        <w:rPr>
          <w:rFonts w:eastAsia="SimSun"/>
        </w:rPr>
        <w:t xml:space="preserve">, </w:t>
      </w:r>
      <w:r w:rsidR="00196827" w:rsidRPr="004A7F3D">
        <w:rPr>
          <w:rFonts w:eastAsia="SimSun"/>
        </w:rPr>
        <w:t>various prize winners</w:t>
      </w:r>
      <w:r w:rsidRPr="004A7F3D">
        <w:rPr>
          <w:rFonts w:eastAsia="SimSun"/>
        </w:rPr>
        <w:t>,</w:t>
      </w:r>
      <w:r w:rsidR="00196827" w:rsidRPr="004A7F3D">
        <w:rPr>
          <w:rFonts w:eastAsia="SimSun"/>
        </w:rPr>
        <w:t xml:space="preserve"> </w:t>
      </w:r>
      <w:r w:rsidR="00D764B2" w:rsidRPr="004A7F3D">
        <w:rPr>
          <w:rFonts w:eastAsia="SimSun"/>
        </w:rPr>
        <w:t>play and sing between</w:t>
      </w:r>
      <w:r w:rsidR="00441F53" w:rsidRPr="004A7F3D">
        <w:rPr>
          <w:rFonts w:eastAsia="SimSun"/>
        </w:rPr>
        <w:t xml:space="preserve"> the </w:t>
      </w:r>
      <w:r w:rsidR="00D90613" w:rsidRPr="004A7F3D">
        <w:rPr>
          <w:rFonts w:eastAsia="SimSun"/>
        </w:rPr>
        <w:t>different</w:t>
      </w:r>
      <w:r w:rsidR="00441F53" w:rsidRPr="004A7F3D">
        <w:rPr>
          <w:rFonts w:eastAsia="SimSun"/>
        </w:rPr>
        <w:t xml:space="preserve"> speeches. The German consul general talks about</w:t>
      </w:r>
      <w:r w:rsidR="009D0989" w:rsidRPr="004A7F3D">
        <w:rPr>
          <w:rFonts w:eastAsia="SimSun"/>
        </w:rPr>
        <w:t xml:space="preserve"> the</w:t>
      </w:r>
      <w:r w:rsidR="00441F53" w:rsidRPr="004A7F3D">
        <w:rPr>
          <w:rFonts w:eastAsia="SimSun"/>
        </w:rPr>
        <w:t xml:space="preserve"> high level of the exams, about the opportunities and challenges of being an expat</w:t>
      </w:r>
      <w:r w:rsidRPr="004A7F3D">
        <w:rPr>
          <w:rFonts w:eastAsia="SimSun"/>
        </w:rPr>
        <w:t>,</w:t>
      </w:r>
      <w:r w:rsidR="00441F53" w:rsidRPr="004A7F3D">
        <w:rPr>
          <w:rFonts w:eastAsia="SimSun"/>
        </w:rPr>
        <w:t xml:space="preserve"> and cites </w:t>
      </w:r>
      <w:r w:rsidR="009D0989" w:rsidRPr="004A7F3D">
        <w:rPr>
          <w:rFonts w:eastAsia="SimSun"/>
        </w:rPr>
        <w:t xml:space="preserve">the current federal </w:t>
      </w:r>
      <w:r w:rsidR="009D0989" w:rsidRPr="004A7F3D">
        <w:rPr>
          <w:rFonts w:eastAsia="SimSun"/>
        </w:rPr>
        <w:lastRenderedPageBreak/>
        <w:t>president of Germany,</w:t>
      </w:r>
      <w:r w:rsidR="00441F53" w:rsidRPr="004A7F3D">
        <w:rPr>
          <w:rFonts w:eastAsia="SimSun"/>
        </w:rPr>
        <w:t xml:space="preserve"> Joachim </w:t>
      </w:r>
      <w:proofErr w:type="spellStart"/>
      <w:r w:rsidR="00441F53" w:rsidRPr="004A7F3D">
        <w:rPr>
          <w:rFonts w:eastAsia="SimSun"/>
        </w:rPr>
        <w:t>Gauck</w:t>
      </w:r>
      <w:proofErr w:type="spellEnd"/>
      <w:r w:rsidR="009D0989" w:rsidRPr="004A7F3D">
        <w:rPr>
          <w:rFonts w:eastAsia="SimSun"/>
        </w:rPr>
        <w:t>,</w:t>
      </w:r>
      <w:r w:rsidR="00441F53" w:rsidRPr="004A7F3D">
        <w:rPr>
          <w:rFonts w:eastAsia="SimSun"/>
        </w:rPr>
        <w:t xml:space="preserve"> </w:t>
      </w:r>
      <w:r w:rsidR="000165B7" w:rsidRPr="004A7F3D">
        <w:rPr>
          <w:rFonts w:eastAsia="SimSun"/>
        </w:rPr>
        <w:t xml:space="preserve">who calls </w:t>
      </w:r>
      <w:r w:rsidR="00D764B2" w:rsidRPr="004A7F3D">
        <w:rPr>
          <w:rFonts w:eastAsia="SimSun"/>
        </w:rPr>
        <w:t>for</w:t>
      </w:r>
      <w:r w:rsidR="00441F53" w:rsidRPr="004A7F3D">
        <w:rPr>
          <w:rFonts w:eastAsia="SimSun"/>
        </w:rPr>
        <w:t xml:space="preserve"> </w:t>
      </w:r>
      <w:r w:rsidR="002E1F20" w:rsidRPr="004A7F3D">
        <w:rPr>
          <w:rFonts w:eastAsia="SimSun"/>
        </w:rPr>
        <w:t>commitment</w:t>
      </w:r>
      <w:r w:rsidR="00D764B2" w:rsidRPr="004A7F3D">
        <w:rPr>
          <w:rFonts w:eastAsia="SimSun"/>
        </w:rPr>
        <w:t xml:space="preserve"> to</w:t>
      </w:r>
      <w:r w:rsidR="00441F53" w:rsidRPr="004A7F3D">
        <w:rPr>
          <w:rFonts w:eastAsia="SimSun"/>
        </w:rPr>
        <w:t xml:space="preserve"> society. </w:t>
      </w:r>
      <w:r w:rsidR="00195E47" w:rsidRPr="004A7F3D">
        <w:rPr>
          <w:rFonts w:eastAsia="SimSun"/>
        </w:rPr>
        <w:t>A</w:t>
      </w:r>
      <w:r w:rsidR="00441F53" w:rsidRPr="004A7F3D">
        <w:rPr>
          <w:rFonts w:eastAsia="SimSun"/>
        </w:rPr>
        <w:t xml:space="preserve"> representative for the German </w:t>
      </w:r>
      <w:r w:rsidR="00195E47" w:rsidRPr="004A7F3D">
        <w:rPr>
          <w:rFonts w:eastAsia="SimSun"/>
        </w:rPr>
        <w:t xml:space="preserve">industry and commerce </w:t>
      </w:r>
      <w:r w:rsidR="00441F53" w:rsidRPr="004A7F3D">
        <w:rPr>
          <w:rFonts w:eastAsia="SimSun"/>
        </w:rPr>
        <w:t xml:space="preserve">in </w:t>
      </w:r>
      <w:r w:rsidR="002E1F20" w:rsidRPr="004A7F3D">
        <w:rPr>
          <w:rFonts w:eastAsia="SimSun"/>
        </w:rPr>
        <w:t>Shanghai follows</w:t>
      </w:r>
      <w:r w:rsidR="00441F53" w:rsidRPr="004A7F3D">
        <w:rPr>
          <w:rFonts w:eastAsia="SimSun"/>
        </w:rPr>
        <w:t xml:space="preserve"> with a </w:t>
      </w:r>
      <w:proofErr w:type="spellStart"/>
      <w:r w:rsidR="00697C8F" w:rsidRPr="004A7F3D">
        <w:rPr>
          <w:rFonts w:eastAsia="SimSun"/>
        </w:rPr>
        <w:t>humerous</w:t>
      </w:r>
      <w:proofErr w:type="spellEnd"/>
      <w:r w:rsidR="00697C8F" w:rsidRPr="004A7F3D">
        <w:rPr>
          <w:rFonts w:eastAsia="SimSun"/>
        </w:rPr>
        <w:t xml:space="preserve"> but also political </w:t>
      </w:r>
      <w:r w:rsidR="00441F53" w:rsidRPr="004A7F3D">
        <w:rPr>
          <w:rFonts w:eastAsia="SimSun"/>
        </w:rPr>
        <w:t>speech</w:t>
      </w:r>
      <w:r w:rsidR="00697C8F" w:rsidRPr="004A7F3D">
        <w:rPr>
          <w:rFonts w:eastAsia="SimSun"/>
        </w:rPr>
        <w:t xml:space="preserve"> and</w:t>
      </w:r>
      <w:r w:rsidR="00D90613" w:rsidRPr="004A7F3D">
        <w:rPr>
          <w:rFonts w:cs="Arial"/>
        </w:rPr>
        <w:t>—</w:t>
      </w:r>
      <w:r w:rsidR="00040750" w:rsidRPr="004A7F3D">
        <w:rPr>
          <w:rFonts w:eastAsia="SimSun"/>
        </w:rPr>
        <w:t>probably with an eye on his preceding speaker</w:t>
      </w:r>
      <w:r w:rsidR="00D90613" w:rsidRPr="004A7F3D">
        <w:rPr>
          <w:rFonts w:cs="Arial"/>
        </w:rPr>
        <w:t>—</w:t>
      </w:r>
      <w:r w:rsidR="00040750" w:rsidRPr="004A7F3D">
        <w:rPr>
          <w:rFonts w:eastAsia="SimSun"/>
        </w:rPr>
        <w:t xml:space="preserve">thanks the German </w:t>
      </w:r>
      <w:r w:rsidR="006E4529" w:rsidRPr="004A7F3D">
        <w:rPr>
          <w:rFonts w:eastAsia="SimSun"/>
        </w:rPr>
        <w:t>ministry of foreign a</w:t>
      </w:r>
      <w:r w:rsidR="00C2732D" w:rsidRPr="004A7F3D">
        <w:rPr>
          <w:rFonts w:eastAsia="SimSun"/>
        </w:rPr>
        <w:t>ffairs</w:t>
      </w:r>
      <w:r w:rsidR="00040750" w:rsidRPr="004A7F3D">
        <w:rPr>
          <w:rFonts w:eastAsia="SimSun"/>
        </w:rPr>
        <w:t>, hereby stressing the importance of their financial support</w:t>
      </w:r>
      <w:r w:rsidR="00697C8F" w:rsidRPr="004A7F3D">
        <w:rPr>
          <w:rFonts w:eastAsia="SimSun"/>
        </w:rPr>
        <w:t>, which</w:t>
      </w:r>
      <w:r w:rsidR="00040750" w:rsidRPr="004A7F3D">
        <w:rPr>
          <w:rFonts w:eastAsia="SimSun"/>
        </w:rPr>
        <w:t xml:space="preserve"> is always contested. The two </w:t>
      </w:r>
      <w:r w:rsidR="002E1F20" w:rsidRPr="004A7F3D">
        <w:rPr>
          <w:rFonts w:eastAsia="SimSun"/>
        </w:rPr>
        <w:t>head teachers</w:t>
      </w:r>
      <w:r w:rsidR="00040750" w:rsidRPr="004A7F3D">
        <w:rPr>
          <w:rFonts w:eastAsia="SimSun"/>
        </w:rPr>
        <w:t xml:space="preserve"> of the graduati</w:t>
      </w:r>
      <w:r w:rsidRPr="004A7F3D">
        <w:rPr>
          <w:rFonts w:eastAsia="SimSun"/>
        </w:rPr>
        <w:t>ng</w:t>
      </w:r>
      <w:r w:rsidR="00040750" w:rsidRPr="004A7F3D">
        <w:rPr>
          <w:rFonts w:eastAsia="SimSun"/>
        </w:rPr>
        <w:t xml:space="preserve"> class give a speech that evokes much laughter and is accompanied by photos of all </w:t>
      </w:r>
      <w:r w:rsidRPr="004A7F3D">
        <w:rPr>
          <w:rFonts w:eastAsia="SimSun"/>
        </w:rPr>
        <w:t xml:space="preserve">the </w:t>
      </w:r>
      <w:r w:rsidR="00040750" w:rsidRPr="004A7F3D">
        <w:rPr>
          <w:rFonts w:eastAsia="SimSun"/>
        </w:rPr>
        <w:t>student</w:t>
      </w:r>
      <w:r w:rsidR="00D764B2" w:rsidRPr="004A7F3D">
        <w:rPr>
          <w:rFonts w:eastAsia="SimSun"/>
        </w:rPr>
        <w:t xml:space="preserve">s </w:t>
      </w:r>
      <w:r w:rsidRPr="004A7F3D">
        <w:rPr>
          <w:rFonts w:eastAsia="SimSun"/>
        </w:rPr>
        <w:t>on</w:t>
      </w:r>
      <w:r w:rsidR="00266D43">
        <w:rPr>
          <w:rFonts w:eastAsia="SimSun"/>
        </w:rPr>
        <w:t xml:space="preserve"> class outings.</w:t>
      </w:r>
    </w:p>
    <w:p w14:paraId="69C99C3D" w14:textId="18F2180D" w:rsidR="00EE2467" w:rsidRPr="004A7F3D" w:rsidRDefault="00D764B2" w:rsidP="002533AB">
      <w:pPr>
        <w:pStyle w:val="Normal10"/>
        <w:rPr>
          <w:rFonts w:eastAsia="SimSun"/>
          <w:lang w:val="en-US"/>
        </w:rPr>
      </w:pPr>
      <w:r w:rsidRPr="004A7F3D">
        <w:rPr>
          <w:rFonts w:eastAsia="SimSun"/>
          <w:lang w:val="en-US"/>
        </w:rPr>
        <w:t>Then, after</w:t>
      </w:r>
      <w:r w:rsidR="00040750" w:rsidRPr="004A7F3D">
        <w:rPr>
          <w:rFonts w:eastAsia="SimSun"/>
          <w:lang w:val="en-US"/>
        </w:rPr>
        <w:t xml:space="preserve"> </w:t>
      </w:r>
      <w:r w:rsidR="00E86964" w:rsidRPr="004A7F3D">
        <w:rPr>
          <w:rFonts w:eastAsia="SimSun"/>
          <w:lang w:val="en-US"/>
        </w:rPr>
        <w:t>a</w:t>
      </w:r>
      <w:r w:rsidR="00040750" w:rsidRPr="004A7F3D">
        <w:rPr>
          <w:rFonts w:eastAsia="SimSun"/>
          <w:lang w:val="en-US"/>
        </w:rPr>
        <w:t xml:space="preserve"> musical intermission, the school principal gives his full speech before the diplomas</w:t>
      </w:r>
      <w:r w:rsidR="00E86964" w:rsidRPr="004A7F3D">
        <w:rPr>
          <w:rFonts w:eastAsia="SimSun"/>
          <w:lang w:val="en-US"/>
        </w:rPr>
        <w:t xml:space="preserve"> are handed out</w:t>
      </w:r>
      <w:r w:rsidR="00040750" w:rsidRPr="004A7F3D">
        <w:rPr>
          <w:rFonts w:eastAsia="SimSun"/>
          <w:lang w:val="en-US"/>
        </w:rPr>
        <w:t xml:space="preserve">. Starting with </w:t>
      </w:r>
      <w:r w:rsidR="00697C8F" w:rsidRPr="004A7F3D">
        <w:rPr>
          <w:rFonts w:eastAsia="SimSun"/>
          <w:lang w:val="en-US"/>
        </w:rPr>
        <w:t>p</w:t>
      </w:r>
      <w:r w:rsidR="00B6643A" w:rsidRPr="004A7F3D">
        <w:rPr>
          <w:rFonts w:eastAsia="SimSun"/>
          <w:lang w:val="en-US"/>
        </w:rPr>
        <w:t>olitical explanations and concern</w:t>
      </w:r>
      <w:r w:rsidR="00040750" w:rsidRPr="004A7F3D">
        <w:rPr>
          <w:rFonts w:eastAsia="SimSun"/>
          <w:lang w:val="en-US"/>
        </w:rPr>
        <w:t>s</w:t>
      </w:r>
      <w:r w:rsidR="00B6643A" w:rsidRPr="004A7F3D">
        <w:rPr>
          <w:rFonts w:eastAsia="SimSun"/>
          <w:lang w:val="en-US"/>
        </w:rPr>
        <w:t xml:space="preserve"> about changes and less</w:t>
      </w:r>
      <w:r w:rsidR="00E446B8" w:rsidRPr="004A7F3D">
        <w:rPr>
          <w:rFonts w:eastAsia="SimSun"/>
          <w:lang w:val="en-US"/>
        </w:rPr>
        <w:t>ened interest</w:t>
      </w:r>
      <w:r w:rsidR="00B6643A" w:rsidRPr="004A7F3D">
        <w:rPr>
          <w:rFonts w:eastAsia="SimSun"/>
          <w:lang w:val="en-US"/>
        </w:rPr>
        <w:t xml:space="preserve"> </w:t>
      </w:r>
      <w:r w:rsidR="00E446B8" w:rsidRPr="004A7F3D">
        <w:rPr>
          <w:rFonts w:eastAsia="SimSun"/>
          <w:lang w:val="en-US"/>
        </w:rPr>
        <w:t xml:space="preserve">from the German government in </w:t>
      </w:r>
      <w:r w:rsidR="00B6643A" w:rsidRPr="004A7F3D">
        <w:rPr>
          <w:rFonts w:eastAsia="SimSun"/>
          <w:lang w:val="en-US"/>
        </w:rPr>
        <w:t>fina</w:t>
      </w:r>
      <w:r w:rsidR="00040750" w:rsidRPr="004A7F3D">
        <w:rPr>
          <w:rFonts w:eastAsia="SimSun"/>
          <w:lang w:val="en-US"/>
        </w:rPr>
        <w:t>n</w:t>
      </w:r>
      <w:r w:rsidR="00B6643A" w:rsidRPr="004A7F3D">
        <w:rPr>
          <w:rFonts w:eastAsia="SimSun"/>
          <w:lang w:val="en-US"/>
        </w:rPr>
        <w:t xml:space="preserve">cing </w:t>
      </w:r>
      <w:r w:rsidR="002E1F20" w:rsidRPr="004A7F3D">
        <w:rPr>
          <w:rFonts w:eastAsia="SimSun"/>
          <w:lang w:val="en-US"/>
        </w:rPr>
        <w:t>German</w:t>
      </w:r>
      <w:r w:rsidR="00B6643A" w:rsidRPr="004A7F3D">
        <w:rPr>
          <w:rFonts w:eastAsia="SimSun"/>
          <w:lang w:val="en-US"/>
        </w:rPr>
        <w:t xml:space="preserve"> school</w:t>
      </w:r>
      <w:r w:rsidR="00E446B8" w:rsidRPr="004A7F3D">
        <w:rPr>
          <w:rFonts w:eastAsia="SimSun"/>
          <w:lang w:val="en-US"/>
        </w:rPr>
        <w:t>s</w:t>
      </w:r>
      <w:r w:rsidR="00B6643A" w:rsidRPr="004A7F3D">
        <w:rPr>
          <w:rFonts w:eastAsia="SimSun"/>
          <w:lang w:val="en-US"/>
        </w:rPr>
        <w:t xml:space="preserve"> abroad</w:t>
      </w:r>
      <w:r w:rsidR="00E446B8" w:rsidRPr="004A7F3D">
        <w:rPr>
          <w:rFonts w:eastAsia="SimSun"/>
          <w:lang w:val="en-US"/>
        </w:rPr>
        <w:t>,</w:t>
      </w:r>
      <w:r w:rsidR="00B6643A" w:rsidRPr="004A7F3D">
        <w:rPr>
          <w:rFonts w:eastAsia="SimSun"/>
          <w:lang w:val="en-US"/>
        </w:rPr>
        <w:t xml:space="preserve"> </w:t>
      </w:r>
      <w:r w:rsidR="00040750" w:rsidRPr="004A7F3D">
        <w:rPr>
          <w:rFonts w:eastAsia="SimSun"/>
          <w:lang w:val="en-US"/>
        </w:rPr>
        <w:t xml:space="preserve">the principal </w:t>
      </w:r>
      <w:r w:rsidR="00B6643A" w:rsidRPr="004A7F3D">
        <w:rPr>
          <w:rFonts w:eastAsia="SimSun"/>
          <w:lang w:val="en-US"/>
        </w:rPr>
        <w:t>appeal</w:t>
      </w:r>
      <w:r w:rsidR="00040750" w:rsidRPr="004A7F3D">
        <w:rPr>
          <w:rFonts w:eastAsia="SimSun"/>
          <w:lang w:val="en-US"/>
        </w:rPr>
        <w:t>s</w:t>
      </w:r>
      <w:r w:rsidR="00B6643A" w:rsidRPr="004A7F3D">
        <w:rPr>
          <w:rFonts w:eastAsia="SimSun"/>
          <w:lang w:val="en-US"/>
        </w:rPr>
        <w:t xml:space="preserve"> to parents and </w:t>
      </w:r>
      <w:r w:rsidR="002E1F20" w:rsidRPr="004A7F3D">
        <w:rPr>
          <w:rFonts w:eastAsia="SimSun"/>
          <w:lang w:val="en-US"/>
        </w:rPr>
        <w:t>German</w:t>
      </w:r>
      <w:r w:rsidR="00B6643A" w:rsidRPr="004A7F3D">
        <w:rPr>
          <w:rFonts w:eastAsia="SimSun"/>
          <w:lang w:val="en-US"/>
        </w:rPr>
        <w:t xml:space="preserve"> companies</w:t>
      </w:r>
      <w:r w:rsidR="00040750" w:rsidRPr="004A7F3D">
        <w:rPr>
          <w:rFonts w:eastAsia="SimSun"/>
          <w:lang w:val="en-US"/>
        </w:rPr>
        <w:t xml:space="preserve"> to </w:t>
      </w:r>
      <w:r w:rsidR="005A3AFC" w:rsidRPr="004A7F3D">
        <w:rPr>
          <w:rFonts w:eastAsia="SimSun"/>
          <w:lang w:val="en-US"/>
        </w:rPr>
        <w:t>make their needs for this support heard. After this politic</w:t>
      </w:r>
      <w:r w:rsidRPr="004A7F3D">
        <w:rPr>
          <w:rFonts w:eastAsia="SimSun"/>
          <w:lang w:val="en-US"/>
        </w:rPr>
        <w:t>al digression,</w:t>
      </w:r>
      <w:r w:rsidR="005A3AFC" w:rsidRPr="004A7F3D">
        <w:rPr>
          <w:rFonts w:eastAsia="SimSun"/>
          <w:lang w:val="en-US"/>
        </w:rPr>
        <w:t xml:space="preserve"> he announces the average g</w:t>
      </w:r>
      <w:r w:rsidRPr="004A7F3D">
        <w:rPr>
          <w:rFonts w:eastAsia="SimSun"/>
          <w:lang w:val="en-US"/>
        </w:rPr>
        <w:t>rades</w:t>
      </w:r>
      <w:r w:rsidR="005A3AFC" w:rsidRPr="004A7F3D">
        <w:rPr>
          <w:rFonts w:eastAsia="SimSun"/>
          <w:lang w:val="en-US"/>
        </w:rPr>
        <w:t xml:space="preserve"> and is</w:t>
      </w:r>
      <w:r w:rsidR="00B6643A" w:rsidRPr="004A7F3D">
        <w:rPr>
          <w:rFonts w:eastAsia="SimSun"/>
          <w:lang w:val="en-US"/>
        </w:rPr>
        <w:t xml:space="preserve"> proud of</w:t>
      </w:r>
      <w:r w:rsidR="005A3AFC" w:rsidRPr="004A7F3D">
        <w:rPr>
          <w:rFonts w:eastAsia="SimSun"/>
          <w:lang w:val="en-US"/>
        </w:rPr>
        <w:t xml:space="preserve"> the</w:t>
      </w:r>
      <w:r w:rsidR="00193824" w:rsidRPr="004A7F3D">
        <w:rPr>
          <w:rFonts w:eastAsia="SimSun"/>
          <w:lang w:val="en-US"/>
        </w:rPr>
        <w:t xml:space="preserve"> results that are, </w:t>
      </w:r>
      <w:r w:rsidR="005A3AFC" w:rsidRPr="004A7F3D">
        <w:rPr>
          <w:rFonts w:eastAsia="SimSun"/>
          <w:lang w:val="en-US"/>
        </w:rPr>
        <w:t xml:space="preserve">as he emphasizes, </w:t>
      </w:r>
      <w:r w:rsidR="00193824" w:rsidRPr="004A7F3D">
        <w:rPr>
          <w:rFonts w:eastAsia="SimSun"/>
          <w:lang w:val="en-US"/>
        </w:rPr>
        <w:t xml:space="preserve">above </w:t>
      </w:r>
      <w:r w:rsidR="00E446B8" w:rsidRPr="004A7F3D">
        <w:rPr>
          <w:rFonts w:eastAsia="SimSun"/>
          <w:lang w:val="en-US"/>
        </w:rPr>
        <w:t xml:space="preserve">the </w:t>
      </w:r>
      <w:r w:rsidR="00193824" w:rsidRPr="004A7F3D">
        <w:rPr>
          <w:rFonts w:eastAsia="SimSun"/>
          <w:lang w:val="en-US"/>
        </w:rPr>
        <w:t>G</w:t>
      </w:r>
      <w:r w:rsidR="00B6643A" w:rsidRPr="004A7F3D">
        <w:rPr>
          <w:rFonts w:eastAsia="SimSun"/>
          <w:lang w:val="en-US"/>
        </w:rPr>
        <w:t>erman average</w:t>
      </w:r>
      <w:r w:rsidR="005A3AFC" w:rsidRPr="004A7F3D">
        <w:rPr>
          <w:rFonts w:eastAsia="SimSun"/>
          <w:lang w:val="en-US"/>
        </w:rPr>
        <w:t xml:space="preserve">. He then </w:t>
      </w:r>
      <w:r w:rsidR="00E86964" w:rsidRPr="004A7F3D">
        <w:rPr>
          <w:rFonts w:eastAsia="SimSun"/>
          <w:lang w:val="en-US"/>
        </w:rPr>
        <w:t>recounts various</w:t>
      </w:r>
      <w:r w:rsidR="005A3AFC" w:rsidRPr="004A7F3D">
        <w:rPr>
          <w:rFonts w:eastAsia="SimSun"/>
          <w:lang w:val="en-US"/>
        </w:rPr>
        <w:t xml:space="preserve"> school events (trips, art</w:t>
      </w:r>
      <w:r w:rsidR="00E446B8" w:rsidRPr="004A7F3D">
        <w:rPr>
          <w:rFonts w:eastAsia="SimSun"/>
          <w:lang w:val="en-US"/>
        </w:rPr>
        <w:t>s,</w:t>
      </w:r>
      <w:r w:rsidR="005A3AFC" w:rsidRPr="004A7F3D">
        <w:rPr>
          <w:rFonts w:eastAsia="SimSun"/>
          <w:lang w:val="en-US"/>
        </w:rPr>
        <w:t xml:space="preserve"> and sport events</w:t>
      </w:r>
      <w:r w:rsidR="00B6643A" w:rsidRPr="004A7F3D">
        <w:rPr>
          <w:rFonts w:eastAsia="SimSun"/>
          <w:lang w:val="en-US"/>
        </w:rPr>
        <w:t>)</w:t>
      </w:r>
      <w:r w:rsidR="005A3AFC" w:rsidRPr="004A7F3D">
        <w:rPr>
          <w:rFonts w:eastAsia="SimSun"/>
          <w:lang w:val="en-US"/>
        </w:rPr>
        <w:t xml:space="preserve"> to stress </w:t>
      </w:r>
      <w:r w:rsidR="00E86964" w:rsidRPr="004A7F3D">
        <w:rPr>
          <w:rFonts w:eastAsia="SimSun"/>
          <w:lang w:val="en-US"/>
        </w:rPr>
        <w:t>how important it is to be involved</w:t>
      </w:r>
      <w:r w:rsidR="005A3AFC" w:rsidRPr="004A7F3D">
        <w:rPr>
          <w:rFonts w:eastAsia="SimSun"/>
          <w:lang w:val="en-US"/>
        </w:rPr>
        <w:t xml:space="preserve"> in such social activities</w:t>
      </w:r>
      <w:r w:rsidR="00E446B8" w:rsidRPr="004A7F3D">
        <w:rPr>
          <w:rFonts w:eastAsia="SimSun"/>
          <w:lang w:val="en-US"/>
        </w:rPr>
        <w:t>, in addition to earning good</w:t>
      </w:r>
      <w:r w:rsidR="005A3AFC" w:rsidRPr="004A7F3D">
        <w:rPr>
          <w:rFonts w:eastAsia="SimSun"/>
          <w:lang w:val="en-US"/>
        </w:rPr>
        <w:t xml:space="preserve"> grade</w:t>
      </w:r>
      <w:r w:rsidRPr="004A7F3D">
        <w:rPr>
          <w:rFonts w:eastAsia="SimSun"/>
          <w:lang w:val="en-US"/>
        </w:rPr>
        <w:t>s</w:t>
      </w:r>
      <w:r w:rsidR="005A3AFC" w:rsidRPr="004A7F3D">
        <w:rPr>
          <w:rFonts w:eastAsia="SimSun"/>
          <w:lang w:val="en-US"/>
        </w:rPr>
        <w:t>. Finally</w:t>
      </w:r>
      <w:r w:rsidR="006471EC" w:rsidRPr="004A7F3D">
        <w:rPr>
          <w:rFonts w:eastAsia="SimSun"/>
          <w:lang w:val="en-US"/>
        </w:rPr>
        <w:t xml:space="preserve">, he </w:t>
      </w:r>
      <w:r w:rsidR="005A3AFC" w:rsidRPr="004A7F3D">
        <w:rPr>
          <w:rFonts w:eastAsia="SimSun"/>
          <w:lang w:val="en-US"/>
        </w:rPr>
        <w:t>cite</w:t>
      </w:r>
      <w:r w:rsidR="00E446B8" w:rsidRPr="004A7F3D">
        <w:rPr>
          <w:rFonts w:eastAsia="SimSun"/>
          <w:lang w:val="en-US"/>
        </w:rPr>
        <w:t>s</w:t>
      </w:r>
      <w:r w:rsidR="005A3AFC" w:rsidRPr="004A7F3D">
        <w:rPr>
          <w:rFonts w:eastAsia="SimSun"/>
          <w:lang w:val="en-US"/>
        </w:rPr>
        <w:t xml:space="preserve"> </w:t>
      </w:r>
      <w:r w:rsidR="00E86964" w:rsidRPr="004A7F3D">
        <w:rPr>
          <w:rFonts w:eastAsia="SimSun"/>
          <w:lang w:val="en-US"/>
        </w:rPr>
        <w:t xml:space="preserve">Johann Wolfgang von </w:t>
      </w:r>
      <w:r w:rsidR="005A3AFC" w:rsidRPr="004A7F3D">
        <w:rPr>
          <w:rFonts w:eastAsia="SimSun"/>
          <w:lang w:val="en-US"/>
        </w:rPr>
        <w:t>Goethe who</w:t>
      </w:r>
      <w:r w:rsidR="00E446B8" w:rsidRPr="004A7F3D">
        <w:rPr>
          <w:rFonts w:eastAsia="SimSun"/>
          <w:lang w:val="en-US"/>
        </w:rPr>
        <w:t>,</w:t>
      </w:r>
      <w:r w:rsidR="005A3AFC" w:rsidRPr="004A7F3D">
        <w:rPr>
          <w:rFonts w:eastAsia="SimSun"/>
          <w:lang w:val="en-US"/>
        </w:rPr>
        <w:t xml:space="preserve"> according to him</w:t>
      </w:r>
      <w:r w:rsidR="00E446B8" w:rsidRPr="004A7F3D">
        <w:rPr>
          <w:rFonts w:eastAsia="SimSun"/>
          <w:lang w:val="en-US"/>
        </w:rPr>
        <w:t>,</w:t>
      </w:r>
      <w:r w:rsidR="005A3AFC" w:rsidRPr="004A7F3D">
        <w:rPr>
          <w:rFonts w:eastAsia="SimSun"/>
          <w:lang w:val="en-US"/>
        </w:rPr>
        <w:t xml:space="preserve"> </w:t>
      </w:r>
      <w:r w:rsidR="00322175" w:rsidRPr="004A7F3D">
        <w:rPr>
          <w:rFonts w:eastAsia="SimSun"/>
          <w:lang w:val="en-US"/>
        </w:rPr>
        <w:t>said that “parents</w:t>
      </w:r>
      <w:r w:rsidR="005A3AFC" w:rsidRPr="004A7F3D">
        <w:rPr>
          <w:rFonts w:eastAsia="SimSun"/>
          <w:lang w:val="en-US"/>
        </w:rPr>
        <w:t xml:space="preserve"> should give roots and wings to children</w:t>
      </w:r>
      <w:r w:rsidR="00322175" w:rsidRPr="004A7F3D">
        <w:rPr>
          <w:rFonts w:eastAsia="SimSun"/>
          <w:lang w:val="en-US"/>
        </w:rPr>
        <w:t>”</w:t>
      </w:r>
      <w:r w:rsidR="005A3AFC" w:rsidRPr="004A7F3D">
        <w:rPr>
          <w:rFonts w:eastAsia="SimSun"/>
          <w:lang w:val="en-US"/>
        </w:rPr>
        <w:t xml:space="preserve"> </w:t>
      </w:r>
      <w:r w:rsidR="00E446B8" w:rsidRPr="004A7F3D">
        <w:rPr>
          <w:rFonts w:eastAsia="SimSun"/>
          <w:lang w:val="en-US"/>
        </w:rPr>
        <w:t>(</w:t>
      </w:r>
      <w:proofErr w:type="spellStart"/>
      <w:r w:rsidR="00B6643A" w:rsidRPr="004A7F3D">
        <w:rPr>
          <w:rFonts w:eastAsia="SimSun"/>
          <w:lang w:val="en-US"/>
        </w:rPr>
        <w:t>Wurzeln</w:t>
      </w:r>
      <w:proofErr w:type="spellEnd"/>
      <w:r w:rsidR="00B6643A" w:rsidRPr="004A7F3D">
        <w:rPr>
          <w:rFonts w:eastAsia="SimSun"/>
          <w:lang w:val="en-US"/>
        </w:rPr>
        <w:t xml:space="preserve"> und </w:t>
      </w:r>
      <w:proofErr w:type="spellStart"/>
      <w:r w:rsidR="00B6643A" w:rsidRPr="004A7F3D">
        <w:rPr>
          <w:rFonts w:eastAsia="SimSun"/>
          <w:lang w:val="en-US"/>
        </w:rPr>
        <w:t>Flügel</w:t>
      </w:r>
      <w:proofErr w:type="spellEnd"/>
      <w:r w:rsidR="00B6643A" w:rsidRPr="004A7F3D">
        <w:rPr>
          <w:rFonts w:eastAsia="SimSun"/>
          <w:lang w:val="en-US"/>
        </w:rPr>
        <w:t xml:space="preserve"> </w:t>
      </w:r>
      <w:proofErr w:type="spellStart"/>
      <w:r w:rsidR="00B6643A" w:rsidRPr="004A7F3D">
        <w:rPr>
          <w:rFonts w:eastAsia="SimSun"/>
          <w:lang w:val="en-US"/>
        </w:rPr>
        <w:t>soll</w:t>
      </w:r>
      <w:proofErr w:type="spellEnd"/>
      <w:r w:rsidR="00B6643A" w:rsidRPr="004A7F3D">
        <w:rPr>
          <w:rFonts w:eastAsia="SimSun"/>
          <w:lang w:val="en-US"/>
        </w:rPr>
        <w:t xml:space="preserve"> man den </w:t>
      </w:r>
      <w:proofErr w:type="spellStart"/>
      <w:r w:rsidR="00B6643A" w:rsidRPr="004A7F3D">
        <w:rPr>
          <w:rFonts w:eastAsia="SimSun"/>
          <w:lang w:val="en-US"/>
        </w:rPr>
        <w:t>Kindern</w:t>
      </w:r>
      <w:proofErr w:type="spellEnd"/>
      <w:r w:rsidR="00B6643A" w:rsidRPr="004A7F3D">
        <w:rPr>
          <w:rFonts w:eastAsia="SimSun"/>
          <w:lang w:val="en-US"/>
        </w:rPr>
        <w:t xml:space="preserve"> </w:t>
      </w:r>
      <w:proofErr w:type="spellStart"/>
      <w:r w:rsidR="00B6643A" w:rsidRPr="004A7F3D">
        <w:rPr>
          <w:rFonts w:eastAsia="SimSun"/>
          <w:lang w:val="en-US"/>
        </w:rPr>
        <w:t>mitgeben</w:t>
      </w:r>
      <w:proofErr w:type="spellEnd"/>
      <w:r w:rsidR="00E446B8" w:rsidRPr="004A7F3D">
        <w:rPr>
          <w:rFonts w:eastAsia="SimSun"/>
          <w:lang w:val="en-US"/>
        </w:rPr>
        <w:t>)</w:t>
      </w:r>
      <w:r w:rsidR="005A3AFC" w:rsidRPr="004A7F3D">
        <w:rPr>
          <w:rFonts w:eastAsia="SimSun"/>
          <w:lang w:val="en-US"/>
        </w:rPr>
        <w:t xml:space="preserve">. He elaborates on the </w:t>
      </w:r>
      <w:r w:rsidR="00EE2467" w:rsidRPr="004A7F3D">
        <w:rPr>
          <w:rFonts w:eastAsia="SimSun"/>
          <w:lang w:val="en-US"/>
        </w:rPr>
        <w:t>relation</w:t>
      </w:r>
      <w:r w:rsidR="000C1CE8" w:rsidRPr="004A7F3D">
        <w:rPr>
          <w:rFonts w:eastAsia="SimSun"/>
          <w:lang w:val="en-US"/>
        </w:rPr>
        <w:t>s students have</w:t>
      </w:r>
      <w:r w:rsidR="00EE2467" w:rsidRPr="004A7F3D">
        <w:rPr>
          <w:rFonts w:eastAsia="SimSun"/>
          <w:lang w:val="en-US"/>
        </w:rPr>
        <w:t xml:space="preserve"> to different place</w:t>
      </w:r>
      <w:r w:rsidR="00C2732D" w:rsidRPr="004A7F3D">
        <w:rPr>
          <w:rFonts w:eastAsia="SimSun"/>
          <w:lang w:val="en-US"/>
        </w:rPr>
        <w:t>s</w:t>
      </w:r>
      <w:r w:rsidR="005A3AFC" w:rsidRPr="004A7F3D">
        <w:rPr>
          <w:rFonts w:eastAsia="SimSun"/>
          <w:lang w:val="en-US"/>
        </w:rPr>
        <w:t xml:space="preserve"> and </w:t>
      </w:r>
      <w:r w:rsidR="000C1CE8" w:rsidRPr="004A7F3D">
        <w:rPr>
          <w:rFonts w:eastAsia="SimSun"/>
          <w:lang w:val="en-US"/>
        </w:rPr>
        <w:t xml:space="preserve">how </w:t>
      </w:r>
      <w:r w:rsidR="00EE2467" w:rsidRPr="004A7F3D">
        <w:rPr>
          <w:rFonts w:eastAsia="SimSun"/>
          <w:lang w:val="en-US"/>
        </w:rPr>
        <w:t>many wil</w:t>
      </w:r>
      <w:r w:rsidR="005A3AFC" w:rsidRPr="004A7F3D">
        <w:rPr>
          <w:rFonts w:eastAsia="SimSun"/>
          <w:lang w:val="en-US"/>
        </w:rPr>
        <w:t>l move to Germany</w:t>
      </w:r>
      <w:r w:rsidR="000C1CE8" w:rsidRPr="004A7F3D">
        <w:rPr>
          <w:rFonts w:eastAsia="SimSun"/>
          <w:lang w:val="en-US"/>
        </w:rPr>
        <w:t>,</w:t>
      </w:r>
      <w:r w:rsidR="005A3AFC" w:rsidRPr="004A7F3D">
        <w:rPr>
          <w:rFonts w:eastAsia="SimSun"/>
          <w:lang w:val="en-US"/>
        </w:rPr>
        <w:t xml:space="preserve"> Switzer</w:t>
      </w:r>
      <w:r w:rsidR="00EE2467" w:rsidRPr="004A7F3D">
        <w:rPr>
          <w:rFonts w:eastAsia="SimSun"/>
          <w:lang w:val="en-US"/>
        </w:rPr>
        <w:t>land</w:t>
      </w:r>
      <w:r w:rsidR="00322175" w:rsidRPr="004A7F3D">
        <w:rPr>
          <w:rFonts w:eastAsia="SimSun"/>
          <w:lang w:val="en-US"/>
        </w:rPr>
        <w:t>,</w:t>
      </w:r>
      <w:r w:rsidR="00EE2467" w:rsidRPr="004A7F3D">
        <w:rPr>
          <w:rFonts w:eastAsia="SimSun"/>
          <w:lang w:val="en-US"/>
        </w:rPr>
        <w:t xml:space="preserve"> o</w:t>
      </w:r>
      <w:r w:rsidR="005A3AFC" w:rsidRPr="004A7F3D">
        <w:rPr>
          <w:rFonts w:eastAsia="SimSun"/>
          <w:lang w:val="en-US"/>
        </w:rPr>
        <w:t xml:space="preserve">r </w:t>
      </w:r>
      <w:r w:rsidR="00322175" w:rsidRPr="004A7F3D">
        <w:rPr>
          <w:rFonts w:eastAsia="SimSun"/>
          <w:lang w:val="en-US"/>
        </w:rPr>
        <w:t xml:space="preserve">wherever </w:t>
      </w:r>
      <w:r w:rsidR="00567C4A" w:rsidRPr="004A7F3D">
        <w:rPr>
          <w:rFonts w:eastAsia="SimSun"/>
          <w:lang w:val="en-US"/>
        </w:rPr>
        <w:t>their roots</w:t>
      </w:r>
      <w:r w:rsidR="00322175" w:rsidRPr="004A7F3D">
        <w:rPr>
          <w:rFonts w:eastAsia="SimSun"/>
          <w:lang w:val="en-US"/>
        </w:rPr>
        <w:t xml:space="preserve"> are</w:t>
      </w:r>
      <w:r w:rsidR="00567C4A" w:rsidRPr="004A7F3D">
        <w:rPr>
          <w:rFonts w:eastAsia="SimSun"/>
          <w:lang w:val="en-US"/>
        </w:rPr>
        <w:t>. However, he declare</w:t>
      </w:r>
      <w:r w:rsidR="005A3AFC" w:rsidRPr="004A7F3D">
        <w:rPr>
          <w:rFonts w:eastAsia="SimSun"/>
          <w:lang w:val="en-US"/>
        </w:rPr>
        <w:t xml:space="preserve">s “one part of your roots is also our school” </w:t>
      </w:r>
      <w:r w:rsidR="000C1CE8" w:rsidRPr="004A7F3D">
        <w:rPr>
          <w:rFonts w:eastAsia="SimSun"/>
          <w:lang w:val="en-US"/>
        </w:rPr>
        <w:t>(</w:t>
      </w:r>
      <w:r w:rsidR="005A3AFC" w:rsidRPr="004A7F3D">
        <w:rPr>
          <w:rFonts w:eastAsia="SimSun"/>
          <w:lang w:val="en-US"/>
        </w:rPr>
        <w:t>“</w:t>
      </w:r>
      <w:proofErr w:type="spellStart"/>
      <w:r w:rsidR="00EE2467" w:rsidRPr="004A7F3D">
        <w:rPr>
          <w:rFonts w:eastAsia="SimSun"/>
          <w:lang w:val="en-US"/>
        </w:rPr>
        <w:t>aber</w:t>
      </w:r>
      <w:proofErr w:type="spellEnd"/>
      <w:r w:rsidR="00EE2467" w:rsidRPr="004A7F3D">
        <w:rPr>
          <w:rFonts w:eastAsia="SimSun"/>
          <w:lang w:val="en-US"/>
        </w:rPr>
        <w:t xml:space="preserve"> </w:t>
      </w:r>
      <w:proofErr w:type="spellStart"/>
      <w:r w:rsidR="00EE2467" w:rsidRPr="004A7F3D">
        <w:rPr>
          <w:rFonts w:eastAsia="SimSun"/>
          <w:lang w:val="en-US"/>
        </w:rPr>
        <w:t>ein</w:t>
      </w:r>
      <w:proofErr w:type="spellEnd"/>
      <w:r w:rsidR="00EE2467" w:rsidRPr="004A7F3D">
        <w:rPr>
          <w:rFonts w:eastAsia="SimSun"/>
          <w:lang w:val="en-US"/>
        </w:rPr>
        <w:t xml:space="preserve"> </w:t>
      </w:r>
      <w:proofErr w:type="spellStart"/>
      <w:r w:rsidR="00EE2467" w:rsidRPr="004A7F3D">
        <w:rPr>
          <w:rFonts w:eastAsia="SimSun"/>
          <w:lang w:val="en-US"/>
        </w:rPr>
        <w:t>Teil</w:t>
      </w:r>
      <w:proofErr w:type="spellEnd"/>
      <w:r w:rsidR="00EE2467" w:rsidRPr="004A7F3D">
        <w:rPr>
          <w:rFonts w:eastAsia="SimSun"/>
          <w:lang w:val="en-US"/>
        </w:rPr>
        <w:t xml:space="preserve"> </w:t>
      </w:r>
      <w:proofErr w:type="spellStart"/>
      <w:r w:rsidR="00EE2467" w:rsidRPr="004A7F3D">
        <w:rPr>
          <w:rFonts w:eastAsia="SimSun"/>
          <w:lang w:val="en-US"/>
        </w:rPr>
        <w:t>eurer</w:t>
      </w:r>
      <w:proofErr w:type="spellEnd"/>
      <w:r w:rsidR="00EE2467" w:rsidRPr="004A7F3D">
        <w:rPr>
          <w:rFonts w:eastAsia="SimSun"/>
          <w:lang w:val="en-US"/>
        </w:rPr>
        <w:t xml:space="preserve"> </w:t>
      </w:r>
      <w:proofErr w:type="spellStart"/>
      <w:r w:rsidR="00EE2467" w:rsidRPr="004A7F3D">
        <w:rPr>
          <w:rFonts w:eastAsia="SimSun"/>
          <w:lang w:val="en-US"/>
        </w:rPr>
        <w:t>Wurzeln</w:t>
      </w:r>
      <w:proofErr w:type="spellEnd"/>
      <w:r w:rsidR="00EE2467" w:rsidRPr="004A7F3D">
        <w:rPr>
          <w:rFonts w:eastAsia="SimSun"/>
          <w:lang w:val="en-US"/>
        </w:rPr>
        <w:t xml:space="preserve"> </w:t>
      </w:r>
      <w:proofErr w:type="spellStart"/>
      <w:proofErr w:type="gramStart"/>
      <w:r w:rsidR="00EE2467" w:rsidRPr="004A7F3D">
        <w:rPr>
          <w:rFonts w:eastAsia="SimSun"/>
          <w:lang w:val="en-US"/>
        </w:rPr>
        <w:t>ist</w:t>
      </w:r>
      <w:proofErr w:type="spellEnd"/>
      <w:proofErr w:type="gramEnd"/>
      <w:r w:rsidR="00EE2467" w:rsidRPr="004A7F3D">
        <w:rPr>
          <w:rFonts w:eastAsia="SimSun"/>
          <w:lang w:val="en-US"/>
        </w:rPr>
        <w:t xml:space="preserve"> auch </w:t>
      </w:r>
      <w:proofErr w:type="spellStart"/>
      <w:r w:rsidR="00EE2467" w:rsidRPr="004A7F3D">
        <w:rPr>
          <w:rFonts w:eastAsia="SimSun"/>
          <w:lang w:val="en-US"/>
        </w:rPr>
        <w:t>unsere</w:t>
      </w:r>
      <w:proofErr w:type="spellEnd"/>
      <w:r w:rsidR="00EE2467" w:rsidRPr="004A7F3D">
        <w:rPr>
          <w:rFonts w:eastAsia="SimSun"/>
          <w:lang w:val="en-US"/>
        </w:rPr>
        <w:t xml:space="preserve"> </w:t>
      </w:r>
      <w:proofErr w:type="spellStart"/>
      <w:r w:rsidR="00EE2467" w:rsidRPr="004A7F3D">
        <w:rPr>
          <w:rFonts w:eastAsia="SimSun"/>
          <w:lang w:val="en-US"/>
        </w:rPr>
        <w:t>Schule</w:t>
      </w:r>
      <w:proofErr w:type="spellEnd"/>
      <w:r w:rsidR="00EE2467" w:rsidRPr="004A7F3D">
        <w:rPr>
          <w:rFonts w:eastAsia="SimSun"/>
          <w:lang w:val="en-US"/>
        </w:rPr>
        <w:t>”</w:t>
      </w:r>
      <w:r w:rsidR="000C1CE8" w:rsidRPr="004A7F3D">
        <w:rPr>
          <w:rFonts w:eastAsia="SimSun"/>
          <w:lang w:val="en-US"/>
        </w:rPr>
        <w:t>), naming</w:t>
      </w:r>
      <w:r w:rsidR="005A3AFC" w:rsidRPr="004A7F3D">
        <w:rPr>
          <w:rFonts w:eastAsia="SimSun"/>
          <w:lang w:val="en-US"/>
        </w:rPr>
        <w:t xml:space="preserve"> a few </w:t>
      </w:r>
      <w:r w:rsidR="00EE2467" w:rsidRPr="004A7F3D">
        <w:rPr>
          <w:rFonts w:eastAsia="SimSun"/>
          <w:lang w:val="en-US"/>
        </w:rPr>
        <w:t>students who have been</w:t>
      </w:r>
      <w:r w:rsidR="005A3AFC" w:rsidRPr="004A7F3D">
        <w:rPr>
          <w:rFonts w:eastAsia="SimSun"/>
          <w:lang w:val="en-US"/>
        </w:rPr>
        <w:t xml:space="preserve"> in Shanghai since kindergarten. He then turns to the secon</w:t>
      </w:r>
      <w:r w:rsidR="00954C69" w:rsidRPr="004A7F3D">
        <w:rPr>
          <w:rFonts w:eastAsia="SimSun"/>
          <w:lang w:val="en-US"/>
        </w:rPr>
        <w:t>d</w:t>
      </w:r>
      <w:r w:rsidR="005A3AFC" w:rsidRPr="004A7F3D">
        <w:rPr>
          <w:rFonts w:eastAsia="SimSun"/>
          <w:lang w:val="en-US"/>
        </w:rPr>
        <w:t xml:space="preserve"> part of Goethe’</w:t>
      </w:r>
      <w:r w:rsidRPr="004A7F3D">
        <w:rPr>
          <w:rFonts w:eastAsia="SimSun"/>
          <w:lang w:val="en-US"/>
        </w:rPr>
        <w:t>s</w:t>
      </w:r>
      <w:r w:rsidR="005A3AFC" w:rsidRPr="004A7F3D">
        <w:rPr>
          <w:rFonts w:eastAsia="SimSun"/>
          <w:lang w:val="en-US"/>
        </w:rPr>
        <w:t xml:space="preserve"> suggestion for educating children</w:t>
      </w:r>
      <w:r w:rsidR="003A63F6" w:rsidRPr="004A7F3D">
        <w:rPr>
          <w:rFonts w:cs="Arial"/>
          <w:lang w:val="en-US"/>
        </w:rPr>
        <w:t>—</w:t>
      </w:r>
      <w:r w:rsidR="005A3AFC" w:rsidRPr="004A7F3D">
        <w:rPr>
          <w:rFonts w:eastAsia="SimSun"/>
          <w:lang w:val="en-US"/>
        </w:rPr>
        <w:t>the wings:</w:t>
      </w:r>
    </w:p>
    <w:p w14:paraId="2286B599" w14:textId="3D8682C8" w:rsidR="0035645F" w:rsidRPr="004A7F3D" w:rsidRDefault="00D764B2" w:rsidP="002533AB">
      <w:pPr>
        <w:pStyle w:val="IndentQuote"/>
      </w:pPr>
      <w:r w:rsidRPr="004A7F3D">
        <w:t xml:space="preserve">Your wings </w:t>
      </w:r>
      <w:r w:rsidR="006F0C48" w:rsidRPr="004A7F3D">
        <w:t>are</w:t>
      </w:r>
      <w:r w:rsidR="000C1CE8" w:rsidRPr="004A7F3D">
        <w:t>—</w:t>
      </w:r>
      <w:r w:rsidR="00954C69" w:rsidRPr="004A7F3D">
        <w:t>not only because of all the miles that you ha</w:t>
      </w:r>
      <w:r w:rsidR="006F0C48" w:rsidRPr="004A7F3D">
        <w:t xml:space="preserve">ve already </w:t>
      </w:r>
      <w:r w:rsidR="00322175" w:rsidRPr="004A7F3D">
        <w:t>travelled</w:t>
      </w:r>
      <w:r w:rsidR="006F0C48" w:rsidRPr="004A7F3D">
        <w:t xml:space="preserve"> up in the air</w:t>
      </w:r>
      <w:r w:rsidR="000C1CE8" w:rsidRPr="004A7F3D">
        <w:t>—</w:t>
      </w:r>
      <w:r w:rsidR="006F0C48" w:rsidRPr="004A7F3D">
        <w:t xml:space="preserve">much stronger and more </w:t>
      </w:r>
      <w:r w:rsidR="00322175" w:rsidRPr="004A7F3D">
        <w:t xml:space="preserve">flexible </w:t>
      </w:r>
      <w:r w:rsidR="00954C69" w:rsidRPr="004A7F3D">
        <w:t xml:space="preserve">than </w:t>
      </w:r>
      <w:r w:rsidR="00322175" w:rsidRPr="004A7F3D">
        <w:t>those</w:t>
      </w:r>
      <w:r w:rsidR="006F0C48" w:rsidRPr="004A7F3D">
        <w:t xml:space="preserve"> of your future classmates at</w:t>
      </w:r>
      <w:r w:rsidR="00954C69" w:rsidRPr="004A7F3D">
        <w:t xml:space="preserve"> un</w:t>
      </w:r>
      <w:r w:rsidR="006F0C48" w:rsidRPr="004A7F3D">
        <w:t>iversity</w:t>
      </w:r>
      <w:r w:rsidR="00954C69" w:rsidRPr="004A7F3D">
        <w:t>. They will carry you</w:t>
      </w:r>
      <w:r w:rsidR="006F0C48" w:rsidRPr="004A7F3D">
        <w:t>. You will realize</w:t>
      </w:r>
      <w:r w:rsidR="00322175" w:rsidRPr="004A7F3D">
        <w:t>:</w:t>
      </w:r>
      <w:r w:rsidR="006F0C48" w:rsidRPr="004A7F3D">
        <w:t xml:space="preserve"> </w:t>
      </w:r>
      <w:r w:rsidR="00322175" w:rsidRPr="004A7F3D">
        <w:t>y</w:t>
      </w:r>
      <w:r w:rsidR="006F0C48" w:rsidRPr="004A7F3D">
        <w:t xml:space="preserve">ou, as </w:t>
      </w:r>
      <w:r w:rsidR="00954C69" w:rsidRPr="004A7F3D">
        <w:t>the graduates of a German school abroad […], are special. This should not be a reason to become arrogant</w:t>
      </w:r>
      <w:r w:rsidR="000C1CE8" w:rsidRPr="004A7F3D">
        <w:t>—</w:t>
      </w:r>
      <w:r w:rsidR="00954C69" w:rsidRPr="004A7F3D">
        <w:t>and you aren’t. Public-spirited, cool, and nice young people exist everywhere. You will nonetheless attract attention. Because the experiences one brings along, the things you know and are familiar with</w:t>
      </w:r>
      <w:r w:rsidR="00C2732D" w:rsidRPr="004A7F3D">
        <w:t>,</w:t>
      </w:r>
      <w:r w:rsidR="00954C69" w:rsidRPr="004A7F3D">
        <w:t xml:space="preserve"> stick to </w:t>
      </w:r>
      <w:r w:rsidR="00FC175F" w:rsidRPr="004A7F3D">
        <w:t>you</w:t>
      </w:r>
      <w:r w:rsidR="00954C69" w:rsidRPr="004A7F3D">
        <w:t xml:space="preserve"> like a</w:t>
      </w:r>
      <w:r w:rsidR="00FC175F" w:rsidRPr="004A7F3D">
        <w:t xml:space="preserve"> </w:t>
      </w:r>
      <w:r w:rsidR="00954C69" w:rsidRPr="004A7F3D">
        <w:t>second skin.</w:t>
      </w:r>
      <w:r w:rsidR="00FC175F" w:rsidRPr="004A7F3D">
        <w:t xml:space="preserve"> And something </w:t>
      </w:r>
      <w:r w:rsidR="000165B7" w:rsidRPr="004A7F3D">
        <w:t xml:space="preserve">else is sticking to you that </w:t>
      </w:r>
      <w:proofErr w:type="gramStart"/>
      <w:r w:rsidR="000165B7" w:rsidRPr="004A7F3D">
        <w:t>is</w:t>
      </w:r>
      <w:proofErr w:type="gramEnd"/>
      <w:r w:rsidR="000165B7" w:rsidRPr="004A7F3D">
        <w:t xml:space="preserve"> </w:t>
      </w:r>
      <w:r w:rsidR="00FC175F" w:rsidRPr="004A7F3D">
        <w:t xml:space="preserve">different </w:t>
      </w:r>
      <w:r w:rsidRPr="004A7F3D">
        <w:t>to most other youths</w:t>
      </w:r>
      <w:r w:rsidR="000C1CE8" w:rsidRPr="004A7F3D">
        <w:t>—</w:t>
      </w:r>
      <w:r w:rsidR="00FC175F" w:rsidRPr="004A7F3D">
        <w:t>namely</w:t>
      </w:r>
      <w:r w:rsidR="000C1CE8" w:rsidRPr="004A7F3D">
        <w:t>,</w:t>
      </w:r>
      <w:r w:rsidR="00FC175F" w:rsidRPr="004A7F3D">
        <w:t xml:space="preserve"> a certain familiarity with the world, a familiarity with things that are different and foreign to others. Due to your experiences in the world</w:t>
      </w:r>
      <w:r w:rsidR="000C1CE8" w:rsidRPr="004A7F3D">
        <w:t>,</w:t>
      </w:r>
      <w:r w:rsidR="00FC175F" w:rsidRPr="004A7F3D">
        <w:t xml:space="preserve"> you are in some respects more independent, flexible, and open and therefore you will see and grasp more opportunities. However, </w:t>
      </w:r>
      <w:r w:rsidR="000C1CE8" w:rsidRPr="004A7F3D">
        <w:t>others</w:t>
      </w:r>
      <w:r w:rsidR="00FC175F" w:rsidRPr="004A7F3D">
        <w:t xml:space="preserve"> also have special expectations </w:t>
      </w:r>
      <w:r w:rsidR="000C1CE8" w:rsidRPr="004A7F3D">
        <w:t>of</w:t>
      </w:r>
      <w:r w:rsidR="00FC175F" w:rsidRPr="004A7F3D">
        <w:t xml:space="preserve"> you. I am sure</w:t>
      </w:r>
      <w:r w:rsidR="000C1CE8" w:rsidRPr="004A7F3D">
        <w:t>—</w:t>
      </w:r>
      <w:r w:rsidR="00FC175F" w:rsidRPr="004A7F3D">
        <w:t>we are sure</w:t>
      </w:r>
      <w:r w:rsidR="000C1CE8" w:rsidRPr="004A7F3D">
        <w:t>—</w:t>
      </w:r>
      <w:r w:rsidR="00FC175F" w:rsidRPr="004A7F3D">
        <w:t>you will be able to meet these. We are sure you will fly.</w:t>
      </w:r>
      <w:r w:rsidR="00FC175F" w:rsidRPr="004A7F3D">
        <w:rPr>
          <w:rStyle w:val="Funotenzeichen"/>
        </w:rPr>
        <w:footnoteReference w:id="9"/>
      </w:r>
    </w:p>
    <w:p w14:paraId="1EE15DC1" w14:textId="7D846F37" w:rsidR="00C919BF" w:rsidRPr="004A7F3D" w:rsidRDefault="006471EC" w:rsidP="007C5622">
      <w:pPr>
        <w:pStyle w:val="Normal1"/>
        <w:rPr>
          <w:rFonts w:eastAsia="SimSun"/>
          <w:lang w:val="en-US"/>
        </w:rPr>
      </w:pPr>
      <w:r w:rsidRPr="004A7F3D">
        <w:rPr>
          <w:rFonts w:eastAsia="SimSun"/>
          <w:lang w:val="en-US"/>
        </w:rPr>
        <w:lastRenderedPageBreak/>
        <w:t xml:space="preserve">This </w:t>
      </w:r>
      <w:r w:rsidR="002533AB">
        <w:rPr>
          <w:rFonts w:eastAsia="SimSun"/>
          <w:lang w:val="en-US"/>
        </w:rPr>
        <w:t>sentiment,</w:t>
      </w:r>
      <w:r w:rsidR="000C1CE8" w:rsidRPr="004A7F3D">
        <w:rPr>
          <w:rFonts w:eastAsia="SimSun"/>
          <w:lang w:val="en-US"/>
        </w:rPr>
        <w:t xml:space="preserve"> which</w:t>
      </w:r>
      <w:r w:rsidRPr="004A7F3D">
        <w:rPr>
          <w:rFonts w:eastAsia="SimSun"/>
          <w:lang w:val="en-US"/>
        </w:rPr>
        <w:t xml:space="preserve"> I </w:t>
      </w:r>
      <w:r w:rsidR="000C1CE8" w:rsidRPr="004A7F3D">
        <w:rPr>
          <w:rFonts w:eastAsia="SimSun"/>
          <w:lang w:val="en-US"/>
        </w:rPr>
        <w:t xml:space="preserve">have </w:t>
      </w:r>
      <w:r w:rsidRPr="004A7F3D">
        <w:rPr>
          <w:rFonts w:eastAsia="SimSun"/>
          <w:lang w:val="en-US"/>
        </w:rPr>
        <w:t>tried to reconstruct</w:t>
      </w:r>
      <w:r w:rsidR="000C1CE8" w:rsidRPr="004A7F3D">
        <w:rPr>
          <w:rFonts w:eastAsia="SimSun"/>
          <w:lang w:val="en-US"/>
        </w:rPr>
        <w:t xml:space="preserve"> </w:t>
      </w:r>
      <w:r w:rsidR="002533AB">
        <w:rPr>
          <w:rFonts w:eastAsia="SimSun"/>
          <w:lang w:val="en-US"/>
        </w:rPr>
        <w:t xml:space="preserve">here </w:t>
      </w:r>
      <w:r w:rsidRPr="004A7F3D">
        <w:rPr>
          <w:rFonts w:eastAsia="SimSun"/>
          <w:lang w:val="en-US"/>
        </w:rPr>
        <w:t>from my frenetic</w:t>
      </w:r>
      <w:r w:rsidR="0011691B" w:rsidRPr="004A7F3D">
        <w:rPr>
          <w:rFonts w:eastAsia="SimSun"/>
          <w:lang w:val="en-US"/>
        </w:rPr>
        <w:t>ally</w:t>
      </w:r>
      <w:r w:rsidR="002533AB">
        <w:rPr>
          <w:rFonts w:eastAsia="SimSun"/>
          <w:lang w:val="en-US"/>
        </w:rPr>
        <w:t>-</w:t>
      </w:r>
      <w:r w:rsidR="0011691B" w:rsidRPr="004A7F3D">
        <w:rPr>
          <w:rFonts w:eastAsia="SimSun"/>
          <w:lang w:val="en-US"/>
        </w:rPr>
        <w:t>scribbled</w:t>
      </w:r>
      <w:r w:rsidRPr="004A7F3D">
        <w:rPr>
          <w:rFonts w:eastAsia="SimSun"/>
          <w:lang w:val="en-US"/>
        </w:rPr>
        <w:t xml:space="preserve"> notes, marks the end of the principal’s speech and is met with enthusiastic applause. Interestingly, it mirrors the </w:t>
      </w:r>
      <w:r w:rsidR="00C919BF" w:rsidRPr="004A7F3D">
        <w:rPr>
          <w:rFonts w:eastAsia="SimSun"/>
          <w:lang w:val="en-US"/>
        </w:rPr>
        <w:t>narra</w:t>
      </w:r>
      <w:r w:rsidRPr="004A7F3D">
        <w:rPr>
          <w:rFonts w:eastAsia="SimSun"/>
          <w:lang w:val="en-US"/>
        </w:rPr>
        <w:t>tive of privilege and pressure that I came across in students’ descriptions of international schoo</w:t>
      </w:r>
      <w:r w:rsidR="001E415C" w:rsidRPr="004A7F3D">
        <w:rPr>
          <w:rFonts w:eastAsia="SimSun"/>
          <w:lang w:val="en-US"/>
        </w:rPr>
        <w:t xml:space="preserve">ling that </w:t>
      </w:r>
      <w:r w:rsidR="000C1CE8" w:rsidRPr="004A7F3D">
        <w:rPr>
          <w:rFonts w:eastAsia="SimSun"/>
          <w:lang w:val="en-US"/>
        </w:rPr>
        <w:t>was</w:t>
      </w:r>
      <w:r w:rsidR="001E415C" w:rsidRPr="004A7F3D">
        <w:rPr>
          <w:rFonts w:eastAsia="SimSun"/>
          <w:lang w:val="en-US"/>
        </w:rPr>
        <w:t xml:space="preserve"> highlighted</w:t>
      </w:r>
      <w:r w:rsidRPr="004A7F3D">
        <w:rPr>
          <w:rFonts w:eastAsia="SimSun"/>
          <w:lang w:val="en-US"/>
        </w:rPr>
        <w:t xml:space="preserve"> in </w:t>
      </w:r>
      <w:r w:rsidR="006709A8" w:rsidRPr="004A7F3D">
        <w:rPr>
          <w:rFonts w:eastAsia="SimSun"/>
          <w:lang w:val="en-US"/>
        </w:rPr>
        <w:t xml:space="preserve">Part </w:t>
      </w:r>
      <w:r w:rsidR="000D6E8B" w:rsidRPr="004A7F3D">
        <w:rPr>
          <w:rFonts w:eastAsia="SimSun"/>
          <w:lang w:val="en-US"/>
        </w:rPr>
        <w:t>III</w:t>
      </w:r>
      <w:r w:rsidR="006709A8" w:rsidRPr="004A7F3D">
        <w:rPr>
          <w:rFonts w:eastAsia="SimSun"/>
          <w:lang w:val="en-US"/>
        </w:rPr>
        <w:t>, C</w:t>
      </w:r>
      <w:r w:rsidRPr="004A7F3D">
        <w:rPr>
          <w:rFonts w:eastAsia="SimSun"/>
          <w:lang w:val="en-US"/>
        </w:rPr>
        <w:t>hapter</w:t>
      </w:r>
      <w:r w:rsidR="005F1700" w:rsidRPr="004A7F3D">
        <w:rPr>
          <w:rFonts w:eastAsia="SimSun"/>
          <w:lang w:val="en-US"/>
        </w:rPr>
        <w:t xml:space="preserve"> </w:t>
      </w:r>
      <w:r w:rsidR="00624364" w:rsidRPr="004A7F3D">
        <w:rPr>
          <w:rFonts w:eastAsia="SimSun"/>
          <w:lang w:val="en-US"/>
        </w:rPr>
        <w:t>3.4</w:t>
      </w:r>
      <w:r w:rsidRPr="004A7F3D">
        <w:rPr>
          <w:rFonts w:eastAsia="SimSun"/>
          <w:lang w:val="en-US"/>
        </w:rPr>
        <w:t>.</w:t>
      </w:r>
    </w:p>
    <w:p w14:paraId="69285D82" w14:textId="0F1ED2B0" w:rsidR="00B6643A" w:rsidRPr="004A7F3D" w:rsidRDefault="0057082A" w:rsidP="002533AB">
      <w:pPr>
        <w:pStyle w:val="Normal10"/>
        <w:rPr>
          <w:rFonts w:eastAsia="SimSun"/>
        </w:rPr>
      </w:pPr>
      <w:r w:rsidRPr="004A7F3D">
        <w:rPr>
          <w:rFonts w:eastAsia="SimSun"/>
        </w:rPr>
        <w:t xml:space="preserve">After </w:t>
      </w:r>
      <w:r w:rsidR="00232549" w:rsidRPr="004A7F3D">
        <w:rPr>
          <w:rFonts w:eastAsia="SimSun"/>
        </w:rPr>
        <w:t xml:space="preserve">the </w:t>
      </w:r>
      <w:r w:rsidRPr="004A7F3D">
        <w:rPr>
          <w:rFonts w:eastAsia="SimSun"/>
        </w:rPr>
        <w:t>school p</w:t>
      </w:r>
      <w:r w:rsidR="004F752D" w:rsidRPr="004A7F3D">
        <w:rPr>
          <w:rFonts w:eastAsia="SimSun"/>
        </w:rPr>
        <w:t>rincipal’s</w:t>
      </w:r>
      <w:r w:rsidR="00C919BF" w:rsidRPr="004A7F3D">
        <w:rPr>
          <w:rFonts w:eastAsia="SimSun"/>
        </w:rPr>
        <w:t xml:space="preserve"> speech</w:t>
      </w:r>
      <w:r w:rsidR="000165B7" w:rsidRPr="004A7F3D">
        <w:rPr>
          <w:rFonts w:eastAsia="SimSun" w:cs="Arial"/>
        </w:rPr>
        <w:t>—</w:t>
      </w:r>
      <w:r w:rsidR="000165B7" w:rsidRPr="004A7F3D">
        <w:rPr>
          <w:rFonts w:eastAsia="SimSun"/>
        </w:rPr>
        <w:t>marking</w:t>
      </w:r>
      <w:r w:rsidR="0011691B" w:rsidRPr="004A7F3D">
        <w:rPr>
          <w:rFonts w:eastAsia="SimSun"/>
        </w:rPr>
        <w:t xml:space="preserve"> the separation phase</w:t>
      </w:r>
      <w:r w:rsidR="006C176A" w:rsidRPr="004A7F3D">
        <w:rPr>
          <w:rFonts w:eastAsia="SimSun"/>
        </w:rPr>
        <w:t xml:space="preserve"> of the ritual</w:t>
      </w:r>
      <w:r w:rsidRPr="004A7F3D">
        <w:rPr>
          <w:rFonts w:eastAsia="SimSun"/>
        </w:rPr>
        <w:t xml:space="preserve"> </w:t>
      </w:r>
      <w:r w:rsidR="002D4507" w:rsidRPr="004A7F3D">
        <w:rPr>
          <w:rFonts w:eastAsia="SimSun"/>
        </w:rPr>
        <w:fldChar w:fldCharType="begin"/>
      </w:r>
      <w:r w:rsidR="00AF4DCF" w:rsidRPr="004A7F3D">
        <w:rPr>
          <w:rFonts w:eastAsia="SimSun"/>
        </w:rPr>
        <w:instrText xml:space="preserve"> </w:instrText>
      </w:r>
      <w:r w:rsidR="0041428A" w:rsidRPr="004A7F3D">
        <w:rPr>
          <w:rFonts w:eastAsia="SimSun"/>
        </w:rPr>
        <w:instrText>ADDIN</w:instrText>
      </w:r>
      <w:r w:rsidR="00AF4DCF" w:rsidRPr="004A7F3D">
        <w:rPr>
          <w:rFonts w:eastAsia="SimSun"/>
        </w:rPr>
        <w:instrText xml:space="preserve"> ZOTERO_ITEM {"citationID":"Vd1OA86k","properties":{"formattedCitation":"(Van Gennep yyy1960zzz1992)","plainCitation":"(Van Gennep yyy1960zzz1992)"},"citationItems":[{"id":1513,"uris":["http://zotero.org/users/401864/items/WMGAUF9H"],"uri":["http://zotero.org/users/401864/items/WMGAUF9H"]}]} </w:instrText>
      </w:r>
      <w:r w:rsidR="002D4507" w:rsidRPr="004A7F3D">
        <w:rPr>
          <w:rFonts w:eastAsia="SimSun"/>
        </w:rPr>
        <w:fldChar w:fldCharType="separate"/>
      </w:r>
      <w:r w:rsidR="00627C40" w:rsidRPr="004A7F3D">
        <w:rPr>
          <w:rFonts w:eastAsia="SimSun"/>
          <w:noProof/>
        </w:rPr>
        <w:t xml:space="preserve">(Van Gennep </w:t>
      </w:r>
      <w:r w:rsidR="00AD057B" w:rsidRPr="004A7F3D">
        <w:rPr>
          <w:rFonts w:eastAsia="SimSun"/>
          <w:noProof/>
        </w:rPr>
        <w:t>[</w:t>
      </w:r>
      <w:r w:rsidR="00627C40" w:rsidRPr="004A7F3D">
        <w:rPr>
          <w:rFonts w:eastAsia="SimSun"/>
          <w:noProof/>
        </w:rPr>
        <w:t>1960</w:t>
      </w:r>
      <w:r w:rsidR="00AD057B" w:rsidRPr="004A7F3D">
        <w:rPr>
          <w:rFonts w:eastAsia="SimSun"/>
          <w:noProof/>
        </w:rPr>
        <w:t>]</w:t>
      </w:r>
      <w:r w:rsidR="00627C40" w:rsidRPr="004A7F3D">
        <w:rPr>
          <w:rFonts w:eastAsia="SimSun"/>
          <w:noProof/>
        </w:rPr>
        <w:t>1992)</w:t>
      </w:r>
      <w:r w:rsidR="002D4507" w:rsidRPr="004A7F3D">
        <w:rPr>
          <w:rFonts w:eastAsia="SimSun"/>
        </w:rPr>
        <w:fldChar w:fldCharType="end"/>
      </w:r>
      <w:r w:rsidR="000165B7" w:rsidRPr="004A7F3D">
        <w:rPr>
          <w:rFonts w:eastAsia="SimSun" w:cs="Arial"/>
        </w:rPr>
        <w:t>—</w:t>
      </w:r>
      <w:r w:rsidRPr="004A7F3D">
        <w:rPr>
          <w:rFonts w:eastAsia="SimSun"/>
        </w:rPr>
        <w:t xml:space="preserve">the diplomas are handed out to all </w:t>
      </w:r>
      <w:r w:rsidR="00232549" w:rsidRPr="004A7F3D">
        <w:rPr>
          <w:rFonts w:eastAsia="SimSun"/>
        </w:rPr>
        <w:t xml:space="preserve">students in </w:t>
      </w:r>
      <w:r w:rsidR="002E1F20" w:rsidRPr="004A7F3D">
        <w:rPr>
          <w:rFonts w:eastAsia="SimSun"/>
        </w:rPr>
        <w:t>alphabetical</w:t>
      </w:r>
      <w:r w:rsidR="00232549" w:rsidRPr="004A7F3D">
        <w:rPr>
          <w:rFonts w:eastAsia="SimSun"/>
        </w:rPr>
        <w:t xml:space="preserve"> order. Applause greets the students when their name</w:t>
      </w:r>
      <w:r w:rsidR="000C1CE8" w:rsidRPr="004A7F3D">
        <w:rPr>
          <w:rFonts w:eastAsia="SimSun"/>
        </w:rPr>
        <w:t>s</w:t>
      </w:r>
      <w:r w:rsidR="00232549" w:rsidRPr="004A7F3D">
        <w:rPr>
          <w:rFonts w:eastAsia="SimSun"/>
        </w:rPr>
        <w:t xml:space="preserve"> </w:t>
      </w:r>
      <w:r w:rsidR="000C1CE8" w:rsidRPr="004A7F3D">
        <w:rPr>
          <w:rFonts w:eastAsia="SimSun"/>
        </w:rPr>
        <w:t>are</w:t>
      </w:r>
      <w:r w:rsidR="00232549" w:rsidRPr="004A7F3D">
        <w:rPr>
          <w:rFonts w:eastAsia="SimSun"/>
        </w:rPr>
        <w:t xml:space="preserve"> called</w:t>
      </w:r>
      <w:r w:rsidR="000165B7" w:rsidRPr="004A7F3D">
        <w:rPr>
          <w:rFonts w:eastAsia="SimSun"/>
        </w:rPr>
        <w:t xml:space="preserve"> and as they</w:t>
      </w:r>
      <w:r w:rsidR="00232549" w:rsidRPr="004A7F3D">
        <w:rPr>
          <w:rFonts w:eastAsia="SimSun"/>
        </w:rPr>
        <w:t xml:space="preserve"> step </w:t>
      </w:r>
      <w:r w:rsidR="000C1CE8" w:rsidRPr="004A7F3D">
        <w:rPr>
          <w:rFonts w:eastAsia="SimSun"/>
        </w:rPr>
        <w:t xml:space="preserve">out </w:t>
      </w:r>
      <w:r w:rsidR="00232549" w:rsidRPr="004A7F3D">
        <w:rPr>
          <w:rFonts w:eastAsia="SimSun"/>
        </w:rPr>
        <w:t>onto the stage</w:t>
      </w:r>
      <w:r w:rsidR="000C1CE8" w:rsidRPr="004A7F3D">
        <w:rPr>
          <w:rFonts w:eastAsia="SimSun"/>
        </w:rPr>
        <w:t>, receiving</w:t>
      </w:r>
      <w:r w:rsidR="00232549" w:rsidRPr="004A7F3D">
        <w:rPr>
          <w:rFonts w:eastAsia="SimSun"/>
        </w:rPr>
        <w:t xml:space="preserve"> </w:t>
      </w:r>
      <w:r w:rsidR="000C1CE8" w:rsidRPr="004A7F3D">
        <w:rPr>
          <w:rFonts w:eastAsia="SimSun"/>
        </w:rPr>
        <w:t>h</w:t>
      </w:r>
      <w:r w:rsidR="00232549" w:rsidRPr="004A7F3D">
        <w:rPr>
          <w:rFonts w:eastAsia="SimSun"/>
        </w:rPr>
        <w:t xml:space="preserve">andshakes, diplomas, gifts, and a photo. After </w:t>
      </w:r>
      <w:r w:rsidR="00CB780D" w:rsidRPr="004A7F3D">
        <w:rPr>
          <w:rFonts w:eastAsia="SimSun"/>
        </w:rPr>
        <w:t xml:space="preserve">the diplomas are </w:t>
      </w:r>
      <w:r w:rsidR="000165B7" w:rsidRPr="004A7F3D">
        <w:rPr>
          <w:rFonts w:eastAsia="SimSun"/>
        </w:rPr>
        <w:t>distributed</w:t>
      </w:r>
      <w:r w:rsidR="00232549" w:rsidRPr="004A7F3D">
        <w:rPr>
          <w:rFonts w:eastAsia="SimSun"/>
        </w:rPr>
        <w:t>,</w:t>
      </w:r>
      <w:r w:rsidR="009D1279" w:rsidRPr="004A7F3D">
        <w:rPr>
          <w:rFonts w:eastAsia="SimSun"/>
        </w:rPr>
        <w:t xml:space="preserve"> a few parents gather on stage to sing a song (not as perfect</w:t>
      </w:r>
      <w:r w:rsidR="0011691B" w:rsidRPr="004A7F3D">
        <w:rPr>
          <w:rFonts w:eastAsia="SimSun"/>
        </w:rPr>
        <w:t>ly</w:t>
      </w:r>
      <w:r w:rsidR="009D1279" w:rsidRPr="004A7F3D">
        <w:rPr>
          <w:rFonts w:eastAsia="SimSun"/>
        </w:rPr>
        <w:t xml:space="preserve"> as their children) and</w:t>
      </w:r>
      <w:r w:rsidR="000C1CE8" w:rsidRPr="004A7F3D">
        <w:rPr>
          <w:rFonts w:eastAsia="SimSun"/>
        </w:rPr>
        <w:t>,</w:t>
      </w:r>
      <w:r w:rsidR="009D1279" w:rsidRPr="004A7F3D">
        <w:rPr>
          <w:rFonts w:eastAsia="SimSun"/>
        </w:rPr>
        <w:t xml:space="preserve"> finally</w:t>
      </w:r>
      <w:r w:rsidR="000C1CE8" w:rsidRPr="004A7F3D">
        <w:rPr>
          <w:rFonts w:eastAsia="SimSun"/>
        </w:rPr>
        <w:t>,</w:t>
      </w:r>
      <w:r w:rsidR="00232549" w:rsidRPr="004A7F3D">
        <w:rPr>
          <w:rFonts w:eastAsia="SimSun"/>
        </w:rPr>
        <w:t xml:space="preserve"> three female students</w:t>
      </w:r>
      <w:r w:rsidR="001D1804" w:rsidRPr="004A7F3D">
        <w:rPr>
          <w:rFonts w:cs="Arial"/>
        </w:rPr>
        <w:t>—</w:t>
      </w:r>
      <w:r w:rsidR="00232549" w:rsidRPr="004A7F3D">
        <w:rPr>
          <w:rFonts w:eastAsia="SimSun"/>
        </w:rPr>
        <w:t>Mia and Antonia among the</w:t>
      </w:r>
      <w:r w:rsidR="00CB780D" w:rsidRPr="004A7F3D">
        <w:rPr>
          <w:rFonts w:eastAsia="SimSun"/>
        </w:rPr>
        <w:t>m</w:t>
      </w:r>
      <w:r w:rsidR="00185812" w:rsidRPr="004A7F3D">
        <w:rPr>
          <w:rFonts w:cs="Arial"/>
        </w:rPr>
        <w:t>—</w:t>
      </w:r>
      <w:r w:rsidR="00232549" w:rsidRPr="004A7F3D">
        <w:rPr>
          <w:rFonts w:eastAsia="SimSun"/>
        </w:rPr>
        <w:t>give the last speech of</w:t>
      </w:r>
      <w:r w:rsidR="009D1279" w:rsidRPr="004A7F3D">
        <w:rPr>
          <w:rFonts w:eastAsia="SimSun"/>
        </w:rPr>
        <w:t xml:space="preserve"> the evening.</w:t>
      </w:r>
    </w:p>
    <w:p w14:paraId="4459C6D9" w14:textId="4F382B79" w:rsidR="000930A1" w:rsidRPr="004A7F3D" w:rsidRDefault="009D1279" w:rsidP="002533AB">
      <w:pPr>
        <w:pStyle w:val="Normal10"/>
        <w:rPr>
          <w:rFonts w:eastAsia="SimSun"/>
        </w:rPr>
      </w:pPr>
      <w:r w:rsidRPr="004A7F3D">
        <w:rPr>
          <w:rFonts w:eastAsia="SimSun"/>
        </w:rPr>
        <w:t xml:space="preserve">The three girls first start </w:t>
      </w:r>
      <w:r w:rsidR="00EB1579" w:rsidRPr="004A7F3D">
        <w:rPr>
          <w:rFonts w:eastAsia="SimSun"/>
        </w:rPr>
        <w:t>recalling their last years as students</w:t>
      </w:r>
      <w:r w:rsidRPr="004A7F3D">
        <w:rPr>
          <w:rFonts w:eastAsia="SimSun"/>
        </w:rPr>
        <w:t xml:space="preserve">. </w:t>
      </w:r>
      <w:r w:rsidR="002E1F20" w:rsidRPr="004A7F3D">
        <w:rPr>
          <w:rFonts w:eastAsia="SimSun"/>
        </w:rPr>
        <w:t xml:space="preserve">In </w:t>
      </w:r>
      <w:r w:rsidR="00CB780D" w:rsidRPr="004A7F3D">
        <w:rPr>
          <w:rFonts w:eastAsia="SimSun"/>
        </w:rPr>
        <w:t xml:space="preserve">a </w:t>
      </w:r>
      <w:r w:rsidR="002E1F20" w:rsidRPr="004A7F3D">
        <w:rPr>
          <w:rFonts w:eastAsia="SimSun"/>
        </w:rPr>
        <w:t>humorous way</w:t>
      </w:r>
      <w:r w:rsidR="00EB1579" w:rsidRPr="004A7F3D">
        <w:rPr>
          <w:rFonts w:eastAsia="SimSun"/>
        </w:rPr>
        <w:t>,</w:t>
      </w:r>
      <w:r w:rsidR="002E1F20" w:rsidRPr="004A7F3D">
        <w:rPr>
          <w:rFonts w:eastAsia="SimSun"/>
        </w:rPr>
        <w:t xml:space="preserve"> they </w:t>
      </w:r>
      <w:r w:rsidR="00CB780D" w:rsidRPr="004A7F3D">
        <w:rPr>
          <w:rFonts w:eastAsia="SimSun"/>
        </w:rPr>
        <w:t xml:space="preserve">describe </w:t>
      </w:r>
      <w:r w:rsidR="002E1F20" w:rsidRPr="004A7F3D">
        <w:rPr>
          <w:rFonts w:eastAsia="SimSun"/>
        </w:rPr>
        <w:t>conflicts</w:t>
      </w:r>
      <w:r w:rsidR="000C1CE8" w:rsidRPr="004A7F3D">
        <w:rPr>
          <w:rFonts w:eastAsia="SimSun"/>
        </w:rPr>
        <w:t xml:space="preserve"> and</w:t>
      </w:r>
      <w:r w:rsidR="002E1F20" w:rsidRPr="004A7F3D">
        <w:rPr>
          <w:rFonts w:eastAsia="SimSun"/>
        </w:rPr>
        <w:t xml:space="preserve"> </w:t>
      </w:r>
      <w:r w:rsidR="000C1CE8" w:rsidRPr="004A7F3D">
        <w:rPr>
          <w:rFonts w:eastAsia="SimSun"/>
        </w:rPr>
        <w:t>debates</w:t>
      </w:r>
      <w:r w:rsidR="002E1F20" w:rsidRPr="004A7F3D">
        <w:rPr>
          <w:rFonts w:eastAsia="SimSun"/>
        </w:rPr>
        <w:t xml:space="preserve">, as well as positive memories. </w:t>
      </w:r>
      <w:proofErr w:type="gramStart"/>
      <w:r w:rsidR="00CB780D" w:rsidRPr="004A7F3D">
        <w:rPr>
          <w:rFonts w:eastAsia="SimSun"/>
        </w:rPr>
        <w:t>One after the other,</w:t>
      </w:r>
      <w:r w:rsidR="00622D32" w:rsidRPr="004A7F3D">
        <w:rPr>
          <w:rFonts w:eastAsia="SimSun"/>
        </w:rPr>
        <w:t xml:space="preserve"> </w:t>
      </w:r>
      <w:r w:rsidR="00CB780D" w:rsidRPr="004A7F3D">
        <w:rPr>
          <w:rFonts w:eastAsia="SimSun"/>
        </w:rPr>
        <w:t>t</w:t>
      </w:r>
      <w:r w:rsidRPr="004A7F3D">
        <w:rPr>
          <w:rFonts w:eastAsia="SimSun"/>
        </w:rPr>
        <w:t xml:space="preserve">heir classmates step </w:t>
      </w:r>
      <w:r w:rsidR="00FB429A" w:rsidRPr="004A7F3D">
        <w:rPr>
          <w:rFonts w:eastAsia="SimSun"/>
        </w:rPr>
        <w:t xml:space="preserve">onto </w:t>
      </w:r>
      <w:r w:rsidR="00CB780D" w:rsidRPr="004A7F3D">
        <w:rPr>
          <w:rFonts w:eastAsia="SimSun"/>
        </w:rPr>
        <w:t xml:space="preserve">the </w:t>
      </w:r>
      <w:r w:rsidR="00FB429A" w:rsidRPr="004A7F3D">
        <w:rPr>
          <w:rFonts w:eastAsia="SimSun"/>
        </w:rPr>
        <w:t>stage</w:t>
      </w:r>
      <w:r w:rsidR="000C1CE8" w:rsidRPr="004A7F3D">
        <w:rPr>
          <w:rFonts w:eastAsia="SimSun"/>
        </w:rPr>
        <w:t>,</w:t>
      </w:r>
      <w:r w:rsidR="00FB429A" w:rsidRPr="004A7F3D">
        <w:rPr>
          <w:rFonts w:eastAsia="SimSun"/>
        </w:rPr>
        <w:t xml:space="preserve"> </w:t>
      </w:r>
      <w:r w:rsidR="002E1F20" w:rsidRPr="004A7F3D">
        <w:rPr>
          <w:rFonts w:eastAsia="SimSun"/>
        </w:rPr>
        <w:t>according</w:t>
      </w:r>
      <w:r w:rsidR="00FB429A" w:rsidRPr="004A7F3D">
        <w:rPr>
          <w:rFonts w:eastAsia="SimSun"/>
        </w:rPr>
        <w:t xml:space="preserve"> to their arrival</w:t>
      </w:r>
      <w:r w:rsidR="00EF67DC" w:rsidRPr="004A7F3D">
        <w:rPr>
          <w:rFonts w:eastAsia="SimSun"/>
        </w:rPr>
        <w:t xml:space="preserve"> </w:t>
      </w:r>
      <w:r w:rsidR="000C1CE8" w:rsidRPr="004A7F3D">
        <w:rPr>
          <w:rFonts w:eastAsia="SimSun"/>
        </w:rPr>
        <w:t xml:space="preserve">time </w:t>
      </w:r>
      <w:r w:rsidR="00FB429A" w:rsidRPr="004A7F3D">
        <w:rPr>
          <w:rFonts w:eastAsia="SimSun"/>
        </w:rPr>
        <w:t>in Shanghai</w:t>
      </w:r>
      <w:r w:rsidR="000C1CE8" w:rsidRPr="004A7F3D">
        <w:rPr>
          <w:rFonts w:eastAsia="SimSun"/>
        </w:rPr>
        <w:t>,</w:t>
      </w:r>
      <w:r w:rsidR="00C36D7B" w:rsidRPr="004A7F3D">
        <w:rPr>
          <w:rFonts w:eastAsia="SimSun"/>
        </w:rPr>
        <w:t xml:space="preserve"> </w:t>
      </w:r>
      <w:r w:rsidR="00CB780D" w:rsidRPr="004A7F3D">
        <w:rPr>
          <w:rFonts w:eastAsia="SimSun"/>
        </w:rPr>
        <w:t>to create</w:t>
      </w:r>
      <w:r w:rsidR="000C1CE8" w:rsidRPr="004A7F3D">
        <w:rPr>
          <w:rFonts w:eastAsia="SimSun"/>
        </w:rPr>
        <w:t xml:space="preserve"> a timeline which ranges</w:t>
      </w:r>
      <w:r w:rsidR="0011691B" w:rsidRPr="004A7F3D">
        <w:rPr>
          <w:rFonts w:eastAsia="SimSun"/>
        </w:rPr>
        <w:t xml:space="preserve"> from k</w:t>
      </w:r>
      <w:r w:rsidR="00EF67DC" w:rsidRPr="004A7F3D">
        <w:rPr>
          <w:rFonts w:eastAsia="SimSun"/>
        </w:rPr>
        <w:t>indergarten until</w:t>
      </w:r>
      <w:r w:rsidR="00CB780D" w:rsidRPr="004A7F3D">
        <w:rPr>
          <w:rFonts w:eastAsia="SimSun"/>
        </w:rPr>
        <w:t xml:space="preserve"> 2010, only </w:t>
      </w:r>
      <w:r w:rsidR="00EF67DC" w:rsidRPr="004A7F3D">
        <w:rPr>
          <w:rFonts w:eastAsia="SimSun"/>
        </w:rPr>
        <w:t>two years prior</w:t>
      </w:r>
      <w:r w:rsidRPr="004A7F3D">
        <w:rPr>
          <w:rFonts w:eastAsia="SimSun"/>
        </w:rPr>
        <w:t>.</w:t>
      </w:r>
      <w:proofErr w:type="gramEnd"/>
      <w:r w:rsidRPr="004A7F3D">
        <w:rPr>
          <w:rFonts w:eastAsia="SimSun"/>
        </w:rPr>
        <w:t xml:space="preserve"> After sharing these memories</w:t>
      </w:r>
      <w:r w:rsidR="000C1CE8" w:rsidRPr="004A7F3D">
        <w:rPr>
          <w:rFonts w:eastAsia="SimSun"/>
        </w:rPr>
        <w:t>,</w:t>
      </w:r>
      <w:r w:rsidRPr="004A7F3D">
        <w:rPr>
          <w:rFonts w:eastAsia="SimSun"/>
        </w:rPr>
        <w:t xml:space="preserve"> the student</w:t>
      </w:r>
      <w:r w:rsidR="000C1CE8" w:rsidRPr="004A7F3D">
        <w:rPr>
          <w:rFonts w:eastAsia="SimSun"/>
        </w:rPr>
        <w:t>s’</w:t>
      </w:r>
      <w:r w:rsidR="00AC18C1" w:rsidRPr="004A7F3D">
        <w:rPr>
          <w:rFonts w:eastAsia="SimSun"/>
        </w:rPr>
        <w:t xml:space="preserve"> speech </w:t>
      </w:r>
      <w:r w:rsidR="000C1CE8" w:rsidRPr="004A7F3D">
        <w:rPr>
          <w:rFonts w:eastAsia="SimSun"/>
        </w:rPr>
        <w:t xml:space="preserve">culminates </w:t>
      </w:r>
      <w:r w:rsidR="00CB780D" w:rsidRPr="004A7F3D">
        <w:rPr>
          <w:rFonts w:eastAsia="SimSun"/>
        </w:rPr>
        <w:t>in</w:t>
      </w:r>
      <w:r w:rsidRPr="004A7F3D">
        <w:rPr>
          <w:rFonts w:eastAsia="SimSun"/>
        </w:rPr>
        <w:t xml:space="preserve"> </w:t>
      </w:r>
      <w:r w:rsidR="00CB780D" w:rsidRPr="004A7F3D">
        <w:rPr>
          <w:rFonts w:eastAsia="SimSun"/>
        </w:rPr>
        <w:t>thanking</w:t>
      </w:r>
      <w:r w:rsidRPr="004A7F3D">
        <w:rPr>
          <w:rFonts w:eastAsia="SimSun"/>
        </w:rPr>
        <w:t xml:space="preserve"> pare</w:t>
      </w:r>
      <w:r w:rsidR="0095186D" w:rsidRPr="004A7F3D">
        <w:rPr>
          <w:rFonts w:eastAsia="SimSun"/>
        </w:rPr>
        <w:t>n</w:t>
      </w:r>
      <w:r w:rsidRPr="004A7F3D">
        <w:rPr>
          <w:rFonts w:eastAsia="SimSun"/>
        </w:rPr>
        <w:t>t</w:t>
      </w:r>
      <w:r w:rsidR="0095186D" w:rsidRPr="004A7F3D">
        <w:rPr>
          <w:rFonts w:eastAsia="SimSun"/>
        </w:rPr>
        <w:t>s, teacher</w:t>
      </w:r>
      <w:r w:rsidRPr="004A7F3D">
        <w:rPr>
          <w:rFonts w:eastAsia="SimSun"/>
        </w:rPr>
        <w:t>s</w:t>
      </w:r>
      <w:r w:rsidR="0095186D" w:rsidRPr="004A7F3D">
        <w:rPr>
          <w:rFonts w:eastAsia="SimSun"/>
        </w:rPr>
        <w:t xml:space="preserve">, siblings, </w:t>
      </w:r>
      <w:r w:rsidRPr="004A7F3D">
        <w:rPr>
          <w:rFonts w:eastAsia="SimSun"/>
        </w:rPr>
        <w:t xml:space="preserve">the </w:t>
      </w:r>
      <w:r w:rsidR="0095186D" w:rsidRPr="004A7F3D">
        <w:rPr>
          <w:rFonts w:eastAsia="SimSun"/>
        </w:rPr>
        <w:t>school principal</w:t>
      </w:r>
      <w:r w:rsidR="000C1CE8" w:rsidRPr="004A7F3D">
        <w:rPr>
          <w:rFonts w:eastAsia="SimSun"/>
        </w:rPr>
        <w:t>,</w:t>
      </w:r>
      <w:r w:rsidR="0095186D" w:rsidRPr="004A7F3D">
        <w:rPr>
          <w:rFonts w:eastAsia="SimSun"/>
        </w:rPr>
        <w:t xml:space="preserve"> and </w:t>
      </w:r>
      <w:r w:rsidRPr="004A7F3D">
        <w:rPr>
          <w:rFonts w:eastAsia="SimSun"/>
        </w:rPr>
        <w:t xml:space="preserve">the </w:t>
      </w:r>
      <w:r w:rsidR="0095186D" w:rsidRPr="004A7F3D">
        <w:rPr>
          <w:rFonts w:eastAsia="SimSun"/>
        </w:rPr>
        <w:t>technician</w:t>
      </w:r>
      <w:r w:rsidRPr="004A7F3D">
        <w:rPr>
          <w:rFonts w:eastAsia="SimSun"/>
        </w:rPr>
        <w:t xml:space="preserve"> responsible that evening. </w:t>
      </w:r>
      <w:r w:rsidR="00AC18C1" w:rsidRPr="004A7F3D">
        <w:rPr>
          <w:rFonts w:eastAsia="SimSun"/>
        </w:rPr>
        <w:t>“</w:t>
      </w:r>
      <w:r w:rsidRPr="004A7F3D">
        <w:rPr>
          <w:rFonts w:eastAsia="SimSun"/>
        </w:rPr>
        <w:t xml:space="preserve">We are </w:t>
      </w:r>
      <w:r w:rsidR="000C1CE8" w:rsidRPr="004A7F3D">
        <w:rPr>
          <w:rFonts w:eastAsia="SimSun"/>
        </w:rPr>
        <w:t xml:space="preserve">all </w:t>
      </w:r>
      <w:r w:rsidRPr="004A7F3D">
        <w:rPr>
          <w:rFonts w:eastAsia="SimSun"/>
        </w:rPr>
        <w:t>only here because of our parents and</w:t>
      </w:r>
      <w:r w:rsidR="007507D9" w:rsidRPr="004A7F3D">
        <w:rPr>
          <w:rFonts w:eastAsia="SimSun"/>
        </w:rPr>
        <w:t>,</w:t>
      </w:r>
      <w:r w:rsidRPr="004A7F3D">
        <w:rPr>
          <w:rFonts w:eastAsia="SimSun"/>
        </w:rPr>
        <w:t xml:space="preserve"> at this point</w:t>
      </w:r>
      <w:r w:rsidR="007507D9" w:rsidRPr="004A7F3D">
        <w:rPr>
          <w:rFonts w:eastAsia="SimSun"/>
        </w:rPr>
        <w:t>,</w:t>
      </w:r>
      <w:r w:rsidRPr="004A7F3D">
        <w:rPr>
          <w:rFonts w:eastAsia="SimSun"/>
        </w:rPr>
        <w:t xml:space="preserve"> </w:t>
      </w:r>
      <w:r w:rsidR="002F1D6E" w:rsidRPr="004A7F3D">
        <w:rPr>
          <w:rFonts w:eastAsia="SimSun"/>
        </w:rPr>
        <w:t xml:space="preserve">we </w:t>
      </w:r>
      <w:r w:rsidRPr="004A7F3D">
        <w:rPr>
          <w:rFonts w:eastAsia="SimSun"/>
        </w:rPr>
        <w:t>want to say thank</w:t>
      </w:r>
      <w:r w:rsidR="002F1D6E" w:rsidRPr="004A7F3D">
        <w:rPr>
          <w:rFonts w:eastAsia="SimSun"/>
        </w:rPr>
        <w:t xml:space="preserve"> you for that</w:t>
      </w:r>
      <w:r w:rsidRPr="004A7F3D">
        <w:rPr>
          <w:rFonts w:eastAsia="SimSun"/>
        </w:rPr>
        <w:t>.”</w:t>
      </w:r>
      <w:r w:rsidRPr="004A7F3D">
        <w:rPr>
          <w:rStyle w:val="Funotenzeichen"/>
          <w:rFonts w:eastAsia="SimSun"/>
        </w:rPr>
        <w:footnoteReference w:id="10"/>
      </w:r>
      <w:r w:rsidRPr="004A7F3D">
        <w:rPr>
          <w:rFonts w:eastAsia="SimSun"/>
        </w:rPr>
        <w:t xml:space="preserve"> </w:t>
      </w:r>
      <w:r w:rsidR="002F1D6E" w:rsidRPr="004A7F3D">
        <w:rPr>
          <w:rFonts w:eastAsia="SimSun"/>
        </w:rPr>
        <w:t xml:space="preserve">This line is met with </w:t>
      </w:r>
      <w:r w:rsidR="00AC18C1" w:rsidRPr="004A7F3D">
        <w:rPr>
          <w:rFonts w:eastAsia="SimSun"/>
        </w:rPr>
        <w:t xml:space="preserve">laughter, applause, </w:t>
      </w:r>
      <w:r w:rsidR="002F1D6E" w:rsidRPr="004A7F3D">
        <w:rPr>
          <w:rFonts w:eastAsia="SimSun"/>
        </w:rPr>
        <w:t xml:space="preserve">and </w:t>
      </w:r>
      <w:r w:rsidR="0046022C" w:rsidRPr="004A7F3D">
        <w:rPr>
          <w:rFonts w:eastAsia="SimSun"/>
        </w:rPr>
        <w:t>c</w:t>
      </w:r>
      <w:r w:rsidR="00AC18C1" w:rsidRPr="004A7F3D">
        <w:rPr>
          <w:rFonts w:eastAsia="SimSun"/>
        </w:rPr>
        <w:t>heer</w:t>
      </w:r>
      <w:r w:rsidR="00C630E0" w:rsidRPr="004A7F3D">
        <w:rPr>
          <w:rFonts w:eastAsia="SimSun"/>
        </w:rPr>
        <w:t>s</w:t>
      </w:r>
      <w:r w:rsidR="002F1D6E" w:rsidRPr="004A7F3D">
        <w:rPr>
          <w:rFonts w:eastAsia="SimSun"/>
        </w:rPr>
        <w:t xml:space="preserve"> from the audience</w:t>
      </w:r>
      <w:r w:rsidR="00C630E0" w:rsidRPr="004A7F3D">
        <w:rPr>
          <w:rFonts w:eastAsia="SimSun"/>
        </w:rPr>
        <w:t>, which</w:t>
      </w:r>
      <w:r w:rsidR="002F1D6E" w:rsidRPr="004A7F3D">
        <w:rPr>
          <w:rFonts w:eastAsia="SimSun"/>
        </w:rPr>
        <w:t xml:space="preserve"> consists </w:t>
      </w:r>
      <w:r w:rsidR="007507D9" w:rsidRPr="004A7F3D">
        <w:rPr>
          <w:rFonts w:eastAsia="SimSun"/>
        </w:rPr>
        <w:t xml:space="preserve">primarily </w:t>
      </w:r>
      <w:r w:rsidR="002F1D6E" w:rsidRPr="004A7F3D">
        <w:rPr>
          <w:rFonts w:eastAsia="SimSun"/>
        </w:rPr>
        <w:t>of family</w:t>
      </w:r>
      <w:r w:rsidR="00C630E0" w:rsidRPr="004A7F3D">
        <w:rPr>
          <w:rFonts w:eastAsia="SimSun"/>
        </w:rPr>
        <w:t xml:space="preserve"> members</w:t>
      </w:r>
      <w:r w:rsidR="002F1D6E" w:rsidRPr="004A7F3D">
        <w:rPr>
          <w:rFonts w:eastAsia="SimSun"/>
        </w:rPr>
        <w:t xml:space="preserve">. </w:t>
      </w:r>
      <w:r w:rsidR="00CB780D" w:rsidRPr="004A7F3D">
        <w:rPr>
          <w:rFonts w:eastAsia="SimSun"/>
        </w:rPr>
        <w:t xml:space="preserve">This </w:t>
      </w:r>
      <w:r w:rsidR="002F1D6E" w:rsidRPr="004A7F3D">
        <w:rPr>
          <w:rFonts w:eastAsia="SimSun"/>
        </w:rPr>
        <w:t xml:space="preserve">response in particular shows </w:t>
      </w:r>
      <w:r w:rsidR="00156F08" w:rsidRPr="004A7F3D">
        <w:rPr>
          <w:rFonts w:eastAsia="SimSun"/>
        </w:rPr>
        <w:t>how important this</w:t>
      </w:r>
      <w:r w:rsidR="00C630E0" w:rsidRPr="004A7F3D">
        <w:rPr>
          <w:rFonts w:eastAsia="SimSun"/>
        </w:rPr>
        <w:t xml:space="preserve"> statement is </w:t>
      </w:r>
      <w:r w:rsidR="002F1D6E" w:rsidRPr="004A7F3D">
        <w:rPr>
          <w:rFonts w:eastAsia="SimSun"/>
        </w:rPr>
        <w:t>for many parents</w:t>
      </w:r>
      <w:r w:rsidR="003856AB" w:rsidRPr="004A7F3D">
        <w:rPr>
          <w:rFonts w:eastAsia="SimSun"/>
        </w:rPr>
        <w:t xml:space="preserve">. </w:t>
      </w:r>
      <w:r w:rsidR="00C630E0" w:rsidRPr="004A7F3D">
        <w:rPr>
          <w:rFonts w:eastAsia="SimSun"/>
        </w:rPr>
        <w:t xml:space="preserve">Their children’s acknowledgment of the beneficial aspects of their experience in Shanghai may alleviate any remaining </w:t>
      </w:r>
      <w:r w:rsidR="003856AB" w:rsidRPr="004A7F3D">
        <w:rPr>
          <w:rFonts w:eastAsia="SimSun"/>
        </w:rPr>
        <w:t xml:space="preserve">feelings of anger </w:t>
      </w:r>
      <w:r w:rsidR="00C630E0" w:rsidRPr="004A7F3D">
        <w:rPr>
          <w:rFonts w:eastAsia="SimSun"/>
        </w:rPr>
        <w:t>or</w:t>
      </w:r>
      <w:r w:rsidR="003856AB" w:rsidRPr="004A7F3D">
        <w:rPr>
          <w:rFonts w:eastAsia="SimSun"/>
        </w:rPr>
        <w:t xml:space="preserve"> guilt that </w:t>
      </w:r>
      <w:r w:rsidR="0011184A" w:rsidRPr="004A7F3D">
        <w:rPr>
          <w:rFonts w:eastAsia="SimSun"/>
        </w:rPr>
        <w:t xml:space="preserve">the move </w:t>
      </w:r>
      <w:r w:rsidR="00C630E0" w:rsidRPr="004A7F3D">
        <w:rPr>
          <w:rFonts w:eastAsia="SimSun"/>
        </w:rPr>
        <w:t xml:space="preserve">initially prompted (see </w:t>
      </w:r>
      <w:r w:rsidR="007507D9" w:rsidRPr="004A7F3D">
        <w:rPr>
          <w:rFonts w:eastAsia="SimSun"/>
        </w:rPr>
        <w:t>P</w:t>
      </w:r>
      <w:r w:rsidR="00F67CDE" w:rsidRPr="004A7F3D">
        <w:rPr>
          <w:rFonts w:eastAsia="SimSun"/>
        </w:rPr>
        <w:t xml:space="preserve">art </w:t>
      </w:r>
      <w:r w:rsidR="007507D9" w:rsidRPr="004A7F3D">
        <w:rPr>
          <w:rFonts w:eastAsia="SimSun"/>
        </w:rPr>
        <w:t>II</w:t>
      </w:r>
      <w:r w:rsidR="00C630E0" w:rsidRPr="004A7F3D">
        <w:rPr>
          <w:rFonts w:eastAsia="SimSun"/>
        </w:rPr>
        <w:t>).</w:t>
      </w:r>
      <w:r w:rsidR="003856AB" w:rsidRPr="004A7F3D">
        <w:rPr>
          <w:rFonts w:eastAsia="SimSun"/>
        </w:rPr>
        <w:t xml:space="preserve"> </w:t>
      </w:r>
      <w:r w:rsidR="00156F08" w:rsidRPr="004A7F3D">
        <w:rPr>
          <w:rFonts w:eastAsia="SimSun"/>
        </w:rPr>
        <w:t xml:space="preserve">As they continue with </w:t>
      </w:r>
      <w:r w:rsidR="006C176A" w:rsidRPr="004A7F3D">
        <w:rPr>
          <w:rFonts w:eastAsia="SimSun"/>
        </w:rPr>
        <w:t>their speech</w:t>
      </w:r>
      <w:r w:rsidR="007507D9" w:rsidRPr="004A7F3D">
        <w:rPr>
          <w:rFonts w:eastAsia="SimSun"/>
        </w:rPr>
        <w:t>,</w:t>
      </w:r>
      <w:r w:rsidR="006C176A" w:rsidRPr="004A7F3D">
        <w:rPr>
          <w:rFonts w:eastAsia="SimSun"/>
        </w:rPr>
        <w:t xml:space="preserve"> the graduates combine </w:t>
      </w:r>
      <w:r w:rsidR="007507D9" w:rsidRPr="004A7F3D">
        <w:rPr>
          <w:rFonts w:eastAsia="SimSun"/>
        </w:rPr>
        <w:t>a</w:t>
      </w:r>
      <w:r w:rsidR="006C176A" w:rsidRPr="004A7F3D">
        <w:rPr>
          <w:rFonts w:eastAsia="SimSun"/>
        </w:rPr>
        <w:t xml:space="preserve"> far</w:t>
      </w:r>
      <w:r w:rsidR="00EB1579" w:rsidRPr="004A7F3D">
        <w:rPr>
          <w:rFonts w:eastAsia="SimSun"/>
        </w:rPr>
        <w:t>e</w:t>
      </w:r>
      <w:r w:rsidR="006C176A" w:rsidRPr="004A7F3D">
        <w:rPr>
          <w:rFonts w:eastAsia="SimSun"/>
        </w:rPr>
        <w:t xml:space="preserve">well </w:t>
      </w:r>
      <w:r w:rsidR="007507D9" w:rsidRPr="004A7F3D">
        <w:rPr>
          <w:rFonts w:eastAsia="SimSun"/>
        </w:rPr>
        <w:t xml:space="preserve">to </w:t>
      </w:r>
      <w:r w:rsidR="00491A25" w:rsidRPr="004A7F3D">
        <w:rPr>
          <w:rFonts w:eastAsia="SimSun"/>
        </w:rPr>
        <w:t xml:space="preserve">their </w:t>
      </w:r>
      <w:r w:rsidR="005E5956" w:rsidRPr="004A7F3D">
        <w:rPr>
          <w:rFonts w:eastAsia="SimSun"/>
        </w:rPr>
        <w:t xml:space="preserve">high </w:t>
      </w:r>
      <w:r w:rsidR="00491A25" w:rsidRPr="004A7F3D">
        <w:rPr>
          <w:rFonts w:eastAsia="SimSun"/>
        </w:rPr>
        <w:t>school days</w:t>
      </w:r>
      <w:r w:rsidR="006C176A" w:rsidRPr="004A7F3D">
        <w:rPr>
          <w:rFonts w:eastAsia="SimSun"/>
        </w:rPr>
        <w:t xml:space="preserve"> with </w:t>
      </w:r>
      <w:r w:rsidR="00491A25" w:rsidRPr="004A7F3D">
        <w:rPr>
          <w:rFonts w:eastAsia="SimSun"/>
        </w:rPr>
        <w:t>a</w:t>
      </w:r>
      <w:r w:rsidR="006C176A" w:rsidRPr="004A7F3D">
        <w:rPr>
          <w:rFonts w:eastAsia="SimSun"/>
        </w:rPr>
        <w:t xml:space="preserve"> far</w:t>
      </w:r>
      <w:r w:rsidR="00EB1579" w:rsidRPr="004A7F3D">
        <w:rPr>
          <w:rFonts w:eastAsia="SimSun"/>
        </w:rPr>
        <w:t>e</w:t>
      </w:r>
      <w:r w:rsidR="006C176A" w:rsidRPr="004A7F3D">
        <w:rPr>
          <w:rFonts w:eastAsia="SimSun"/>
        </w:rPr>
        <w:t xml:space="preserve">well </w:t>
      </w:r>
      <w:r w:rsidR="007507D9" w:rsidRPr="004A7F3D">
        <w:rPr>
          <w:rFonts w:eastAsia="SimSun"/>
        </w:rPr>
        <w:t>to</w:t>
      </w:r>
      <w:r w:rsidR="006C176A" w:rsidRPr="004A7F3D">
        <w:rPr>
          <w:rFonts w:eastAsia="SimSun"/>
        </w:rPr>
        <w:t xml:space="preserve"> Shanghai. </w:t>
      </w:r>
      <w:r w:rsidR="003856AB" w:rsidRPr="004A7F3D">
        <w:rPr>
          <w:rFonts w:eastAsia="SimSun"/>
        </w:rPr>
        <w:t>Contemplating the uncertainties of the future and the difficulties o</w:t>
      </w:r>
      <w:r w:rsidR="006C176A" w:rsidRPr="004A7F3D">
        <w:rPr>
          <w:rFonts w:eastAsia="SimSun"/>
        </w:rPr>
        <w:t xml:space="preserve">f choosing a career path, </w:t>
      </w:r>
      <w:r w:rsidR="00CB780D" w:rsidRPr="004A7F3D">
        <w:rPr>
          <w:rFonts w:eastAsia="SimSun"/>
        </w:rPr>
        <w:t>they</w:t>
      </w:r>
      <w:r w:rsidR="003856AB" w:rsidRPr="004A7F3D">
        <w:rPr>
          <w:rFonts w:eastAsia="SimSun"/>
        </w:rPr>
        <w:t xml:space="preserve"> end </w:t>
      </w:r>
      <w:r w:rsidR="00CB780D" w:rsidRPr="004A7F3D">
        <w:rPr>
          <w:rFonts w:eastAsia="SimSun"/>
        </w:rPr>
        <w:t xml:space="preserve">on </w:t>
      </w:r>
      <w:r w:rsidR="003856AB" w:rsidRPr="004A7F3D">
        <w:rPr>
          <w:rFonts w:eastAsia="SimSun"/>
        </w:rPr>
        <w:t>a cheerful note</w:t>
      </w:r>
      <w:r w:rsidR="00156F08" w:rsidRPr="004A7F3D">
        <w:rPr>
          <w:rFonts w:eastAsia="SimSun"/>
        </w:rPr>
        <w:t>, which is followed by much applause</w:t>
      </w:r>
      <w:r w:rsidR="003856AB" w:rsidRPr="004A7F3D">
        <w:rPr>
          <w:rFonts w:eastAsia="SimSun"/>
        </w:rPr>
        <w:t xml:space="preserve">: “But one thing </w:t>
      </w:r>
      <w:r w:rsidR="003856AB" w:rsidRPr="004A7F3D">
        <w:rPr>
          <w:rFonts w:eastAsia="SimSun"/>
        </w:rPr>
        <w:lastRenderedPageBreak/>
        <w:t>we do understand</w:t>
      </w:r>
      <w:r w:rsidR="00CB780D" w:rsidRPr="004A7F3D">
        <w:rPr>
          <w:rFonts w:eastAsia="SimSun"/>
        </w:rPr>
        <w:t>:</w:t>
      </w:r>
      <w:r w:rsidR="003856AB" w:rsidRPr="004A7F3D">
        <w:rPr>
          <w:rFonts w:eastAsia="SimSun"/>
        </w:rPr>
        <w:t xml:space="preserve"> Namely, what we have to celebrate</w:t>
      </w:r>
      <w:r w:rsidR="00491A25" w:rsidRPr="004A7F3D">
        <w:rPr>
          <w:rFonts w:eastAsia="SimSun"/>
        </w:rPr>
        <w:t>.</w:t>
      </w:r>
      <w:r w:rsidR="003856AB" w:rsidRPr="004A7F3D">
        <w:rPr>
          <w:rFonts w:eastAsia="SimSun"/>
        </w:rPr>
        <w:t xml:space="preserve"> To have been a student yesterday, to be almost an adult tomorrow, but especially that today we are young.”</w:t>
      </w:r>
      <w:r w:rsidR="0003706A" w:rsidRPr="004A7F3D">
        <w:rPr>
          <w:rStyle w:val="Funotenzeichen"/>
          <w:rFonts w:eastAsia="SimSun"/>
        </w:rPr>
        <w:footnoteReference w:id="11"/>
      </w:r>
    </w:p>
    <w:p w14:paraId="0188F831" w14:textId="298C3A68" w:rsidR="000930A1" w:rsidRPr="004A7F3D" w:rsidRDefault="003856AB" w:rsidP="002533AB">
      <w:pPr>
        <w:pStyle w:val="Normal10"/>
        <w:rPr>
          <w:rFonts w:eastAsia="SimSun"/>
          <w:lang w:val="en-US"/>
        </w:rPr>
      </w:pPr>
      <w:r w:rsidRPr="004A7F3D">
        <w:rPr>
          <w:rFonts w:eastAsia="SimSun"/>
        </w:rPr>
        <w:t>This l</w:t>
      </w:r>
      <w:r w:rsidR="0057082A" w:rsidRPr="004A7F3D">
        <w:rPr>
          <w:rFonts w:eastAsia="SimSun"/>
        </w:rPr>
        <w:t>ast line</w:t>
      </w:r>
      <w:r w:rsidRPr="004A7F3D">
        <w:rPr>
          <w:rFonts w:eastAsia="SimSun"/>
        </w:rPr>
        <w:t xml:space="preserve"> of the girls’ </w:t>
      </w:r>
      <w:r w:rsidR="00CC4B8E" w:rsidRPr="004A7F3D">
        <w:rPr>
          <w:rFonts w:eastAsia="SimSun"/>
        </w:rPr>
        <w:t xml:space="preserve">address </w:t>
      </w:r>
      <w:r w:rsidR="0057082A" w:rsidRPr="004A7F3D">
        <w:rPr>
          <w:rFonts w:eastAsia="SimSun"/>
        </w:rPr>
        <w:t>can be seen as a tran</w:t>
      </w:r>
      <w:r w:rsidR="00CC4B8E" w:rsidRPr="004A7F3D">
        <w:rPr>
          <w:rFonts w:eastAsia="SimSun"/>
        </w:rPr>
        <w:t xml:space="preserve">sition into what Van </w:t>
      </w:r>
      <w:proofErr w:type="spellStart"/>
      <w:r w:rsidR="00CC4B8E" w:rsidRPr="004A7F3D">
        <w:rPr>
          <w:rFonts w:eastAsia="SimSun"/>
        </w:rPr>
        <w:t>Gennep</w:t>
      </w:r>
      <w:proofErr w:type="spellEnd"/>
      <w:r w:rsidR="00CC4B8E" w:rsidRPr="004A7F3D">
        <w:rPr>
          <w:rFonts w:eastAsia="SimSun"/>
        </w:rPr>
        <w:t xml:space="preserve"> </w:t>
      </w:r>
      <w:r w:rsidR="0003706A" w:rsidRPr="004A7F3D">
        <w:rPr>
          <w:rFonts w:eastAsia="SimSun"/>
        </w:rPr>
        <w:fldChar w:fldCharType="begin"/>
      </w:r>
      <w:r w:rsidR="0041428A" w:rsidRPr="004A7F3D">
        <w:rPr>
          <w:rFonts w:eastAsia="SimSun"/>
        </w:rPr>
        <w:instrText>ADDIN</w:instrText>
      </w:r>
      <w:r w:rsidR="00627C40" w:rsidRPr="004A7F3D">
        <w:rPr>
          <w:rFonts w:eastAsia="SimSun"/>
        </w:rPr>
        <w:instrText xml:space="preserve"> </w:instrText>
      </w:r>
      <w:r w:rsidR="008F5717" w:rsidRPr="004A7F3D">
        <w:rPr>
          <w:rFonts w:eastAsia="SimSun"/>
        </w:rPr>
        <w:instrText>ADDIN</w:instrText>
      </w:r>
      <w:r w:rsidR="00627C40" w:rsidRPr="004A7F3D">
        <w:rPr>
          <w:rFonts w:eastAsia="SimSun"/>
        </w:rPr>
        <w:instrText xml:space="preserve"> ZOTERO_ITEM {"citationID":"GRZ5GxfL","properties":{"formattedCitation":"(yyy1960zzz1992)","plainCitation":"(yyy1960zzz1992)"},"citationItems":[{"id":1564,"uris":["http://zotero.org/users/401864/items/WMGAUF9H"],"uri":["http://zotero.org/users/401864/items/WMGAUF9H"],"suppress-author":true}]} </w:instrText>
      </w:r>
      <w:r w:rsidR="0003706A" w:rsidRPr="004A7F3D">
        <w:rPr>
          <w:rFonts w:eastAsia="SimSun"/>
        </w:rPr>
        <w:fldChar w:fldCharType="separate"/>
      </w:r>
      <w:r w:rsidR="00627C40" w:rsidRPr="004A7F3D">
        <w:rPr>
          <w:rFonts w:eastAsia="SimSun"/>
          <w:noProof/>
        </w:rPr>
        <w:t>(</w:t>
      </w:r>
      <w:r w:rsidR="00AD057B" w:rsidRPr="004A7F3D">
        <w:rPr>
          <w:rFonts w:eastAsia="SimSun"/>
          <w:noProof/>
        </w:rPr>
        <w:t>[</w:t>
      </w:r>
      <w:r w:rsidR="00627C40" w:rsidRPr="004A7F3D">
        <w:rPr>
          <w:rFonts w:eastAsia="SimSun"/>
          <w:noProof/>
        </w:rPr>
        <w:t>1960</w:t>
      </w:r>
      <w:r w:rsidR="00AD057B" w:rsidRPr="004A7F3D">
        <w:rPr>
          <w:rFonts w:eastAsia="SimSun"/>
          <w:noProof/>
        </w:rPr>
        <w:t>]</w:t>
      </w:r>
      <w:r w:rsidR="00627C40" w:rsidRPr="004A7F3D">
        <w:rPr>
          <w:rFonts w:eastAsia="SimSun"/>
          <w:noProof/>
        </w:rPr>
        <w:t>1992)</w:t>
      </w:r>
      <w:r w:rsidR="0003706A" w:rsidRPr="004A7F3D">
        <w:rPr>
          <w:rFonts w:eastAsia="SimSun"/>
        </w:rPr>
        <w:fldChar w:fldCharType="end"/>
      </w:r>
      <w:r w:rsidR="00182CA6" w:rsidRPr="004A7F3D">
        <w:rPr>
          <w:rFonts w:eastAsia="SimSun"/>
        </w:rPr>
        <w:t xml:space="preserve"> </w:t>
      </w:r>
      <w:r w:rsidR="0057082A" w:rsidRPr="004A7F3D">
        <w:rPr>
          <w:rFonts w:eastAsia="SimSun"/>
        </w:rPr>
        <w:t>conceptualized</w:t>
      </w:r>
      <w:r w:rsidR="0057082A" w:rsidRPr="004A7F3D">
        <w:rPr>
          <w:rFonts w:eastAsia="SimSun"/>
          <w:lang w:val="en-US"/>
        </w:rPr>
        <w:t xml:space="preserve"> as the second phase of a rite of passage</w:t>
      </w:r>
      <w:r w:rsidR="00655CDC" w:rsidRPr="004A7F3D">
        <w:rPr>
          <w:rFonts w:cs="Arial"/>
          <w:lang w:val="en-US"/>
        </w:rPr>
        <w:t>—</w:t>
      </w:r>
      <w:r w:rsidR="0057082A" w:rsidRPr="004A7F3D">
        <w:rPr>
          <w:rFonts w:eastAsia="SimSun"/>
          <w:lang w:val="en-US"/>
        </w:rPr>
        <w:t>the liminal</w:t>
      </w:r>
      <w:r w:rsidR="0003706A" w:rsidRPr="004A7F3D">
        <w:rPr>
          <w:rFonts w:eastAsia="SimSun"/>
          <w:lang w:val="en-US"/>
        </w:rPr>
        <w:t xml:space="preserve"> or transition</w:t>
      </w:r>
      <w:r w:rsidR="0057082A" w:rsidRPr="004A7F3D">
        <w:rPr>
          <w:rFonts w:eastAsia="SimSun"/>
          <w:lang w:val="en-US"/>
        </w:rPr>
        <w:t xml:space="preserve"> phase.</w:t>
      </w:r>
      <w:r w:rsidR="00D37DA1" w:rsidRPr="004A7F3D">
        <w:rPr>
          <w:rFonts w:eastAsia="SimSun"/>
          <w:lang w:val="en-US"/>
        </w:rPr>
        <w:t xml:space="preserve"> </w:t>
      </w:r>
      <w:r w:rsidR="007A29F9" w:rsidRPr="004A7F3D">
        <w:rPr>
          <w:rFonts w:eastAsia="SimSun"/>
          <w:lang w:val="en-US"/>
        </w:rPr>
        <w:t xml:space="preserve">Victor Turner, who continued developing and </w:t>
      </w:r>
      <w:r w:rsidR="00491A25" w:rsidRPr="004A7F3D">
        <w:rPr>
          <w:rFonts w:eastAsia="SimSun"/>
          <w:lang w:val="en-US"/>
        </w:rPr>
        <w:t>illustrating</w:t>
      </w:r>
      <w:r w:rsidR="007A29F9" w:rsidRPr="004A7F3D">
        <w:rPr>
          <w:rFonts w:eastAsia="SimSun"/>
          <w:lang w:val="en-US"/>
        </w:rPr>
        <w:t xml:space="preserve"> Van </w:t>
      </w:r>
      <w:proofErr w:type="spellStart"/>
      <w:r w:rsidR="007A29F9" w:rsidRPr="004A7F3D">
        <w:rPr>
          <w:rFonts w:eastAsia="SimSun"/>
          <w:lang w:val="en-US"/>
        </w:rPr>
        <w:t>Gennep’s</w:t>
      </w:r>
      <w:proofErr w:type="spellEnd"/>
      <w:r w:rsidR="007A29F9" w:rsidRPr="004A7F3D">
        <w:rPr>
          <w:rFonts w:eastAsia="SimSun"/>
          <w:lang w:val="en-US"/>
        </w:rPr>
        <w:t xml:space="preserve"> notion of </w:t>
      </w:r>
      <w:proofErr w:type="spellStart"/>
      <w:r w:rsidR="007A29F9" w:rsidRPr="004A7F3D">
        <w:rPr>
          <w:rFonts w:eastAsia="SimSun"/>
          <w:lang w:val="en-US"/>
        </w:rPr>
        <w:t>liminality</w:t>
      </w:r>
      <w:proofErr w:type="spellEnd"/>
      <w:r w:rsidR="007A29F9" w:rsidRPr="004A7F3D">
        <w:rPr>
          <w:rFonts w:eastAsia="SimSun"/>
          <w:lang w:val="en-US"/>
        </w:rPr>
        <w:t xml:space="preserve"> in rite</w:t>
      </w:r>
      <w:r w:rsidR="000A430F" w:rsidRPr="004A7F3D">
        <w:rPr>
          <w:rFonts w:eastAsia="SimSun"/>
          <w:lang w:val="en-US"/>
        </w:rPr>
        <w:t>-</w:t>
      </w:r>
      <w:r w:rsidR="007A29F9" w:rsidRPr="004A7F3D">
        <w:rPr>
          <w:rFonts w:eastAsia="SimSun"/>
          <w:lang w:val="en-US"/>
        </w:rPr>
        <w:t>of</w:t>
      </w:r>
      <w:r w:rsidR="000A430F" w:rsidRPr="004A7F3D">
        <w:rPr>
          <w:rFonts w:eastAsia="SimSun"/>
          <w:lang w:val="en-US"/>
        </w:rPr>
        <w:t>-</w:t>
      </w:r>
      <w:r w:rsidR="007A29F9" w:rsidRPr="004A7F3D">
        <w:rPr>
          <w:rFonts w:eastAsia="SimSun"/>
          <w:lang w:val="en-US"/>
        </w:rPr>
        <w:t>passage</w:t>
      </w:r>
      <w:r w:rsidR="005E5956" w:rsidRPr="004A7F3D">
        <w:rPr>
          <w:rFonts w:eastAsia="SimSun"/>
          <w:lang w:val="en-US"/>
        </w:rPr>
        <w:t xml:space="preserve"> processe</w:t>
      </w:r>
      <w:r w:rsidR="007A29F9" w:rsidRPr="004A7F3D">
        <w:rPr>
          <w:rFonts w:eastAsia="SimSun"/>
          <w:lang w:val="en-US"/>
        </w:rPr>
        <w:t>s, describes the liminal phase as a condition where pe</w:t>
      </w:r>
      <w:r w:rsidR="005E5956" w:rsidRPr="004A7F3D">
        <w:rPr>
          <w:rFonts w:eastAsia="SimSun"/>
          <w:lang w:val="en-US"/>
        </w:rPr>
        <w:t>ople</w:t>
      </w:r>
      <w:r w:rsidR="007A29F9" w:rsidRPr="004A7F3D">
        <w:rPr>
          <w:rFonts w:eastAsia="SimSun"/>
          <w:lang w:val="en-US"/>
        </w:rPr>
        <w:t xml:space="preserve"> “slip through the network of classification” and are “betwixt and between the positions assigned and arrayed by law, custom, convention, and ceremonial” </w:t>
      </w:r>
      <w:r w:rsidR="00381280" w:rsidRPr="004A7F3D">
        <w:rPr>
          <w:rFonts w:eastAsia="SimSun"/>
          <w:lang w:val="en-US"/>
        </w:rPr>
        <w:fldChar w:fldCharType="begin"/>
      </w:r>
      <w:r w:rsidR="0041428A" w:rsidRPr="004A7F3D">
        <w:rPr>
          <w:rFonts w:eastAsia="SimSun"/>
          <w:lang w:val="en-US"/>
        </w:rPr>
        <w:instrText>ADDIN</w:instrText>
      </w:r>
      <w:r w:rsidR="00381280" w:rsidRPr="004A7F3D">
        <w:rPr>
          <w:rFonts w:eastAsia="SimSun"/>
          <w:lang w:val="en-US"/>
        </w:rPr>
        <w:instrText xml:space="preserve"> </w:instrText>
      </w:r>
      <w:r w:rsidR="008F5717" w:rsidRPr="004A7F3D">
        <w:rPr>
          <w:rFonts w:eastAsia="SimSun"/>
          <w:lang w:val="en-US"/>
        </w:rPr>
        <w:instrText>ADDIN</w:instrText>
      </w:r>
      <w:r w:rsidR="00381280" w:rsidRPr="004A7F3D">
        <w:rPr>
          <w:rFonts w:eastAsia="SimSun"/>
          <w:lang w:val="en-US"/>
        </w:rPr>
        <w:instrText xml:space="preserve"> ZOTERO_ITEM {"citationID":"CfG7Hn5O","properties":{"formattedCitation":"(yyy1969zzz2008, 95)","plainCitation":"(yyy1969zzz2008, 95)"},"citationItems":[{"id":1709,"uris":["http://zotero.org/users/401864/items/SD8SWWTK"],"uri":["http://zotero.org/users/401864/items/SD8SWWTK"],"locator":"95","suppress-author":true}]} </w:instrText>
      </w:r>
      <w:r w:rsidR="00381280" w:rsidRPr="004A7F3D">
        <w:rPr>
          <w:rFonts w:eastAsia="SimSun"/>
          <w:lang w:val="en-US"/>
        </w:rPr>
        <w:fldChar w:fldCharType="separate"/>
      </w:r>
      <w:r w:rsidR="00381280" w:rsidRPr="004A7F3D">
        <w:rPr>
          <w:rFonts w:eastAsia="SimSun"/>
          <w:noProof/>
          <w:lang w:val="en-US"/>
        </w:rPr>
        <w:t>([1969]2008, 95)</w:t>
      </w:r>
      <w:r w:rsidR="00381280" w:rsidRPr="004A7F3D">
        <w:rPr>
          <w:rFonts w:eastAsia="SimSun"/>
          <w:lang w:val="en-US"/>
        </w:rPr>
        <w:fldChar w:fldCharType="end"/>
      </w:r>
      <w:r w:rsidR="007A29F9" w:rsidRPr="004A7F3D">
        <w:rPr>
          <w:rFonts w:eastAsia="SimSun"/>
          <w:lang w:val="en-US"/>
        </w:rPr>
        <w:t>.</w:t>
      </w:r>
      <w:r w:rsidR="00381280" w:rsidRPr="004A7F3D">
        <w:rPr>
          <w:rFonts w:eastAsia="SimSun"/>
          <w:lang w:val="en-US"/>
        </w:rPr>
        <w:t xml:space="preserve"> Likewise, </w:t>
      </w:r>
      <w:r w:rsidR="005E5956" w:rsidRPr="004A7F3D">
        <w:rPr>
          <w:rFonts w:eastAsia="SimSun"/>
          <w:lang w:val="en-US"/>
        </w:rPr>
        <w:t>as</w:t>
      </w:r>
      <w:r w:rsidR="00381280" w:rsidRPr="004A7F3D">
        <w:rPr>
          <w:rFonts w:eastAsia="SimSun"/>
          <w:lang w:val="en-US"/>
        </w:rPr>
        <w:t xml:space="preserve"> the speech </w:t>
      </w:r>
      <w:r w:rsidR="005E5956" w:rsidRPr="004A7F3D">
        <w:rPr>
          <w:rFonts w:eastAsia="SimSun"/>
          <w:lang w:val="en-US"/>
        </w:rPr>
        <w:t xml:space="preserve">given </w:t>
      </w:r>
      <w:r w:rsidR="00381280" w:rsidRPr="004A7F3D">
        <w:rPr>
          <w:rFonts w:eastAsia="SimSun"/>
          <w:lang w:val="en-US"/>
        </w:rPr>
        <w:t>by the three girls</w:t>
      </w:r>
      <w:r w:rsidR="005E5956" w:rsidRPr="004A7F3D">
        <w:rPr>
          <w:rFonts w:eastAsia="SimSun"/>
          <w:lang w:val="en-US"/>
        </w:rPr>
        <w:t xml:space="preserve"> indicates</w:t>
      </w:r>
      <w:r w:rsidR="00381280" w:rsidRPr="004A7F3D">
        <w:rPr>
          <w:rFonts w:eastAsia="SimSun"/>
          <w:lang w:val="en-US"/>
        </w:rPr>
        <w:t>, be</w:t>
      </w:r>
      <w:r w:rsidR="00CC4B8E" w:rsidRPr="004A7F3D">
        <w:rPr>
          <w:rFonts w:eastAsia="SimSun"/>
          <w:lang w:val="en-US"/>
        </w:rPr>
        <w:t>ing y</w:t>
      </w:r>
      <w:r w:rsidR="00D37DA1" w:rsidRPr="004A7F3D">
        <w:rPr>
          <w:rFonts w:eastAsia="SimSun"/>
          <w:lang w:val="en-US"/>
        </w:rPr>
        <w:t xml:space="preserve">oung is understood as </w:t>
      </w:r>
      <w:r w:rsidR="00A71E59" w:rsidRPr="004A7F3D">
        <w:rPr>
          <w:rFonts w:eastAsia="SimSun"/>
          <w:lang w:val="en-US"/>
        </w:rPr>
        <w:t xml:space="preserve">both </w:t>
      </w:r>
      <w:r w:rsidR="00CC4B8E" w:rsidRPr="004A7F3D">
        <w:rPr>
          <w:rFonts w:eastAsia="SimSun"/>
          <w:lang w:val="en-US"/>
        </w:rPr>
        <w:t xml:space="preserve">being </w:t>
      </w:r>
      <w:r w:rsidR="00D37DA1" w:rsidRPr="004A7F3D">
        <w:rPr>
          <w:rFonts w:eastAsia="SimSun"/>
          <w:lang w:val="en-US"/>
        </w:rPr>
        <w:t xml:space="preserve">free </w:t>
      </w:r>
      <w:r w:rsidR="00CC4B8E" w:rsidRPr="004A7F3D">
        <w:rPr>
          <w:rFonts w:eastAsia="SimSun"/>
          <w:lang w:val="en-US"/>
        </w:rPr>
        <w:t xml:space="preserve">of the </w:t>
      </w:r>
      <w:r w:rsidR="00156F08" w:rsidRPr="004A7F3D">
        <w:rPr>
          <w:rFonts w:eastAsia="SimSun"/>
          <w:lang w:val="en-US"/>
        </w:rPr>
        <w:t xml:space="preserve">obligations </w:t>
      </w:r>
      <w:r w:rsidR="00D37DA1" w:rsidRPr="004A7F3D">
        <w:rPr>
          <w:rFonts w:eastAsia="SimSun"/>
          <w:lang w:val="en-US"/>
        </w:rPr>
        <w:t xml:space="preserve">of </w:t>
      </w:r>
      <w:r w:rsidR="00CC4B8E" w:rsidRPr="004A7F3D">
        <w:rPr>
          <w:rFonts w:eastAsia="SimSun"/>
          <w:lang w:val="en-US"/>
        </w:rPr>
        <w:t xml:space="preserve">high school </w:t>
      </w:r>
      <w:r w:rsidR="00D37DA1" w:rsidRPr="004A7F3D">
        <w:rPr>
          <w:rFonts w:eastAsia="SimSun"/>
          <w:lang w:val="en-US"/>
        </w:rPr>
        <w:t>as well</w:t>
      </w:r>
      <w:r w:rsidR="00CC4B8E" w:rsidRPr="004A7F3D">
        <w:rPr>
          <w:rFonts w:eastAsia="SimSun"/>
          <w:lang w:val="en-US"/>
        </w:rPr>
        <w:t xml:space="preserve"> a</w:t>
      </w:r>
      <w:r w:rsidR="00D37DA1" w:rsidRPr="004A7F3D">
        <w:rPr>
          <w:rFonts w:eastAsia="SimSun"/>
          <w:lang w:val="en-US"/>
        </w:rPr>
        <w:t xml:space="preserve">s </w:t>
      </w:r>
      <w:r w:rsidR="00CC4B8E" w:rsidRPr="004A7F3D">
        <w:rPr>
          <w:rFonts w:eastAsia="SimSun"/>
          <w:lang w:val="en-US"/>
        </w:rPr>
        <w:t>of those</w:t>
      </w:r>
      <w:r w:rsidR="00D37DA1" w:rsidRPr="004A7F3D">
        <w:rPr>
          <w:rFonts w:eastAsia="SimSun"/>
          <w:lang w:val="en-US"/>
        </w:rPr>
        <w:t xml:space="preserve"> of adulthood. </w:t>
      </w:r>
      <w:r w:rsidR="00A71E59" w:rsidRPr="004A7F3D">
        <w:rPr>
          <w:rFonts w:eastAsia="SimSun"/>
          <w:lang w:val="en-US"/>
        </w:rPr>
        <w:t>“</w:t>
      </w:r>
      <w:r w:rsidR="00CC4B8E" w:rsidRPr="004A7F3D">
        <w:rPr>
          <w:rFonts w:eastAsia="SimSun"/>
          <w:lang w:val="en-US"/>
        </w:rPr>
        <w:t>Young</w:t>
      </w:r>
      <w:r w:rsidR="000A430F" w:rsidRPr="004A7F3D">
        <w:rPr>
          <w:rFonts w:eastAsia="SimSun"/>
          <w:lang w:val="en-US"/>
        </w:rPr>
        <w:t>”</w:t>
      </w:r>
      <w:r w:rsidR="00CC4B8E" w:rsidRPr="004A7F3D">
        <w:rPr>
          <w:rFonts w:eastAsia="SimSun"/>
          <w:lang w:val="en-US"/>
        </w:rPr>
        <w:t xml:space="preserve"> here means celebrating without </w:t>
      </w:r>
      <w:r w:rsidR="00A71E59" w:rsidRPr="004A7F3D">
        <w:rPr>
          <w:rFonts w:eastAsia="SimSun"/>
          <w:lang w:val="en-US"/>
        </w:rPr>
        <w:t xml:space="preserve">having </w:t>
      </w:r>
      <w:r w:rsidR="00CC4B8E" w:rsidRPr="004A7F3D">
        <w:rPr>
          <w:rFonts w:eastAsia="SimSun"/>
          <w:lang w:val="en-US"/>
        </w:rPr>
        <w:t>greater responsibilities</w:t>
      </w:r>
      <w:r w:rsidR="00A71E59" w:rsidRPr="004A7F3D">
        <w:rPr>
          <w:rFonts w:eastAsia="SimSun"/>
          <w:lang w:val="en-US"/>
        </w:rPr>
        <w:t>.</w:t>
      </w:r>
      <w:r w:rsidR="00CC4B8E" w:rsidRPr="004A7F3D">
        <w:rPr>
          <w:rFonts w:eastAsia="SimSun"/>
          <w:lang w:val="en-US"/>
        </w:rPr>
        <w:t xml:space="preserve"> </w:t>
      </w:r>
      <w:r w:rsidR="00A71E59" w:rsidRPr="004A7F3D">
        <w:rPr>
          <w:rFonts w:eastAsia="SimSun"/>
          <w:lang w:val="en-US"/>
        </w:rPr>
        <w:t>T</w:t>
      </w:r>
      <w:r w:rsidR="00CC4B8E" w:rsidRPr="004A7F3D">
        <w:rPr>
          <w:rFonts w:eastAsia="SimSun"/>
          <w:lang w:val="en-US"/>
        </w:rPr>
        <w:t>he last line is a call for the start of these celebrations</w:t>
      </w:r>
      <w:r w:rsidR="00EB1579" w:rsidRPr="004A7F3D">
        <w:rPr>
          <w:rFonts w:eastAsia="SimSun"/>
          <w:lang w:val="en-US"/>
        </w:rPr>
        <w:t>,</w:t>
      </w:r>
      <w:r w:rsidR="00CC4B8E" w:rsidRPr="004A7F3D">
        <w:rPr>
          <w:rFonts w:eastAsia="SimSun"/>
          <w:lang w:val="en-US"/>
        </w:rPr>
        <w:t xml:space="preserve"> now that the youths h</w:t>
      </w:r>
      <w:r w:rsidR="00FF448E" w:rsidRPr="004A7F3D">
        <w:rPr>
          <w:rFonts w:eastAsia="SimSun"/>
          <w:lang w:val="en-US"/>
        </w:rPr>
        <w:t>ave</w:t>
      </w:r>
      <w:r w:rsidR="00CC4B8E" w:rsidRPr="004A7F3D">
        <w:rPr>
          <w:rFonts w:eastAsia="SimSun"/>
          <w:lang w:val="en-US"/>
        </w:rPr>
        <w:t xml:space="preserve"> their </w:t>
      </w:r>
      <w:r w:rsidR="002E1F20" w:rsidRPr="004A7F3D">
        <w:rPr>
          <w:rFonts w:eastAsia="SimSun"/>
          <w:lang w:val="en-US"/>
        </w:rPr>
        <w:t>diplomas</w:t>
      </w:r>
      <w:r w:rsidR="00CC4B8E" w:rsidRPr="004A7F3D">
        <w:rPr>
          <w:rFonts w:eastAsia="SimSun"/>
          <w:lang w:val="en-US"/>
        </w:rPr>
        <w:t xml:space="preserve"> in hand.</w:t>
      </w:r>
      <w:r w:rsidR="00D37DA1" w:rsidRPr="004A7F3D">
        <w:rPr>
          <w:rFonts w:eastAsia="SimSun"/>
          <w:lang w:val="en-US"/>
        </w:rPr>
        <w:t xml:space="preserve"> </w:t>
      </w:r>
      <w:r w:rsidR="00182CA6" w:rsidRPr="004A7F3D">
        <w:rPr>
          <w:rFonts w:eastAsia="SimSun"/>
          <w:lang w:val="en-US"/>
        </w:rPr>
        <w:t>Based</w:t>
      </w:r>
      <w:r w:rsidR="000930A1" w:rsidRPr="004A7F3D">
        <w:rPr>
          <w:rFonts w:eastAsia="SimSun"/>
          <w:lang w:val="en-US"/>
        </w:rPr>
        <w:t xml:space="preserve"> </w:t>
      </w:r>
      <w:r w:rsidR="00182CA6" w:rsidRPr="004A7F3D">
        <w:rPr>
          <w:rFonts w:eastAsia="SimSun"/>
          <w:lang w:val="en-US"/>
        </w:rPr>
        <w:t>on</w:t>
      </w:r>
      <w:r w:rsidR="000930A1" w:rsidRPr="004A7F3D">
        <w:rPr>
          <w:rFonts w:eastAsia="SimSun"/>
          <w:lang w:val="en-US"/>
        </w:rPr>
        <w:t xml:space="preserve"> Van </w:t>
      </w:r>
      <w:proofErr w:type="spellStart"/>
      <w:r w:rsidR="000930A1" w:rsidRPr="004A7F3D">
        <w:rPr>
          <w:rFonts w:eastAsia="SimSun"/>
          <w:lang w:val="en-US"/>
        </w:rPr>
        <w:t>Gennep’s</w:t>
      </w:r>
      <w:proofErr w:type="spellEnd"/>
      <w:r w:rsidR="00182CA6" w:rsidRPr="004A7F3D">
        <w:rPr>
          <w:rFonts w:eastAsia="SimSun"/>
          <w:lang w:val="en-US"/>
        </w:rPr>
        <w:t xml:space="preserve"> </w:t>
      </w:r>
      <w:r w:rsidR="00182CA6" w:rsidRPr="004A7F3D">
        <w:rPr>
          <w:rFonts w:eastAsia="SimSun"/>
        </w:rPr>
        <w:fldChar w:fldCharType="begin"/>
      </w:r>
      <w:r w:rsidR="0041428A" w:rsidRPr="004A7F3D">
        <w:rPr>
          <w:rFonts w:eastAsia="SimSun"/>
        </w:rPr>
        <w:instrText>ADDIN</w:instrText>
      </w:r>
      <w:r w:rsidR="00093A27" w:rsidRPr="004A7F3D">
        <w:rPr>
          <w:rFonts w:eastAsia="SimSun"/>
        </w:rPr>
        <w:instrText xml:space="preserve"> </w:instrText>
      </w:r>
      <w:r w:rsidR="008F5717" w:rsidRPr="004A7F3D">
        <w:rPr>
          <w:rFonts w:eastAsia="SimSun"/>
        </w:rPr>
        <w:instrText>ADDIN</w:instrText>
      </w:r>
      <w:r w:rsidR="00093A27" w:rsidRPr="004A7F3D">
        <w:rPr>
          <w:rFonts w:eastAsia="SimSun"/>
        </w:rPr>
        <w:instrText xml:space="preserve"> ZOTERO_ITEM {"citationID":"9DyWeiOB","properties":{"formattedCitation":"(yyy1960zzz1992)","plainCitation":"(yyy1960zzz1992)"},"citationItems":[{"id":1564,"uris":["http://zotero.org/users/401864/items/WMGAUF9H"],"uri":["http://zotero.org/users/401864/items/WMGAUF9H"],"suppress-author":true}]} </w:instrText>
      </w:r>
      <w:r w:rsidR="00182CA6" w:rsidRPr="004A7F3D">
        <w:rPr>
          <w:rFonts w:eastAsia="SimSun"/>
        </w:rPr>
        <w:fldChar w:fldCharType="separate"/>
      </w:r>
      <w:r w:rsidR="00182CA6" w:rsidRPr="004A7F3D">
        <w:rPr>
          <w:rFonts w:eastAsia="SimSun"/>
          <w:noProof/>
        </w:rPr>
        <w:t>([1960]1992)</w:t>
      </w:r>
      <w:r w:rsidR="00182CA6" w:rsidRPr="004A7F3D">
        <w:rPr>
          <w:rFonts w:eastAsia="SimSun"/>
        </w:rPr>
        <w:fldChar w:fldCharType="end"/>
      </w:r>
      <w:r w:rsidR="00182CA6" w:rsidRPr="004A7F3D">
        <w:rPr>
          <w:rFonts w:eastAsia="SimSun"/>
        </w:rPr>
        <w:t xml:space="preserve"> </w:t>
      </w:r>
      <w:r w:rsidR="00182CA6" w:rsidRPr="004A7F3D">
        <w:rPr>
          <w:rFonts w:eastAsia="SimSun"/>
          <w:lang w:val="en-US"/>
        </w:rPr>
        <w:t>and Victor Turner’s</w:t>
      </w:r>
      <w:r w:rsidR="00093A27" w:rsidRPr="004A7F3D">
        <w:rPr>
          <w:rFonts w:eastAsia="SimSun"/>
          <w:lang w:val="en-US"/>
        </w:rPr>
        <w:t xml:space="preserve"> </w:t>
      </w:r>
      <w:r w:rsidR="00093A27" w:rsidRPr="004A7F3D">
        <w:rPr>
          <w:rFonts w:eastAsia="SimSun"/>
          <w:lang w:val="en-US"/>
        </w:rPr>
        <w:fldChar w:fldCharType="begin"/>
      </w:r>
      <w:r w:rsidR="0041428A" w:rsidRPr="004A7F3D">
        <w:rPr>
          <w:rFonts w:eastAsia="SimSun"/>
          <w:lang w:val="en-US"/>
        </w:rPr>
        <w:instrText>ADDIN</w:instrText>
      </w:r>
      <w:r w:rsidR="00093A27" w:rsidRPr="004A7F3D">
        <w:rPr>
          <w:rFonts w:eastAsia="SimSun"/>
          <w:lang w:val="en-US"/>
        </w:rPr>
        <w:instrText xml:space="preserve"> </w:instrText>
      </w:r>
      <w:r w:rsidR="008F5717" w:rsidRPr="004A7F3D">
        <w:rPr>
          <w:rFonts w:eastAsia="SimSun"/>
          <w:lang w:val="en-US"/>
        </w:rPr>
        <w:instrText>ADDIN</w:instrText>
      </w:r>
      <w:r w:rsidR="00093A27" w:rsidRPr="004A7F3D">
        <w:rPr>
          <w:rFonts w:eastAsia="SimSun"/>
          <w:lang w:val="en-US"/>
        </w:rPr>
        <w:instrText xml:space="preserve"> ZOTERO_ITEM {"citationID":"c3by0dJo","properties":{"formattedCitation":"(yyy1969zzz2008)","plainCitation":"(yyy1969zzz2008)"},"citationItems":[{"id":1709,"uris":["http://zotero.org/users/401864/items/SD8SWWTK"],"uri":["http://zotero.org/users/401864/items/SD8SWWTK"],"suppress-author":true}]} </w:instrText>
      </w:r>
      <w:r w:rsidR="00093A27" w:rsidRPr="004A7F3D">
        <w:rPr>
          <w:rFonts w:eastAsia="SimSun"/>
          <w:lang w:val="en-US"/>
        </w:rPr>
        <w:fldChar w:fldCharType="separate"/>
      </w:r>
      <w:r w:rsidR="00093A27" w:rsidRPr="004A7F3D">
        <w:rPr>
          <w:rFonts w:eastAsia="SimSun"/>
          <w:noProof/>
          <w:lang w:val="en-US"/>
        </w:rPr>
        <w:t>([1969]2008)</w:t>
      </w:r>
      <w:r w:rsidR="00093A27" w:rsidRPr="004A7F3D">
        <w:rPr>
          <w:rFonts w:eastAsia="SimSun"/>
          <w:lang w:val="en-US"/>
        </w:rPr>
        <w:fldChar w:fldCharType="end"/>
      </w:r>
      <w:r w:rsidR="00182CA6" w:rsidRPr="004A7F3D">
        <w:rPr>
          <w:rFonts w:eastAsia="SimSun"/>
          <w:lang w:val="en-US"/>
        </w:rPr>
        <w:t xml:space="preserve"> understanding of </w:t>
      </w:r>
      <w:proofErr w:type="spellStart"/>
      <w:r w:rsidR="00182CA6" w:rsidRPr="004A7F3D">
        <w:rPr>
          <w:rFonts w:eastAsia="SimSun"/>
          <w:lang w:val="en-US"/>
        </w:rPr>
        <w:t>liminality</w:t>
      </w:r>
      <w:proofErr w:type="spellEnd"/>
      <w:r w:rsidR="00182CA6" w:rsidRPr="004A7F3D">
        <w:rPr>
          <w:rFonts w:eastAsia="SimSun"/>
          <w:lang w:val="en-US"/>
        </w:rPr>
        <w:t xml:space="preserve"> in the ritual process,</w:t>
      </w:r>
      <w:r w:rsidR="000930A1" w:rsidRPr="004A7F3D">
        <w:rPr>
          <w:rFonts w:eastAsia="SimSun"/>
          <w:lang w:val="en-US"/>
        </w:rPr>
        <w:t xml:space="preserve"> </w:t>
      </w:r>
      <w:r w:rsidR="00974DFF" w:rsidRPr="004A7F3D">
        <w:rPr>
          <w:rFonts w:eastAsia="SimSun"/>
          <w:lang w:val="en-US"/>
        </w:rPr>
        <w:t xml:space="preserve">social anthropologist </w:t>
      </w:r>
      <w:r w:rsidR="00D37DA1" w:rsidRPr="004A7F3D">
        <w:rPr>
          <w:rFonts w:eastAsia="SimSun"/>
          <w:lang w:val="en-US"/>
        </w:rPr>
        <w:t xml:space="preserve">Allan </w:t>
      </w:r>
      <w:proofErr w:type="spellStart"/>
      <w:r w:rsidR="00D37DA1" w:rsidRPr="004A7F3D">
        <w:rPr>
          <w:rFonts w:eastAsia="SimSun"/>
          <w:lang w:val="en-US"/>
        </w:rPr>
        <w:t>Sande</w:t>
      </w:r>
      <w:proofErr w:type="spellEnd"/>
      <w:r w:rsidR="00D37DA1" w:rsidRPr="004A7F3D">
        <w:rPr>
          <w:rFonts w:eastAsia="SimSun"/>
          <w:lang w:val="en-US"/>
        </w:rPr>
        <w:t xml:space="preserve"> </w:t>
      </w:r>
      <w:r w:rsidR="0003706A" w:rsidRPr="004A7F3D">
        <w:rPr>
          <w:rFonts w:eastAsia="SimSun"/>
          <w:lang w:val="en-US"/>
        </w:rPr>
        <w:fldChar w:fldCharType="begin"/>
      </w:r>
      <w:r w:rsidR="0041428A" w:rsidRPr="004A7F3D">
        <w:rPr>
          <w:rFonts w:eastAsia="SimSun"/>
          <w:lang w:val="en-US"/>
        </w:rPr>
        <w:instrText>ADDIN</w:instrText>
      </w:r>
      <w:r w:rsidR="0003706A" w:rsidRPr="004A7F3D">
        <w:rPr>
          <w:rFonts w:eastAsia="SimSun"/>
          <w:lang w:val="en-US"/>
        </w:rPr>
        <w:instrText xml:space="preserve"> </w:instrText>
      </w:r>
      <w:r w:rsidR="008F5717" w:rsidRPr="004A7F3D">
        <w:rPr>
          <w:rFonts w:eastAsia="SimSun"/>
          <w:lang w:val="en-US"/>
        </w:rPr>
        <w:instrText>ADDIN</w:instrText>
      </w:r>
      <w:r w:rsidR="0003706A" w:rsidRPr="004A7F3D">
        <w:rPr>
          <w:rFonts w:eastAsia="SimSun"/>
          <w:lang w:val="en-US"/>
        </w:rPr>
        <w:instrText xml:space="preserve"> ZOTERO_ITEM {"citationID":"hwx8Wigy","properties":{"formattedCitation":"(2002)","plainCitation":"(2002)"},"citationItems":[{"id":1498,"uris":["http://zotero.org/users/401864/items/TZHNIJTZ"],"uri":["http://zotero.org/users/401864/items/TZHNIJTZ"],"suppress-author":true}]} </w:instrText>
      </w:r>
      <w:r w:rsidR="0003706A" w:rsidRPr="004A7F3D">
        <w:rPr>
          <w:rFonts w:eastAsia="SimSun"/>
          <w:lang w:val="en-US"/>
        </w:rPr>
        <w:fldChar w:fldCharType="separate"/>
      </w:r>
      <w:r w:rsidR="0003706A" w:rsidRPr="004A7F3D">
        <w:rPr>
          <w:rFonts w:eastAsia="SimSun"/>
          <w:noProof/>
          <w:lang w:val="en-US"/>
        </w:rPr>
        <w:t>(2002)</w:t>
      </w:r>
      <w:r w:rsidR="0003706A" w:rsidRPr="004A7F3D">
        <w:rPr>
          <w:rFonts w:eastAsia="SimSun"/>
          <w:lang w:val="en-US"/>
        </w:rPr>
        <w:fldChar w:fldCharType="end"/>
      </w:r>
      <w:r w:rsidR="0003706A" w:rsidRPr="004A7F3D">
        <w:rPr>
          <w:rFonts w:eastAsia="SimSun"/>
          <w:lang w:val="en-US"/>
        </w:rPr>
        <w:t xml:space="preserve"> </w:t>
      </w:r>
      <w:r w:rsidR="00BC2E69" w:rsidRPr="004A7F3D">
        <w:rPr>
          <w:rFonts w:eastAsia="SimSun"/>
          <w:lang w:val="en-US"/>
        </w:rPr>
        <w:t>describes</w:t>
      </w:r>
      <w:r w:rsidR="00D37DA1" w:rsidRPr="004A7F3D">
        <w:rPr>
          <w:rFonts w:eastAsia="SimSun"/>
          <w:lang w:val="en-US"/>
        </w:rPr>
        <w:t xml:space="preserve"> this phase of partying </w:t>
      </w:r>
      <w:r w:rsidR="00FF448E" w:rsidRPr="004A7F3D">
        <w:rPr>
          <w:rFonts w:eastAsia="SimSun"/>
          <w:lang w:val="en-US"/>
        </w:rPr>
        <w:t>among</w:t>
      </w:r>
      <w:r w:rsidR="00D37DA1" w:rsidRPr="004A7F3D">
        <w:rPr>
          <w:rFonts w:eastAsia="SimSun"/>
          <w:lang w:val="en-US"/>
        </w:rPr>
        <w:t xml:space="preserve"> </w:t>
      </w:r>
      <w:r w:rsidR="00FF448E" w:rsidRPr="004A7F3D">
        <w:rPr>
          <w:rFonts w:eastAsia="SimSun"/>
          <w:lang w:val="en-US"/>
        </w:rPr>
        <w:t xml:space="preserve">recent </w:t>
      </w:r>
      <w:r w:rsidR="00D37DA1" w:rsidRPr="004A7F3D">
        <w:rPr>
          <w:rFonts w:eastAsia="SimSun"/>
          <w:lang w:val="en-US"/>
        </w:rPr>
        <w:t xml:space="preserve">graduates in Norway as a </w:t>
      </w:r>
      <w:r w:rsidR="00182CA6" w:rsidRPr="004A7F3D">
        <w:rPr>
          <w:rFonts w:eastAsia="SimSun"/>
          <w:lang w:val="en-US"/>
        </w:rPr>
        <w:t xml:space="preserve">phase </w:t>
      </w:r>
      <w:r w:rsidR="00D37DA1" w:rsidRPr="004A7F3D">
        <w:rPr>
          <w:rFonts w:eastAsia="SimSun"/>
          <w:lang w:val="en-US"/>
        </w:rPr>
        <w:t>that allows youths</w:t>
      </w:r>
      <w:r w:rsidR="00BC2E69" w:rsidRPr="004A7F3D">
        <w:rPr>
          <w:rFonts w:eastAsia="SimSun"/>
          <w:lang w:val="en-US"/>
        </w:rPr>
        <w:t xml:space="preserve"> to</w:t>
      </w:r>
      <w:r w:rsidR="00D37DA1" w:rsidRPr="004A7F3D">
        <w:rPr>
          <w:rFonts w:eastAsia="SimSun"/>
          <w:lang w:val="en-US"/>
        </w:rPr>
        <w:t xml:space="preserve"> behave in way</w:t>
      </w:r>
      <w:r w:rsidR="00BC2E69" w:rsidRPr="004A7F3D">
        <w:rPr>
          <w:rFonts w:eastAsia="SimSun"/>
          <w:lang w:val="en-US"/>
        </w:rPr>
        <w:t>s</w:t>
      </w:r>
      <w:r w:rsidR="00D37DA1" w:rsidRPr="004A7F3D">
        <w:rPr>
          <w:rFonts w:eastAsia="SimSun"/>
          <w:lang w:val="en-US"/>
        </w:rPr>
        <w:t xml:space="preserve"> that are against the cultural norm and that break moral rules. </w:t>
      </w:r>
      <w:proofErr w:type="spellStart"/>
      <w:r w:rsidR="00D37DA1" w:rsidRPr="004A7F3D">
        <w:rPr>
          <w:rFonts w:eastAsia="SimSun"/>
          <w:lang w:val="en-US"/>
        </w:rPr>
        <w:t>Sande</w:t>
      </w:r>
      <w:proofErr w:type="spellEnd"/>
      <w:r w:rsidR="00FF448E" w:rsidRPr="004A7F3D">
        <w:rPr>
          <w:rFonts w:eastAsia="SimSun"/>
          <w:lang w:val="en-US"/>
        </w:rPr>
        <w:t>,</w:t>
      </w:r>
      <w:r w:rsidR="00D37DA1" w:rsidRPr="004A7F3D">
        <w:rPr>
          <w:rFonts w:eastAsia="SimSun"/>
          <w:lang w:val="en-US"/>
        </w:rPr>
        <w:t xml:space="preserve"> </w:t>
      </w:r>
      <w:r w:rsidR="00BC2E69" w:rsidRPr="004A7F3D">
        <w:rPr>
          <w:rFonts w:eastAsia="SimSun"/>
          <w:lang w:val="en-US"/>
        </w:rPr>
        <w:t xml:space="preserve">who </w:t>
      </w:r>
      <w:r w:rsidR="00D37DA1" w:rsidRPr="004A7F3D">
        <w:rPr>
          <w:rFonts w:eastAsia="SimSun"/>
          <w:lang w:val="en-US"/>
        </w:rPr>
        <w:t>particularly illustrate</w:t>
      </w:r>
      <w:r w:rsidR="00BC2E69" w:rsidRPr="004A7F3D">
        <w:rPr>
          <w:rFonts w:eastAsia="SimSun"/>
          <w:lang w:val="en-US"/>
        </w:rPr>
        <w:t>s</w:t>
      </w:r>
      <w:r w:rsidR="00D37DA1" w:rsidRPr="004A7F3D">
        <w:rPr>
          <w:rFonts w:eastAsia="SimSun"/>
          <w:lang w:val="en-US"/>
        </w:rPr>
        <w:t xml:space="preserve"> the role of alcohol and intoxication in </w:t>
      </w:r>
      <w:r w:rsidR="00974DFF" w:rsidRPr="004A7F3D">
        <w:rPr>
          <w:rFonts w:eastAsia="SimSun"/>
          <w:lang w:val="en-US"/>
        </w:rPr>
        <w:t xml:space="preserve">Norwegian </w:t>
      </w:r>
      <w:r w:rsidR="00D37DA1" w:rsidRPr="004A7F3D">
        <w:rPr>
          <w:rFonts w:eastAsia="SimSun"/>
          <w:lang w:val="en-US"/>
        </w:rPr>
        <w:t xml:space="preserve">graduation celebrations, suggests that the youths become detached from society </w:t>
      </w:r>
      <w:r w:rsidR="00FF448E" w:rsidRPr="004A7F3D">
        <w:rPr>
          <w:rFonts w:eastAsia="SimSun"/>
          <w:lang w:val="en-US"/>
        </w:rPr>
        <w:t xml:space="preserve">during that time, </w:t>
      </w:r>
      <w:r w:rsidR="00D37DA1" w:rsidRPr="004A7F3D">
        <w:rPr>
          <w:rFonts w:eastAsia="SimSun"/>
          <w:lang w:val="en-US"/>
        </w:rPr>
        <w:t xml:space="preserve">to then </w:t>
      </w:r>
      <w:r w:rsidR="00FF448E" w:rsidRPr="004A7F3D">
        <w:rPr>
          <w:rFonts w:eastAsia="SimSun"/>
          <w:lang w:val="en-US"/>
        </w:rPr>
        <w:t xml:space="preserve">be ascribed adult status </w:t>
      </w:r>
      <w:r w:rsidR="000A430F" w:rsidRPr="004A7F3D">
        <w:rPr>
          <w:rFonts w:eastAsia="SimSun"/>
          <w:lang w:val="en-US"/>
        </w:rPr>
        <w:t>once this</w:t>
      </w:r>
      <w:r w:rsidR="00D37DA1" w:rsidRPr="004A7F3D">
        <w:rPr>
          <w:rFonts w:eastAsia="SimSun"/>
          <w:lang w:val="en-US"/>
        </w:rPr>
        <w:t xml:space="preserve"> liminal phase</w:t>
      </w:r>
      <w:r w:rsidR="000A430F" w:rsidRPr="004A7F3D">
        <w:rPr>
          <w:rFonts w:eastAsia="SimSun"/>
          <w:lang w:val="en-US"/>
        </w:rPr>
        <w:t xml:space="preserve"> is over</w:t>
      </w:r>
      <w:r w:rsidR="00D37DA1" w:rsidRPr="004A7F3D">
        <w:rPr>
          <w:rFonts w:eastAsia="SimSun"/>
          <w:lang w:val="en-US"/>
        </w:rPr>
        <w:t>.</w:t>
      </w:r>
      <w:bookmarkStart w:id="17" w:name="_GoBack"/>
      <w:bookmarkEnd w:id="17"/>
    </w:p>
    <w:p w14:paraId="038C2AFB" w14:textId="7B181752" w:rsidR="008D7FED" w:rsidRPr="004A7F3D" w:rsidRDefault="00182CA6" w:rsidP="002533AB">
      <w:pPr>
        <w:pStyle w:val="Normal10"/>
        <w:rPr>
          <w:rFonts w:eastAsia="SimSun"/>
          <w:lang w:val="en-US"/>
        </w:rPr>
      </w:pPr>
      <w:r w:rsidRPr="004A7F3D">
        <w:rPr>
          <w:rFonts w:eastAsia="SimSun"/>
          <w:lang w:val="en-US"/>
        </w:rPr>
        <w:t>Following</w:t>
      </w:r>
      <w:r w:rsidR="0057082A" w:rsidRPr="004A7F3D">
        <w:rPr>
          <w:rFonts w:eastAsia="SimSun"/>
          <w:lang w:val="en-US"/>
        </w:rPr>
        <w:t xml:space="preserve"> the graduation ceremony</w:t>
      </w:r>
      <w:r w:rsidR="00093A27" w:rsidRPr="004A7F3D">
        <w:rPr>
          <w:rFonts w:eastAsia="SimSun"/>
          <w:lang w:val="en-US"/>
        </w:rPr>
        <w:t>,</w:t>
      </w:r>
      <w:r w:rsidR="0057082A" w:rsidRPr="004A7F3D">
        <w:rPr>
          <w:rFonts w:eastAsia="SimSun"/>
          <w:lang w:val="en-US"/>
        </w:rPr>
        <w:t xml:space="preserve"> a dinner is hosted for everyone</w:t>
      </w:r>
      <w:r w:rsidR="0011691B" w:rsidRPr="004A7F3D">
        <w:rPr>
          <w:rFonts w:eastAsia="SimSun"/>
          <w:lang w:val="en-US"/>
        </w:rPr>
        <w:t xml:space="preserve"> at the school</w:t>
      </w:r>
      <w:r w:rsidR="0057082A" w:rsidRPr="004A7F3D">
        <w:rPr>
          <w:rFonts w:eastAsia="SimSun"/>
          <w:lang w:val="en-US"/>
        </w:rPr>
        <w:t xml:space="preserve">. After </w:t>
      </w:r>
      <w:r w:rsidR="00CC4B8E" w:rsidRPr="004A7F3D">
        <w:rPr>
          <w:rFonts w:eastAsia="SimSun"/>
          <w:lang w:val="en-US"/>
        </w:rPr>
        <w:t xml:space="preserve">eating </w:t>
      </w:r>
      <w:r w:rsidR="0057082A" w:rsidRPr="004A7F3D">
        <w:rPr>
          <w:rFonts w:eastAsia="SimSun"/>
          <w:lang w:val="en-US"/>
        </w:rPr>
        <w:t xml:space="preserve">at the buffet </w:t>
      </w:r>
      <w:r w:rsidR="00CC4B8E" w:rsidRPr="004A7F3D">
        <w:rPr>
          <w:rFonts w:eastAsia="SimSun"/>
          <w:lang w:val="en-US"/>
        </w:rPr>
        <w:t xml:space="preserve">and conversing with parents, taking photos and </w:t>
      </w:r>
      <w:r w:rsidR="002E1F20" w:rsidRPr="004A7F3D">
        <w:rPr>
          <w:rFonts w:eastAsia="SimSun"/>
          <w:lang w:val="en-US"/>
        </w:rPr>
        <w:t>receiving</w:t>
      </w:r>
      <w:r w:rsidR="00CC4B8E" w:rsidRPr="004A7F3D">
        <w:rPr>
          <w:rFonts w:eastAsia="SimSun"/>
          <w:lang w:val="en-US"/>
        </w:rPr>
        <w:t xml:space="preserve"> </w:t>
      </w:r>
      <w:r w:rsidR="00FF448E" w:rsidRPr="004A7F3D">
        <w:rPr>
          <w:rFonts w:eastAsia="SimSun"/>
          <w:lang w:val="en-US"/>
        </w:rPr>
        <w:t>congratulations,</w:t>
      </w:r>
      <w:r w:rsidR="00CC4B8E" w:rsidRPr="004A7F3D">
        <w:rPr>
          <w:rFonts w:eastAsia="SimSun"/>
          <w:lang w:val="en-US"/>
        </w:rPr>
        <w:t xml:space="preserve"> the students </w:t>
      </w:r>
      <w:r w:rsidR="0057082A" w:rsidRPr="004A7F3D">
        <w:rPr>
          <w:rFonts w:eastAsia="SimSun"/>
          <w:lang w:val="en-US"/>
        </w:rPr>
        <w:t>leave for Mural.</w:t>
      </w:r>
      <w:r w:rsidR="00CC4B8E" w:rsidRPr="004A7F3D">
        <w:rPr>
          <w:rFonts w:eastAsia="SimSun"/>
          <w:lang w:val="en-US"/>
        </w:rPr>
        <w:t xml:space="preserve"> </w:t>
      </w:r>
      <w:r w:rsidR="00C9482D" w:rsidRPr="004A7F3D">
        <w:rPr>
          <w:rFonts w:eastAsia="SimSun"/>
          <w:lang w:val="en-US"/>
        </w:rPr>
        <w:t xml:space="preserve">This is the first </w:t>
      </w:r>
      <w:r w:rsidR="002E1F20" w:rsidRPr="004A7F3D">
        <w:rPr>
          <w:rFonts w:eastAsia="SimSun"/>
          <w:lang w:val="en-US"/>
        </w:rPr>
        <w:t>unofficial</w:t>
      </w:r>
      <w:r w:rsidR="00C9482D" w:rsidRPr="004A7F3D">
        <w:rPr>
          <w:rFonts w:eastAsia="SimSun"/>
          <w:lang w:val="en-US"/>
        </w:rPr>
        <w:t xml:space="preserve"> party</w:t>
      </w:r>
      <w:r w:rsidR="00CC4B8E" w:rsidRPr="004A7F3D">
        <w:rPr>
          <w:rFonts w:eastAsia="SimSun"/>
          <w:lang w:val="en-US"/>
        </w:rPr>
        <w:t xml:space="preserve"> that</w:t>
      </w:r>
      <w:r w:rsidR="00C9482D" w:rsidRPr="004A7F3D">
        <w:rPr>
          <w:rFonts w:eastAsia="SimSun"/>
          <w:lang w:val="en-US"/>
        </w:rPr>
        <w:t xml:space="preserve"> everyone joins</w:t>
      </w:r>
      <w:r w:rsidR="00FF448E" w:rsidRPr="004A7F3D">
        <w:rPr>
          <w:rFonts w:eastAsia="SimSun"/>
          <w:lang w:val="en-US"/>
        </w:rPr>
        <w:t>, but i</w:t>
      </w:r>
      <w:r w:rsidR="00C9482D" w:rsidRPr="004A7F3D">
        <w:rPr>
          <w:rFonts w:eastAsia="SimSun"/>
          <w:lang w:val="en-US"/>
        </w:rPr>
        <w:t>t is</w:t>
      </w:r>
      <w:r w:rsidR="008D7FED" w:rsidRPr="004A7F3D">
        <w:rPr>
          <w:rFonts w:eastAsia="SimSun"/>
          <w:lang w:val="en-US"/>
        </w:rPr>
        <w:t xml:space="preserve"> also a </w:t>
      </w:r>
      <w:r w:rsidR="00FF448E" w:rsidRPr="004A7F3D">
        <w:rPr>
          <w:rFonts w:eastAsia="SimSun"/>
          <w:lang w:val="en-US"/>
        </w:rPr>
        <w:t xml:space="preserve">time for </w:t>
      </w:r>
      <w:r w:rsidR="008D7FED" w:rsidRPr="004A7F3D">
        <w:rPr>
          <w:rFonts w:eastAsia="SimSun"/>
          <w:lang w:val="en-US"/>
        </w:rPr>
        <w:t xml:space="preserve">reminiscing and </w:t>
      </w:r>
      <w:r w:rsidR="00FF448E" w:rsidRPr="004A7F3D">
        <w:rPr>
          <w:rFonts w:eastAsia="SimSun"/>
          <w:lang w:val="en-US"/>
        </w:rPr>
        <w:t xml:space="preserve">bidding </w:t>
      </w:r>
      <w:r w:rsidR="008D7FED" w:rsidRPr="004A7F3D">
        <w:rPr>
          <w:rFonts w:eastAsia="SimSun"/>
          <w:lang w:val="en-US"/>
        </w:rPr>
        <w:t>farewel</w:t>
      </w:r>
      <w:r w:rsidR="00C9482D" w:rsidRPr="004A7F3D">
        <w:rPr>
          <w:rFonts w:eastAsia="SimSun"/>
          <w:lang w:val="en-US"/>
        </w:rPr>
        <w:t xml:space="preserve">l to their </w:t>
      </w:r>
      <w:r w:rsidR="002E1F20" w:rsidRPr="004A7F3D">
        <w:rPr>
          <w:rFonts w:eastAsia="SimSun"/>
          <w:lang w:val="en-US"/>
        </w:rPr>
        <w:t>favorite</w:t>
      </w:r>
      <w:r w:rsidR="00C9482D" w:rsidRPr="004A7F3D">
        <w:rPr>
          <w:rFonts w:eastAsia="SimSun"/>
          <w:lang w:val="en-US"/>
        </w:rPr>
        <w:t xml:space="preserve"> party location</w:t>
      </w:r>
      <w:r w:rsidR="00966B1B" w:rsidRPr="004A7F3D">
        <w:rPr>
          <w:rFonts w:eastAsia="SimSun"/>
          <w:lang w:val="en-US"/>
        </w:rPr>
        <w:t xml:space="preserve">. </w:t>
      </w:r>
      <w:r w:rsidR="00C9482D" w:rsidRPr="004A7F3D">
        <w:rPr>
          <w:rFonts w:eastAsia="SimSun"/>
          <w:lang w:val="en-US"/>
        </w:rPr>
        <w:t xml:space="preserve">Siblings and </w:t>
      </w:r>
      <w:proofErr w:type="gramStart"/>
      <w:r w:rsidR="00C9482D" w:rsidRPr="004A7F3D">
        <w:rPr>
          <w:rFonts w:eastAsia="SimSun"/>
          <w:lang w:val="en-US"/>
        </w:rPr>
        <w:t>friends</w:t>
      </w:r>
      <w:proofErr w:type="gramEnd"/>
      <w:r w:rsidR="00C9482D" w:rsidRPr="004A7F3D">
        <w:rPr>
          <w:rFonts w:eastAsia="SimSun"/>
          <w:lang w:val="en-US"/>
        </w:rPr>
        <w:t xml:space="preserve"> who used to live in Shanghai and</w:t>
      </w:r>
      <w:r w:rsidR="00FF448E" w:rsidRPr="004A7F3D">
        <w:rPr>
          <w:rFonts w:eastAsia="SimSun"/>
          <w:lang w:val="en-US"/>
        </w:rPr>
        <w:t xml:space="preserve">, like me, </w:t>
      </w:r>
      <w:r w:rsidR="00C9482D" w:rsidRPr="004A7F3D">
        <w:rPr>
          <w:rFonts w:eastAsia="SimSun"/>
          <w:lang w:val="en-US"/>
        </w:rPr>
        <w:t>came from Germany to be part of the celebrations</w:t>
      </w:r>
      <w:r w:rsidR="00FF448E" w:rsidRPr="004A7F3D">
        <w:rPr>
          <w:rFonts w:eastAsia="SimSun"/>
          <w:lang w:val="en-US"/>
        </w:rPr>
        <w:t>,</w:t>
      </w:r>
      <w:r w:rsidR="00CC4B8E" w:rsidRPr="004A7F3D">
        <w:rPr>
          <w:rFonts w:eastAsia="SimSun"/>
          <w:lang w:val="en-US"/>
        </w:rPr>
        <w:t xml:space="preserve"> </w:t>
      </w:r>
      <w:r w:rsidR="00C9482D" w:rsidRPr="004A7F3D">
        <w:rPr>
          <w:rFonts w:eastAsia="SimSun"/>
          <w:lang w:val="en-US"/>
        </w:rPr>
        <w:t>join</w:t>
      </w:r>
      <w:r w:rsidR="00FF448E" w:rsidRPr="004A7F3D">
        <w:rPr>
          <w:rFonts w:eastAsia="SimSun"/>
          <w:lang w:val="en-US"/>
        </w:rPr>
        <w:t xml:space="preserve"> in</w:t>
      </w:r>
      <w:r w:rsidR="00C9482D" w:rsidRPr="004A7F3D">
        <w:rPr>
          <w:rFonts w:eastAsia="SimSun"/>
          <w:lang w:val="en-US"/>
        </w:rPr>
        <w:t>. Parents and teachers are not part of this</w:t>
      </w:r>
      <w:r w:rsidR="00CC4B8E" w:rsidRPr="004A7F3D">
        <w:rPr>
          <w:rFonts w:eastAsia="SimSun"/>
          <w:lang w:val="en-US"/>
        </w:rPr>
        <w:t xml:space="preserve"> club visit</w:t>
      </w:r>
      <w:r w:rsidR="00C9482D" w:rsidRPr="004A7F3D">
        <w:rPr>
          <w:rFonts w:eastAsia="SimSun"/>
          <w:lang w:val="en-US"/>
        </w:rPr>
        <w:t xml:space="preserve">. </w:t>
      </w:r>
      <w:r w:rsidR="00FF448E" w:rsidRPr="004A7F3D">
        <w:rPr>
          <w:rFonts w:eastAsia="SimSun"/>
          <w:lang w:val="en-US"/>
        </w:rPr>
        <w:t xml:space="preserve">However, </w:t>
      </w:r>
      <w:r w:rsidR="00F40AF9" w:rsidRPr="004A7F3D">
        <w:rPr>
          <w:rFonts w:eastAsia="SimSun"/>
          <w:lang w:val="en-US"/>
        </w:rPr>
        <w:t xml:space="preserve">they participate </w:t>
      </w:r>
      <w:r w:rsidR="00A63AD4" w:rsidRPr="004A7F3D">
        <w:rPr>
          <w:rFonts w:eastAsia="SimSun"/>
          <w:lang w:val="en-US"/>
        </w:rPr>
        <w:t xml:space="preserve">to an extent </w:t>
      </w:r>
      <w:r w:rsidR="00F40AF9" w:rsidRPr="004A7F3D">
        <w:rPr>
          <w:rFonts w:eastAsia="SimSun"/>
          <w:lang w:val="en-US"/>
        </w:rPr>
        <w:t xml:space="preserve">in </w:t>
      </w:r>
      <w:r w:rsidR="00FF448E" w:rsidRPr="004A7F3D">
        <w:rPr>
          <w:rFonts w:eastAsia="SimSun"/>
          <w:lang w:val="en-US"/>
        </w:rPr>
        <w:t>the graduation ball and after party</w:t>
      </w:r>
      <w:r w:rsidR="00F40AF9" w:rsidRPr="004A7F3D">
        <w:rPr>
          <w:rFonts w:eastAsia="SimSun"/>
          <w:lang w:val="en-US"/>
        </w:rPr>
        <w:t xml:space="preserve"> that take place the following day.</w:t>
      </w:r>
    </w:p>
    <w:p w14:paraId="56B036C8" w14:textId="519D49BB" w:rsidR="008D7FED" w:rsidRPr="004A7F3D" w:rsidRDefault="008D7FED" w:rsidP="002350E7">
      <w:pPr>
        <w:pStyle w:val="berschrift4"/>
      </w:pPr>
      <w:bookmarkStart w:id="18" w:name="_Toc301271632"/>
      <w:r w:rsidRPr="004A7F3D">
        <w:t xml:space="preserve">The </w:t>
      </w:r>
      <w:r w:rsidR="00F40AF9" w:rsidRPr="004A7F3D">
        <w:t>g</w:t>
      </w:r>
      <w:r w:rsidRPr="004A7F3D">
        <w:t xml:space="preserve">raduation </w:t>
      </w:r>
      <w:r w:rsidR="00F40AF9" w:rsidRPr="004A7F3D">
        <w:t>b</w:t>
      </w:r>
      <w:r w:rsidRPr="004A7F3D">
        <w:t xml:space="preserve">all and </w:t>
      </w:r>
      <w:r w:rsidR="00F40AF9" w:rsidRPr="004A7F3D">
        <w:t>a</w:t>
      </w:r>
      <w:r w:rsidRPr="004A7F3D">
        <w:t>fter</w:t>
      </w:r>
      <w:r w:rsidR="000D6E8B" w:rsidRPr="004A7F3D">
        <w:t>-</w:t>
      </w:r>
      <w:r w:rsidR="00F40AF9" w:rsidRPr="004A7F3D">
        <w:t>p</w:t>
      </w:r>
      <w:r w:rsidRPr="004A7F3D">
        <w:t>arty</w:t>
      </w:r>
      <w:bookmarkEnd w:id="18"/>
    </w:p>
    <w:p w14:paraId="24E8BAD3" w14:textId="05B8193B" w:rsidR="009C12A0" w:rsidRPr="004A7F3D" w:rsidRDefault="00057CB6" w:rsidP="002533AB">
      <w:pPr>
        <w:pStyle w:val="Normal10"/>
        <w:rPr>
          <w:rFonts w:eastAsia="SimSun"/>
        </w:rPr>
      </w:pPr>
      <w:r w:rsidRPr="004A7F3D">
        <w:rPr>
          <w:rFonts w:eastAsia="SimSun"/>
        </w:rPr>
        <w:t>The next day</w:t>
      </w:r>
      <w:r w:rsidR="00F40AF9" w:rsidRPr="004A7F3D">
        <w:rPr>
          <w:rFonts w:eastAsia="SimSun"/>
        </w:rPr>
        <w:t>,</w:t>
      </w:r>
      <w:r w:rsidRPr="004A7F3D">
        <w:rPr>
          <w:rFonts w:eastAsia="SimSun"/>
        </w:rPr>
        <w:t xml:space="preserve"> I meet </w:t>
      </w:r>
      <w:r w:rsidR="00F40AF9" w:rsidRPr="004A7F3D">
        <w:rPr>
          <w:rFonts w:eastAsia="SimSun"/>
        </w:rPr>
        <w:t>some</w:t>
      </w:r>
      <w:r w:rsidRPr="004A7F3D">
        <w:rPr>
          <w:rFonts w:eastAsia="SimSun"/>
        </w:rPr>
        <w:t xml:space="preserve"> of </w:t>
      </w:r>
      <w:r w:rsidR="00C35636" w:rsidRPr="004A7F3D">
        <w:rPr>
          <w:rFonts w:eastAsia="SimSun"/>
        </w:rPr>
        <w:t>“the girls”</w:t>
      </w:r>
      <w:r w:rsidR="0017102B" w:rsidRPr="004A7F3D">
        <w:rPr>
          <w:rFonts w:eastAsia="SimSun"/>
        </w:rPr>
        <w:t xml:space="preserve"> at noon at a hairdresser </w:t>
      </w:r>
      <w:r w:rsidR="00F40AF9" w:rsidRPr="004A7F3D">
        <w:rPr>
          <w:rFonts w:eastAsia="SimSun"/>
        </w:rPr>
        <w:t>located</w:t>
      </w:r>
      <w:r w:rsidR="0017102B" w:rsidRPr="004A7F3D">
        <w:rPr>
          <w:rFonts w:eastAsia="SimSun"/>
        </w:rPr>
        <w:t xml:space="preserve"> </w:t>
      </w:r>
      <w:r w:rsidR="00F40AF9" w:rsidRPr="004A7F3D">
        <w:rPr>
          <w:rFonts w:eastAsia="SimSun"/>
        </w:rPr>
        <w:t>i</w:t>
      </w:r>
      <w:r w:rsidR="0017102B" w:rsidRPr="004A7F3D">
        <w:rPr>
          <w:rFonts w:eastAsia="SimSun"/>
        </w:rPr>
        <w:t xml:space="preserve">n the </w:t>
      </w:r>
      <w:r w:rsidR="00101D1A" w:rsidRPr="004A7F3D">
        <w:rPr>
          <w:rFonts w:eastAsia="SimSun"/>
        </w:rPr>
        <w:t xml:space="preserve">same </w:t>
      </w:r>
      <w:r w:rsidR="0017102B" w:rsidRPr="004A7F3D">
        <w:rPr>
          <w:rFonts w:eastAsia="SimSun"/>
        </w:rPr>
        <w:t>compound</w:t>
      </w:r>
      <w:r w:rsidR="00F40AF9" w:rsidRPr="004A7F3D">
        <w:rPr>
          <w:rFonts w:eastAsia="SimSun"/>
        </w:rPr>
        <w:t xml:space="preserve"> where</w:t>
      </w:r>
      <w:r w:rsidR="00101D1A" w:rsidRPr="004A7F3D">
        <w:rPr>
          <w:rFonts w:eastAsia="SimSun"/>
        </w:rPr>
        <w:t xml:space="preserve"> </w:t>
      </w:r>
      <w:r w:rsidR="0017102B" w:rsidRPr="004A7F3D">
        <w:rPr>
          <w:rFonts w:eastAsia="SimSun"/>
        </w:rPr>
        <w:t xml:space="preserve">Olivia lives. Olivia, Charlie, and Mia have appointments to get their hair done for the graduation ball. </w:t>
      </w:r>
      <w:r w:rsidR="00A367C6" w:rsidRPr="004A7F3D">
        <w:rPr>
          <w:rFonts w:eastAsia="SimSun"/>
        </w:rPr>
        <w:t xml:space="preserve">I take photos and watch them get styled. </w:t>
      </w:r>
      <w:r w:rsidR="00B840A2" w:rsidRPr="004A7F3D">
        <w:rPr>
          <w:rFonts w:eastAsia="SimSun"/>
        </w:rPr>
        <w:t xml:space="preserve">Back </w:t>
      </w:r>
      <w:r w:rsidR="00A367C6" w:rsidRPr="004A7F3D">
        <w:rPr>
          <w:rFonts w:eastAsia="SimSun"/>
        </w:rPr>
        <w:t>at Olivia’s house</w:t>
      </w:r>
      <w:r w:rsidR="00B840A2" w:rsidRPr="004A7F3D">
        <w:rPr>
          <w:rFonts w:eastAsia="SimSun"/>
        </w:rPr>
        <w:t>,</w:t>
      </w:r>
      <w:r w:rsidR="00A367C6" w:rsidRPr="004A7F3D">
        <w:rPr>
          <w:rFonts w:eastAsia="SimSun"/>
        </w:rPr>
        <w:t xml:space="preserve"> </w:t>
      </w:r>
      <w:r w:rsidR="00B840A2" w:rsidRPr="004A7F3D">
        <w:rPr>
          <w:rFonts w:eastAsia="SimSun"/>
        </w:rPr>
        <w:t>t</w:t>
      </w:r>
      <w:r w:rsidR="00A367C6" w:rsidRPr="004A7F3D">
        <w:rPr>
          <w:rFonts w:eastAsia="SimSun"/>
        </w:rPr>
        <w:t xml:space="preserve">he </w:t>
      </w:r>
      <w:r w:rsidR="00101D1A" w:rsidRPr="004A7F3D">
        <w:rPr>
          <w:rFonts w:eastAsia="SimSun"/>
        </w:rPr>
        <w:t xml:space="preserve">three </w:t>
      </w:r>
      <w:r w:rsidR="00A367C6" w:rsidRPr="004A7F3D">
        <w:rPr>
          <w:rFonts w:eastAsia="SimSun"/>
        </w:rPr>
        <w:t xml:space="preserve">girls and I put </w:t>
      </w:r>
      <w:r w:rsidR="00101D1A" w:rsidRPr="004A7F3D">
        <w:rPr>
          <w:rFonts w:eastAsia="SimSun"/>
        </w:rPr>
        <w:t xml:space="preserve">on </w:t>
      </w:r>
      <w:r w:rsidR="00A367C6" w:rsidRPr="004A7F3D">
        <w:rPr>
          <w:rFonts w:eastAsia="SimSun"/>
        </w:rPr>
        <w:t>make-u</w:t>
      </w:r>
      <w:r w:rsidR="00101D1A" w:rsidRPr="004A7F3D">
        <w:rPr>
          <w:rFonts w:eastAsia="SimSun"/>
        </w:rPr>
        <w:t>p and slip into our dresses</w:t>
      </w:r>
      <w:r w:rsidR="00A367C6" w:rsidRPr="004A7F3D">
        <w:rPr>
          <w:rFonts w:eastAsia="SimSun"/>
        </w:rPr>
        <w:t xml:space="preserve">. </w:t>
      </w:r>
      <w:r w:rsidR="00F40AF9" w:rsidRPr="004A7F3D">
        <w:rPr>
          <w:rFonts w:eastAsia="SimSun"/>
        </w:rPr>
        <w:t>M</w:t>
      </w:r>
      <w:r w:rsidR="00A367C6" w:rsidRPr="004A7F3D">
        <w:rPr>
          <w:rFonts w:eastAsia="SimSun"/>
        </w:rPr>
        <w:t xml:space="preserve">ascara </w:t>
      </w:r>
      <w:r w:rsidR="00A367C6" w:rsidRPr="004A7F3D">
        <w:rPr>
          <w:rFonts w:eastAsia="SimSun"/>
        </w:rPr>
        <w:lastRenderedPageBreak/>
        <w:t>and eye sh</w:t>
      </w:r>
      <w:r w:rsidR="00101D1A" w:rsidRPr="004A7F3D">
        <w:rPr>
          <w:rFonts w:eastAsia="SimSun"/>
        </w:rPr>
        <w:t>a</w:t>
      </w:r>
      <w:r w:rsidR="00A367C6" w:rsidRPr="004A7F3D">
        <w:rPr>
          <w:rFonts w:eastAsia="SimSun"/>
        </w:rPr>
        <w:t xml:space="preserve">dow </w:t>
      </w:r>
      <w:r w:rsidR="00F40AF9" w:rsidRPr="004A7F3D">
        <w:rPr>
          <w:rFonts w:eastAsia="SimSun"/>
        </w:rPr>
        <w:t xml:space="preserve">are passed around </w:t>
      </w:r>
      <w:r w:rsidR="00A367C6" w:rsidRPr="004A7F3D">
        <w:rPr>
          <w:rFonts w:eastAsia="SimSun"/>
        </w:rPr>
        <w:t>a</w:t>
      </w:r>
      <w:r w:rsidR="00F40AF9" w:rsidRPr="004A7F3D">
        <w:rPr>
          <w:rFonts w:eastAsia="SimSun"/>
        </w:rPr>
        <w:t xml:space="preserve">s </w:t>
      </w:r>
      <w:r w:rsidR="00A367C6" w:rsidRPr="004A7F3D">
        <w:rPr>
          <w:rFonts w:eastAsia="SimSun"/>
        </w:rPr>
        <w:t xml:space="preserve">we all get excited </w:t>
      </w:r>
      <w:r w:rsidR="001173EF" w:rsidRPr="004A7F3D">
        <w:rPr>
          <w:rFonts w:eastAsia="SimSun"/>
        </w:rPr>
        <w:t xml:space="preserve">about </w:t>
      </w:r>
      <w:r w:rsidR="00A367C6" w:rsidRPr="004A7F3D">
        <w:rPr>
          <w:rFonts w:eastAsia="SimSun"/>
        </w:rPr>
        <w:t xml:space="preserve">the </w:t>
      </w:r>
      <w:r w:rsidR="00F40AF9" w:rsidRPr="004A7F3D">
        <w:rPr>
          <w:rFonts w:eastAsia="SimSun"/>
        </w:rPr>
        <w:t xml:space="preserve">upcoming </w:t>
      </w:r>
      <w:r w:rsidR="00A367C6" w:rsidRPr="004A7F3D">
        <w:rPr>
          <w:rFonts w:eastAsia="SimSun"/>
        </w:rPr>
        <w:t>evening. Olivia’s parents are</w:t>
      </w:r>
      <w:r w:rsidR="00101D1A" w:rsidRPr="004A7F3D">
        <w:rPr>
          <w:rFonts w:eastAsia="SimSun"/>
        </w:rPr>
        <w:t xml:space="preserve"> also </w:t>
      </w:r>
      <w:r w:rsidR="0053387D" w:rsidRPr="004A7F3D">
        <w:rPr>
          <w:rFonts w:eastAsia="SimSun"/>
        </w:rPr>
        <w:t xml:space="preserve">there </w:t>
      </w:r>
      <w:r w:rsidR="00101D1A" w:rsidRPr="004A7F3D">
        <w:rPr>
          <w:rFonts w:eastAsia="SimSun"/>
        </w:rPr>
        <w:t xml:space="preserve">and </w:t>
      </w:r>
      <w:r w:rsidR="00F40AF9" w:rsidRPr="004A7F3D">
        <w:rPr>
          <w:rFonts w:eastAsia="SimSun"/>
        </w:rPr>
        <w:t xml:space="preserve">are </w:t>
      </w:r>
      <w:r w:rsidR="00101D1A" w:rsidRPr="004A7F3D">
        <w:rPr>
          <w:rFonts w:eastAsia="SimSun"/>
        </w:rPr>
        <w:t>very supportive.</w:t>
      </w:r>
      <w:r w:rsidR="00A367C6" w:rsidRPr="004A7F3D">
        <w:rPr>
          <w:rFonts w:eastAsia="SimSun"/>
        </w:rPr>
        <w:t xml:space="preserve"> In the late afternoon</w:t>
      </w:r>
      <w:r w:rsidR="00F40AF9" w:rsidRPr="004A7F3D">
        <w:rPr>
          <w:rFonts w:eastAsia="SimSun"/>
        </w:rPr>
        <w:t>,</w:t>
      </w:r>
      <w:r w:rsidR="00A367C6" w:rsidRPr="004A7F3D">
        <w:rPr>
          <w:rFonts w:eastAsia="SimSun"/>
        </w:rPr>
        <w:t xml:space="preserve"> their driver takes us to the </w:t>
      </w:r>
      <w:r w:rsidR="00F40AF9" w:rsidRPr="004A7F3D">
        <w:rPr>
          <w:rFonts w:eastAsia="SimSun"/>
        </w:rPr>
        <w:t xml:space="preserve">event </w:t>
      </w:r>
      <w:r w:rsidR="00A367C6" w:rsidRPr="004A7F3D">
        <w:rPr>
          <w:rFonts w:eastAsia="SimSun"/>
        </w:rPr>
        <w:t>location on the South Bu</w:t>
      </w:r>
      <w:r w:rsidR="00101D1A" w:rsidRPr="004A7F3D">
        <w:rPr>
          <w:rFonts w:eastAsia="SimSun"/>
        </w:rPr>
        <w:t>nd.</w:t>
      </w:r>
      <w:r w:rsidR="00A367C6" w:rsidRPr="004A7F3D">
        <w:rPr>
          <w:rFonts w:eastAsia="SimSun"/>
        </w:rPr>
        <w:t xml:space="preserve"> We have to </w:t>
      </w:r>
      <w:r w:rsidR="001173EF" w:rsidRPr="004A7F3D">
        <w:rPr>
          <w:rFonts w:eastAsia="SimSun"/>
        </w:rPr>
        <w:t xml:space="preserve">get there </w:t>
      </w:r>
      <w:r w:rsidR="00A367C6" w:rsidRPr="004A7F3D">
        <w:rPr>
          <w:rFonts w:eastAsia="SimSun"/>
        </w:rPr>
        <w:t>early</w:t>
      </w:r>
      <w:r w:rsidR="00F40AF9" w:rsidRPr="004A7F3D">
        <w:rPr>
          <w:rFonts w:eastAsia="SimSun"/>
        </w:rPr>
        <w:t>,</w:t>
      </w:r>
      <w:r w:rsidR="00A367C6" w:rsidRPr="004A7F3D">
        <w:rPr>
          <w:rFonts w:eastAsia="SimSun"/>
        </w:rPr>
        <w:t xml:space="preserve"> </w:t>
      </w:r>
      <w:r w:rsidR="001173EF" w:rsidRPr="004A7F3D">
        <w:rPr>
          <w:rFonts w:eastAsia="SimSun"/>
        </w:rPr>
        <w:t xml:space="preserve">because </w:t>
      </w:r>
      <w:r w:rsidR="00A367C6" w:rsidRPr="004A7F3D">
        <w:rPr>
          <w:rFonts w:eastAsia="SimSun"/>
        </w:rPr>
        <w:t xml:space="preserve">the students have one more practice for a dance choreography they will be performing </w:t>
      </w:r>
      <w:r w:rsidR="00F40AF9" w:rsidRPr="004A7F3D">
        <w:rPr>
          <w:rFonts w:eastAsia="SimSun"/>
        </w:rPr>
        <w:t>that</w:t>
      </w:r>
      <w:r w:rsidR="00A367C6" w:rsidRPr="004A7F3D">
        <w:rPr>
          <w:rFonts w:eastAsia="SimSun"/>
        </w:rPr>
        <w:t xml:space="preserve"> evening. I watch them </w:t>
      </w:r>
      <w:r w:rsidR="001173EF" w:rsidRPr="004A7F3D">
        <w:rPr>
          <w:rFonts w:eastAsia="SimSun"/>
        </w:rPr>
        <w:t>rehearse</w:t>
      </w:r>
      <w:r w:rsidR="00A367C6" w:rsidRPr="004A7F3D">
        <w:rPr>
          <w:rFonts w:eastAsia="SimSun"/>
        </w:rPr>
        <w:t xml:space="preserve">, </w:t>
      </w:r>
      <w:r w:rsidR="001173EF" w:rsidRPr="004A7F3D">
        <w:rPr>
          <w:rFonts w:eastAsia="SimSun"/>
        </w:rPr>
        <w:t>scribble</w:t>
      </w:r>
      <w:r w:rsidR="00A367C6" w:rsidRPr="004A7F3D">
        <w:rPr>
          <w:rFonts w:eastAsia="SimSun"/>
        </w:rPr>
        <w:t xml:space="preserve"> a few notes in my diary</w:t>
      </w:r>
      <w:r w:rsidR="001173EF" w:rsidRPr="004A7F3D">
        <w:rPr>
          <w:rFonts w:eastAsia="SimSun"/>
        </w:rPr>
        <w:t>,</w:t>
      </w:r>
      <w:r w:rsidR="00A367C6" w:rsidRPr="004A7F3D">
        <w:rPr>
          <w:rFonts w:eastAsia="SimSun"/>
        </w:rPr>
        <w:t xml:space="preserve"> and tak</w:t>
      </w:r>
      <w:r w:rsidR="001173EF" w:rsidRPr="004A7F3D">
        <w:rPr>
          <w:rFonts w:eastAsia="SimSun"/>
        </w:rPr>
        <w:t>e</w:t>
      </w:r>
      <w:r w:rsidR="00A367C6" w:rsidRPr="004A7F3D">
        <w:rPr>
          <w:rFonts w:eastAsia="SimSun"/>
        </w:rPr>
        <w:t xml:space="preserve"> photos. </w:t>
      </w:r>
      <w:r w:rsidR="00101D1A" w:rsidRPr="004A7F3D">
        <w:rPr>
          <w:rFonts w:eastAsia="SimSun"/>
        </w:rPr>
        <w:t>By now</w:t>
      </w:r>
      <w:r w:rsidR="00F40AF9" w:rsidRPr="004A7F3D">
        <w:rPr>
          <w:rFonts w:eastAsia="SimSun"/>
        </w:rPr>
        <w:t>,</w:t>
      </w:r>
      <w:r w:rsidR="00101D1A" w:rsidRPr="004A7F3D">
        <w:rPr>
          <w:rFonts w:eastAsia="SimSun"/>
        </w:rPr>
        <w:t xml:space="preserve"> </w:t>
      </w:r>
      <w:r w:rsidR="00A367C6" w:rsidRPr="004A7F3D">
        <w:rPr>
          <w:rFonts w:eastAsia="SimSun"/>
        </w:rPr>
        <w:t xml:space="preserve">I am </w:t>
      </w:r>
      <w:r w:rsidR="00101D1A" w:rsidRPr="004A7F3D">
        <w:rPr>
          <w:rFonts w:eastAsia="SimSun"/>
        </w:rPr>
        <w:t xml:space="preserve">shivering </w:t>
      </w:r>
      <w:r w:rsidR="00A367C6" w:rsidRPr="004A7F3D">
        <w:rPr>
          <w:rFonts w:eastAsia="SimSun"/>
        </w:rPr>
        <w:t>in my</w:t>
      </w:r>
      <w:r w:rsidR="00101D1A" w:rsidRPr="004A7F3D">
        <w:rPr>
          <w:rFonts w:eastAsia="SimSun"/>
        </w:rPr>
        <w:t xml:space="preserve"> evening</w:t>
      </w:r>
      <w:r w:rsidR="00A367C6" w:rsidRPr="004A7F3D">
        <w:rPr>
          <w:rFonts w:eastAsia="SimSun"/>
        </w:rPr>
        <w:t xml:space="preserve"> dress</w:t>
      </w:r>
      <w:r w:rsidR="00F40AF9" w:rsidRPr="004A7F3D">
        <w:rPr>
          <w:rFonts w:eastAsia="SimSun"/>
        </w:rPr>
        <w:t>, in the freezer-like, empty, air-</w:t>
      </w:r>
      <w:r w:rsidR="00A367C6" w:rsidRPr="004A7F3D">
        <w:rPr>
          <w:rFonts w:eastAsia="SimSun"/>
        </w:rPr>
        <w:t>condition</w:t>
      </w:r>
      <w:r w:rsidR="00F40AF9" w:rsidRPr="004A7F3D">
        <w:rPr>
          <w:rFonts w:eastAsia="SimSun"/>
        </w:rPr>
        <w:t xml:space="preserve">ed </w:t>
      </w:r>
      <w:r w:rsidR="00A367C6" w:rsidRPr="004A7F3D">
        <w:rPr>
          <w:rFonts w:eastAsia="SimSun"/>
        </w:rPr>
        <w:t xml:space="preserve">hall. </w:t>
      </w:r>
      <w:r w:rsidR="00101D1A" w:rsidRPr="004A7F3D">
        <w:rPr>
          <w:rFonts w:eastAsia="SimSun"/>
        </w:rPr>
        <w:t xml:space="preserve">I am glad to see </w:t>
      </w:r>
      <w:r w:rsidR="00A367C6" w:rsidRPr="004A7F3D">
        <w:rPr>
          <w:rFonts w:eastAsia="SimSun"/>
        </w:rPr>
        <w:t>the first guests arrive</w:t>
      </w:r>
      <w:r w:rsidR="00F40AF9" w:rsidRPr="004A7F3D">
        <w:rPr>
          <w:rFonts w:eastAsia="SimSun"/>
        </w:rPr>
        <w:t>;</w:t>
      </w:r>
      <w:r w:rsidR="00A367C6" w:rsidRPr="004A7F3D">
        <w:rPr>
          <w:rFonts w:eastAsia="SimSun"/>
        </w:rPr>
        <w:t xml:space="preserve"> we gather upstairs </w:t>
      </w:r>
      <w:r w:rsidR="001173EF" w:rsidRPr="004A7F3D">
        <w:rPr>
          <w:rFonts w:eastAsia="SimSun"/>
        </w:rPr>
        <w:t>in</w:t>
      </w:r>
      <w:r w:rsidR="00A367C6" w:rsidRPr="004A7F3D">
        <w:rPr>
          <w:rFonts w:eastAsia="SimSun"/>
        </w:rPr>
        <w:t xml:space="preserve"> the rooftop bar for </w:t>
      </w:r>
      <w:r w:rsidR="00F40AF9" w:rsidRPr="004A7F3D">
        <w:rPr>
          <w:rFonts w:eastAsia="SimSun"/>
        </w:rPr>
        <w:t>our</w:t>
      </w:r>
      <w:r w:rsidR="00A367C6" w:rsidRPr="004A7F3D">
        <w:rPr>
          <w:rFonts w:eastAsia="SimSun"/>
        </w:rPr>
        <w:t xml:space="preserve"> first drink</w:t>
      </w:r>
      <w:r w:rsidR="00F40AF9" w:rsidRPr="004A7F3D">
        <w:rPr>
          <w:rFonts w:eastAsia="SimSun"/>
        </w:rPr>
        <w:t xml:space="preserve"> of the evening</w:t>
      </w:r>
      <w:r w:rsidR="00A367C6" w:rsidRPr="004A7F3D">
        <w:rPr>
          <w:rFonts w:eastAsia="SimSun"/>
        </w:rPr>
        <w:t xml:space="preserve">. </w:t>
      </w:r>
      <w:r w:rsidR="007A163A" w:rsidRPr="004A7F3D">
        <w:rPr>
          <w:rFonts w:eastAsia="SimSun"/>
        </w:rPr>
        <w:t>Here, the</w:t>
      </w:r>
      <w:r w:rsidR="00101D1A" w:rsidRPr="004A7F3D">
        <w:rPr>
          <w:rFonts w:eastAsia="SimSun"/>
        </w:rPr>
        <w:t xml:space="preserve"> temperature</w:t>
      </w:r>
      <w:r w:rsidR="007A163A" w:rsidRPr="004A7F3D">
        <w:rPr>
          <w:rFonts w:eastAsia="SimSun"/>
        </w:rPr>
        <w:t xml:space="preserve"> of a</w:t>
      </w:r>
      <w:r w:rsidR="00F40AF9" w:rsidRPr="004A7F3D">
        <w:rPr>
          <w:rFonts w:eastAsia="SimSun"/>
        </w:rPr>
        <w:t>n</w:t>
      </w:r>
      <w:r w:rsidR="007A163A" w:rsidRPr="004A7F3D">
        <w:rPr>
          <w:rFonts w:eastAsia="SimSun"/>
        </w:rPr>
        <w:t xml:space="preserve"> early</w:t>
      </w:r>
      <w:r w:rsidR="00F40AF9" w:rsidRPr="004A7F3D">
        <w:rPr>
          <w:rFonts w:eastAsia="SimSun"/>
        </w:rPr>
        <w:t>-</w:t>
      </w:r>
      <w:r w:rsidR="007A163A" w:rsidRPr="004A7F3D">
        <w:rPr>
          <w:rFonts w:eastAsia="SimSun"/>
        </w:rPr>
        <w:t>summer evening</w:t>
      </w:r>
      <w:r w:rsidR="00F40AF9" w:rsidRPr="004A7F3D">
        <w:rPr>
          <w:rFonts w:eastAsia="SimSun"/>
        </w:rPr>
        <w:t xml:space="preserve"> in Shanghai</w:t>
      </w:r>
      <w:r w:rsidR="007A163A" w:rsidRPr="004A7F3D">
        <w:rPr>
          <w:rFonts w:eastAsia="SimSun"/>
        </w:rPr>
        <w:t xml:space="preserve"> feels</w:t>
      </w:r>
      <w:r w:rsidR="00101D1A" w:rsidRPr="004A7F3D">
        <w:rPr>
          <w:rFonts w:eastAsia="SimSun"/>
        </w:rPr>
        <w:t xml:space="preserve"> comfo</w:t>
      </w:r>
      <w:r w:rsidR="007A163A" w:rsidRPr="004A7F3D">
        <w:rPr>
          <w:rFonts w:eastAsia="SimSun"/>
        </w:rPr>
        <w:t xml:space="preserve">rtable and </w:t>
      </w:r>
      <w:r w:rsidR="00101D1A" w:rsidRPr="004A7F3D">
        <w:rPr>
          <w:rFonts w:eastAsia="SimSun"/>
        </w:rPr>
        <w:t xml:space="preserve">the </w:t>
      </w:r>
      <w:r w:rsidR="001173EF" w:rsidRPr="004A7F3D">
        <w:rPr>
          <w:rFonts w:eastAsia="SimSun"/>
        </w:rPr>
        <w:t xml:space="preserve">breathtaking </w:t>
      </w:r>
      <w:r w:rsidR="00101D1A" w:rsidRPr="004A7F3D">
        <w:rPr>
          <w:rFonts w:eastAsia="SimSun"/>
        </w:rPr>
        <w:t xml:space="preserve">view of the </w:t>
      </w:r>
      <w:proofErr w:type="spellStart"/>
      <w:r w:rsidR="00101D1A" w:rsidRPr="004A7F3D">
        <w:rPr>
          <w:rFonts w:eastAsia="SimSun"/>
        </w:rPr>
        <w:t>Pudong</w:t>
      </w:r>
      <w:proofErr w:type="spellEnd"/>
      <w:r w:rsidR="00101D1A" w:rsidRPr="004A7F3D">
        <w:rPr>
          <w:rFonts w:eastAsia="SimSun"/>
        </w:rPr>
        <w:t xml:space="preserve"> s</w:t>
      </w:r>
      <w:r w:rsidR="00A367C6" w:rsidRPr="004A7F3D">
        <w:rPr>
          <w:rFonts w:eastAsia="SimSun"/>
        </w:rPr>
        <w:t xml:space="preserve">kyline </w:t>
      </w:r>
      <w:r w:rsidR="00101D1A" w:rsidRPr="004A7F3D">
        <w:rPr>
          <w:rFonts w:eastAsia="SimSun"/>
        </w:rPr>
        <w:t>a</w:t>
      </w:r>
      <w:r w:rsidR="0011691B" w:rsidRPr="004A7F3D">
        <w:rPr>
          <w:rFonts w:eastAsia="SimSun"/>
        </w:rPr>
        <w:t xml:space="preserve">nd the </w:t>
      </w:r>
      <w:r w:rsidR="001173EF" w:rsidRPr="004A7F3D">
        <w:rPr>
          <w:rFonts w:eastAsia="SimSun"/>
        </w:rPr>
        <w:t xml:space="preserve">passing </w:t>
      </w:r>
      <w:r w:rsidR="0011691B" w:rsidRPr="004A7F3D">
        <w:rPr>
          <w:rFonts w:eastAsia="SimSun"/>
        </w:rPr>
        <w:t>ships on the B</w:t>
      </w:r>
      <w:r w:rsidR="00101D1A" w:rsidRPr="004A7F3D">
        <w:rPr>
          <w:rFonts w:eastAsia="SimSun"/>
        </w:rPr>
        <w:t>und leaves everyone in awe.</w:t>
      </w:r>
    </w:p>
    <w:p w14:paraId="20F7C548" w14:textId="6F4C66E6" w:rsidR="009C12A0" w:rsidRPr="004A7F3D" w:rsidRDefault="006E4529" w:rsidP="008165A2">
      <w:pPr>
        <w:pStyle w:val="Captiondiss"/>
      </w:pPr>
      <w:bookmarkStart w:id="19" w:name="_Toc226970069"/>
      <w:r w:rsidRPr="004A7F3D">
        <w:t xml:space="preserve">Figure </w:t>
      </w:r>
      <w:r w:rsidR="00E10311">
        <w:t>38</w:t>
      </w:r>
      <w:r w:rsidRPr="004A7F3D">
        <w:t xml:space="preserve">: </w:t>
      </w:r>
      <w:r w:rsidR="00F43E88" w:rsidRPr="004A7F3D">
        <w:t xml:space="preserve">Impressions from the </w:t>
      </w:r>
      <w:r w:rsidR="007614F3">
        <w:t>G</w:t>
      </w:r>
      <w:r w:rsidR="00FD0DA8" w:rsidRPr="004A7F3D">
        <w:t xml:space="preserve">raduation </w:t>
      </w:r>
      <w:r w:rsidR="007614F3">
        <w:t>B</w:t>
      </w:r>
      <w:r w:rsidR="00FD0DA8" w:rsidRPr="004A7F3D">
        <w:t xml:space="preserve">all: </w:t>
      </w:r>
      <w:r w:rsidR="007614F3">
        <w:t>V</w:t>
      </w:r>
      <w:r w:rsidR="007A163A" w:rsidRPr="004A7F3D">
        <w:t xml:space="preserve">iew of the Bund. </w:t>
      </w:r>
      <w:proofErr w:type="gramStart"/>
      <w:r w:rsidR="007A163A" w:rsidRPr="004A7F3D">
        <w:t>Photo by M. Sander</w:t>
      </w:r>
      <w:bookmarkEnd w:id="19"/>
      <w:r w:rsidR="00F40AF9" w:rsidRPr="004A7F3D">
        <w:t>.</w:t>
      </w:r>
      <w:proofErr w:type="gramEnd"/>
    </w:p>
    <w:p w14:paraId="78431CF1" w14:textId="1D4D7625" w:rsidR="0017102B" w:rsidRPr="004A7F3D" w:rsidRDefault="001173EF" w:rsidP="002533AB">
      <w:pPr>
        <w:pStyle w:val="Normal10"/>
        <w:rPr>
          <w:rFonts w:eastAsia="SimSun"/>
        </w:rPr>
      </w:pPr>
      <w:r w:rsidRPr="004A7F3D">
        <w:rPr>
          <w:rFonts w:eastAsia="SimSun"/>
        </w:rPr>
        <w:t>Everyone, including me, takes pictures of the well-dressed people, t</w:t>
      </w:r>
      <w:r w:rsidR="009C12A0" w:rsidRPr="004A7F3D">
        <w:rPr>
          <w:rFonts w:eastAsia="SimSun"/>
        </w:rPr>
        <w:t xml:space="preserve">he </w:t>
      </w:r>
      <w:r w:rsidR="009B0AA0" w:rsidRPr="004A7F3D">
        <w:rPr>
          <w:rFonts w:eastAsia="SimSun"/>
        </w:rPr>
        <w:t>sunset</w:t>
      </w:r>
      <w:r w:rsidR="006D1829" w:rsidRPr="004A7F3D">
        <w:rPr>
          <w:rFonts w:eastAsia="SimSun"/>
        </w:rPr>
        <w:t xml:space="preserve"> and </w:t>
      </w:r>
      <w:r w:rsidRPr="004A7F3D">
        <w:rPr>
          <w:rFonts w:eastAsia="SimSun"/>
        </w:rPr>
        <w:t>the view</w:t>
      </w:r>
      <w:r w:rsidR="0053387D" w:rsidRPr="004A7F3D">
        <w:rPr>
          <w:rFonts w:eastAsia="SimSun"/>
        </w:rPr>
        <w:t>; there is also a</w:t>
      </w:r>
      <w:r w:rsidR="00F40AF9" w:rsidRPr="004A7F3D">
        <w:rPr>
          <w:rFonts w:eastAsia="SimSun"/>
        </w:rPr>
        <w:t xml:space="preserve"> </w:t>
      </w:r>
      <w:r w:rsidR="006D1829" w:rsidRPr="004A7F3D">
        <w:rPr>
          <w:rFonts w:eastAsia="SimSun"/>
        </w:rPr>
        <w:t>professional photographer</w:t>
      </w:r>
      <w:r w:rsidR="00F40AF9" w:rsidRPr="004A7F3D">
        <w:rPr>
          <w:rFonts w:eastAsia="SimSun"/>
        </w:rPr>
        <w:t>,</w:t>
      </w:r>
      <w:r w:rsidR="006D1829" w:rsidRPr="004A7F3D">
        <w:rPr>
          <w:rFonts w:eastAsia="SimSun"/>
        </w:rPr>
        <w:t xml:space="preserve"> </w:t>
      </w:r>
      <w:r w:rsidRPr="004A7F3D">
        <w:rPr>
          <w:rFonts w:eastAsia="SimSun"/>
        </w:rPr>
        <w:t xml:space="preserve">whom the students </w:t>
      </w:r>
      <w:r w:rsidR="00F40AF9" w:rsidRPr="004A7F3D">
        <w:rPr>
          <w:rFonts w:eastAsia="SimSun"/>
        </w:rPr>
        <w:t>hired for the night</w:t>
      </w:r>
      <w:r w:rsidR="006D1829" w:rsidRPr="004A7F3D">
        <w:rPr>
          <w:rFonts w:eastAsia="SimSun"/>
        </w:rPr>
        <w:t xml:space="preserve">. </w:t>
      </w:r>
      <w:r w:rsidR="003B7590" w:rsidRPr="004A7F3D">
        <w:rPr>
          <w:rFonts w:eastAsia="SimSun"/>
        </w:rPr>
        <w:t>The setting clearly distinguishes the event from graduation balls in Germany. While the latter mostly take place in gymnasiums or auditoriums</w:t>
      </w:r>
      <w:r w:rsidR="0011691B" w:rsidRPr="004A7F3D">
        <w:rPr>
          <w:rFonts w:eastAsia="SimSun"/>
        </w:rPr>
        <w:t>,</w:t>
      </w:r>
      <w:r w:rsidR="003B7590" w:rsidRPr="004A7F3D">
        <w:rPr>
          <w:rFonts w:eastAsia="SimSun"/>
        </w:rPr>
        <w:t xml:space="preserve"> the chosen location </w:t>
      </w:r>
      <w:r w:rsidR="0011691B" w:rsidRPr="004A7F3D">
        <w:rPr>
          <w:rFonts w:eastAsia="SimSun"/>
        </w:rPr>
        <w:t xml:space="preserve">in Shanghai </w:t>
      </w:r>
      <w:r w:rsidR="003B7590" w:rsidRPr="004A7F3D">
        <w:rPr>
          <w:rFonts w:eastAsia="SimSun"/>
        </w:rPr>
        <w:t xml:space="preserve">is a </w:t>
      </w:r>
      <w:r w:rsidR="0053387D" w:rsidRPr="004A7F3D">
        <w:rPr>
          <w:rFonts w:eastAsia="SimSun"/>
        </w:rPr>
        <w:t>former warehouse that has been converted to a very high standard</w:t>
      </w:r>
      <w:r w:rsidR="00C3345A" w:rsidRPr="004A7F3D">
        <w:rPr>
          <w:rFonts w:eastAsia="SimSun"/>
        </w:rPr>
        <w:t>, a</w:t>
      </w:r>
      <w:r w:rsidR="003B7590" w:rsidRPr="004A7F3D">
        <w:rPr>
          <w:rFonts w:eastAsia="SimSun"/>
        </w:rPr>
        <w:t xml:space="preserve">. </w:t>
      </w:r>
      <w:r w:rsidR="0032249D" w:rsidRPr="004A7F3D">
        <w:rPr>
          <w:rFonts w:eastAsia="SimSun"/>
        </w:rPr>
        <w:t xml:space="preserve">Many guests congratulate the students for their great choice of </w:t>
      </w:r>
      <w:r w:rsidR="003D3CD9" w:rsidRPr="004A7F3D">
        <w:rPr>
          <w:rFonts w:eastAsia="SimSun"/>
        </w:rPr>
        <w:t xml:space="preserve">this </w:t>
      </w:r>
      <w:r w:rsidR="0053387D" w:rsidRPr="004A7F3D">
        <w:rPr>
          <w:rFonts w:eastAsia="SimSun"/>
        </w:rPr>
        <w:t>venue</w:t>
      </w:r>
      <w:r w:rsidR="0032249D" w:rsidRPr="004A7F3D">
        <w:rPr>
          <w:rFonts w:eastAsia="SimSun"/>
        </w:rPr>
        <w:t xml:space="preserve"> right by the docks that combines a </w:t>
      </w:r>
      <w:proofErr w:type="spellStart"/>
      <w:r w:rsidR="0032249D" w:rsidRPr="004A7F3D">
        <w:rPr>
          <w:rFonts w:eastAsia="SimSun"/>
        </w:rPr>
        <w:t>marvelous</w:t>
      </w:r>
      <w:proofErr w:type="spellEnd"/>
      <w:r w:rsidR="0032249D" w:rsidRPr="004A7F3D">
        <w:rPr>
          <w:rFonts w:eastAsia="SimSun"/>
        </w:rPr>
        <w:t xml:space="preserve"> view with simple elegance.</w:t>
      </w:r>
      <w:r w:rsidR="009B0AA0" w:rsidRPr="004A7F3D">
        <w:rPr>
          <w:rFonts w:eastAsia="SimSun"/>
        </w:rPr>
        <w:t xml:space="preserve"> </w:t>
      </w:r>
      <w:r w:rsidRPr="004A7F3D">
        <w:rPr>
          <w:rFonts w:eastAsia="SimSun"/>
        </w:rPr>
        <w:t xml:space="preserve">Eventually, the </w:t>
      </w:r>
      <w:r w:rsidR="00FA1450" w:rsidRPr="004A7F3D">
        <w:rPr>
          <w:rFonts w:eastAsia="SimSun"/>
        </w:rPr>
        <w:t>gue</w:t>
      </w:r>
      <w:r w:rsidR="003719F6" w:rsidRPr="004A7F3D">
        <w:rPr>
          <w:rFonts w:eastAsia="SimSun"/>
        </w:rPr>
        <w:t>sts move inside and</w:t>
      </w:r>
      <w:r w:rsidR="00FA1450" w:rsidRPr="004A7F3D">
        <w:rPr>
          <w:rFonts w:eastAsia="SimSun"/>
        </w:rPr>
        <w:t xml:space="preserve"> are seated at large round tables according to a seating order the students have discussed for months. I </w:t>
      </w:r>
      <w:r w:rsidR="003D3CD9" w:rsidRPr="004A7F3D">
        <w:rPr>
          <w:rFonts w:eastAsia="SimSun"/>
        </w:rPr>
        <w:t>join a table with</w:t>
      </w:r>
      <w:r w:rsidR="00FA1450" w:rsidRPr="004A7F3D">
        <w:rPr>
          <w:rFonts w:eastAsia="SimSun"/>
        </w:rPr>
        <w:t xml:space="preserve"> </w:t>
      </w:r>
      <w:r w:rsidR="00D90D93" w:rsidRPr="004A7F3D">
        <w:rPr>
          <w:rFonts w:eastAsia="SimSun"/>
        </w:rPr>
        <w:t>some</w:t>
      </w:r>
      <w:r w:rsidR="00A63AD4" w:rsidRPr="004A7F3D">
        <w:rPr>
          <w:rFonts w:eastAsia="SimSun"/>
        </w:rPr>
        <w:t xml:space="preserve"> </w:t>
      </w:r>
      <w:r w:rsidR="00FA1450" w:rsidRPr="004A7F3D">
        <w:rPr>
          <w:rFonts w:eastAsia="SimSun"/>
        </w:rPr>
        <w:t>older siblings, friends</w:t>
      </w:r>
      <w:r w:rsidR="00457DC2" w:rsidRPr="004A7F3D">
        <w:rPr>
          <w:rFonts w:eastAsia="SimSun"/>
        </w:rPr>
        <w:t>,</w:t>
      </w:r>
      <w:r w:rsidR="00FA1450" w:rsidRPr="004A7F3D">
        <w:rPr>
          <w:rFonts w:eastAsia="SimSun"/>
        </w:rPr>
        <w:t xml:space="preserve"> and form</w:t>
      </w:r>
      <w:r w:rsidR="00457DC2" w:rsidRPr="004A7F3D">
        <w:rPr>
          <w:rFonts w:eastAsia="SimSun"/>
        </w:rPr>
        <w:t xml:space="preserve">er students of the school. The graduates </w:t>
      </w:r>
      <w:r w:rsidR="00706A04" w:rsidRPr="004A7F3D">
        <w:rPr>
          <w:rFonts w:eastAsia="SimSun"/>
        </w:rPr>
        <w:t xml:space="preserve">all sit </w:t>
      </w:r>
      <w:r w:rsidR="00FA1450" w:rsidRPr="004A7F3D">
        <w:rPr>
          <w:rFonts w:eastAsia="SimSun"/>
        </w:rPr>
        <w:t>at a long table</w:t>
      </w:r>
      <w:r w:rsidR="00706A04" w:rsidRPr="004A7F3D">
        <w:rPr>
          <w:rFonts w:eastAsia="SimSun"/>
        </w:rPr>
        <w:t xml:space="preserve"> in the </w:t>
      </w:r>
      <w:proofErr w:type="spellStart"/>
      <w:r w:rsidR="00706A04" w:rsidRPr="004A7F3D">
        <w:rPr>
          <w:rFonts w:eastAsia="SimSun"/>
        </w:rPr>
        <w:t>center</w:t>
      </w:r>
      <w:proofErr w:type="spellEnd"/>
      <w:r w:rsidR="00706A04" w:rsidRPr="004A7F3D">
        <w:rPr>
          <w:rFonts w:eastAsia="SimSun"/>
        </w:rPr>
        <w:t xml:space="preserve"> of the hall</w:t>
      </w:r>
      <w:r w:rsidR="00FA1450" w:rsidRPr="004A7F3D">
        <w:rPr>
          <w:rFonts w:eastAsia="SimSun"/>
        </w:rPr>
        <w:t xml:space="preserve">. The evening </w:t>
      </w:r>
      <w:r w:rsidR="00D90D93" w:rsidRPr="004A7F3D">
        <w:rPr>
          <w:rFonts w:eastAsia="SimSun"/>
        </w:rPr>
        <w:t>features</w:t>
      </w:r>
      <w:r w:rsidR="00FA1450" w:rsidRPr="004A7F3D">
        <w:rPr>
          <w:rFonts w:eastAsia="SimSun"/>
        </w:rPr>
        <w:t xml:space="preserve"> </w:t>
      </w:r>
      <w:r w:rsidR="00D90D93" w:rsidRPr="004A7F3D">
        <w:rPr>
          <w:rFonts w:eastAsia="SimSun"/>
        </w:rPr>
        <w:t xml:space="preserve">a </w:t>
      </w:r>
      <w:r w:rsidR="00FA1450" w:rsidRPr="004A7F3D">
        <w:rPr>
          <w:rFonts w:eastAsia="SimSun"/>
        </w:rPr>
        <w:t>buffet dinner, several talks, the students</w:t>
      </w:r>
      <w:r w:rsidR="00A63AD4" w:rsidRPr="004A7F3D">
        <w:rPr>
          <w:rFonts w:eastAsia="SimSun"/>
        </w:rPr>
        <w:t>’</w:t>
      </w:r>
      <w:r w:rsidR="00FA1450" w:rsidRPr="004A7F3D">
        <w:rPr>
          <w:rFonts w:eastAsia="SimSun"/>
        </w:rPr>
        <w:t xml:space="preserve"> dance, </w:t>
      </w:r>
      <w:r w:rsidR="00A63AD4" w:rsidRPr="004A7F3D">
        <w:rPr>
          <w:rFonts w:eastAsia="SimSun"/>
        </w:rPr>
        <w:t xml:space="preserve">and </w:t>
      </w:r>
      <w:r w:rsidR="00FA1450" w:rsidRPr="004A7F3D">
        <w:rPr>
          <w:rFonts w:eastAsia="SimSun"/>
        </w:rPr>
        <w:t>a few pranks</w:t>
      </w:r>
      <w:r w:rsidR="00A63AD4" w:rsidRPr="004A7F3D">
        <w:rPr>
          <w:rFonts w:eastAsia="SimSun"/>
        </w:rPr>
        <w:t xml:space="preserve"> and games, including </w:t>
      </w:r>
      <w:r w:rsidR="00FA1450" w:rsidRPr="004A7F3D">
        <w:rPr>
          <w:rFonts w:eastAsia="SimSun"/>
        </w:rPr>
        <w:t>a h</w:t>
      </w:r>
      <w:r w:rsidR="00457DC2" w:rsidRPr="004A7F3D">
        <w:rPr>
          <w:rFonts w:eastAsia="SimSun"/>
        </w:rPr>
        <w:t>igh</w:t>
      </w:r>
      <w:r w:rsidR="00A63AD4" w:rsidRPr="004A7F3D">
        <w:rPr>
          <w:rFonts w:eastAsia="SimSun"/>
        </w:rPr>
        <w:t>-</w:t>
      </w:r>
      <w:r w:rsidR="00457DC2" w:rsidRPr="004A7F3D">
        <w:rPr>
          <w:rFonts w:eastAsia="SimSun"/>
        </w:rPr>
        <w:t>heel</w:t>
      </w:r>
      <w:r w:rsidR="00A63AD4" w:rsidRPr="004A7F3D">
        <w:rPr>
          <w:rFonts w:eastAsia="SimSun"/>
        </w:rPr>
        <w:t>-</w:t>
      </w:r>
      <w:r w:rsidR="00457DC2" w:rsidRPr="004A7F3D">
        <w:rPr>
          <w:rFonts w:eastAsia="SimSun"/>
        </w:rPr>
        <w:t xml:space="preserve">shoe running contest </w:t>
      </w:r>
      <w:r w:rsidR="00FA1450" w:rsidRPr="004A7F3D">
        <w:rPr>
          <w:rFonts w:eastAsia="SimSun"/>
        </w:rPr>
        <w:t>with</w:t>
      </w:r>
      <w:r w:rsidR="00A63AD4" w:rsidRPr="004A7F3D">
        <w:rPr>
          <w:rFonts w:eastAsia="SimSun"/>
        </w:rPr>
        <w:t xml:space="preserve"> the</w:t>
      </w:r>
      <w:r w:rsidR="00FA1450" w:rsidRPr="004A7F3D">
        <w:rPr>
          <w:rFonts w:eastAsia="SimSun"/>
        </w:rPr>
        <w:t xml:space="preserve"> teachers. </w:t>
      </w:r>
      <w:r w:rsidR="003719F6" w:rsidRPr="004A7F3D">
        <w:rPr>
          <w:rFonts w:eastAsia="SimSun"/>
        </w:rPr>
        <w:t xml:space="preserve">The graduates also show a </w:t>
      </w:r>
      <w:r w:rsidR="00A63AD4" w:rsidRPr="004A7F3D">
        <w:rPr>
          <w:rFonts w:eastAsia="SimSun"/>
        </w:rPr>
        <w:t>home</w:t>
      </w:r>
      <w:r w:rsidR="003719F6" w:rsidRPr="004A7F3D">
        <w:rPr>
          <w:rFonts w:eastAsia="SimSun"/>
        </w:rPr>
        <w:t xml:space="preserve">-made movie </w:t>
      </w:r>
      <w:r w:rsidR="00A63AD4" w:rsidRPr="004A7F3D">
        <w:rPr>
          <w:rFonts w:eastAsia="SimSun"/>
        </w:rPr>
        <w:t>that features them</w:t>
      </w:r>
      <w:r w:rsidR="003719F6" w:rsidRPr="004A7F3D">
        <w:rPr>
          <w:rFonts w:eastAsia="SimSun"/>
        </w:rPr>
        <w:t xml:space="preserve"> talking about their classmate</w:t>
      </w:r>
      <w:r w:rsidR="00706A04" w:rsidRPr="004A7F3D">
        <w:rPr>
          <w:rFonts w:eastAsia="SimSun"/>
        </w:rPr>
        <w:t xml:space="preserve">s and </w:t>
      </w:r>
      <w:r w:rsidR="00A63AD4" w:rsidRPr="004A7F3D">
        <w:rPr>
          <w:rFonts w:eastAsia="SimSun"/>
        </w:rPr>
        <w:t xml:space="preserve">their </w:t>
      </w:r>
      <w:r w:rsidR="00706A04" w:rsidRPr="004A7F3D">
        <w:rPr>
          <w:rFonts w:eastAsia="SimSun"/>
        </w:rPr>
        <w:t>future plans</w:t>
      </w:r>
      <w:r w:rsidR="00A63AD4" w:rsidRPr="004A7F3D">
        <w:rPr>
          <w:rFonts w:eastAsia="SimSun"/>
        </w:rPr>
        <w:t>,</w:t>
      </w:r>
      <w:r w:rsidR="00706A04" w:rsidRPr="004A7F3D">
        <w:rPr>
          <w:rFonts w:eastAsia="SimSun"/>
        </w:rPr>
        <w:t xml:space="preserve"> as well as saying thank you</w:t>
      </w:r>
      <w:r w:rsidR="003719F6" w:rsidRPr="004A7F3D">
        <w:rPr>
          <w:rFonts w:eastAsia="SimSun"/>
        </w:rPr>
        <w:t xml:space="preserve">. </w:t>
      </w:r>
      <w:r w:rsidR="00FA1450" w:rsidRPr="004A7F3D">
        <w:rPr>
          <w:rFonts w:eastAsia="SimSun"/>
        </w:rPr>
        <w:t xml:space="preserve">I mingle and take photos. </w:t>
      </w:r>
    </w:p>
    <w:p w14:paraId="12EF0FDD" w14:textId="3D4AF7E4" w:rsidR="00007D16" w:rsidRPr="004A7F3D" w:rsidRDefault="007A163A" w:rsidP="008165A2">
      <w:pPr>
        <w:pStyle w:val="Captiondiss"/>
        <w:rPr>
          <w:rFonts w:eastAsia="SimSun"/>
        </w:rPr>
      </w:pPr>
      <w:bookmarkStart w:id="20" w:name="_Toc226970070"/>
      <w:r w:rsidRPr="004A7F3D">
        <w:t xml:space="preserve">Figure </w:t>
      </w:r>
      <w:r w:rsidR="00E10311">
        <w:t>39</w:t>
      </w:r>
      <w:r w:rsidR="00FD0DA8" w:rsidRPr="004A7F3D">
        <w:t xml:space="preserve">: Students </w:t>
      </w:r>
      <w:r w:rsidR="007614F3">
        <w:t>P</w:t>
      </w:r>
      <w:r w:rsidRPr="004A7F3D">
        <w:t>osi</w:t>
      </w:r>
      <w:r w:rsidR="00FD0DA8" w:rsidRPr="004A7F3D">
        <w:t xml:space="preserve">ng </w:t>
      </w:r>
      <w:r w:rsidRPr="004A7F3D">
        <w:t>at the</w:t>
      </w:r>
      <w:r w:rsidR="00F43E88" w:rsidRPr="004A7F3D">
        <w:t>ir</w:t>
      </w:r>
      <w:r w:rsidR="00FD0DA8" w:rsidRPr="004A7F3D">
        <w:t xml:space="preserve"> </w:t>
      </w:r>
      <w:r w:rsidR="007614F3">
        <w:t>G</w:t>
      </w:r>
      <w:r w:rsidR="00FD0DA8" w:rsidRPr="004A7F3D">
        <w:t xml:space="preserve">raduation </w:t>
      </w:r>
      <w:r w:rsidR="007614F3">
        <w:t>B</w:t>
      </w:r>
      <w:r w:rsidRPr="004A7F3D">
        <w:t xml:space="preserve">all. </w:t>
      </w:r>
      <w:proofErr w:type="gramStart"/>
      <w:r w:rsidRPr="004A7F3D">
        <w:t>Photo by M. Sander</w:t>
      </w:r>
      <w:bookmarkEnd w:id="20"/>
      <w:r w:rsidR="00A63AD4" w:rsidRPr="004A7F3D">
        <w:t>.</w:t>
      </w:r>
      <w:proofErr w:type="gramEnd"/>
    </w:p>
    <w:p w14:paraId="75F6D47C" w14:textId="655B2DDB" w:rsidR="007A163A" w:rsidRPr="004A7F3D" w:rsidRDefault="009B0AA0" w:rsidP="007C5622">
      <w:pPr>
        <w:pStyle w:val="Normal1"/>
        <w:rPr>
          <w:rFonts w:eastAsia="SimSun"/>
          <w:lang w:val="en-US"/>
        </w:rPr>
      </w:pPr>
      <w:r w:rsidRPr="004A7F3D">
        <w:rPr>
          <w:rFonts w:eastAsia="SimSun"/>
          <w:lang w:val="en-US"/>
        </w:rPr>
        <w:t>Around</w:t>
      </w:r>
      <w:r w:rsidR="007A163A" w:rsidRPr="004A7F3D">
        <w:rPr>
          <w:rFonts w:eastAsia="SimSun"/>
          <w:lang w:val="en-US"/>
        </w:rPr>
        <w:t xml:space="preserve"> midnight</w:t>
      </w:r>
      <w:r w:rsidR="00671942" w:rsidRPr="004A7F3D">
        <w:rPr>
          <w:rFonts w:eastAsia="SimSun"/>
          <w:lang w:val="en-US"/>
        </w:rPr>
        <w:t>,</w:t>
      </w:r>
      <w:r w:rsidR="007A163A" w:rsidRPr="004A7F3D">
        <w:rPr>
          <w:rFonts w:eastAsia="SimSun"/>
          <w:lang w:val="en-US"/>
        </w:rPr>
        <w:t xml:space="preserve"> the students </w:t>
      </w:r>
      <w:r w:rsidR="00D90D93" w:rsidRPr="004A7F3D">
        <w:rPr>
          <w:rFonts w:eastAsia="SimSun"/>
          <w:lang w:val="en-US"/>
        </w:rPr>
        <w:t>get ready to leave</w:t>
      </w:r>
      <w:r w:rsidR="007A163A" w:rsidRPr="004A7F3D">
        <w:rPr>
          <w:rFonts w:eastAsia="SimSun"/>
          <w:lang w:val="en-US"/>
        </w:rPr>
        <w:t xml:space="preserve"> the location and invit</w:t>
      </w:r>
      <w:r w:rsidR="00D90D93" w:rsidRPr="004A7F3D">
        <w:rPr>
          <w:rFonts w:eastAsia="SimSun"/>
          <w:lang w:val="en-US"/>
        </w:rPr>
        <w:t>e</w:t>
      </w:r>
      <w:r w:rsidR="007A163A" w:rsidRPr="004A7F3D">
        <w:rPr>
          <w:rFonts w:eastAsia="SimSun"/>
          <w:lang w:val="en-US"/>
        </w:rPr>
        <w:t xml:space="preserve"> </w:t>
      </w:r>
      <w:r w:rsidRPr="004A7F3D">
        <w:rPr>
          <w:rFonts w:eastAsia="SimSun"/>
          <w:lang w:val="en-US"/>
        </w:rPr>
        <w:t>everyone</w:t>
      </w:r>
      <w:r w:rsidR="007A163A" w:rsidRPr="004A7F3D">
        <w:rPr>
          <w:rFonts w:eastAsia="SimSun"/>
          <w:lang w:val="en-US"/>
        </w:rPr>
        <w:t xml:space="preserve"> to move</w:t>
      </w:r>
      <w:r w:rsidR="00EB1579" w:rsidRPr="004A7F3D">
        <w:rPr>
          <w:rFonts w:eastAsia="SimSun"/>
          <w:lang w:val="en-US"/>
        </w:rPr>
        <w:t xml:space="preserve"> to</w:t>
      </w:r>
      <w:r w:rsidR="007A163A" w:rsidRPr="004A7F3D">
        <w:rPr>
          <w:rFonts w:eastAsia="SimSun"/>
          <w:lang w:val="en-US"/>
        </w:rPr>
        <w:t xml:space="preserve"> the after-party location: a lounge bar in the heart of Shanghai’s former French concession</w:t>
      </w:r>
      <w:r w:rsidR="00A63AD4" w:rsidRPr="004A7F3D">
        <w:rPr>
          <w:rFonts w:eastAsia="SimSun"/>
          <w:lang w:val="en-US"/>
        </w:rPr>
        <w:t xml:space="preserve"> that </w:t>
      </w:r>
      <w:r w:rsidR="007A163A" w:rsidRPr="004A7F3D">
        <w:rPr>
          <w:rFonts w:eastAsia="SimSun"/>
          <w:lang w:val="en-US"/>
        </w:rPr>
        <w:t xml:space="preserve">the graduates rented </w:t>
      </w:r>
      <w:r w:rsidR="00A63AD4" w:rsidRPr="004A7F3D">
        <w:rPr>
          <w:rFonts w:eastAsia="SimSun"/>
          <w:lang w:val="en-US"/>
        </w:rPr>
        <w:t>for the occasion.</w:t>
      </w:r>
      <w:r w:rsidR="007A163A" w:rsidRPr="004A7F3D">
        <w:rPr>
          <w:rFonts w:eastAsia="SimSun"/>
          <w:lang w:val="en-US"/>
        </w:rPr>
        <w:t xml:space="preserve"> </w:t>
      </w:r>
      <w:r w:rsidR="003F2252" w:rsidRPr="004A7F3D">
        <w:rPr>
          <w:rFonts w:eastAsia="SimSun"/>
          <w:lang w:val="en-US"/>
        </w:rPr>
        <w:t>The ticket</w:t>
      </w:r>
      <w:r w:rsidR="00A63AD4" w:rsidRPr="004A7F3D">
        <w:rPr>
          <w:rFonts w:eastAsia="SimSun"/>
          <w:lang w:val="en-US"/>
        </w:rPr>
        <w:t>s</w:t>
      </w:r>
      <w:r w:rsidR="003F2252" w:rsidRPr="004A7F3D">
        <w:rPr>
          <w:rFonts w:eastAsia="SimSun"/>
          <w:lang w:val="en-US"/>
        </w:rPr>
        <w:t xml:space="preserve"> for the graduation ball c</w:t>
      </w:r>
      <w:r w:rsidR="00A63AD4" w:rsidRPr="004A7F3D">
        <w:rPr>
          <w:rFonts w:eastAsia="SimSun"/>
          <w:lang w:val="en-US"/>
        </w:rPr>
        <w:t>o</w:t>
      </w:r>
      <w:r w:rsidR="003F2252" w:rsidRPr="004A7F3D">
        <w:rPr>
          <w:rFonts w:eastAsia="SimSun"/>
          <w:lang w:val="en-US"/>
        </w:rPr>
        <w:t>me with a lace band wrapped around</w:t>
      </w:r>
      <w:r w:rsidR="00A63AD4" w:rsidRPr="004A7F3D">
        <w:rPr>
          <w:rFonts w:eastAsia="SimSun"/>
          <w:lang w:val="en-US"/>
        </w:rPr>
        <w:t xml:space="preserve"> them, indicating each guest’s table number in Chinese characters</w:t>
      </w:r>
      <w:r w:rsidR="003F2252" w:rsidRPr="004A7F3D">
        <w:rPr>
          <w:rFonts w:eastAsia="SimSun"/>
          <w:lang w:val="en-US"/>
        </w:rPr>
        <w:t xml:space="preserve">. </w:t>
      </w:r>
      <w:r w:rsidR="00A63AD4" w:rsidRPr="004A7F3D">
        <w:rPr>
          <w:rFonts w:eastAsia="SimSun"/>
          <w:lang w:val="en-US"/>
        </w:rPr>
        <w:t>Later, i</w:t>
      </w:r>
      <w:r w:rsidR="007A163A" w:rsidRPr="004A7F3D">
        <w:rPr>
          <w:rFonts w:eastAsia="SimSun"/>
          <w:lang w:val="en-US"/>
        </w:rPr>
        <w:t xml:space="preserve">f you wear the band </w:t>
      </w:r>
      <w:r w:rsidR="0095410D" w:rsidRPr="004A7F3D">
        <w:rPr>
          <w:rFonts w:eastAsia="SimSun"/>
          <w:lang w:val="en-US"/>
        </w:rPr>
        <w:t>around your wrist</w:t>
      </w:r>
      <w:r w:rsidR="00A63AD4" w:rsidRPr="004A7F3D">
        <w:rPr>
          <w:rFonts w:eastAsia="SimSun"/>
          <w:lang w:val="en-US"/>
        </w:rPr>
        <w:t xml:space="preserve"> at the after</w:t>
      </w:r>
      <w:r w:rsidR="000D6E8B" w:rsidRPr="004A7F3D">
        <w:rPr>
          <w:rFonts w:eastAsia="SimSun"/>
          <w:lang w:val="en-US"/>
        </w:rPr>
        <w:t>-</w:t>
      </w:r>
      <w:r w:rsidR="00A63AD4" w:rsidRPr="004A7F3D">
        <w:rPr>
          <w:rFonts w:eastAsia="SimSun"/>
          <w:lang w:val="en-US"/>
        </w:rPr>
        <w:t>party</w:t>
      </w:r>
      <w:r w:rsidR="0095410D" w:rsidRPr="004A7F3D">
        <w:rPr>
          <w:rFonts w:eastAsia="SimSun"/>
          <w:lang w:val="en-US"/>
        </w:rPr>
        <w:t>,</w:t>
      </w:r>
      <w:r w:rsidR="003F2252" w:rsidRPr="004A7F3D">
        <w:rPr>
          <w:rFonts w:eastAsia="SimSun"/>
          <w:lang w:val="en-US"/>
        </w:rPr>
        <w:t xml:space="preserve"> all drinks a</w:t>
      </w:r>
      <w:r w:rsidR="0095410D" w:rsidRPr="004A7F3D">
        <w:rPr>
          <w:rFonts w:eastAsia="SimSun"/>
          <w:lang w:val="en-US"/>
        </w:rPr>
        <w:t xml:space="preserve">t the bar are </w:t>
      </w:r>
      <w:r w:rsidR="00D90D93" w:rsidRPr="004A7F3D">
        <w:rPr>
          <w:rFonts w:eastAsia="SimSun"/>
          <w:lang w:val="en-US"/>
        </w:rPr>
        <w:t>free</w:t>
      </w:r>
      <w:r w:rsidR="0095410D" w:rsidRPr="004A7F3D">
        <w:rPr>
          <w:rFonts w:eastAsia="SimSun"/>
          <w:lang w:val="en-US"/>
        </w:rPr>
        <w:t xml:space="preserve">. </w:t>
      </w:r>
      <w:r w:rsidR="00A63AD4" w:rsidRPr="004A7F3D">
        <w:rPr>
          <w:rFonts w:eastAsia="SimSun"/>
          <w:lang w:val="en-US"/>
        </w:rPr>
        <w:t>O</w:t>
      </w:r>
      <w:r w:rsidR="003F2252" w:rsidRPr="004A7F3D">
        <w:rPr>
          <w:rFonts w:eastAsia="SimSun"/>
          <w:lang w:val="en-US"/>
        </w:rPr>
        <w:t xml:space="preserve">nly </w:t>
      </w:r>
      <w:r w:rsidR="00A63AD4" w:rsidRPr="004A7F3D">
        <w:rPr>
          <w:rFonts w:eastAsia="SimSun"/>
          <w:lang w:val="en-US"/>
        </w:rPr>
        <w:t xml:space="preserve">the </w:t>
      </w:r>
      <w:r w:rsidR="003F2252" w:rsidRPr="004A7F3D">
        <w:rPr>
          <w:rFonts w:eastAsia="SimSun"/>
          <w:lang w:val="en-US"/>
        </w:rPr>
        <w:t>student</w:t>
      </w:r>
      <w:r w:rsidR="00A63AD4" w:rsidRPr="004A7F3D">
        <w:rPr>
          <w:rFonts w:eastAsia="SimSun"/>
          <w:lang w:val="en-US"/>
        </w:rPr>
        <w:t>s, their</w:t>
      </w:r>
      <w:r w:rsidR="003F2252" w:rsidRPr="004A7F3D">
        <w:rPr>
          <w:rFonts w:eastAsia="SimSun"/>
          <w:lang w:val="en-US"/>
        </w:rPr>
        <w:t xml:space="preserve"> friends</w:t>
      </w:r>
      <w:r w:rsidR="00A63AD4" w:rsidRPr="004A7F3D">
        <w:rPr>
          <w:rFonts w:eastAsia="SimSun"/>
          <w:lang w:val="en-US"/>
        </w:rPr>
        <w:t xml:space="preserve"> and </w:t>
      </w:r>
      <w:r w:rsidR="003F2252" w:rsidRPr="004A7F3D">
        <w:rPr>
          <w:rFonts w:eastAsia="SimSun"/>
          <w:lang w:val="en-US"/>
        </w:rPr>
        <w:t>siblings</w:t>
      </w:r>
      <w:r w:rsidR="0095410D" w:rsidRPr="004A7F3D">
        <w:rPr>
          <w:rFonts w:eastAsia="SimSun"/>
          <w:lang w:val="en-US"/>
        </w:rPr>
        <w:t>,</w:t>
      </w:r>
      <w:r w:rsidR="003F2252" w:rsidRPr="004A7F3D">
        <w:rPr>
          <w:rFonts w:eastAsia="SimSun"/>
          <w:lang w:val="en-US"/>
        </w:rPr>
        <w:t xml:space="preserve"> and several teachers come along. Parents are n</w:t>
      </w:r>
      <w:r w:rsidR="00A63AD4" w:rsidRPr="004A7F3D">
        <w:rPr>
          <w:rFonts w:eastAsia="SimSun"/>
          <w:lang w:val="en-US"/>
        </w:rPr>
        <w:t xml:space="preserve">owhere </w:t>
      </w:r>
      <w:r w:rsidR="003F2252" w:rsidRPr="004A7F3D">
        <w:rPr>
          <w:rFonts w:eastAsia="SimSun"/>
          <w:lang w:val="en-US"/>
        </w:rPr>
        <w:t>to be seen.</w:t>
      </w:r>
    </w:p>
    <w:p w14:paraId="22CE119B" w14:textId="7718024D" w:rsidR="0095186D" w:rsidRPr="004A7F3D" w:rsidRDefault="003F2252" w:rsidP="007C5622">
      <w:pPr>
        <w:pStyle w:val="Normal1"/>
        <w:rPr>
          <w:rFonts w:eastAsia="SimSun"/>
          <w:lang w:val="en-US"/>
        </w:rPr>
      </w:pPr>
      <w:r w:rsidRPr="004A7F3D">
        <w:rPr>
          <w:rFonts w:eastAsia="SimSun"/>
          <w:lang w:val="en-US"/>
        </w:rPr>
        <w:t>No</w:t>
      </w:r>
      <w:r w:rsidR="009416F5" w:rsidRPr="004A7F3D">
        <w:rPr>
          <w:rFonts w:eastAsia="SimSun"/>
          <w:lang w:val="en-US"/>
        </w:rPr>
        <w:t>w</w:t>
      </w:r>
      <w:r w:rsidR="00CD1A9A" w:rsidRPr="004A7F3D">
        <w:rPr>
          <w:rFonts w:eastAsia="SimSun"/>
          <w:lang w:val="en-US"/>
        </w:rPr>
        <w:t>,</w:t>
      </w:r>
      <w:r w:rsidRPr="004A7F3D">
        <w:rPr>
          <w:rFonts w:eastAsia="SimSun"/>
          <w:lang w:val="en-US"/>
        </w:rPr>
        <w:t xml:space="preserve"> intoxication and partying</w:t>
      </w:r>
      <w:r w:rsidR="00A63AD4" w:rsidRPr="004A7F3D">
        <w:rPr>
          <w:rFonts w:eastAsia="SimSun"/>
          <w:lang w:val="en-US"/>
        </w:rPr>
        <w:t>,</w:t>
      </w:r>
      <w:r w:rsidR="00CD1A9A" w:rsidRPr="004A7F3D">
        <w:rPr>
          <w:rFonts w:eastAsia="SimSun"/>
          <w:lang w:val="en-US"/>
        </w:rPr>
        <w:t xml:space="preserve"> which </w:t>
      </w:r>
      <w:proofErr w:type="spellStart"/>
      <w:r w:rsidR="00CD1A9A" w:rsidRPr="004A7F3D">
        <w:rPr>
          <w:rFonts w:eastAsia="SimSun"/>
          <w:lang w:val="en-US"/>
        </w:rPr>
        <w:t>Sande</w:t>
      </w:r>
      <w:proofErr w:type="spellEnd"/>
      <w:r w:rsidR="00CD1A9A" w:rsidRPr="004A7F3D">
        <w:rPr>
          <w:rFonts w:eastAsia="SimSun"/>
          <w:lang w:val="en-US"/>
        </w:rPr>
        <w:t xml:space="preserve"> </w:t>
      </w:r>
      <w:r w:rsidR="00CD1A9A" w:rsidRPr="004A7F3D">
        <w:rPr>
          <w:rFonts w:eastAsia="SimSun"/>
          <w:lang w:val="en-US"/>
        </w:rPr>
        <w:fldChar w:fldCharType="begin"/>
      </w:r>
      <w:r w:rsidR="0041428A" w:rsidRPr="004A7F3D">
        <w:rPr>
          <w:rFonts w:eastAsia="SimSun"/>
          <w:lang w:val="en-US"/>
        </w:rPr>
        <w:instrText>ADDIN</w:instrText>
      </w:r>
      <w:r w:rsidR="00CD1A9A" w:rsidRPr="004A7F3D">
        <w:rPr>
          <w:rFonts w:eastAsia="SimSun"/>
          <w:lang w:val="en-US"/>
        </w:rPr>
        <w:instrText xml:space="preserve"> </w:instrText>
      </w:r>
      <w:r w:rsidR="008F5717" w:rsidRPr="004A7F3D">
        <w:rPr>
          <w:rFonts w:eastAsia="SimSun"/>
          <w:lang w:val="en-US"/>
        </w:rPr>
        <w:instrText>ADDIN</w:instrText>
      </w:r>
      <w:r w:rsidR="00CD1A9A" w:rsidRPr="004A7F3D">
        <w:rPr>
          <w:rFonts w:eastAsia="SimSun"/>
          <w:lang w:val="en-US"/>
        </w:rPr>
        <w:instrText xml:space="preserve"> ZOTERO_ITEM {"citationID":"AQ5VXZEa","properties":{"formattedCitation":"(2002)","plainCitation":"(2002)"},"citationItems":[{"id":1498,"uris":["http://zotero.org/users/401864/items/TZHNIJTZ"],"uri":["http://zotero.org/users/401864/items/TZHNIJTZ"],"suppress-author":true}]} </w:instrText>
      </w:r>
      <w:r w:rsidR="00CD1A9A" w:rsidRPr="004A7F3D">
        <w:rPr>
          <w:rFonts w:eastAsia="SimSun"/>
          <w:lang w:val="en-US"/>
        </w:rPr>
        <w:fldChar w:fldCharType="separate"/>
      </w:r>
      <w:r w:rsidR="00CD1A9A" w:rsidRPr="004A7F3D">
        <w:rPr>
          <w:rFonts w:eastAsia="SimSun"/>
          <w:lang w:val="en-US"/>
        </w:rPr>
        <w:t>(2002)</w:t>
      </w:r>
      <w:r w:rsidR="00CD1A9A" w:rsidRPr="004A7F3D">
        <w:rPr>
          <w:rFonts w:eastAsia="SimSun"/>
          <w:lang w:val="en-US"/>
        </w:rPr>
        <w:fldChar w:fldCharType="end"/>
      </w:r>
      <w:r w:rsidR="00CD1A9A" w:rsidRPr="004A7F3D">
        <w:rPr>
          <w:rFonts w:eastAsia="SimSun"/>
          <w:lang w:val="en-US"/>
        </w:rPr>
        <w:t xml:space="preserve"> describes</w:t>
      </w:r>
      <w:r w:rsidRPr="004A7F3D">
        <w:rPr>
          <w:rFonts w:eastAsia="SimSun"/>
          <w:lang w:val="en-US"/>
        </w:rPr>
        <w:t xml:space="preserve"> as important part</w:t>
      </w:r>
      <w:r w:rsidR="00A63AD4" w:rsidRPr="004A7F3D">
        <w:rPr>
          <w:rFonts w:eastAsia="SimSun"/>
          <w:lang w:val="en-US"/>
        </w:rPr>
        <w:t>s</w:t>
      </w:r>
      <w:r w:rsidRPr="004A7F3D">
        <w:rPr>
          <w:rFonts w:eastAsia="SimSun"/>
          <w:lang w:val="en-US"/>
        </w:rPr>
        <w:t xml:space="preserve"> of th</w:t>
      </w:r>
      <w:r w:rsidR="00A63AD4" w:rsidRPr="004A7F3D">
        <w:rPr>
          <w:rFonts w:eastAsia="SimSun"/>
          <w:lang w:val="en-US"/>
        </w:rPr>
        <w:t>is</w:t>
      </w:r>
      <w:r w:rsidRPr="004A7F3D">
        <w:rPr>
          <w:rFonts w:eastAsia="SimSun"/>
          <w:lang w:val="en-US"/>
        </w:rPr>
        <w:t xml:space="preserve"> rite of passage</w:t>
      </w:r>
      <w:r w:rsidR="00CD1A9A" w:rsidRPr="004A7F3D">
        <w:rPr>
          <w:rFonts w:eastAsia="SimSun"/>
          <w:lang w:val="en-US"/>
        </w:rPr>
        <w:t>,</w:t>
      </w:r>
      <w:r w:rsidRPr="004A7F3D">
        <w:rPr>
          <w:rFonts w:eastAsia="SimSun"/>
          <w:lang w:val="en-US"/>
        </w:rPr>
        <w:t xml:space="preserve"> </w:t>
      </w:r>
      <w:r w:rsidR="00A63AD4" w:rsidRPr="004A7F3D">
        <w:rPr>
          <w:rFonts w:eastAsia="SimSun"/>
          <w:lang w:val="en-US"/>
        </w:rPr>
        <w:t>are</w:t>
      </w:r>
      <w:r w:rsidRPr="004A7F3D">
        <w:rPr>
          <w:rFonts w:eastAsia="SimSun"/>
          <w:lang w:val="en-US"/>
        </w:rPr>
        <w:t xml:space="preserve"> in full swing. </w:t>
      </w:r>
      <w:r w:rsidR="00720F70" w:rsidRPr="004A7F3D">
        <w:rPr>
          <w:rFonts w:eastAsia="SimSun"/>
          <w:lang w:val="en-US"/>
        </w:rPr>
        <w:t xml:space="preserve">Drinking and dancing with (now former) teachers </w:t>
      </w:r>
      <w:r w:rsidR="00720F70" w:rsidRPr="004A7F3D">
        <w:rPr>
          <w:rFonts w:eastAsia="SimSun"/>
          <w:lang w:val="en-US"/>
        </w:rPr>
        <w:lastRenderedPageBreak/>
        <w:t>create</w:t>
      </w:r>
      <w:r w:rsidR="00A63AD4" w:rsidRPr="004A7F3D">
        <w:rPr>
          <w:rFonts w:eastAsia="SimSun"/>
          <w:lang w:val="en-US"/>
        </w:rPr>
        <w:t>s</w:t>
      </w:r>
      <w:r w:rsidR="00720F70" w:rsidRPr="004A7F3D">
        <w:rPr>
          <w:rFonts w:eastAsia="SimSun"/>
          <w:lang w:val="en-US"/>
        </w:rPr>
        <w:t xml:space="preserve"> a </w:t>
      </w:r>
      <w:r w:rsidR="00CD1A9A" w:rsidRPr="004A7F3D">
        <w:rPr>
          <w:rFonts w:eastAsia="SimSun"/>
          <w:lang w:val="en-US"/>
        </w:rPr>
        <w:t xml:space="preserve">generally </w:t>
      </w:r>
      <w:r w:rsidR="00720F70" w:rsidRPr="004A7F3D">
        <w:rPr>
          <w:rFonts w:eastAsia="SimSun"/>
          <w:lang w:val="en-US"/>
        </w:rPr>
        <w:t>euphoric atmosphere</w:t>
      </w:r>
      <w:r w:rsidR="00A63AD4" w:rsidRPr="004A7F3D">
        <w:rPr>
          <w:rFonts w:eastAsia="SimSun"/>
          <w:lang w:val="en-US"/>
        </w:rPr>
        <w:t xml:space="preserve"> as</w:t>
      </w:r>
      <w:r w:rsidR="00720F70" w:rsidRPr="004A7F3D">
        <w:rPr>
          <w:rFonts w:eastAsia="SimSun"/>
          <w:lang w:val="en-US"/>
        </w:rPr>
        <w:t xml:space="preserve"> </w:t>
      </w:r>
      <w:r w:rsidR="00A63AD4" w:rsidRPr="004A7F3D">
        <w:rPr>
          <w:rFonts w:eastAsia="SimSun"/>
          <w:lang w:val="en-US"/>
        </w:rPr>
        <w:t>o</w:t>
      </w:r>
      <w:r w:rsidR="00CD1A9A" w:rsidRPr="004A7F3D">
        <w:rPr>
          <w:rFonts w:eastAsia="SimSun"/>
          <w:lang w:val="en-US"/>
        </w:rPr>
        <w:t xml:space="preserve">ld barriers are torn down. </w:t>
      </w:r>
      <w:r w:rsidR="00720F70" w:rsidRPr="004A7F3D">
        <w:rPr>
          <w:rFonts w:eastAsia="SimSun"/>
          <w:lang w:val="en-US"/>
        </w:rPr>
        <w:t xml:space="preserve">The girls have all changed </w:t>
      </w:r>
      <w:r w:rsidR="00A63AD4" w:rsidRPr="004A7F3D">
        <w:rPr>
          <w:rFonts w:eastAsia="SimSun"/>
          <w:lang w:val="en-US"/>
        </w:rPr>
        <w:t xml:space="preserve">out of </w:t>
      </w:r>
      <w:r w:rsidR="00720F70" w:rsidRPr="004A7F3D">
        <w:rPr>
          <w:rFonts w:eastAsia="SimSun"/>
          <w:lang w:val="en-US"/>
        </w:rPr>
        <w:t xml:space="preserve">their long evening gowns </w:t>
      </w:r>
      <w:r w:rsidR="00A63AD4" w:rsidRPr="004A7F3D">
        <w:rPr>
          <w:rFonts w:eastAsia="SimSun"/>
          <w:lang w:val="en-US"/>
        </w:rPr>
        <w:t xml:space="preserve">and </w:t>
      </w:r>
      <w:r w:rsidR="00720F70" w:rsidRPr="004A7F3D">
        <w:rPr>
          <w:rFonts w:eastAsia="SimSun"/>
          <w:lang w:val="en-US"/>
        </w:rPr>
        <w:t>into short cocktail dresses</w:t>
      </w:r>
      <w:r w:rsidR="00A63AD4" w:rsidRPr="004A7F3D">
        <w:rPr>
          <w:rFonts w:eastAsia="SimSun"/>
          <w:lang w:val="en-US"/>
        </w:rPr>
        <w:t>;</w:t>
      </w:r>
      <w:r w:rsidR="00720F70" w:rsidRPr="004A7F3D">
        <w:rPr>
          <w:rFonts w:eastAsia="SimSun"/>
          <w:lang w:val="en-US"/>
        </w:rPr>
        <w:t xml:space="preserve"> many pairs</w:t>
      </w:r>
      <w:r w:rsidR="00CD1A9A" w:rsidRPr="004A7F3D">
        <w:rPr>
          <w:rFonts w:eastAsia="SimSun"/>
          <w:lang w:val="en-US"/>
        </w:rPr>
        <w:t xml:space="preserve"> of </w:t>
      </w:r>
      <w:r w:rsidR="009B0AA0" w:rsidRPr="004A7F3D">
        <w:rPr>
          <w:rFonts w:eastAsia="SimSun"/>
          <w:lang w:val="en-US"/>
        </w:rPr>
        <w:t>high heels</w:t>
      </w:r>
      <w:r w:rsidR="00CD1A9A" w:rsidRPr="004A7F3D">
        <w:rPr>
          <w:rFonts w:eastAsia="SimSun"/>
          <w:lang w:val="en-US"/>
        </w:rPr>
        <w:t xml:space="preserve"> have been replaced</w:t>
      </w:r>
      <w:r w:rsidR="00720F70" w:rsidRPr="004A7F3D">
        <w:rPr>
          <w:rFonts w:eastAsia="SimSun"/>
          <w:lang w:val="en-US"/>
        </w:rPr>
        <w:t xml:space="preserve"> by </w:t>
      </w:r>
      <w:r w:rsidR="009B0AA0" w:rsidRPr="004A7F3D">
        <w:rPr>
          <w:rFonts w:eastAsia="SimSun"/>
          <w:lang w:val="en-US"/>
        </w:rPr>
        <w:t>ballet</w:t>
      </w:r>
      <w:r w:rsidR="00720F70" w:rsidRPr="004A7F3D">
        <w:rPr>
          <w:rFonts w:eastAsia="SimSun"/>
          <w:lang w:val="en-US"/>
        </w:rPr>
        <w:t xml:space="preserve"> flats. I busy myself with taking pictures and</w:t>
      </w:r>
      <w:r w:rsidR="00A63AD4" w:rsidRPr="004A7F3D">
        <w:rPr>
          <w:rFonts w:eastAsia="SimSun"/>
          <w:lang w:val="en-US"/>
        </w:rPr>
        <w:t>,</w:t>
      </w:r>
      <w:r w:rsidR="00720F70" w:rsidRPr="004A7F3D">
        <w:rPr>
          <w:rFonts w:eastAsia="SimSun"/>
          <w:lang w:val="en-US"/>
        </w:rPr>
        <w:t xml:space="preserve"> after a while</w:t>
      </w:r>
      <w:r w:rsidR="00A63AD4" w:rsidRPr="004A7F3D">
        <w:rPr>
          <w:rFonts w:eastAsia="SimSun"/>
          <w:lang w:val="en-US"/>
        </w:rPr>
        <w:t>,</w:t>
      </w:r>
      <w:r w:rsidR="00720F70" w:rsidRPr="004A7F3D">
        <w:rPr>
          <w:rFonts w:eastAsia="SimSun"/>
          <w:lang w:val="en-US"/>
        </w:rPr>
        <w:t xml:space="preserve"> student</w:t>
      </w:r>
      <w:r w:rsidR="00A63AD4" w:rsidRPr="004A7F3D">
        <w:rPr>
          <w:rFonts w:eastAsia="SimSun"/>
          <w:lang w:val="en-US"/>
        </w:rPr>
        <w:t xml:space="preserve">s begin to </w:t>
      </w:r>
      <w:r w:rsidR="00720F70" w:rsidRPr="004A7F3D">
        <w:rPr>
          <w:rFonts w:eastAsia="SimSun"/>
          <w:lang w:val="en-US"/>
        </w:rPr>
        <w:t xml:space="preserve">ask me to take photos of them </w:t>
      </w:r>
      <w:r w:rsidR="00A63AD4" w:rsidRPr="004A7F3D">
        <w:rPr>
          <w:rFonts w:eastAsia="SimSun"/>
          <w:lang w:val="en-US"/>
        </w:rPr>
        <w:t>with</w:t>
      </w:r>
      <w:r w:rsidR="00720F70" w:rsidRPr="004A7F3D">
        <w:rPr>
          <w:rFonts w:eastAsia="SimSun"/>
          <w:lang w:val="en-US"/>
        </w:rPr>
        <w:t xml:space="preserve"> their friends. I am happy to replace the photographer </w:t>
      </w:r>
      <w:r w:rsidR="003D3CD9" w:rsidRPr="004A7F3D">
        <w:rPr>
          <w:rFonts w:eastAsia="SimSun"/>
          <w:lang w:val="en-US"/>
        </w:rPr>
        <w:t xml:space="preserve">who </w:t>
      </w:r>
      <w:r w:rsidR="00D90D93" w:rsidRPr="004A7F3D">
        <w:rPr>
          <w:rFonts w:eastAsia="SimSun"/>
          <w:lang w:val="en-US"/>
        </w:rPr>
        <w:t>has left by now</w:t>
      </w:r>
      <w:r w:rsidR="00720F70" w:rsidRPr="004A7F3D">
        <w:rPr>
          <w:rFonts w:eastAsia="SimSun"/>
          <w:lang w:val="en-US"/>
        </w:rPr>
        <w:t xml:space="preserve">, but also use the time to chat with various students. </w:t>
      </w:r>
      <w:r w:rsidR="00582A2C" w:rsidRPr="004A7F3D">
        <w:rPr>
          <w:rFonts w:eastAsia="SimSun"/>
          <w:lang w:val="en-US"/>
        </w:rPr>
        <w:t xml:space="preserve">As </w:t>
      </w:r>
      <w:r w:rsidR="00720F70" w:rsidRPr="004A7F3D">
        <w:rPr>
          <w:rFonts w:eastAsia="SimSun"/>
          <w:lang w:val="en-US"/>
        </w:rPr>
        <w:t xml:space="preserve">the evening </w:t>
      </w:r>
      <w:r w:rsidR="00582A2C" w:rsidRPr="004A7F3D">
        <w:rPr>
          <w:rFonts w:eastAsia="SimSun"/>
          <w:lang w:val="en-US"/>
        </w:rPr>
        <w:t>wears on</w:t>
      </w:r>
      <w:r w:rsidR="00720F70" w:rsidRPr="004A7F3D">
        <w:rPr>
          <w:rFonts w:eastAsia="SimSun"/>
          <w:lang w:val="en-US"/>
        </w:rPr>
        <w:t>,</w:t>
      </w:r>
      <w:r w:rsidR="00582A2C" w:rsidRPr="004A7F3D">
        <w:rPr>
          <w:rFonts w:eastAsia="SimSun"/>
          <w:lang w:val="en-US"/>
        </w:rPr>
        <w:t xml:space="preserve"> more</w:t>
      </w:r>
      <w:r w:rsidR="00720F70" w:rsidRPr="004A7F3D">
        <w:rPr>
          <w:rFonts w:eastAsia="SimSun"/>
          <w:lang w:val="en-US"/>
        </w:rPr>
        <w:t xml:space="preserve"> </w:t>
      </w:r>
      <w:r w:rsidR="00582A2C" w:rsidRPr="004A7F3D">
        <w:rPr>
          <w:rFonts w:eastAsia="SimSun"/>
          <w:lang w:val="en-US"/>
        </w:rPr>
        <w:t>and</w:t>
      </w:r>
      <w:r w:rsidR="00720F70" w:rsidRPr="004A7F3D">
        <w:rPr>
          <w:rFonts w:eastAsia="SimSun"/>
          <w:lang w:val="en-US"/>
        </w:rPr>
        <w:t xml:space="preserve"> more students are found outside</w:t>
      </w:r>
      <w:r w:rsidR="00582A2C" w:rsidRPr="004A7F3D">
        <w:rPr>
          <w:rFonts w:eastAsia="SimSun"/>
          <w:lang w:val="en-US"/>
        </w:rPr>
        <w:t>,</w:t>
      </w:r>
      <w:r w:rsidR="00720F70" w:rsidRPr="004A7F3D">
        <w:rPr>
          <w:rFonts w:eastAsia="SimSun"/>
          <w:lang w:val="en-US"/>
        </w:rPr>
        <w:t xml:space="preserve"> </w:t>
      </w:r>
      <w:r w:rsidR="00582A2C" w:rsidRPr="004A7F3D">
        <w:rPr>
          <w:rFonts w:eastAsia="SimSun"/>
          <w:lang w:val="en-US"/>
        </w:rPr>
        <w:t>i</w:t>
      </w:r>
      <w:r w:rsidR="00720F70" w:rsidRPr="004A7F3D">
        <w:rPr>
          <w:rFonts w:eastAsia="SimSun"/>
          <w:lang w:val="en-US"/>
        </w:rPr>
        <w:t xml:space="preserve">n a small </w:t>
      </w:r>
      <w:r w:rsidR="00582A2C" w:rsidRPr="004A7F3D">
        <w:rPr>
          <w:rFonts w:eastAsia="SimSun"/>
          <w:lang w:val="en-US"/>
        </w:rPr>
        <w:t>alley</w:t>
      </w:r>
      <w:r w:rsidR="00720F70" w:rsidRPr="004A7F3D">
        <w:rPr>
          <w:rFonts w:eastAsia="SimSun"/>
          <w:lang w:val="en-US"/>
        </w:rPr>
        <w:t xml:space="preserve"> behind the club, sitting on the </w:t>
      </w:r>
      <w:r w:rsidR="00582A2C" w:rsidRPr="004A7F3D">
        <w:rPr>
          <w:rFonts w:eastAsia="SimSun"/>
          <w:lang w:val="en-US"/>
        </w:rPr>
        <w:t>ground</w:t>
      </w:r>
      <w:r w:rsidR="00720F70" w:rsidRPr="004A7F3D">
        <w:rPr>
          <w:rFonts w:eastAsia="SimSun"/>
          <w:lang w:val="en-US"/>
        </w:rPr>
        <w:t>, talking</w:t>
      </w:r>
      <w:r w:rsidR="00CD1A9A" w:rsidRPr="004A7F3D">
        <w:rPr>
          <w:rFonts w:eastAsia="SimSun"/>
          <w:lang w:val="en-US"/>
        </w:rPr>
        <w:t xml:space="preserve"> to their friends, </w:t>
      </w:r>
      <w:r w:rsidR="00582A2C" w:rsidRPr="004A7F3D">
        <w:rPr>
          <w:rFonts w:eastAsia="SimSun"/>
          <w:lang w:val="en-US"/>
        </w:rPr>
        <w:t xml:space="preserve">and </w:t>
      </w:r>
      <w:r w:rsidR="00CD1A9A" w:rsidRPr="004A7F3D">
        <w:rPr>
          <w:rFonts w:eastAsia="SimSun"/>
          <w:lang w:val="en-US"/>
        </w:rPr>
        <w:t xml:space="preserve">enjoying </w:t>
      </w:r>
      <w:r w:rsidR="00582A2C" w:rsidRPr="004A7F3D">
        <w:rPr>
          <w:rFonts w:eastAsia="SimSun"/>
          <w:lang w:val="en-US"/>
        </w:rPr>
        <w:t>the last of “</w:t>
      </w:r>
      <w:r w:rsidR="00CD1A9A" w:rsidRPr="004A7F3D">
        <w:rPr>
          <w:rFonts w:eastAsia="SimSun"/>
          <w:lang w:val="en-US"/>
        </w:rPr>
        <w:t>their</w:t>
      </w:r>
      <w:r w:rsidR="00582A2C" w:rsidRPr="004A7F3D">
        <w:rPr>
          <w:rFonts w:eastAsia="SimSun"/>
          <w:lang w:val="en-US"/>
        </w:rPr>
        <w:t>”</w:t>
      </w:r>
      <w:r w:rsidR="00CD1A9A" w:rsidRPr="004A7F3D">
        <w:rPr>
          <w:rFonts w:eastAsia="SimSun"/>
          <w:lang w:val="en-US"/>
        </w:rPr>
        <w:t xml:space="preserve"> night</w:t>
      </w:r>
      <w:r w:rsidR="00720F70" w:rsidRPr="004A7F3D">
        <w:rPr>
          <w:rFonts w:eastAsia="SimSun"/>
          <w:lang w:val="en-US"/>
        </w:rPr>
        <w:t>.</w:t>
      </w:r>
    </w:p>
    <w:p w14:paraId="16521D23" w14:textId="2345A587" w:rsidR="00DA0416" w:rsidRPr="004A7F3D" w:rsidRDefault="00BD3B55" w:rsidP="00BD3B55">
      <w:pPr>
        <w:pStyle w:val="berschrift3"/>
        <w:numPr>
          <w:ilvl w:val="0"/>
          <w:numId w:val="0"/>
        </w:numPr>
        <w:rPr>
          <w:sz w:val="28"/>
        </w:rPr>
      </w:pPr>
      <w:bookmarkStart w:id="21" w:name="_Toc219351383"/>
      <w:bookmarkStart w:id="22" w:name="_Toc301271633"/>
      <w:r w:rsidRPr="004A7F3D">
        <w:rPr>
          <w:sz w:val="28"/>
        </w:rPr>
        <w:t xml:space="preserve">1.3. </w:t>
      </w:r>
      <w:r w:rsidR="005568C6" w:rsidRPr="004A7F3D">
        <w:rPr>
          <w:sz w:val="28"/>
        </w:rPr>
        <w:t xml:space="preserve">Moving on: </w:t>
      </w:r>
      <w:r w:rsidR="00582A2C" w:rsidRPr="004A7F3D">
        <w:rPr>
          <w:sz w:val="28"/>
        </w:rPr>
        <w:t>a</w:t>
      </w:r>
      <w:r w:rsidR="00B52712" w:rsidRPr="004A7F3D">
        <w:rPr>
          <w:sz w:val="28"/>
        </w:rPr>
        <w:t xml:space="preserve">nticipation and </w:t>
      </w:r>
      <w:r w:rsidR="00582A2C" w:rsidRPr="004A7F3D">
        <w:rPr>
          <w:sz w:val="28"/>
        </w:rPr>
        <w:t>a</w:t>
      </w:r>
      <w:r w:rsidR="00476A5A" w:rsidRPr="004A7F3D">
        <w:rPr>
          <w:sz w:val="28"/>
        </w:rPr>
        <w:t>nxieties</w:t>
      </w:r>
      <w:bookmarkEnd w:id="21"/>
      <w:bookmarkEnd w:id="22"/>
    </w:p>
    <w:p w14:paraId="673493C4" w14:textId="4A060635" w:rsidR="00DA0416" w:rsidRPr="004A7F3D" w:rsidRDefault="001B3B10" w:rsidP="002533AB">
      <w:pPr>
        <w:pStyle w:val="Normal10"/>
      </w:pPr>
      <w:r w:rsidRPr="004A7F3D">
        <w:t>During my</w:t>
      </w:r>
      <w:r w:rsidR="00582A2C" w:rsidRPr="004A7F3D">
        <w:t xml:space="preserve"> final visit to</w:t>
      </w:r>
      <w:r w:rsidRPr="004A7F3D">
        <w:t xml:space="preserve"> Shanghai, </w:t>
      </w:r>
      <w:r w:rsidR="00582A2C" w:rsidRPr="004A7F3D">
        <w:t xml:space="preserve">the </w:t>
      </w:r>
      <w:r w:rsidRPr="004A7F3D">
        <w:t>students and I bond</w:t>
      </w:r>
      <w:r w:rsidR="00582A2C" w:rsidRPr="004A7F3D">
        <w:t>ed</w:t>
      </w:r>
      <w:r w:rsidRPr="004A7F3D">
        <w:t xml:space="preserve"> over the shared feeling of an unknown future and the difficult</w:t>
      </w:r>
      <w:r w:rsidR="00582A2C" w:rsidRPr="004A7F3D">
        <w:t>y</w:t>
      </w:r>
      <w:r w:rsidRPr="004A7F3D">
        <w:t xml:space="preserve"> of choosing a career path. Mia’s description of her struggle to make such a choice illustr</w:t>
      </w:r>
      <w:r w:rsidR="00D30970" w:rsidRPr="004A7F3D">
        <w:t>ates feeling</w:t>
      </w:r>
      <w:r w:rsidR="00582A2C" w:rsidRPr="004A7F3D">
        <w:t>s expressed by</w:t>
      </w:r>
      <w:r w:rsidR="00EB1579" w:rsidRPr="004A7F3D">
        <w:t xml:space="preserve"> t</w:t>
      </w:r>
      <w:r w:rsidR="00D30970" w:rsidRPr="004A7F3D">
        <w:t>he majority of t</w:t>
      </w:r>
      <w:r w:rsidRPr="004A7F3D">
        <w:t>he students I talked to:</w:t>
      </w:r>
    </w:p>
    <w:p w14:paraId="6DD7F783" w14:textId="3676DCC7" w:rsidR="00051C5A" w:rsidRPr="004A7F3D" w:rsidRDefault="00051C5A" w:rsidP="00051C5A">
      <w:pPr>
        <w:pStyle w:val="Interview"/>
      </w:pPr>
      <w:r w:rsidRPr="004A7F3D">
        <w:t xml:space="preserve">Mia: </w:t>
      </w:r>
      <w:r w:rsidR="00FB30B1" w:rsidRPr="004A7F3D">
        <w:tab/>
      </w:r>
      <w:r w:rsidRPr="004A7F3D">
        <w:t xml:space="preserve">That was already a topic a year ago: </w:t>
      </w:r>
      <w:r w:rsidR="00CD3011" w:rsidRPr="004A7F3D">
        <w:t>“</w:t>
      </w:r>
      <w:r w:rsidRPr="004A7F3D">
        <w:t xml:space="preserve">And what are </w:t>
      </w:r>
      <w:r w:rsidR="00F77C77" w:rsidRPr="004A7F3D">
        <w:t>your plans after graduation?</w:t>
      </w:r>
      <w:r w:rsidR="00CD3011" w:rsidRPr="004A7F3D">
        <w:t>”</w:t>
      </w:r>
      <w:r w:rsidR="00F77C77" w:rsidRPr="004A7F3D">
        <w:t xml:space="preserve"> </w:t>
      </w:r>
      <w:proofErr w:type="gramStart"/>
      <w:r w:rsidR="00CD3011" w:rsidRPr="004A7F3D">
        <w:t>“</w:t>
      </w:r>
      <w:r w:rsidRPr="004A7F3D">
        <w:t>Hmm.</w:t>
      </w:r>
      <w:r w:rsidR="00CD3011" w:rsidRPr="004A7F3D">
        <w:t>”</w:t>
      </w:r>
      <w:proofErr w:type="gramEnd"/>
      <w:r w:rsidRPr="004A7F3D">
        <w:t xml:space="preserve"> That is so</w:t>
      </w:r>
      <w:r w:rsidR="00166ADA" w:rsidRPr="004A7F3D">
        <w:t> …</w:t>
      </w:r>
      <w:r w:rsidRPr="004A7F3D">
        <w:t xml:space="preserve"> At least I always had an answer, but it has changed a lot during the last year […]</w:t>
      </w:r>
      <w:r w:rsidR="00582A2C" w:rsidRPr="004A7F3D">
        <w:t>.</w:t>
      </w:r>
    </w:p>
    <w:p w14:paraId="118BCFFC" w14:textId="55FF6DB6" w:rsidR="00051C5A" w:rsidRPr="004A7F3D" w:rsidRDefault="00051C5A" w:rsidP="00051C5A">
      <w:pPr>
        <w:pStyle w:val="Interview"/>
      </w:pPr>
      <w:r w:rsidRPr="004A7F3D">
        <w:t xml:space="preserve">Interviewer: And why did you actually </w:t>
      </w:r>
      <w:r w:rsidR="00151C0B" w:rsidRPr="004A7F3D">
        <w:t xml:space="preserve">abandon </w:t>
      </w:r>
      <w:r w:rsidRPr="004A7F3D">
        <w:t>the idea of studying design?</w:t>
      </w:r>
    </w:p>
    <w:p w14:paraId="03ED5EE7" w14:textId="09009823" w:rsidR="00AA4AEA" w:rsidRPr="004A7F3D" w:rsidRDefault="00EB1579" w:rsidP="00AA4AEA">
      <w:pPr>
        <w:pStyle w:val="Interview"/>
      </w:pPr>
      <w:r w:rsidRPr="004A7F3D">
        <w:t xml:space="preserve">Mia: </w:t>
      </w:r>
      <w:r w:rsidR="00FB30B1" w:rsidRPr="004A7F3D">
        <w:tab/>
      </w:r>
      <w:r w:rsidRPr="004A7F3D">
        <w:t>I don’t know […]</w:t>
      </w:r>
      <w:r w:rsidR="00582A2C" w:rsidRPr="004A7F3D">
        <w:t>.</w:t>
      </w:r>
      <w:r w:rsidRPr="004A7F3D">
        <w:t xml:space="preserve"> It was</w:t>
      </w:r>
      <w:r w:rsidR="00051C5A" w:rsidRPr="004A7F3D">
        <w:t xml:space="preserve"> always like […] actually</w:t>
      </w:r>
      <w:r w:rsidR="00582A2C" w:rsidRPr="004A7F3D">
        <w:t>,</w:t>
      </w:r>
      <w:r w:rsidR="00051C5A" w:rsidRPr="004A7F3D">
        <w:t xml:space="preserve"> I shouldn’t mind, but there were always t</w:t>
      </w:r>
      <w:r w:rsidR="00582A2C" w:rsidRPr="004A7F3D">
        <w:t>w</w:t>
      </w:r>
      <w:r w:rsidR="00051C5A" w:rsidRPr="004A7F3D">
        <w:t>o possible answers</w:t>
      </w:r>
      <w:r w:rsidR="00582A2C" w:rsidRPr="004A7F3D">
        <w:t>.</w:t>
      </w:r>
      <w:r w:rsidR="00051C5A" w:rsidRPr="004A7F3D">
        <w:t xml:space="preserve"> Some always said:</w:t>
      </w:r>
      <w:r w:rsidR="00CD3216" w:rsidRPr="004A7F3D">
        <w:t xml:space="preserve"> </w:t>
      </w:r>
      <w:r w:rsidR="005F4A57" w:rsidRPr="004A7F3D">
        <w:t>“</w:t>
      </w:r>
      <w:r w:rsidR="00CD3216" w:rsidRPr="004A7F3D">
        <w:t>Oh, great!</w:t>
      </w:r>
      <w:r w:rsidR="005F4A57" w:rsidRPr="004A7F3D">
        <w:t>”</w:t>
      </w:r>
      <w:r w:rsidR="00CD3216" w:rsidRPr="004A7F3D">
        <w:t xml:space="preserve"> </w:t>
      </w:r>
      <w:r w:rsidR="00582A2C" w:rsidRPr="004A7F3D">
        <w:t>a</w:t>
      </w:r>
      <w:r w:rsidR="00CD3216" w:rsidRPr="004A7F3D">
        <w:t xml:space="preserve">nd the others always said: </w:t>
      </w:r>
      <w:r w:rsidR="005F4A57" w:rsidRPr="004A7F3D">
        <w:t>“</w:t>
      </w:r>
      <w:r w:rsidR="00CD3216" w:rsidRPr="004A7F3D">
        <w:t>Hmm. Well, you can’t really earn a lot with that</w:t>
      </w:r>
      <w:r w:rsidR="005F4A57" w:rsidRPr="004A7F3D">
        <w:t>”</w:t>
      </w:r>
      <w:r w:rsidR="00CD3216" w:rsidRPr="004A7F3D">
        <w:t xml:space="preserve"> or something similar. It was not necessarily about money, but simply like, you just can’t really</w:t>
      </w:r>
      <w:r w:rsidR="00166ADA" w:rsidRPr="004A7F3D">
        <w:t> …</w:t>
      </w:r>
      <w:r w:rsidR="00CD3216" w:rsidRPr="004A7F3D">
        <w:t xml:space="preserve"> So many people </w:t>
      </w:r>
      <w:proofErr w:type="gramStart"/>
      <w:r w:rsidR="00CD3216" w:rsidRPr="004A7F3D">
        <w:t>do that</w:t>
      </w:r>
      <w:proofErr w:type="gramEnd"/>
      <w:r w:rsidR="00CD3216" w:rsidRPr="004A7F3D">
        <w:t xml:space="preserve">. Well, </w:t>
      </w:r>
      <w:r w:rsidRPr="004A7F3D">
        <w:t>there were always these kinds o</w:t>
      </w:r>
      <w:r w:rsidR="00CD3216" w:rsidRPr="004A7F3D">
        <w:t xml:space="preserve">f reactions and somehow that made me think again. </w:t>
      </w:r>
      <w:r w:rsidR="00AA4AEA" w:rsidRPr="004A7F3D">
        <w:t xml:space="preserve">And then, </w:t>
      </w:r>
      <w:r w:rsidR="00582A2C" w:rsidRPr="004A7F3D">
        <w:t xml:space="preserve">one </w:t>
      </w:r>
      <w:r w:rsidR="00AA4AEA" w:rsidRPr="004A7F3D">
        <w:t>day, I was sitting, well, that was during Chinese New Year holidays, just before the written exams</w:t>
      </w:r>
      <w:r w:rsidR="00166ADA" w:rsidRPr="004A7F3D">
        <w:t> …</w:t>
      </w:r>
      <w:r w:rsidR="00AA4AEA" w:rsidRPr="004A7F3D">
        <w:t xml:space="preserve"> I was sitting downstairs with my mother and we were talking and then I said, </w:t>
      </w:r>
      <w:r w:rsidR="005F4A57" w:rsidRPr="004A7F3D">
        <w:t>“</w:t>
      </w:r>
      <w:r w:rsidR="00AA4AEA" w:rsidRPr="004A7F3D">
        <w:t>Yes, actually I could also do something else.</w:t>
      </w:r>
      <w:r w:rsidR="005F4A57" w:rsidRPr="004A7F3D">
        <w:t>”</w:t>
      </w:r>
      <w:r w:rsidR="00936E42" w:rsidRPr="004A7F3D">
        <w:t xml:space="preserve"> </w:t>
      </w:r>
      <w:r w:rsidR="00582A2C" w:rsidRPr="004A7F3D">
        <w:t>On a</w:t>
      </w:r>
      <w:r w:rsidR="00936E42" w:rsidRPr="004A7F3D">
        <w:t xml:space="preserve"> sheet of paper on the table I wrote down everything that I find interesting. There were ten different things on it, some actually going into very different directions. […] And then I though</w:t>
      </w:r>
      <w:r w:rsidR="00706A04" w:rsidRPr="004A7F3D">
        <w:t>t</w:t>
      </w:r>
      <w:r w:rsidR="00936E42" w:rsidRPr="004A7F3D">
        <w:t xml:space="preserve">, okay, I can </w:t>
      </w:r>
      <w:r w:rsidR="00582A2C" w:rsidRPr="004A7F3D">
        <w:t>take</w:t>
      </w:r>
      <w:r w:rsidR="00936E42" w:rsidRPr="004A7F3D">
        <w:t xml:space="preserve"> a look again at what I want to do. There are so many opportunities […]</w:t>
      </w:r>
      <w:r w:rsidR="00582A2C" w:rsidRPr="004A7F3D">
        <w:t>.</w:t>
      </w:r>
      <w:r w:rsidR="00936E42" w:rsidRPr="004A7F3D">
        <w:t xml:space="preserve"> </w:t>
      </w:r>
      <w:proofErr w:type="gramStart"/>
      <w:r w:rsidR="00936E42" w:rsidRPr="004A7F3D">
        <w:t>Shouldn’t underestimate that.</w:t>
      </w:r>
      <w:proofErr w:type="gramEnd"/>
      <w:r w:rsidR="00936E42" w:rsidRPr="004A7F3D">
        <w:t xml:space="preserve"> And that’s why I am still looking and then I will apply.</w:t>
      </w:r>
      <w:r w:rsidR="00365DB5" w:rsidRPr="004A7F3D">
        <w:rPr>
          <w:rStyle w:val="Funotenzeichen"/>
        </w:rPr>
        <w:footnoteReference w:id="12"/>
      </w:r>
    </w:p>
    <w:p w14:paraId="241F731A" w14:textId="13EB3D43" w:rsidR="00D30970" w:rsidRPr="004A7F3D" w:rsidRDefault="00E749D5" w:rsidP="002533AB">
      <w:pPr>
        <w:pStyle w:val="Normal10"/>
      </w:pPr>
      <w:r w:rsidRPr="004A7F3D">
        <w:lastRenderedPageBreak/>
        <w:t xml:space="preserve">Trying to find a path into the future, </w:t>
      </w:r>
      <w:r w:rsidR="000D676E" w:rsidRPr="004A7F3D">
        <w:t>Mia w</w:t>
      </w:r>
      <w:r w:rsidR="00582A2C" w:rsidRPr="004A7F3D">
        <w:t>eighs</w:t>
      </w:r>
      <w:r w:rsidR="000D676E" w:rsidRPr="004A7F3D">
        <w:t xml:space="preserve"> her interests, the opinions of friends and parents, </w:t>
      </w:r>
      <w:r w:rsidR="00582A2C" w:rsidRPr="004A7F3D">
        <w:t>and</w:t>
      </w:r>
      <w:r w:rsidR="000D676E" w:rsidRPr="004A7F3D">
        <w:t xml:space="preserve"> </w:t>
      </w:r>
      <w:r w:rsidR="00582A2C" w:rsidRPr="004A7F3D">
        <w:t>future</w:t>
      </w:r>
      <w:r w:rsidR="000D676E" w:rsidRPr="004A7F3D">
        <w:t xml:space="preserve"> job opportunities </w:t>
      </w:r>
      <w:r w:rsidR="00582A2C" w:rsidRPr="004A7F3D">
        <w:t xml:space="preserve">as well as </w:t>
      </w:r>
      <w:r w:rsidR="000D676E" w:rsidRPr="004A7F3D">
        <w:t>possible income.</w:t>
      </w:r>
      <w:r w:rsidR="003E7DB7" w:rsidRPr="004A7F3D">
        <w:t xml:space="preserve"> </w:t>
      </w:r>
      <w:r w:rsidRPr="004A7F3D">
        <w:t>M</w:t>
      </w:r>
      <w:r w:rsidR="003E7DB7" w:rsidRPr="004A7F3D">
        <w:t xml:space="preserve">any </w:t>
      </w:r>
      <w:r w:rsidRPr="004A7F3D">
        <w:t xml:space="preserve">scholarly </w:t>
      </w:r>
      <w:r w:rsidR="003E7DB7" w:rsidRPr="004A7F3D">
        <w:t xml:space="preserve">explanations for youths’ career choices and </w:t>
      </w:r>
      <w:r w:rsidR="0003004C" w:rsidRPr="004A7F3D">
        <w:t xml:space="preserve">their </w:t>
      </w:r>
      <w:r w:rsidR="003E7DB7" w:rsidRPr="004A7F3D">
        <w:t xml:space="preserve">employment histories </w:t>
      </w:r>
      <w:r w:rsidR="0003004C" w:rsidRPr="004A7F3D">
        <w:t xml:space="preserve">have </w:t>
      </w:r>
      <w:r w:rsidR="003E7DB7" w:rsidRPr="004A7F3D">
        <w:t>shifted their focus “towards poststructuralist accounts in which individuals’ choices and their ability to judge and negotiate risk are seen as importan</w:t>
      </w:r>
      <w:r w:rsidR="00EB1579" w:rsidRPr="004A7F3D">
        <w:t>t in shaping their biographies</w:t>
      </w:r>
      <w:r w:rsidR="003E7DB7" w:rsidRPr="004A7F3D">
        <w:t>”</w:t>
      </w:r>
      <w:r w:rsidR="00EB1579" w:rsidRPr="004A7F3D">
        <w:t xml:space="preserve"> </w:t>
      </w:r>
      <w:r w:rsidR="00EB1579" w:rsidRPr="004A7F3D">
        <w:fldChar w:fldCharType="begin"/>
      </w:r>
      <w:r w:rsidR="0041428A" w:rsidRPr="004A7F3D">
        <w:instrText>ADDIN</w:instrText>
      </w:r>
      <w:r w:rsidR="00EB1579" w:rsidRPr="004A7F3D">
        <w:instrText xml:space="preserve"> </w:instrText>
      </w:r>
      <w:r w:rsidR="008F5717" w:rsidRPr="004A7F3D">
        <w:instrText>ADDIN</w:instrText>
      </w:r>
      <w:r w:rsidR="00EB1579" w:rsidRPr="004A7F3D">
        <w:instrText xml:space="preserve"> ZOTERO_ITEM {"citationID":"JeEXSceH","properties":{"formattedCitation":"(Valentine 2003, 41)","plainCitation":"(Valentine 2003, 41)"},"citationItems":[{"id":1125,"uris":["http://zotero.org/users/401864/items/TJ8T7WSJ"],"uri":["http://zotero.org/users/401864/items/TJ8T7WSJ"],"locator":"41"}]} </w:instrText>
      </w:r>
      <w:r w:rsidR="00EB1579" w:rsidRPr="004A7F3D">
        <w:fldChar w:fldCharType="separate"/>
      </w:r>
      <w:r w:rsidR="00EB1579" w:rsidRPr="004A7F3D">
        <w:rPr>
          <w:noProof/>
        </w:rPr>
        <w:t>(Valentine 2003, 41)</w:t>
      </w:r>
      <w:r w:rsidR="00EB1579" w:rsidRPr="004A7F3D">
        <w:fldChar w:fldCharType="end"/>
      </w:r>
      <w:r w:rsidR="00EB1579" w:rsidRPr="004A7F3D">
        <w:t>.</w:t>
      </w:r>
      <w:r w:rsidR="003E7DB7" w:rsidRPr="004A7F3D">
        <w:t xml:space="preserve"> Despite this individualizati</w:t>
      </w:r>
      <w:r w:rsidR="00706A04" w:rsidRPr="004A7F3D">
        <w:t>on, social networks as “product</w:t>
      </w:r>
      <w:r w:rsidR="003E7DB7" w:rsidRPr="004A7F3D">
        <w:t>[s] of specific social and physical environments</w:t>
      </w:r>
      <w:r w:rsidR="00CC2822" w:rsidRPr="004A7F3D">
        <w:t>”</w:t>
      </w:r>
      <w:r w:rsidR="003E7DB7" w:rsidRPr="004A7F3D">
        <w:t xml:space="preserve"> </w:t>
      </w:r>
      <w:r w:rsidR="00706A04" w:rsidRPr="004A7F3D">
        <w:t>(ibid.</w:t>
      </w:r>
      <w:r w:rsidR="00706A04" w:rsidRPr="004A7F3D">
        <w:rPr>
          <w:rFonts w:cs="Helvetica"/>
        </w:rPr>
        <w:t>)</w:t>
      </w:r>
      <w:r w:rsidR="003E7DB7" w:rsidRPr="004A7F3D">
        <w:t>, still play a major role in “providing information about employment opportunities […] and in developing social and cultural capital</w:t>
      </w:r>
      <w:r w:rsidR="00706A04" w:rsidRPr="004A7F3D">
        <w:t>.</w:t>
      </w:r>
      <w:r w:rsidR="003E7DB7" w:rsidRPr="004A7F3D">
        <w:t xml:space="preserve">” </w:t>
      </w:r>
      <w:r w:rsidRPr="004A7F3D">
        <w:rPr>
          <w:rFonts w:cs="Helvetica"/>
        </w:rPr>
        <w:t>As Mia’s account demonstrates, t</w:t>
      </w:r>
      <w:r w:rsidR="003E7DB7" w:rsidRPr="004A7F3D">
        <w:rPr>
          <w:rFonts w:cs="Helvetica"/>
        </w:rPr>
        <w:t>his</w:t>
      </w:r>
      <w:r w:rsidR="00AC151B" w:rsidRPr="004A7F3D">
        <w:rPr>
          <w:rFonts w:cs="Helvetica"/>
        </w:rPr>
        <w:t xml:space="preserve"> influence of the social network on career choices</w:t>
      </w:r>
      <w:r w:rsidR="00EB1579" w:rsidRPr="004A7F3D">
        <w:rPr>
          <w:rFonts w:cs="Helvetica"/>
        </w:rPr>
        <w:t xml:space="preserve"> </w:t>
      </w:r>
      <w:r w:rsidR="0003004C" w:rsidRPr="004A7F3D">
        <w:rPr>
          <w:rFonts w:cs="Helvetica"/>
        </w:rPr>
        <w:t xml:space="preserve">can also be </w:t>
      </w:r>
      <w:r w:rsidR="003E7DB7" w:rsidRPr="004A7F3D">
        <w:rPr>
          <w:rFonts w:cs="Helvetica"/>
        </w:rPr>
        <w:t>observ</w:t>
      </w:r>
      <w:r w:rsidR="0003004C" w:rsidRPr="004A7F3D">
        <w:rPr>
          <w:rFonts w:cs="Helvetica"/>
        </w:rPr>
        <w:t>ed among</w:t>
      </w:r>
      <w:r w:rsidR="003E7DB7" w:rsidRPr="004A7F3D">
        <w:rPr>
          <w:rFonts w:cs="Helvetica"/>
        </w:rPr>
        <w:t xml:space="preserve"> expatriate teenagers in Shanghai.</w:t>
      </w:r>
      <w:r w:rsidR="000D676E" w:rsidRPr="004A7F3D">
        <w:t xml:space="preserve"> </w:t>
      </w:r>
      <w:r w:rsidR="00D30970" w:rsidRPr="004A7F3D">
        <w:t>For many of the students</w:t>
      </w:r>
      <w:r w:rsidR="0003004C" w:rsidRPr="004A7F3D">
        <w:t>,</w:t>
      </w:r>
      <w:r w:rsidR="00D30970" w:rsidRPr="004A7F3D">
        <w:t xml:space="preserve"> the choice of a university program also </w:t>
      </w:r>
      <w:r w:rsidR="0003004C" w:rsidRPr="004A7F3D">
        <w:t>goes</w:t>
      </w:r>
      <w:r w:rsidR="00D30970" w:rsidRPr="004A7F3D">
        <w:t xml:space="preserve"> along with th</w:t>
      </w:r>
      <w:r w:rsidR="000D676E" w:rsidRPr="004A7F3D">
        <w:t xml:space="preserve">e decision </w:t>
      </w:r>
      <w:r w:rsidR="0003004C" w:rsidRPr="004A7F3D">
        <w:t>to relocate</w:t>
      </w:r>
      <w:r w:rsidR="000D676E" w:rsidRPr="004A7F3D">
        <w:t xml:space="preserve">. </w:t>
      </w:r>
      <w:r w:rsidR="00D30970" w:rsidRPr="004A7F3D">
        <w:t>Some set the</w:t>
      </w:r>
      <w:r w:rsidR="0003004C" w:rsidRPr="004A7F3D">
        <w:t>ir</w:t>
      </w:r>
      <w:r w:rsidR="00D30970" w:rsidRPr="004A7F3D">
        <w:t xml:space="preserve"> priorit</w:t>
      </w:r>
      <w:r w:rsidR="0003004C" w:rsidRPr="004A7F3D">
        <w:t>ies</w:t>
      </w:r>
      <w:r w:rsidR="00D30970" w:rsidRPr="004A7F3D">
        <w:t xml:space="preserve"> </w:t>
      </w:r>
      <w:r w:rsidR="0003004C" w:rsidRPr="004A7F3D">
        <w:t xml:space="preserve">according to </w:t>
      </w:r>
      <w:r w:rsidR="00D30970" w:rsidRPr="004A7F3D">
        <w:t xml:space="preserve">the </w:t>
      </w:r>
      <w:r w:rsidR="0003004C" w:rsidRPr="004A7F3D">
        <w:t xml:space="preserve">likelihood of being </w:t>
      </w:r>
      <w:r w:rsidR="00D30970" w:rsidRPr="004A7F3D">
        <w:t>accept</w:t>
      </w:r>
      <w:r w:rsidR="0003004C" w:rsidRPr="004A7F3D">
        <w:t>ed</w:t>
      </w:r>
      <w:r w:rsidR="00D30970" w:rsidRPr="004A7F3D">
        <w:t xml:space="preserve"> at a </w:t>
      </w:r>
      <w:r w:rsidR="0003004C" w:rsidRPr="004A7F3D">
        <w:t xml:space="preserve">specific </w:t>
      </w:r>
      <w:r w:rsidR="00D30970" w:rsidRPr="004A7F3D">
        <w:t xml:space="preserve">university, </w:t>
      </w:r>
      <w:r w:rsidR="00E62F86" w:rsidRPr="004A7F3D">
        <w:t xml:space="preserve">while </w:t>
      </w:r>
      <w:r w:rsidR="00D30970" w:rsidRPr="004A7F3D">
        <w:t>other</w:t>
      </w:r>
      <w:r w:rsidR="00E62F86" w:rsidRPr="004A7F3D">
        <w:t xml:space="preserve">s chose a </w:t>
      </w:r>
      <w:r w:rsidR="0003004C" w:rsidRPr="004A7F3D">
        <w:t>location that appeals to them</w:t>
      </w:r>
      <w:r w:rsidR="00E62F86" w:rsidRPr="004A7F3D">
        <w:t xml:space="preserve"> and then </w:t>
      </w:r>
      <w:r w:rsidR="0003004C" w:rsidRPr="004A7F3D">
        <w:t>consider</w:t>
      </w:r>
      <w:r w:rsidR="00D30970" w:rsidRPr="004A7F3D">
        <w:t xml:space="preserve"> the different </w:t>
      </w:r>
      <w:r w:rsidR="00E62F86" w:rsidRPr="004A7F3D">
        <w:t xml:space="preserve">options </w:t>
      </w:r>
      <w:r w:rsidR="0003004C" w:rsidRPr="004A7F3D">
        <w:t>for</w:t>
      </w:r>
      <w:r w:rsidR="00D30970" w:rsidRPr="004A7F3D">
        <w:t xml:space="preserve"> study</w:t>
      </w:r>
      <w:r w:rsidR="0003004C" w:rsidRPr="004A7F3D">
        <w:t>ing</w:t>
      </w:r>
      <w:r w:rsidR="00D30970" w:rsidRPr="004A7F3D">
        <w:t xml:space="preserve"> there. Olivia, for instance</w:t>
      </w:r>
      <w:r w:rsidR="0003004C" w:rsidRPr="004A7F3D">
        <w:t>,</w:t>
      </w:r>
      <w:r w:rsidR="00D30970" w:rsidRPr="004A7F3D">
        <w:t xml:space="preserve"> wants to move back to her parents</w:t>
      </w:r>
      <w:r w:rsidR="00E62F86" w:rsidRPr="004A7F3D">
        <w:t>’</w:t>
      </w:r>
      <w:r w:rsidR="00D30970" w:rsidRPr="004A7F3D">
        <w:t xml:space="preserve"> home</w:t>
      </w:r>
      <w:r w:rsidR="0003004C" w:rsidRPr="004A7F3D">
        <w:t xml:space="preserve"> </w:t>
      </w:r>
      <w:r w:rsidR="00D30970" w:rsidRPr="004A7F3D">
        <w:t>town in Belgium.</w:t>
      </w:r>
    </w:p>
    <w:p w14:paraId="6B6E8549" w14:textId="76D92205" w:rsidR="00051C5A" w:rsidRPr="004A7F3D" w:rsidRDefault="00FF5C97" w:rsidP="000A5A14">
      <w:pPr>
        <w:pStyle w:val="Interview"/>
      </w:pPr>
      <w:r w:rsidRPr="004A7F3D">
        <w:t>Olivia</w:t>
      </w:r>
      <w:r w:rsidR="00415AB4" w:rsidRPr="004A7F3D">
        <w:t xml:space="preserve">: </w:t>
      </w:r>
      <w:r w:rsidR="00FB30B1" w:rsidRPr="004A7F3D">
        <w:tab/>
      </w:r>
      <w:r w:rsidR="00415AB4" w:rsidRPr="004A7F3D">
        <w:t>I’ve been abroad for some time now. And my parents have always hinted at, pointed out that they would like it if I came with them to Belgium to study there. And that I then would do the exact same thing that they did back then</w:t>
      </w:r>
      <w:r w:rsidR="0003004C" w:rsidRPr="004A7F3D">
        <w:t>—</w:t>
      </w:r>
      <w:r w:rsidR="00080806" w:rsidRPr="004A7F3D">
        <w:t>to study in [the</w:t>
      </w:r>
      <w:r w:rsidR="0003004C" w:rsidRPr="004A7F3D">
        <w:t>ir</w:t>
      </w:r>
      <w:r w:rsidR="00080806" w:rsidRPr="004A7F3D">
        <w:t xml:space="preserve"> city].</w:t>
      </w:r>
      <w:r w:rsidR="00415AB4" w:rsidRPr="004A7F3D">
        <w:t xml:space="preserve"> Well, I still know a</w:t>
      </w:r>
      <w:r w:rsidR="00706A04" w:rsidRPr="004A7F3D">
        <w:t xml:space="preserve"> few people in Belgium. They</w:t>
      </w:r>
      <w:r w:rsidR="00415AB4" w:rsidRPr="004A7F3D">
        <w:t xml:space="preserve"> are </w:t>
      </w:r>
      <w:r w:rsidR="00706A04" w:rsidRPr="004A7F3D">
        <w:t xml:space="preserve">all </w:t>
      </w:r>
      <w:r w:rsidR="00415AB4" w:rsidRPr="004A7F3D">
        <w:t>going to [</w:t>
      </w:r>
      <w:r w:rsidR="0003004C" w:rsidRPr="004A7F3D">
        <w:t>study there</w:t>
      </w:r>
      <w:r w:rsidR="00415AB4" w:rsidRPr="004A7F3D">
        <w:t xml:space="preserve">] as well, so I will also see them again there. And the girls, </w:t>
      </w:r>
      <w:r w:rsidR="0003004C" w:rsidRPr="004A7F3D">
        <w:t xml:space="preserve">my </w:t>
      </w:r>
      <w:r w:rsidR="00415AB4" w:rsidRPr="004A7F3D">
        <w:t>friends from Shanghai, […] they also study close to where I will</w:t>
      </w:r>
      <w:r w:rsidR="00986867" w:rsidRPr="004A7F3D">
        <w:t xml:space="preserve"> go. So I will get to know Belgi</w:t>
      </w:r>
      <w:r w:rsidR="00E62F86" w:rsidRPr="004A7F3D">
        <w:t>um a little.</w:t>
      </w:r>
      <w:r w:rsidR="00415AB4" w:rsidRPr="004A7F3D">
        <w:t xml:space="preserve"> Because, I mean, I was very young when I left Belgium. […] </w:t>
      </w:r>
      <w:r w:rsidR="00986867" w:rsidRPr="004A7F3D">
        <w:t>I would like to get to know Belgium a li</w:t>
      </w:r>
      <w:r w:rsidR="00EB1579" w:rsidRPr="004A7F3D">
        <w:t xml:space="preserve">ttle, well, Europe in general. </w:t>
      </w:r>
      <w:r w:rsidR="00080806" w:rsidRPr="004A7F3D">
        <w:t xml:space="preserve">And that’s why, yes, I </w:t>
      </w:r>
      <w:r w:rsidR="00986867" w:rsidRPr="004A7F3D">
        <w:t>want to move to Belgium.</w:t>
      </w:r>
      <w:r w:rsidR="00986867" w:rsidRPr="004A7F3D">
        <w:rPr>
          <w:rStyle w:val="Funotenzeichen"/>
        </w:rPr>
        <w:footnoteReference w:id="13"/>
      </w:r>
    </w:p>
    <w:p w14:paraId="02B61439" w14:textId="1C42C5A3" w:rsidR="006D0557" w:rsidRPr="002533AB" w:rsidRDefault="00E62F86" w:rsidP="002533AB">
      <w:pPr>
        <w:pStyle w:val="Normal10"/>
        <w:rPr>
          <w:rFonts w:eastAsia="SimSun"/>
        </w:rPr>
      </w:pPr>
      <w:r w:rsidRPr="002533AB">
        <w:rPr>
          <w:rFonts w:eastAsia="SimSun"/>
        </w:rPr>
        <w:t xml:space="preserve">Olivia’s quote not only reveals </w:t>
      </w:r>
      <w:r w:rsidR="0003004C" w:rsidRPr="002533AB">
        <w:rPr>
          <w:rFonts w:eastAsia="SimSun"/>
        </w:rPr>
        <w:t xml:space="preserve">her parents’ </w:t>
      </w:r>
      <w:r w:rsidRPr="002533AB">
        <w:rPr>
          <w:rFonts w:eastAsia="SimSun"/>
        </w:rPr>
        <w:t xml:space="preserve">influence on </w:t>
      </w:r>
      <w:r w:rsidR="0003004C" w:rsidRPr="002533AB">
        <w:rPr>
          <w:rFonts w:eastAsia="SimSun"/>
        </w:rPr>
        <w:t xml:space="preserve">her </w:t>
      </w:r>
      <w:r w:rsidRPr="002533AB">
        <w:rPr>
          <w:rFonts w:eastAsia="SimSun"/>
        </w:rPr>
        <w:t xml:space="preserve">choice of </w:t>
      </w:r>
      <w:r w:rsidR="0003004C" w:rsidRPr="002533AB">
        <w:rPr>
          <w:rFonts w:eastAsia="SimSun"/>
        </w:rPr>
        <w:t xml:space="preserve">university </w:t>
      </w:r>
      <w:r w:rsidRPr="002533AB">
        <w:rPr>
          <w:rFonts w:eastAsia="SimSun"/>
        </w:rPr>
        <w:t>location, but also her own desire to reconnect with her past, her broader family</w:t>
      </w:r>
      <w:r w:rsidR="0003004C" w:rsidRPr="002533AB">
        <w:rPr>
          <w:rFonts w:eastAsia="SimSun"/>
        </w:rPr>
        <w:t>,</w:t>
      </w:r>
      <w:r w:rsidRPr="002533AB">
        <w:rPr>
          <w:rFonts w:eastAsia="SimSun"/>
        </w:rPr>
        <w:t xml:space="preserve"> and her national culture and mother tongue.</w:t>
      </w:r>
      <w:r w:rsidR="00DC74DD" w:rsidRPr="002533AB">
        <w:rPr>
          <w:rFonts w:eastAsia="SimSun"/>
        </w:rPr>
        <w:t xml:space="preserve"> It is these manifold desires and influences</w:t>
      </w:r>
      <w:r w:rsidR="004C51E6" w:rsidRPr="002533AB">
        <w:rPr>
          <w:rFonts w:eastAsia="SimSun"/>
        </w:rPr>
        <w:t xml:space="preserve"> that the students </w:t>
      </w:r>
      <w:r w:rsidR="0003004C" w:rsidRPr="002533AB">
        <w:rPr>
          <w:rFonts w:eastAsia="SimSun"/>
        </w:rPr>
        <w:t xml:space="preserve">must </w:t>
      </w:r>
      <w:r w:rsidR="004C51E6" w:rsidRPr="002533AB">
        <w:rPr>
          <w:rFonts w:eastAsia="SimSun"/>
        </w:rPr>
        <w:t>now negotiat</w:t>
      </w:r>
      <w:r w:rsidR="00DC74DD" w:rsidRPr="002533AB">
        <w:rPr>
          <w:rFonts w:eastAsia="SimSun"/>
        </w:rPr>
        <w:t>e when leaving Shanghai and cho</w:t>
      </w:r>
      <w:r w:rsidR="004C51E6" w:rsidRPr="002533AB">
        <w:rPr>
          <w:rFonts w:eastAsia="SimSun"/>
        </w:rPr>
        <w:t>o</w:t>
      </w:r>
      <w:r w:rsidR="00DC74DD" w:rsidRPr="002533AB">
        <w:rPr>
          <w:rFonts w:eastAsia="SimSun"/>
        </w:rPr>
        <w:t>sing the</w:t>
      </w:r>
      <w:r w:rsidR="00B77BBC" w:rsidRPr="002533AB">
        <w:rPr>
          <w:rFonts w:eastAsia="SimSun"/>
        </w:rPr>
        <w:t>ir</w:t>
      </w:r>
      <w:r w:rsidR="00DC74DD" w:rsidRPr="002533AB">
        <w:rPr>
          <w:rFonts w:eastAsia="SimSun"/>
        </w:rPr>
        <w:t xml:space="preserve"> next </w:t>
      </w:r>
      <w:r w:rsidR="004C51E6" w:rsidRPr="002533AB">
        <w:rPr>
          <w:rFonts w:eastAsia="SimSun"/>
        </w:rPr>
        <w:t>step</w:t>
      </w:r>
      <w:r w:rsidR="00710AC4" w:rsidRPr="002533AB">
        <w:t>—</w:t>
      </w:r>
      <w:r w:rsidR="004C51E6" w:rsidRPr="002533AB">
        <w:rPr>
          <w:rFonts w:eastAsia="SimSun"/>
        </w:rPr>
        <w:t xml:space="preserve">and </w:t>
      </w:r>
      <w:r w:rsidR="00DC74DD" w:rsidRPr="002533AB">
        <w:rPr>
          <w:rFonts w:eastAsia="SimSun"/>
        </w:rPr>
        <w:t>stop</w:t>
      </w:r>
      <w:r w:rsidR="00710AC4" w:rsidRPr="002533AB">
        <w:t>—</w:t>
      </w:r>
      <w:r w:rsidR="00DC74DD" w:rsidRPr="002533AB">
        <w:rPr>
          <w:rFonts w:eastAsia="SimSun"/>
        </w:rPr>
        <w:t xml:space="preserve">in their lives. </w:t>
      </w:r>
      <w:r w:rsidR="004C51E6" w:rsidRPr="002533AB">
        <w:rPr>
          <w:rFonts w:eastAsia="SimSun"/>
        </w:rPr>
        <w:t>Based on their e</w:t>
      </w:r>
      <w:r w:rsidR="006D0557" w:rsidRPr="002533AB">
        <w:rPr>
          <w:rFonts w:eastAsia="SimSun"/>
        </w:rPr>
        <w:t>th</w:t>
      </w:r>
      <w:r w:rsidR="004C51E6" w:rsidRPr="002533AB">
        <w:rPr>
          <w:rFonts w:eastAsia="SimSun"/>
        </w:rPr>
        <w:t>n</w:t>
      </w:r>
      <w:r w:rsidR="006D0557" w:rsidRPr="002533AB">
        <w:rPr>
          <w:rFonts w:eastAsia="SimSun"/>
        </w:rPr>
        <w:t xml:space="preserve">ographic work with young people in Finland, </w:t>
      </w:r>
      <w:proofErr w:type="spellStart"/>
      <w:r w:rsidR="00E651BA" w:rsidRPr="002533AB">
        <w:t>Elina</w:t>
      </w:r>
      <w:proofErr w:type="spellEnd"/>
      <w:r w:rsidR="00E651BA" w:rsidRPr="002533AB">
        <w:rPr>
          <w:rFonts w:eastAsia="SimSun"/>
        </w:rPr>
        <w:t xml:space="preserve"> </w:t>
      </w:r>
      <w:proofErr w:type="spellStart"/>
      <w:r w:rsidR="006D0557" w:rsidRPr="002533AB">
        <w:rPr>
          <w:rFonts w:eastAsia="SimSun"/>
        </w:rPr>
        <w:t>Lahelma</w:t>
      </w:r>
      <w:proofErr w:type="spellEnd"/>
      <w:r w:rsidR="006D0557" w:rsidRPr="002533AB">
        <w:rPr>
          <w:rFonts w:eastAsia="SimSun"/>
        </w:rPr>
        <w:t xml:space="preserve"> and </w:t>
      </w:r>
      <w:proofErr w:type="spellStart"/>
      <w:r w:rsidR="00E651BA" w:rsidRPr="002533AB">
        <w:t>Tuula</w:t>
      </w:r>
      <w:proofErr w:type="spellEnd"/>
      <w:r w:rsidR="00E651BA" w:rsidRPr="002533AB">
        <w:rPr>
          <w:rFonts w:eastAsia="SimSun"/>
        </w:rPr>
        <w:t xml:space="preserve"> </w:t>
      </w:r>
      <w:r w:rsidR="006D0557" w:rsidRPr="002533AB">
        <w:rPr>
          <w:rFonts w:eastAsia="SimSun"/>
        </w:rPr>
        <w:t xml:space="preserve">Gordon </w:t>
      </w:r>
      <w:r w:rsidR="006D0557" w:rsidRPr="002533AB">
        <w:rPr>
          <w:rFonts w:eastAsia="SimSun"/>
        </w:rPr>
        <w:fldChar w:fldCharType="begin"/>
      </w:r>
      <w:r w:rsidR="0041428A" w:rsidRPr="002533AB">
        <w:rPr>
          <w:rFonts w:eastAsia="SimSun"/>
        </w:rPr>
        <w:instrText>ADDIN</w:instrText>
      </w:r>
      <w:r w:rsidR="006D0557" w:rsidRPr="002533AB">
        <w:rPr>
          <w:rFonts w:eastAsia="SimSun"/>
        </w:rPr>
        <w:instrText xml:space="preserve"> </w:instrText>
      </w:r>
      <w:r w:rsidR="008F5717" w:rsidRPr="002533AB">
        <w:rPr>
          <w:rFonts w:eastAsia="SimSun"/>
        </w:rPr>
        <w:instrText>ADDIN</w:instrText>
      </w:r>
      <w:r w:rsidR="006D0557" w:rsidRPr="002533AB">
        <w:rPr>
          <w:rFonts w:eastAsia="SimSun"/>
        </w:rPr>
        <w:instrText xml:space="preserve"> ZOTERO_ITEM {"citationID":"vOi9Dhtw","properties":{"formattedCitation":"(2003, 381)","plainCitation":"(2003, 381)"},"citationItems":[{"id":1511,"uris":["http://zotero.org/users/401864/items/X2CKAJZ2"],"uri":["http://zotero.org/users/401864/items/X2CKAJZ2"],"locator":"381","suppress-author":true}]} </w:instrText>
      </w:r>
      <w:r w:rsidR="006D0557" w:rsidRPr="002533AB">
        <w:rPr>
          <w:rFonts w:eastAsia="SimSun"/>
        </w:rPr>
        <w:fldChar w:fldCharType="separate"/>
      </w:r>
      <w:r w:rsidR="006D0557" w:rsidRPr="002533AB">
        <w:rPr>
          <w:rFonts w:eastAsia="SimSun"/>
        </w:rPr>
        <w:t>(2003, 381)</w:t>
      </w:r>
      <w:r w:rsidR="006D0557" w:rsidRPr="002533AB">
        <w:rPr>
          <w:rFonts w:eastAsia="SimSun"/>
        </w:rPr>
        <w:fldChar w:fldCharType="end"/>
      </w:r>
      <w:r w:rsidR="006D0557" w:rsidRPr="002533AB">
        <w:rPr>
          <w:rFonts w:eastAsia="SimSun"/>
        </w:rPr>
        <w:t xml:space="preserve"> </w:t>
      </w:r>
      <w:r w:rsidR="00A60F5B" w:rsidRPr="002533AB">
        <w:rPr>
          <w:rFonts w:eastAsia="SimSun"/>
        </w:rPr>
        <w:t xml:space="preserve">argue </w:t>
      </w:r>
      <w:r w:rsidR="006D0557" w:rsidRPr="002533AB">
        <w:rPr>
          <w:rFonts w:eastAsia="SimSun"/>
        </w:rPr>
        <w:t xml:space="preserve">that “moving away from </w:t>
      </w:r>
      <w:r w:rsidR="006D0557" w:rsidRPr="002533AB">
        <w:rPr>
          <w:rFonts w:eastAsia="SimSun"/>
        </w:rPr>
        <w:lastRenderedPageBreak/>
        <w:t>home is full of ambivalence for young people. Most of them talk about it with terms of hopes, but also with terms of fear.”</w:t>
      </w:r>
      <w:r w:rsidR="00DC74DD" w:rsidRPr="002533AB">
        <w:rPr>
          <w:rFonts w:eastAsia="SimSun"/>
        </w:rPr>
        <w:t xml:space="preserve"> </w:t>
      </w:r>
      <w:r w:rsidR="00541712" w:rsidRPr="002533AB">
        <w:rPr>
          <w:rFonts w:eastAsia="SimSun"/>
        </w:rPr>
        <w:t xml:space="preserve">Although “home” is a flexible, </w:t>
      </w:r>
      <w:proofErr w:type="spellStart"/>
      <w:r w:rsidR="00541712" w:rsidRPr="002533AB">
        <w:rPr>
          <w:rFonts w:eastAsia="SimSun"/>
        </w:rPr>
        <w:t>rhizomatic</w:t>
      </w:r>
      <w:proofErr w:type="spellEnd"/>
      <w:r w:rsidR="00541712" w:rsidRPr="002533AB">
        <w:rPr>
          <w:rFonts w:eastAsia="SimSun"/>
        </w:rPr>
        <w:t xml:space="preserve"> </w:t>
      </w:r>
      <w:proofErr w:type="spellStart"/>
      <w:r w:rsidR="00541712" w:rsidRPr="002533AB">
        <w:rPr>
          <w:rFonts w:eastAsia="SimSun"/>
        </w:rPr>
        <w:t>nework</w:t>
      </w:r>
      <w:proofErr w:type="spellEnd"/>
      <w:r w:rsidR="00541712" w:rsidRPr="002533AB">
        <w:rPr>
          <w:rFonts w:eastAsia="SimSun"/>
        </w:rPr>
        <w:t xml:space="preserve"> of locations, practices, and ideas for most expatriate youths in my study (see </w:t>
      </w:r>
      <w:r w:rsidR="00416827" w:rsidRPr="002533AB">
        <w:rPr>
          <w:rFonts w:eastAsia="SimSun"/>
        </w:rPr>
        <w:t xml:space="preserve">Part </w:t>
      </w:r>
      <w:r w:rsidR="00671942" w:rsidRPr="002533AB">
        <w:rPr>
          <w:rFonts w:eastAsia="SimSun"/>
        </w:rPr>
        <w:t>III</w:t>
      </w:r>
      <w:r w:rsidR="00416827" w:rsidRPr="002533AB">
        <w:rPr>
          <w:rFonts w:eastAsia="SimSun"/>
        </w:rPr>
        <w:t>, Chapter 2</w:t>
      </w:r>
      <w:r w:rsidR="00541712" w:rsidRPr="002533AB">
        <w:rPr>
          <w:rFonts w:eastAsia="SimSun"/>
        </w:rPr>
        <w:t>), t</w:t>
      </w:r>
      <w:r w:rsidR="00DC74DD" w:rsidRPr="002533AB">
        <w:rPr>
          <w:rFonts w:eastAsia="SimSun"/>
        </w:rPr>
        <w:t>his is true for the</w:t>
      </w:r>
      <w:r w:rsidR="00541712" w:rsidRPr="002533AB">
        <w:rPr>
          <w:rFonts w:eastAsia="SimSun"/>
        </w:rPr>
        <w:t>m</w:t>
      </w:r>
      <w:r w:rsidR="0003004C" w:rsidRPr="002533AB">
        <w:rPr>
          <w:rFonts w:eastAsia="SimSun"/>
        </w:rPr>
        <w:t xml:space="preserve"> </w:t>
      </w:r>
      <w:r w:rsidR="00DC74DD" w:rsidRPr="002533AB">
        <w:rPr>
          <w:rFonts w:eastAsia="SimSun"/>
        </w:rPr>
        <w:t>as well</w:t>
      </w:r>
      <w:r w:rsidR="00541712" w:rsidRPr="002533AB">
        <w:rPr>
          <w:rFonts w:eastAsia="SimSun"/>
        </w:rPr>
        <w:t xml:space="preserve">. Furthermore, for the students in Shanghai the moving away from their family home often coincides with this home no longer </w:t>
      </w:r>
      <w:proofErr w:type="spellStart"/>
      <w:r w:rsidR="00541712" w:rsidRPr="002533AB">
        <w:rPr>
          <w:rFonts w:eastAsia="SimSun"/>
        </w:rPr>
        <w:t>existing.T</w:t>
      </w:r>
      <w:r w:rsidR="00DC74DD" w:rsidRPr="002533AB">
        <w:rPr>
          <w:rFonts w:eastAsia="SimSun"/>
        </w:rPr>
        <w:t>he</w:t>
      </w:r>
      <w:proofErr w:type="spellEnd"/>
      <w:r w:rsidR="00DC74DD" w:rsidRPr="002533AB">
        <w:rPr>
          <w:rFonts w:eastAsia="SimSun"/>
        </w:rPr>
        <w:t xml:space="preserve"> following sections </w:t>
      </w:r>
      <w:r w:rsidR="004551A7" w:rsidRPr="002533AB">
        <w:rPr>
          <w:rFonts w:eastAsia="SimSun"/>
        </w:rPr>
        <w:t xml:space="preserve">therefore </w:t>
      </w:r>
      <w:proofErr w:type="gramStart"/>
      <w:r w:rsidR="00DC74DD" w:rsidRPr="002533AB">
        <w:rPr>
          <w:rFonts w:eastAsia="SimSun"/>
        </w:rPr>
        <w:t>highlight</w:t>
      </w:r>
      <w:proofErr w:type="gramEnd"/>
      <w:r w:rsidR="00DC74DD" w:rsidRPr="002533AB">
        <w:rPr>
          <w:rFonts w:eastAsia="SimSun"/>
        </w:rPr>
        <w:t xml:space="preserve"> their specific fears and hopes.</w:t>
      </w:r>
    </w:p>
    <w:p w14:paraId="1E328B7A" w14:textId="622057B2" w:rsidR="006D0557" w:rsidRPr="004A7F3D" w:rsidRDefault="003C1CFA" w:rsidP="00FF680B">
      <w:pPr>
        <w:pStyle w:val="berschrift4"/>
      </w:pPr>
      <w:bookmarkStart w:id="23" w:name="_Toc301271634"/>
      <w:r w:rsidRPr="004A7F3D">
        <w:t xml:space="preserve">The </w:t>
      </w:r>
      <w:r w:rsidR="0003004C" w:rsidRPr="004A7F3D">
        <w:t>c</w:t>
      </w:r>
      <w:r w:rsidRPr="004A7F3D">
        <w:t xml:space="preserve">hallenge of </w:t>
      </w:r>
      <w:r w:rsidR="0003004C" w:rsidRPr="004A7F3D">
        <w:t>e</w:t>
      </w:r>
      <w:r w:rsidRPr="004A7F3D">
        <w:t xml:space="preserve">veryday </w:t>
      </w:r>
      <w:r w:rsidR="0003004C" w:rsidRPr="004A7F3D">
        <w:t>p</w:t>
      </w:r>
      <w:r w:rsidR="00D75594" w:rsidRPr="004A7F3D">
        <w:t>racticalities</w:t>
      </w:r>
      <w:bookmarkEnd w:id="23"/>
    </w:p>
    <w:p w14:paraId="5BFEBED0" w14:textId="275A9DA6" w:rsidR="00D75594" w:rsidRPr="004A7F3D" w:rsidRDefault="00DC74DD" w:rsidP="002533AB">
      <w:pPr>
        <w:pStyle w:val="Normal10"/>
        <w:rPr>
          <w:rFonts w:eastAsia="SimSun"/>
        </w:rPr>
      </w:pPr>
      <w:r w:rsidRPr="004A7F3D">
        <w:rPr>
          <w:rFonts w:eastAsia="SimSun"/>
        </w:rPr>
        <w:t xml:space="preserve">Many of the students </w:t>
      </w:r>
      <w:r w:rsidR="002A5506" w:rsidRPr="004A7F3D">
        <w:rPr>
          <w:rFonts w:eastAsia="SimSun"/>
        </w:rPr>
        <w:t xml:space="preserve">I interviewed </w:t>
      </w:r>
      <w:r w:rsidRPr="004A7F3D">
        <w:rPr>
          <w:rFonts w:eastAsia="SimSun"/>
        </w:rPr>
        <w:t xml:space="preserve">grew up with housekeeping staff at home and parents </w:t>
      </w:r>
      <w:r w:rsidR="002A5506" w:rsidRPr="004A7F3D">
        <w:rPr>
          <w:rFonts w:eastAsia="SimSun"/>
        </w:rPr>
        <w:t>who</w:t>
      </w:r>
      <w:r w:rsidRPr="004A7F3D">
        <w:rPr>
          <w:rFonts w:eastAsia="SimSun"/>
        </w:rPr>
        <w:t xml:space="preserve"> demanded </w:t>
      </w:r>
      <w:r w:rsidR="002A5506" w:rsidRPr="004A7F3D">
        <w:rPr>
          <w:rFonts w:eastAsia="SimSun"/>
        </w:rPr>
        <w:t xml:space="preserve">that </w:t>
      </w:r>
      <w:r w:rsidRPr="004A7F3D">
        <w:rPr>
          <w:rFonts w:eastAsia="SimSun"/>
        </w:rPr>
        <w:t xml:space="preserve">their children focus on school rather than </w:t>
      </w:r>
      <w:r w:rsidR="002B6712" w:rsidRPr="004A7F3D">
        <w:rPr>
          <w:rFonts w:eastAsia="SimSun"/>
        </w:rPr>
        <w:t>concerning themselves with the chores and demands of a household</w:t>
      </w:r>
      <w:r w:rsidRPr="004A7F3D">
        <w:rPr>
          <w:rFonts w:eastAsia="SimSun"/>
        </w:rPr>
        <w:t xml:space="preserve">. </w:t>
      </w:r>
      <w:r w:rsidR="002A5506" w:rsidRPr="004A7F3D">
        <w:rPr>
          <w:rFonts w:eastAsia="SimSun"/>
        </w:rPr>
        <w:t>Consequently, a</w:t>
      </w:r>
      <w:r w:rsidR="0025219E" w:rsidRPr="004A7F3D">
        <w:rPr>
          <w:rFonts w:eastAsia="SimSun"/>
        </w:rPr>
        <w:t xml:space="preserve"> few of the young people’s accounts </w:t>
      </w:r>
      <w:r w:rsidR="002A5506" w:rsidRPr="004A7F3D">
        <w:rPr>
          <w:rFonts w:eastAsia="SimSun"/>
        </w:rPr>
        <w:t xml:space="preserve">reflect a fear </w:t>
      </w:r>
      <w:r w:rsidR="0025219E" w:rsidRPr="004A7F3D">
        <w:rPr>
          <w:rFonts w:eastAsia="SimSun"/>
        </w:rPr>
        <w:t xml:space="preserve">that their future homes </w:t>
      </w:r>
      <w:r w:rsidR="002A5506" w:rsidRPr="004A7F3D">
        <w:rPr>
          <w:rFonts w:eastAsia="SimSun"/>
        </w:rPr>
        <w:t>will</w:t>
      </w:r>
      <w:r w:rsidR="0025219E" w:rsidRPr="004A7F3D">
        <w:rPr>
          <w:rFonts w:eastAsia="SimSun"/>
        </w:rPr>
        <w:t xml:space="preserve"> lack the </w:t>
      </w:r>
      <w:r w:rsidR="002A5506" w:rsidRPr="004A7F3D">
        <w:rPr>
          <w:rFonts w:eastAsia="SimSun"/>
        </w:rPr>
        <w:t xml:space="preserve">necessary </w:t>
      </w:r>
      <w:r w:rsidR="0025219E" w:rsidRPr="004A7F3D">
        <w:rPr>
          <w:rFonts w:eastAsia="SimSun"/>
        </w:rPr>
        <w:t>equipment for preparing food or doing laundry</w:t>
      </w:r>
      <w:r w:rsidR="002A5506" w:rsidRPr="004A7F3D">
        <w:rPr>
          <w:rFonts w:eastAsia="SimSun"/>
        </w:rPr>
        <w:t>,</w:t>
      </w:r>
      <w:r w:rsidR="0025219E" w:rsidRPr="004A7F3D">
        <w:rPr>
          <w:rFonts w:eastAsia="SimSun"/>
        </w:rPr>
        <w:t xml:space="preserve"> or that they themselves </w:t>
      </w:r>
      <w:r w:rsidR="002A5506" w:rsidRPr="004A7F3D">
        <w:rPr>
          <w:rFonts w:eastAsia="SimSun"/>
        </w:rPr>
        <w:t>lack</w:t>
      </w:r>
      <w:r w:rsidR="0025219E" w:rsidRPr="004A7F3D">
        <w:rPr>
          <w:rFonts w:eastAsia="SimSun"/>
        </w:rPr>
        <w:t xml:space="preserve"> the skills</w:t>
      </w:r>
      <w:r w:rsidR="002A5506" w:rsidRPr="004A7F3D">
        <w:rPr>
          <w:rFonts w:eastAsia="SimSun"/>
        </w:rPr>
        <w:t xml:space="preserve"> to handle those tasks</w:t>
      </w:r>
      <w:r w:rsidR="0025219E" w:rsidRPr="004A7F3D">
        <w:rPr>
          <w:rFonts w:eastAsia="SimSun"/>
        </w:rPr>
        <w:t xml:space="preserve">. </w:t>
      </w:r>
      <w:r w:rsidR="002B6712" w:rsidRPr="004A7F3D">
        <w:rPr>
          <w:rFonts w:eastAsia="SimSun"/>
        </w:rPr>
        <w:t>Additionally</w:t>
      </w:r>
      <w:r w:rsidR="004D51B4" w:rsidRPr="004A7F3D">
        <w:rPr>
          <w:rFonts w:eastAsia="SimSun"/>
        </w:rPr>
        <w:t>, the students are nervous about unfamiliar li</w:t>
      </w:r>
      <w:r w:rsidR="00842D24" w:rsidRPr="004A7F3D">
        <w:rPr>
          <w:rFonts w:eastAsia="SimSun"/>
        </w:rPr>
        <w:t xml:space="preserve">festyles, </w:t>
      </w:r>
      <w:r w:rsidR="002B6712" w:rsidRPr="004A7F3D">
        <w:rPr>
          <w:rFonts w:eastAsia="SimSun"/>
        </w:rPr>
        <w:t>such as</w:t>
      </w:r>
      <w:r w:rsidR="004D51B4" w:rsidRPr="004A7F3D">
        <w:rPr>
          <w:rFonts w:eastAsia="SimSun"/>
        </w:rPr>
        <w:t xml:space="preserve"> student life in Germany. </w:t>
      </w:r>
      <w:r w:rsidR="00D75594" w:rsidRPr="004A7F3D">
        <w:rPr>
          <w:rFonts w:eastAsia="SimSun"/>
        </w:rPr>
        <w:t>Peter</w:t>
      </w:r>
      <w:r w:rsidRPr="004A7F3D">
        <w:rPr>
          <w:rFonts w:eastAsia="SimSun"/>
        </w:rPr>
        <w:t>,</w:t>
      </w:r>
      <w:r w:rsidR="00D75594" w:rsidRPr="004A7F3D">
        <w:rPr>
          <w:rFonts w:eastAsia="SimSun"/>
        </w:rPr>
        <w:t xml:space="preserve"> for instance</w:t>
      </w:r>
      <w:r w:rsidRPr="004A7F3D">
        <w:rPr>
          <w:rFonts w:eastAsia="SimSun"/>
        </w:rPr>
        <w:t>, uses our interview to bombard</w:t>
      </w:r>
      <w:r w:rsidR="00D75594" w:rsidRPr="004A7F3D">
        <w:rPr>
          <w:rFonts w:eastAsia="SimSun"/>
        </w:rPr>
        <w:t xml:space="preserve"> me with questions about living in a </w:t>
      </w:r>
      <w:r w:rsidR="004D51B4" w:rsidRPr="004A7F3D">
        <w:rPr>
          <w:rFonts w:eastAsia="SimSun"/>
        </w:rPr>
        <w:t xml:space="preserve">shared flat with other students </w:t>
      </w:r>
      <w:r w:rsidR="00D75594" w:rsidRPr="004A7F3D">
        <w:rPr>
          <w:rFonts w:eastAsia="SimSun"/>
        </w:rPr>
        <w:t>in Germany.</w:t>
      </w:r>
    </w:p>
    <w:p w14:paraId="5688394A" w14:textId="02FB1993" w:rsidR="004D51B4" w:rsidRPr="004A7F3D" w:rsidRDefault="00BE7579" w:rsidP="00842D24">
      <w:pPr>
        <w:pStyle w:val="Interview"/>
      </w:pPr>
      <w:r w:rsidRPr="004A7F3D">
        <w:t xml:space="preserve">Peter: </w:t>
      </w:r>
      <w:r w:rsidR="00FB30B1" w:rsidRPr="004A7F3D">
        <w:tab/>
      </w:r>
      <w:r w:rsidR="004D51B4" w:rsidRPr="004A7F3D">
        <w:t>How is it to shop as a collective? Do you label your things? […] Does everyone clean</w:t>
      </w:r>
      <w:r w:rsidR="00080806" w:rsidRPr="004A7F3D">
        <w:t xml:space="preserve"> all</w:t>
      </w:r>
      <w:r w:rsidR="004D51B4" w:rsidRPr="004A7F3D">
        <w:t xml:space="preserve"> the rooms</w:t>
      </w:r>
      <w:r w:rsidR="002A5506" w:rsidRPr="004A7F3D">
        <w:t xml:space="preserve"> o</w:t>
      </w:r>
      <w:r w:rsidR="004D51B4" w:rsidRPr="004A7F3D">
        <w:t xml:space="preserve">r does everyone individually clean their own rooms? […] What about dishes? Does everyone bring </w:t>
      </w:r>
      <w:proofErr w:type="gramStart"/>
      <w:r w:rsidR="004D51B4" w:rsidRPr="004A7F3D">
        <w:t>their own</w:t>
      </w:r>
      <w:proofErr w:type="gramEnd"/>
      <w:r w:rsidR="004D51B4" w:rsidRPr="004A7F3D">
        <w:t>?</w:t>
      </w:r>
      <w:r w:rsidR="004D51B4" w:rsidRPr="004A7F3D">
        <w:rPr>
          <w:rStyle w:val="Funotenzeichen"/>
        </w:rPr>
        <w:footnoteReference w:id="14"/>
      </w:r>
    </w:p>
    <w:p w14:paraId="374CAF7B" w14:textId="539F129C" w:rsidR="00BE7579" w:rsidRPr="004A7F3D" w:rsidRDefault="008875B5" w:rsidP="007C5622">
      <w:pPr>
        <w:pStyle w:val="Normal1"/>
        <w:rPr>
          <w:rFonts w:eastAsia="SimSun"/>
          <w:lang w:val="en-US"/>
        </w:rPr>
      </w:pPr>
      <w:r w:rsidRPr="004A7F3D">
        <w:rPr>
          <w:rFonts w:eastAsia="SimSun"/>
          <w:lang w:val="en-US"/>
        </w:rPr>
        <w:t>Peter is not alone with his questions</w:t>
      </w:r>
      <w:r w:rsidR="00842D24" w:rsidRPr="004A7F3D">
        <w:rPr>
          <w:rFonts w:eastAsia="SimSun"/>
          <w:lang w:val="en-US"/>
        </w:rPr>
        <w:t xml:space="preserve"> and concerns</w:t>
      </w:r>
      <w:r w:rsidRPr="004A7F3D">
        <w:rPr>
          <w:rFonts w:eastAsia="SimSun"/>
          <w:lang w:val="en-US"/>
        </w:rPr>
        <w:t xml:space="preserve">. </w:t>
      </w:r>
      <w:r w:rsidR="00BE7579" w:rsidRPr="004A7F3D">
        <w:rPr>
          <w:rFonts w:eastAsia="SimSun"/>
          <w:lang w:val="en-US"/>
        </w:rPr>
        <w:t xml:space="preserve">When </w:t>
      </w:r>
      <w:r w:rsidR="00C77957" w:rsidRPr="004A7F3D">
        <w:rPr>
          <w:rFonts w:eastAsia="SimSun"/>
          <w:lang w:val="en-US"/>
        </w:rPr>
        <w:t xml:space="preserve">I meet </w:t>
      </w:r>
      <w:r w:rsidR="00BE7579" w:rsidRPr="004A7F3D">
        <w:rPr>
          <w:rFonts w:eastAsia="SimSun"/>
          <w:lang w:val="en-US"/>
        </w:rPr>
        <w:t>Xia</w:t>
      </w:r>
      <w:r w:rsidR="00940D29" w:rsidRPr="004A7F3D">
        <w:rPr>
          <w:rFonts w:eastAsia="SimSun"/>
          <w:lang w:val="en-US"/>
        </w:rPr>
        <w:t xml:space="preserve">, </w:t>
      </w:r>
      <w:r w:rsidR="002A5506" w:rsidRPr="004A7F3D">
        <w:rPr>
          <w:rFonts w:eastAsia="SimSun"/>
          <w:lang w:val="en-US"/>
        </w:rPr>
        <w:t xml:space="preserve">the Chinese national </w:t>
      </w:r>
      <w:r w:rsidR="00940D29" w:rsidRPr="004A7F3D">
        <w:rPr>
          <w:rFonts w:eastAsia="SimSun"/>
          <w:lang w:val="en-US"/>
        </w:rPr>
        <w:t xml:space="preserve">whose story I described in detail in </w:t>
      </w:r>
      <w:r w:rsidR="002A5506" w:rsidRPr="004A7F3D">
        <w:rPr>
          <w:rFonts w:eastAsia="SimSun"/>
          <w:lang w:val="en-US"/>
        </w:rPr>
        <w:t>P</w:t>
      </w:r>
      <w:r w:rsidR="00940D29" w:rsidRPr="004A7F3D">
        <w:rPr>
          <w:rFonts w:eastAsia="SimSun"/>
          <w:lang w:val="en-US"/>
        </w:rPr>
        <w:t xml:space="preserve">art </w:t>
      </w:r>
      <w:r w:rsidR="002A5506" w:rsidRPr="004A7F3D">
        <w:rPr>
          <w:rFonts w:eastAsia="SimSun"/>
          <w:lang w:val="en-US"/>
        </w:rPr>
        <w:t>I</w:t>
      </w:r>
      <w:r w:rsidR="00940D29" w:rsidRPr="004A7F3D">
        <w:rPr>
          <w:rFonts w:eastAsia="SimSun"/>
          <w:lang w:val="en-US"/>
        </w:rPr>
        <w:t>,</w:t>
      </w:r>
      <w:r w:rsidR="0037643B" w:rsidRPr="004A7F3D">
        <w:rPr>
          <w:rFonts w:eastAsia="SimSun"/>
          <w:lang w:val="en-US"/>
        </w:rPr>
        <w:t xml:space="preserve"> Chapter 4</w:t>
      </w:r>
      <w:r w:rsidR="003E5748" w:rsidRPr="004A7F3D">
        <w:rPr>
          <w:rFonts w:eastAsia="SimSun"/>
          <w:lang w:val="en-US"/>
        </w:rPr>
        <w:t>,</w:t>
      </w:r>
      <w:r w:rsidR="00BE7579" w:rsidRPr="004A7F3D">
        <w:rPr>
          <w:rFonts w:eastAsia="SimSun"/>
          <w:lang w:val="en-US"/>
        </w:rPr>
        <w:t xml:space="preserve"> to discuss his plans</w:t>
      </w:r>
      <w:r w:rsidR="00567C4A" w:rsidRPr="004A7F3D">
        <w:rPr>
          <w:rFonts w:eastAsia="SimSun"/>
          <w:lang w:val="en-US"/>
        </w:rPr>
        <w:t xml:space="preserve"> for the summer, he report</w:t>
      </w:r>
      <w:r w:rsidR="00BE7579" w:rsidRPr="004A7F3D">
        <w:rPr>
          <w:rFonts w:eastAsia="SimSun"/>
          <w:lang w:val="en-US"/>
        </w:rPr>
        <w:t>s that he wants to prepare for his studies. When I inquire what these p</w:t>
      </w:r>
      <w:r w:rsidR="004C51E6" w:rsidRPr="004A7F3D">
        <w:rPr>
          <w:rFonts w:eastAsia="SimSun"/>
          <w:lang w:val="en-US"/>
        </w:rPr>
        <w:t>repa</w:t>
      </w:r>
      <w:r w:rsidR="00A703E7" w:rsidRPr="004A7F3D">
        <w:rPr>
          <w:rFonts w:eastAsia="SimSun"/>
          <w:lang w:val="en-US"/>
        </w:rPr>
        <w:t>rations include, he explains:</w:t>
      </w:r>
    </w:p>
    <w:p w14:paraId="7461EB7C" w14:textId="7610C456" w:rsidR="00A703E7" w:rsidRPr="004A7F3D" w:rsidRDefault="00A703E7" w:rsidP="001F1AED">
      <w:pPr>
        <w:pStyle w:val="Interview"/>
      </w:pPr>
      <w:r w:rsidRPr="004A7F3D">
        <w:t xml:space="preserve">Xia: </w:t>
      </w:r>
      <w:r w:rsidR="00FB30B1" w:rsidRPr="004A7F3D">
        <w:tab/>
      </w:r>
      <w:r w:rsidRPr="004A7F3D">
        <w:t xml:space="preserve">Searching for an </w:t>
      </w:r>
      <w:r w:rsidR="000127F8" w:rsidRPr="004A7F3D">
        <w:t>apartment</w:t>
      </w:r>
      <w:r w:rsidRPr="004A7F3D">
        <w:t xml:space="preserve">. </w:t>
      </w:r>
      <w:proofErr w:type="gramStart"/>
      <w:r w:rsidRPr="004A7F3D">
        <w:t xml:space="preserve">And learning </w:t>
      </w:r>
      <w:r w:rsidR="00C77957" w:rsidRPr="004A7F3D">
        <w:t xml:space="preserve">how </w:t>
      </w:r>
      <w:r w:rsidRPr="004A7F3D">
        <w:t>to cook.</w:t>
      </w:r>
      <w:proofErr w:type="gramEnd"/>
      <w:r w:rsidRPr="004A7F3D">
        <w:t xml:space="preserve"> </w:t>
      </w:r>
    </w:p>
    <w:p w14:paraId="6846B4DB" w14:textId="1A04454D" w:rsidR="00A703E7" w:rsidRPr="004A7F3D" w:rsidRDefault="00A703E7" w:rsidP="001F1AED">
      <w:pPr>
        <w:pStyle w:val="Interview"/>
      </w:pPr>
      <w:r w:rsidRPr="004A7F3D">
        <w:t xml:space="preserve">Interviewer: Learning </w:t>
      </w:r>
      <w:r w:rsidR="00C77957" w:rsidRPr="004A7F3D">
        <w:t xml:space="preserve">how </w:t>
      </w:r>
      <w:r w:rsidRPr="004A7F3D">
        <w:t xml:space="preserve">to cook? &lt;L&gt; </w:t>
      </w:r>
    </w:p>
    <w:p w14:paraId="6B93DE25" w14:textId="30E36C45" w:rsidR="00A703E7" w:rsidRPr="004A7F3D" w:rsidRDefault="00A703E7" w:rsidP="001F1AED">
      <w:pPr>
        <w:pStyle w:val="Interview"/>
      </w:pPr>
      <w:r w:rsidRPr="004A7F3D">
        <w:t xml:space="preserve">Xia: </w:t>
      </w:r>
      <w:r w:rsidR="00FB30B1" w:rsidRPr="004A7F3D">
        <w:tab/>
      </w:r>
      <w:r w:rsidRPr="004A7F3D">
        <w:t>Actually</w:t>
      </w:r>
      <w:r w:rsidR="002A5506" w:rsidRPr="004A7F3D">
        <w:t>,</w:t>
      </w:r>
      <w:r w:rsidRPr="004A7F3D">
        <w:t xml:space="preserve"> I’ve </w:t>
      </w:r>
      <w:proofErr w:type="gramStart"/>
      <w:r w:rsidRPr="004A7F3D">
        <w:t>been wanting</w:t>
      </w:r>
      <w:proofErr w:type="gramEnd"/>
      <w:r w:rsidRPr="004A7F3D">
        <w:t xml:space="preserve"> to learn </w:t>
      </w:r>
      <w:r w:rsidR="00C77957" w:rsidRPr="004A7F3D">
        <w:t xml:space="preserve">how </w:t>
      </w:r>
      <w:r w:rsidRPr="004A7F3D">
        <w:t>to cook for a while now. But I didn’t</w:t>
      </w:r>
      <w:r w:rsidR="00C53B5B" w:rsidRPr="004A7F3D">
        <w:t xml:space="preserve"> manage to. I will try in the summer. </w:t>
      </w:r>
    </w:p>
    <w:p w14:paraId="472D4E5B" w14:textId="6B7AFAE9" w:rsidR="00C53B5B" w:rsidRPr="004A7F3D" w:rsidRDefault="00C53B5B" w:rsidP="001F1AED">
      <w:pPr>
        <w:pStyle w:val="Interview"/>
      </w:pPr>
      <w:r w:rsidRPr="004A7F3D">
        <w:t>Interviewer: And who will teach you?</w:t>
      </w:r>
    </w:p>
    <w:p w14:paraId="3023E0FC" w14:textId="1FBD6FFB" w:rsidR="00C53B5B" w:rsidRPr="004A7F3D" w:rsidRDefault="00C53B5B" w:rsidP="001F1AED">
      <w:pPr>
        <w:pStyle w:val="Interview"/>
      </w:pPr>
      <w:r w:rsidRPr="004A7F3D">
        <w:t xml:space="preserve">Xia: </w:t>
      </w:r>
      <w:r w:rsidR="00FB30B1" w:rsidRPr="004A7F3D">
        <w:tab/>
      </w:r>
      <w:r w:rsidRPr="004A7F3D">
        <w:t xml:space="preserve">My mother. But I already thought: Well, I will get lunch at </w:t>
      </w:r>
      <w:r w:rsidR="00481033" w:rsidRPr="004A7F3D">
        <w:t>university.</w:t>
      </w:r>
      <w:r w:rsidRPr="004A7F3D">
        <w:t xml:space="preserve"> In the mornings and evenings, I will eat rice and</w:t>
      </w:r>
      <w:r w:rsidR="002A5506" w:rsidRPr="004A7F3D">
        <w:t>,</w:t>
      </w:r>
      <w:r w:rsidRPr="004A7F3D">
        <w:t xml:space="preserve"> </w:t>
      </w:r>
      <w:proofErr w:type="spellStart"/>
      <w:r w:rsidR="000127F8" w:rsidRPr="004A7F3D">
        <w:t>erm</w:t>
      </w:r>
      <w:proofErr w:type="spellEnd"/>
      <w:r w:rsidRPr="004A7F3D">
        <w:t xml:space="preserve">, I don’t know what else. </w:t>
      </w:r>
      <w:proofErr w:type="gramStart"/>
      <w:r w:rsidRPr="004A7F3D">
        <w:t>Bread and sandwiches, because that seems easier than Chinese meals, where everything needs to be cooked.</w:t>
      </w:r>
      <w:proofErr w:type="gramEnd"/>
      <w:r w:rsidRPr="004A7F3D">
        <w:t xml:space="preserve"> That is easier to prepare. </w:t>
      </w:r>
    </w:p>
    <w:p w14:paraId="032D1822" w14:textId="528AE89C" w:rsidR="00C53B5B" w:rsidRPr="004A7F3D" w:rsidRDefault="004E01C7" w:rsidP="001F1AED">
      <w:pPr>
        <w:pStyle w:val="Interview"/>
      </w:pPr>
      <w:r w:rsidRPr="004A7F3D">
        <w:t>Interviewer: W</w:t>
      </w:r>
      <w:r w:rsidR="00C53B5B" w:rsidRPr="004A7F3D">
        <w:t>e</w:t>
      </w:r>
      <w:r w:rsidRPr="004A7F3D">
        <w:t>l</w:t>
      </w:r>
      <w:r w:rsidR="00C53B5B" w:rsidRPr="004A7F3D">
        <w:t>l, ch</w:t>
      </w:r>
      <w:r w:rsidRPr="004A7F3D">
        <w:t>eese, bread, stick it together</w:t>
      </w:r>
      <w:r w:rsidR="002A5506" w:rsidRPr="004A7F3D">
        <w:t>—</w:t>
      </w:r>
      <w:r w:rsidR="00C53B5B" w:rsidRPr="004A7F3D">
        <w:t xml:space="preserve">that is of course easier. </w:t>
      </w:r>
    </w:p>
    <w:p w14:paraId="675DB3EA" w14:textId="417DACA7" w:rsidR="004E01C7" w:rsidRPr="004A7F3D" w:rsidRDefault="00C53B5B" w:rsidP="001F1AED">
      <w:pPr>
        <w:pStyle w:val="Interview"/>
      </w:pPr>
      <w:r w:rsidRPr="004A7F3D">
        <w:lastRenderedPageBreak/>
        <w:t xml:space="preserve">Xia: </w:t>
      </w:r>
      <w:r w:rsidR="00FB30B1" w:rsidRPr="004A7F3D">
        <w:tab/>
      </w:r>
      <w:r w:rsidRPr="004A7F3D">
        <w:t xml:space="preserve">The food could be tasty. </w:t>
      </w:r>
      <w:r w:rsidR="00C77957" w:rsidRPr="004A7F3D">
        <w:t xml:space="preserve">In the past, </w:t>
      </w:r>
      <w:r w:rsidRPr="004A7F3D">
        <w:t>I couldn’t get used to cheese, but now I actually like it, if it</w:t>
      </w:r>
      <w:r w:rsidR="004E01C7" w:rsidRPr="004A7F3D">
        <w:t xml:space="preserve"> is well</w:t>
      </w:r>
      <w:r w:rsidR="002A5506" w:rsidRPr="004A7F3D">
        <w:t>-</w:t>
      </w:r>
      <w:r w:rsidR="004E01C7" w:rsidRPr="004A7F3D">
        <w:t>prepared, has</w:t>
      </w:r>
      <w:r w:rsidRPr="004A7F3D">
        <w:t xml:space="preserve"> </w:t>
      </w:r>
      <w:r w:rsidR="004E01C7" w:rsidRPr="004A7F3D">
        <w:t xml:space="preserve">a </w:t>
      </w:r>
      <w:r w:rsidRPr="004A7F3D">
        <w:t>good</w:t>
      </w:r>
      <w:r w:rsidR="004E01C7" w:rsidRPr="004A7F3D">
        <w:t xml:space="preserve"> filling</w:t>
      </w:r>
      <w:r w:rsidRPr="004A7F3D">
        <w:t xml:space="preserve">. </w:t>
      </w:r>
      <w:proofErr w:type="gramStart"/>
      <w:r w:rsidRPr="004A7F3D">
        <w:t>Sandwiches.</w:t>
      </w:r>
      <w:proofErr w:type="gramEnd"/>
      <w:r w:rsidR="004E01C7" w:rsidRPr="004A7F3D">
        <w:rPr>
          <w:rStyle w:val="Funotenzeichen"/>
        </w:rPr>
        <w:footnoteReference w:id="15"/>
      </w:r>
    </w:p>
    <w:p w14:paraId="49CF7F65" w14:textId="0D071401" w:rsidR="00F93D04" w:rsidRPr="004A7F3D" w:rsidRDefault="00F93D04" w:rsidP="007C5622">
      <w:pPr>
        <w:pStyle w:val="Normal1"/>
        <w:rPr>
          <w:lang w:val="en-US"/>
        </w:rPr>
      </w:pPr>
      <w:r w:rsidRPr="004A7F3D">
        <w:rPr>
          <w:lang w:val="en-US"/>
        </w:rPr>
        <w:t>When I comment that learning how to prepare Chinese dishes might be nice</w:t>
      </w:r>
      <w:r w:rsidR="002A5506" w:rsidRPr="004A7F3D">
        <w:rPr>
          <w:lang w:val="en-US"/>
        </w:rPr>
        <w:t>,</w:t>
      </w:r>
      <w:r w:rsidRPr="004A7F3D">
        <w:rPr>
          <w:lang w:val="en-US"/>
        </w:rPr>
        <w:t xml:space="preserve"> as </w:t>
      </w:r>
      <w:r w:rsidR="002A5506" w:rsidRPr="004A7F3D">
        <w:rPr>
          <w:lang w:val="en-US"/>
        </w:rPr>
        <w:t>they may</w:t>
      </w:r>
      <w:r w:rsidRPr="004A7F3D">
        <w:rPr>
          <w:lang w:val="en-US"/>
        </w:rPr>
        <w:t xml:space="preserve"> not be readily available in Germany, Xia shares his worries about missing China and Chinese food by relating the experience of </w:t>
      </w:r>
      <w:r w:rsidR="002A5506" w:rsidRPr="004A7F3D">
        <w:rPr>
          <w:lang w:val="en-US"/>
        </w:rPr>
        <w:t xml:space="preserve">several </w:t>
      </w:r>
      <w:r w:rsidRPr="004A7F3D">
        <w:rPr>
          <w:lang w:val="en-US"/>
        </w:rPr>
        <w:t>friends:</w:t>
      </w:r>
    </w:p>
    <w:p w14:paraId="7FF22D35" w14:textId="0D554C8D" w:rsidR="008875B5" w:rsidRPr="004A7F3D" w:rsidRDefault="00BE7579" w:rsidP="00BE7579">
      <w:pPr>
        <w:pStyle w:val="Interview"/>
        <w:rPr>
          <w:bCs/>
        </w:rPr>
      </w:pPr>
      <w:r w:rsidRPr="004A7F3D">
        <w:rPr>
          <w:bCs/>
        </w:rPr>
        <w:t>Xia</w:t>
      </w:r>
      <w:r w:rsidR="00F93D04" w:rsidRPr="004A7F3D">
        <w:rPr>
          <w:bCs/>
        </w:rPr>
        <w:t>:</w:t>
      </w:r>
      <w:r w:rsidRPr="004A7F3D">
        <w:rPr>
          <w:bCs/>
        </w:rPr>
        <w:t xml:space="preserve"> </w:t>
      </w:r>
      <w:r w:rsidR="00FB30B1" w:rsidRPr="004A7F3D">
        <w:rPr>
          <w:bCs/>
        </w:rPr>
        <w:tab/>
      </w:r>
      <w:r w:rsidR="008875B5" w:rsidRPr="004A7F3D">
        <w:rPr>
          <w:bCs/>
        </w:rPr>
        <w:t>I am in touch with other people who graduated last year or th</w:t>
      </w:r>
      <w:r w:rsidR="002F259D" w:rsidRPr="004A7F3D">
        <w:rPr>
          <w:bCs/>
        </w:rPr>
        <w:t>e ye</w:t>
      </w:r>
      <w:r w:rsidR="008875B5" w:rsidRPr="004A7F3D">
        <w:rPr>
          <w:bCs/>
        </w:rPr>
        <w:t xml:space="preserve">ar prior from our school. </w:t>
      </w:r>
      <w:proofErr w:type="gramStart"/>
      <w:r w:rsidR="008875B5" w:rsidRPr="004A7F3D">
        <w:rPr>
          <w:bCs/>
        </w:rPr>
        <w:t>Mostly Chinese people.</w:t>
      </w:r>
      <w:proofErr w:type="gramEnd"/>
      <w:r w:rsidR="008875B5" w:rsidRPr="004A7F3D">
        <w:rPr>
          <w:bCs/>
        </w:rPr>
        <w:t xml:space="preserve"> </w:t>
      </w:r>
      <w:proofErr w:type="gramStart"/>
      <w:r w:rsidR="008875B5" w:rsidRPr="004A7F3D">
        <w:rPr>
          <w:bCs/>
        </w:rPr>
        <w:t>Chinese</w:t>
      </w:r>
      <w:r w:rsidR="00EB4F80" w:rsidRPr="004A7F3D">
        <w:rPr>
          <w:bCs/>
        </w:rPr>
        <w:t xml:space="preserve"> c</w:t>
      </w:r>
      <w:r w:rsidR="008875B5" w:rsidRPr="004A7F3D">
        <w:rPr>
          <w:bCs/>
        </w:rPr>
        <w:t>onnection.</w:t>
      </w:r>
      <w:proofErr w:type="gramEnd"/>
      <w:r w:rsidR="008875B5" w:rsidRPr="004A7F3D">
        <w:rPr>
          <w:bCs/>
        </w:rPr>
        <w:t xml:space="preserve"> And one girl told me that after half a year she was homesick for China. She found that</w:t>
      </w:r>
      <w:r w:rsidR="002A5506" w:rsidRPr="004A7F3D">
        <w:rPr>
          <w:bCs/>
        </w:rPr>
        <w:t>,</w:t>
      </w:r>
      <w:r w:rsidR="008875B5" w:rsidRPr="004A7F3D">
        <w:rPr>
          <w:bCs/>
        </w:rPr>
        <w:t xml:space="preserve"> in China</w:t>
      </w:r>
      <w:r w:rsidR="002A5506" w:rsidRPr="004A7F3D">
        <w:rPr>
          <w:bCs/>
        </w:rPr>
        <w:t>,</w:t>
      </w:r>
      <w:r w:rsidR="00EB4F80" w:rsidRPr="004A7F3D">
        <w:rPr>
          <w:bCs/>
        </w:rPr>
        <w:t xml:space="preserve"> people are much more open</w:t>
      </w:r>
      <w:r w:rsidR="008875B5" w:rsidRPr="004A7F3D">
        <w:rPr>
          <w:bCs/>
        </w:rPr>
        <w:t xml:space="preserve"> than in Germany. And the other said she was homesick for Chinese </w:t>
      </w:r>
      <w:r w:rsidR="00094275" w:rsidRPr="004A7F3D">
        <w:rPr>
          <w:bCs/>
        </w:rPr>
        <w:t>v</w:t>
      </w:r>
      <w:r w:rsidR="008875B5" w:rsidRPr="004A7F3D">
        <w:rPr>
          <w:bCs/>
        </w:rPr>
        <w:t>egetables. In Germany there is only salad. In China there are so man</w:t>
      </w:r>
      <w:r w:rsidR="004C51E6" w:rsidRPr="004A7F3D">
        <w:rPr>
          <w:bCs/>
        </w:rPr>
        <w:t>y</w:t>
      </w:r>
      <w:r w:rsidR="008875B5" w:rsidRPr="004A7F3D">
        <w:rPr>
          <w:bCs/>
        </w:rPr>
        <w:t xml:space="preserve"> different varieties of vegetables.</w:t>
      </w:r>
      <w:r w:rsidR="00EB4F80" w:rsidRPr="004A7F3D">
        <w:rPr>
          <w:rStyle w:val="Funotenzeichen"/>
        </w:rPr>
        <w:footnoteReference w:id="16"/>
      </w:r>
    </w:p>
    <w:p w14:paraId="4DF34010" w14:textId="0763ED5D" w:rsidR="00BE7579" w:rsidRPr="004A7F3D" w:rsidRDefault="00B44929" w:rsidP="002533AB">
      <w:pPr>
        <w:pStyle w:val="Normal10"/>
      </w:pPr>
      <w:r w:rsidRPr="004A7F3D">
        <w:t xml:space="preserve">While many </w:t>
      </w:r>
      <w:r w:rsidR="003E5748" w:rsidRPr="004A7F3D">
        <w:t xml:space="preserve">freshmen </w:t>
      </w:r>
      <w:r w:rsidRPr="004A7F3D">
        <w:t xml:space="preserve">will </w:t>
      </w:r>
      <w:r w:rsidR="00C630E0" w:rsidRPr="004A7F3D">
        <w:t xml:space="preserve">experience similar concerns (whether they have had the advantage of an </w:t>
      </w:r>
      <w:r w:rsidR="00C630E0" w:rsidRPr="004A7F3D">
        <w:rPr>
          <w:rStyle w:val="Hervorhebung"/>
        </w:rPr>
        <w:t xml:space="preserve">ayi </w:t>
      </w:r>
      <w:r w:rsidR="00C630E0" w:rsidRPr="004A7F3D">
        <w:t>or not)</w:t>
      </w:r>
      <w:r w:rsidRPr="004A7F3D">
        <w:t>, Xia</w:t>
      </w:r>
      <w:r w:rsidR="00C630E0" w:rsidRPr="004A7F3D">
        <w:t>’s</w:t>
      </w:r>
      <w:r w:rsidRPr="004A7F3D">
        <w:t xml:space="preserve"> fear </w:t>
      </w:r>
      <w:r w:rsidR="00C630E0" w:rsidRPr="004A7F3D">
        <w:t>is compounded by the knowledge that he will also lack access to the necessary</w:t>
      </w:r>
      <w:r w:rsidRPr="004A7F3D">
        <w:t xml:space="preserve"> </w:t>
      </w:r>
      <w:proofErr w:type="spellStart"/>
      <w:r w:rsidRPr="004A7F3D">
        <w:t>incredients</w:t>
      </w:r>
      <w:proofErr w:type="spellEnd"/>
      <w:r w:rsidRPr="004A7F3D">
        <w:t xml:space="preserve"> to prepare his</w:t>
      </w:r>
      <w:r w:rsidR="00C630E0" w:rsidRPr="004A7F3D">
        <w:t xml:space="preserve"> </w:t>
      </w:r>
      <w:proofErr w:type="spellStart"/>
      <w:r w:rsidR="00C630E0" w:rsidRPr="004A7F3D">
        <w:t>favorite</w:t>
      </w:r>
      <w:proofErr w:type="spellEnd"/>
      <w:r w:rsidRPr="004A7F3D">
        <w:t xml:space="preserve"> food</w:t>
      </w:r>
      <w:r w:rsidR="00C630E0" w:rsidRPr="004A7F3D">
        <w:t>s</w:t>
      </w:r>
      <w:r w:rsidRPr="004A7F3D">
        <w:t>.</w:t>
      </w:r>
      <w:r w:rsidR="00BB5E3B" w:rsidRPr="004A7F3D">
        <w:t xml:space="preserve"> </w:t>
      </w:r>
      <w:r w:rsidR="003E5748" w:rsidRPr="004A7F3D">
        <w:t xml:space="preserve">In other words, </w:t>
      </w:r>
      <w:r w:rsidR="00EB4F80" w:rsidRPr="004A7F3D">
        <w:t xml:space="preserve">Xia’s concerns about </w:t>
      </w:r>
      <w:r w:rsidR="00842D24" w:rsidRPr="004A7F3D">
        <w:t xml:space="preserve">not </w:t>
      </w:r>
      <w:r w:rsidR="00EB4F80" w:rsidRPr="004A7F3D">
        <w:t xml:space="preserve">being able to take care of himself in Germany are not </w:t>
      </w:r>
      <w:r w:rsidR="00C630E0" w:rsidRPr="004A7F3D">
        <w:t xml:space="preserve">limited </w:t>
      </w:r>
      <w:r w:rsidR="002A5506" w:rsidRPr="004A7F3D">
        <w:t>to</w:t>
      </w:r>
      <w:r w:rsidR="00EB4F80" w:rsidRPr="004A7F3D">
        <w:t xml:space="preserve"> household practicalities</w:t>
      </w:r>
      <w:r w:rsidR="002A5506" w:rsidRPr="004A7F3D">
        <w:t>,</w:t>
      </w:r>
      <w:r w:rsidR="00EB4F80" w:rsidRPr="004A7F3D">
        <w:t xml:space="preserve"> but also </w:t>
      </w:r>
      <w:r w:rsidR="002A5506" w:rsidRPr="004A7F3D">
        <w:t xml:space="preserve">to simply </w:t>
      </w:r>
      <w:r w:rsidR="00EB4F80" w:rsidRPr="004A7F3D">
        <w:t>feel</w:t>
      </w:r>
      <w:r w:rsidR="00C630E0" w:rsidRPr="004A7F3D">
        <w:t>ing</w:t>
      </w:r>
      <w:r w:rsidR="00E51DB9" w:rsidRPr="004A7F3D">
        <w:t xml:space="preserve"> com</w:t>
      </w:r>
      <w:r w:rsidR="00EB4F80" w:rsidRPr="004A7F3D">
        <w:t>fortable</w:t>
      </w:r>
      <w:r w:rsidR="00C630E0" w:rsidRPr="004A7F3D">
        <w:t xml:space="preserve"> there</w:t>
      </w:r>
      <w:r w:rsidR="00EB4F80" w:rsidRPr="004A7F3D">
        <w:t xml:space="preserve">. For </w:t>
      </w:r>
      <w:r w:rsidR="00E51DB9" w:rsidRPr="004A7F3D">
        <w:t>expatriate youths</w:t>
      </w:r>
      <w:r w:rsidR="002A5506" w:rsidRPr="004A7F3D">
        <w:t>,</w:t>
      </w:r>
      <w:r w:rsidR="00E51DB9" w:rsidRPr="004A7F3D">
        <w:t xml:space="preserve"> </w:t>
      </w:r>
      <w:r w:rsidR="002A5506" w:rsidRPr="004A7F3D">
        <w:t xml:space="preserve">anxiety about </w:t>
      </w:r>
      <w:r w:rsidR="00E51DB9" w:rsidRPr="004A7F3D">
        <w:t>mov</w:t>
      </w:r>
      <w:r w:rsidR="00EB4F80" w:rsidRPr="004A7F3D">
        <w:t>ing on</w:t>
      </w:r>
      <w:r w:rsidR="005F4F05" w:rsidRPr="004A7F3D">
        <w:rPr>
          <w:rFonts w:cs="Arial"/>
        </w:rPr>
        <w:t>—</w:t>
      </w:r>
      <w:r w:rsidR="00EB4F80" w:rsidRPr="004A7F3D">
        <w:t>or</w:t>
      </w:r>
      <w:r w:rsidR="002A5506" w:rsidRPr="004A7F3D">
        <w:t>,</w:t>
      </w:r>
      <w:r w:rsidR="00EB4F80" w:rsidRPr="004A7F3D">
        <w:t xml:space="preserve"> in some cases</w:t>
      </w:r>
      <w:r w:rsidR="002A5506" w:rsidRPr="004A7F3D">
        <w:t>,</w:t>
      </w:r>
      <w:r w:rsidR="00EB4F80" w:rsidRPr="004A7F3D">
        <w:t xml:space="preserve"> </w:t>
      </w:r>
      <w:r w:rsidR="002A5506" w:rsidRPr="004A7F3D">
        <w:t xml:space="preserve">moving </w:t>
      </w:r>
      <w:r w:rsidR="00EB4F80" w:rsidRPr="004A7F3D">
        <w:t>“back”</w:t>
      </w:r>
      <w:r w:rsidR="005F4F05" w:rsidRPr="004A7F3D">
        <w:rPr>
          <w:rFonts w:cs="Arial"/>
        </w:rPr>
        <w:t>—</w:t>
      </w:r>
      <w:r w:rsidR="003F2C54" w:rsidRPr="004A7F3D">
        <w:t xml:space="preserve">parallels </w:t>
      </w:r>
      <w:r w:rsidR="00EB4F80" w:rsidRPr="004A7F3D">
        <w:t xml:space="preserve">larger anxieties about missing familiar things and </w:t>
      </w:r>
      <w:r w:rsidR="002A5506" w:rsidRPr="004A7F3D">
        <w:t xml:space="preserve">the </w:t>
      </w:r>
      <w:r w:rsidR="003F2C54" w:rsidRPr="004A7F3D">
        <w:t xml:space="preserve">fear of </w:t>
      </w:r>
      <w:r w:rsidR="00EB4F80" w:rsidRPr="004A7F3D">
        <w:t>not being able to fit in.</w:t>
      </w:r>
    </w:p>
    <w:p w14:paraId="141D86B7" w14:textId="0A6CA2C8" w:rsidR="006D0557" w:rsidRPr="004A7F3D" w:rsidRDefault="003C1CFA" w:rsidP="00FF680B">
      <w:pPr>
        <w:pStyle w:val="berschrift4"/>
      </w:pPr>
      <w:bookmarkStart w:id="24" w:name="_Toc301271635"/>
      <w:r w:rsidRPr="004A7F3D">
        <w:t xml:space="preserve">The </w:t>
      </w:r>
      <w:r w:rsidR="002A5506" w:rsidRPr="004A7F3D">
        <w:t>f</w:t>
      </w:r>
      <w:r w:rsidR="00BE7579" w:rsidRPr="004A7F3D">
        <w:t xml:space="preserve">ear of </w:t>
      </w:r>
      <w:r w:rsidRPr="004A7F3D">
        <w:t xml:space="preserve">not </w:t>
      </w:r>
      <w:r w:rsidR="002A5506" w:rsidRPr="004A7F3D">
        <w:t>f</w:t>
      </w:r>
      <w:r w:rsidRPr="004A7F3D">
        <w:t xml:space="preserve">itting </w:t>
      </w:r>
      <w:r w:rsidR="002A5506" w:rsidRPr="004A7F3D">
        <w:t>i</w:t>
      </w:r>
      <w:r w:rsidR="00D75594" w:rsidRPr="004A7F3D">
        <w:t>n</w:t>
      </w:r>
      <w:bookmarkEnd w:id="24"/>
    </w:p>
    <w:p w14:paraId="53D83C4F" w14:textId="1C667473" w:rsidR="00496E7C" w:rsidRPr="004A7F3D" w:rsidRDefault="00476A5A" w:rsidP="001F1AED">
      <w:pPr>
        <w:pStyle w:val="Interview"/>
      </w:pPr>
      <w:r w:rsidRPr="004A7F3D">
        <w:t xml:space="preserve">Antonia: </w:t>
      </w:r>
      <w:r w:rsidR="00FB30B1" w:rsidRPr="004A7F3D">
        <w:tab/>
      </w:r>
      <w:r w:rsidR="00423280" w:rsidRPr="004A7F3D">
        <w:t xml:space="preserve">And I also don’t know how I will fit in in Germany, because I am not really German. I am also not really Chinese, but I am really not German. I think I will have a few problems. </w:t>
      </w:r>
      <w:proofErr w:type="gramStart"/>
      <w:r w:rsidR="00423280" w:rsidRPr="004A7F3D">
        <w:t>A few.</w:t>
      </w:r>
      <w:proofErr w:type="gramEnd"/>
      <w:r w:rsidR="00423280" w:rsidRPr="004A7F3D">
        <w:rPr>
          <w:rStyle w:val="Funotenzeichen"/>
        </w:rPr>
        <w:footnoteReference w:id="17"/>
      </w:r>
    </w:p>
    <w:p w14:paraId="78D5AABA" w14:textId="179E9038" w:rsidR="00496E7C" w:rsidRPr="004A7F3D" w:rsidRDefault="008C3676" w:rsidP="002533AB">
      <w:pPr>
        <w:pStyle w:val="Normal10"/>
      </w:pPr>
      <w:r w:rsidRPr="004A7F3D">
        <w:t xml:space="preserve">Charlie shares Antonia’s fears about not fitting in upon her move to Germany. </w:t>
      </w:r>
      <w:r w:rsidR="00C6782F" w:rsidRPr="004A7F3D">
        <w:t xml:space="preserve">When we sit in a noisy coffee shop over breakfast, </w:t>
      </w:r>
      <w:r w:rsidR="00670AA2" w:rsidRPr="004A7F3D">
        <w:t>Charlie describes how</w:t>
      </w:r>
      <w:r w:rsidR="002A5506" w:rsidRPr="004A7F3D">
        <w:t>,</w:t>
      </w:r>
      <w:r w:rsidR="00670AA2" w:rsidRPr="004A7F3D">
        <w:t xml:space="preserve"> for </w:t>
      </w:r>
      <w:r w:rsidRPr="004A7F3D">
        <w:t>her</w:t>
      </w:r>
      <w:r w:rsidR="002A5506" w:rsidRPr="004A7F3D">
        <w:t>,</w:t>
      </w:r>
      <w:r w:rsidRPr="004A7F3D">
        <w:t xml:space="preserve"> this fear is </w:t>
      </w:r>
      <w:r w:rsidRPr="004A7F3D">
        <w:lastRenderedPageBreak/>
        <w:t xml:space="preserve">particularly tied to </w:t>
      </w:r>
      <w:r w:rsidR="002A5506" w:rsidRPr="004A7F3D">
        <w:t xml:space="preserve">prior </w:t>
      </w:r>
      <w:r w:rsidRPr="004A7F3D">
        <w:t xml:space="preserve">experience of racism and </w:t>
      </w:r>
      <w:r w:rsidR="005778E2" w:rsidRPr="004A7F3D">
        <w:t>“</w:t>
      </w:r>
      <w:proofErr w:type="spellStart"/>
      <w:r w:rsidRPr="004A7F3D">
        <w:t>othering</w:t>
      </w:r>
      <w:proofErr w:type="spellEnd"/>
      <w:r w:rsidR="005778E2" w:rsidRPr="004A7F3D">
        <w:t>”</w:t>
      </w:r>
      <w:r w:rsidR="00670AA2" w:rsidRPr="004A7F3D">
        <w:t xml:space="preserve"> </w:t>
      </w:r>
      <w:r w:rsidR="002A5506" w:rsidRPr="004A7F3D">
        <w:t xml:space="preserve">that she has endured </w:t>
      </w:r>
      <w:r w:rsidR="00670AA2" w:rsidRPr="004A7F3D">
        <w:t>due to her</w:t>
      </w:r>
      <w:r w:rsidRPr="004A7F3D">
        <w:t xml:space="preserve"> Asian phenotype.</w:t>
      </w:r>
    </w:p>
    <w:p w14:paraId="03E5C43A" w14:textId="218E0E3C" w:rsidR="000D676E" w:rsidRPr="004A7F3D" w:rsidRDefault="008C3676" w:rsidP="001E3517">
      <w:pPr>
        <w:pStyle w:val="Interview"/>
      </w:pPr>
      <w:r w:rsidRPr="004A7F3D">
        <w:t>Charlie</w:t>
      </w:r>
      <w:r w:rsidR="00496E7C" w:rsidRPr="004A7F3D">
        <w:t>:</w:t>
      </w:r>
      <w:r w:rsidR="00B52712" w:rsidRPr="004A7F3D">
        <w:t xml:space="preserve"> </w:t>
      </w:r>
      <w:r w:rsidR="00FB30B1" w:rsidRPr="004A7F3D">
        <w:tab/>
      </w:r>
      <w:r w:rsidR="000D676E" w:rsidRPr="004A7F3D">
        <w:t>We always think that</w:t>
      </w:r>
      <w:r w:rsidR="000C01AD" w:rsidRPr="004A7F3D">
        <w:t>,</w:t>
      </w:r>
      <w:r w:rsidR="000D676E" w:rsidRPr="004A7F3D">
        <w:t xml:space="preserve"> in Germany</w:t>
      </w:r>
      <w:r w:rsidR="000C01AD" w:rsidRPr="004A7F3D">
        <w:t>,</w:t>
      </w:r>
      <w:r w:rsidR="000D676E" w:rsidRPr="004A7F3D">
        <w:t xml:space="preserve"> everyone stares at us. […] But it could be that we just simply imagine all that.</w:t>
      </w:r>
    </w:p>
    <w:p w14:paraId="1F82AD78" w14:textId="292FD8DF" w:rsidR="000D676E" w:rsidRPr="004A7F3D" w:rsidRDefault="000D676E" w:rsidP="001E3517">
      <w:pPr>
        <w:pStyle w:val="Interview"/>
      </w:pPr>
      <w:r w:rsidRPr="004A7F3D">
        <w:t>Interv</w:t>
      </w:r>
      <w:r w:rsidR="004C51E6" w:rsidRPr="004A7F3D">
        <w:t>iewer: Sure, you stand out. &lt;x&gt;</w:t>
      </w:r>
      <w:r w:rsidRPr="004A7F3D">
        <w:t xml:space="preserve"> I do believe that there is still a lot of racism in Germany. </w:t>
      </w:r>
    </w:p>
    <w:p w14:paraId="1151EB29" w14:textId="61C4DEF3" w:rsidR="00E8241F" w:rsidRPr="004A7F3D" w:rsidRDefault="000D676E" w:rsidP="00A56E04">
      <w:pPr>
        <w:pStyle w:val="Interview"/>
      </w:pPr>
      <w:r w:rsidRPr="004A7F3D">
        <w:t xml:space="preserve">Charlie: </w:t>
      </w:r>
      <w:r w:rsidR="00FB30B1" w:rsidRPr="004A7F3D">
        <w:tab/>
      </w:r>
      <w:r w:rsidRPr="004A7F3D">
        <w:t>But I think th</w:t>
      </w:r>
      <w:r w:rsidR="000C01AD" w:rsidRPr="004A7F3D">
        <w:t>ose</w:t>
      </w:r>
      <w:r w:rsidRPr="004A7F3D">
        <w:t xml:space="preserve"> are the uneducated people. It will be different at university. […] I am used to it. </w:t>
      </w:r>
      <w:proofErr w:type="gramStart"/>
      <w:r w:rsidRPr="004A7F3D">
        <w:t>Kindergarten a</w:t>
      </w:r>
      <w:r w:rsidR="004C51E6" w:rsidRPr="004A7F3D">
        <w:t>nd elementary school and so on.</w:t>
      </w:r>
      <w:proofErr w:type="gramEnd"/>
      <w:r w:rsidR="00B01013" w:rsidRPr="004A7F3D">
        <w:t xml:space="preserve"> </w:t>
      </w:r>
      <w:proofErr w:type="gramStart"/>
      <w:r w:rsidR="00B01013" w:rsidRPr="004A7F3D">
        <w:t>Although not actually in k</w:t>
      </w:r>
      <w:r w:rsidRPr="004A7F3D">
        <w:t>indergarten.</w:t>
      </w:r>
      <w:proofErr w:type="gramEnd"/>
      <w:r w:rsidRPr="004A7F3D">
        <w:t xml:space="preserve"> The small children don’t notice. For them everyone looks the same. […] At </w:t>
      </w:r>
      <w:r w:rsidR="001E3517" w:rsidRPr="004A7F3D">
        <w:t>elementary</w:t>
      </w:r>
      <w:r w:rsidRPr="004A7F3D">
        <w:t xml:space="preserve"> school, like in fourth grade, it starts. </w:t>
      </w:r>
      <w:proofErr w:type="gramStart"/>
      <w:r w:rsidRPr="004A7F3D">
        <w:t>With jokes and so on.</w:t>
      </w:r>
      <w:proofErr w:type="gramEnd"/>
      <w:r w:rsidRPr="004A7F3D">
        <w:t xml:space="preserve"> Okay. But I think everyone has </w:t>
      </w:r>
      <w:r w:rsidR="004C51E6" w:rsidRPr="004A7F3D">
        <w:t xml:space="preserve">gone through something similar. </w:t>
      </w:r>
      <w:proofErr w:type="gramStart"/>
      <w:r w:rsidR="001E3517" w:rsidRPr="004A7F3D">
        <w:t>Almost everyone.</w:t>
      </w:r>
      <w:proofErr w:type="gramEnd"/>
      <w:r w:rsidR="001E3517" w:rsidRPr="004A7F3D">
        <w:rPr>
          <w:rStyle w:val="Funotenzeichen"/>
        </w:rPr>
        <w:footnoteReference w:id="18"/>
      </w:r>
    </w:p>
    <w:p w14:paraId="27217A2F" w14:textId="514F8663" w:rsidR="00E8241F" w:rsidRPr="004A7F3D" w:rsidRDefault="000C01AD" w:rsidP="002533AB">
      <w:pPr>
        <w:pStyle w:val="Normal10"/>
      </w:pPr>
      <w:r w:rsidRPr="004A7F3D">
        <w:t xml:space="preserve">The </w:t>
      </w:r>
      <w:proofErr w:type="gramStart"/>
      <w:r w:rsidRPr="004A7F3D">
        <w:t>prospect of m</w:t>
      </w:r>
      <w:r w:rsidR="00FD3F5F" w:rsidRPr="004A7F3D">
        <w:t>oving to Germany remind</w:t>
      </w:r>
      <w:proofErr w:type="gramEnd"/>
      <w:r w:rsidR="00FD3F5F" w:rsidRPr="004A7F3D">
        <w:t xml:space="preserve"> Charlie of painful experiences of exc</w:t>
      </w:r>
      <w:r w:rsidR="00145F66" w:rsidRPr="004A7F3D">
        <w:t xml:space="preserve">lusion </w:t>
      </w:r>
      <w:r w:rsidRPr="004A7F3D">
        <w:t>from</w:t>
      </w:r>
      <w:r w:rsidR="00145F66" w:rsidRPr="004A7F3D">
        <w:t xml:space="preserve"> her past. </w:t>
      </w:r>
      <w:r w:rsidR="003D68E9" w:rsidRPr="004A7F3D">
        <w:t>Movin</w:t>
      </w:r>
      <w:r w:rsidR="003E5748" w:rsidRPr="004A7F3D">
        <w:t>g</w:t>
      </w:r>
      <w:r w:rsidR="003D68E9" w:rsidRPr="004A7F3D">
        <w:t xml:space="preserve"> on </w:t>
      </w:r>
      <w:r w:rsidR="00145F66" w:rsidRPr="004A7F3D">
        <w:t>is connected to</w:t>
      </w:r>
      <w:r w:rsidR="00FD3F5F" w:rsidRPr="004A7F3D">
        <w:t xml:space="preserve"> </w:t>
      </w:r>
      <w:r w:rsidR="00F912F4" w:rsidRPr="004A7F3D">
        <w:t xml:space="preserve">the </w:t>
      </w:r>
      <w:r w:rsidR="00FD3F5F" w:rsidRPr="004A7F3D">
        <w:t xml:space="preserve">complicated </w:t>
      </w:r>
      <w:r w:rsidR="00145F66" w:rsidRPr="004A7F3D">
        <w:t>negotiations</w:t>
      </w:r>
      <w:r w:rsidR="00FD3F5F" w:rsidRPr="004A7F3D">
        <w:t xml:space="preserve"> of home and cultu</w:t>
      </w:r>
      <w:r w:rsidR="001E415C" w:rsidRPr="004A7F3D">
        <w:t>ral belonging that I explore</w:t>
      </w:r>
      <w:r w:rsidR="00FD3F5F" w:rsidRPr="004A7F3D">
        <w:t xml:space="preserve"> </w:t>
      </w:r>
      <w:r w:rsidR="00C21CBB" w:rsidRPr="004A7F3D">
        <w:t>throughout th</w:t>
      </w:r>
      <w:r w:rsidRPr="004A7F3D">
        <w:t>is</w:t>
      </w:r>
      <w:r w:rsidR="00C21CBB" w:rsidRPr="004A7F3D">
        <w:t xml:space="preserve"> ethnography, </w:t>
      </w:r>
      <w:r w:rsidR="00F912F4" w:rsidRPr="004A7F3D">
        <w:t xml:space="preserve">particularly </w:t>
      </w:r>
      <w:r w:rsidR="00FD3F5F" w:rsidRPr="004A7F3D">
        <w:t xml:space="preserve">in </w:t>
      </w:r>
      <w:r w:rsidR="009B25BC" w:rsidRPr="004A7F3D">
        <w:t xml:space="preserve">the introduction and </w:t>
      </w:r>
      <w:r w:rsidR="00C14D9E" w:rsidRPr="004A7F3D">
        <w:t xml:space="preserve">Part </w:t>
      </w:r>
      <w:r w:rsidR="007B3BC9" w:rsidRPr="004A7F3D">
        <w:t>III</w:t>
      </w:r>
      <w:r w:rsidR="00C14D9E" w:rsidRPr="004A7F3D">
        <w:t>, C</w:t>
      </w:r>
      <w:r w:rsidR="00FD3F5F" w:rsidRPr="004A7F3D">
        <w:t>hapt</w:t>
      </w:r>
      <w:r w:rsidR="00757CD7" w:rsidRPr="004A7F3D">
        <w:t xml:space="preserve">er </w:t>
      </w:r>
      <w:r w:rsidR="00C14D9E" w:rsidRPr="004A7F3D">
        <w:t>2</w:t>
      </w:r>
      <w:r w:rsidRPr="004A7F3D">
        <w:t>.</w:t>
      </w:r>
      <w:r w:rsidR="00757CD7" w:rsidRPr="004A7F3D">
        <w:t xml:space="preserve"> </w:t>
      </w:r>
      <w:r w:rsidR="00145F66" w:rsidRPr="004A7F3D">
        <w:t>Simultaneously, Charlie’s</w:t>
      </w:r>
      <w:r w:rsidR="00FD3F5F" w:rsidRPr="004A7F3D">
        <w:t xml:space="preserve"> </w:t>
      </w:r>
      <w:r w:rsidR="001F1AED" w:rsidRPr="004A7F3D">
        <w:t>a</w:t>
      </w:r>
      <w:r w:rsidR="00E8241F" w:rsidRPr="004A7F3D">
        <w:t>nxiet</w:t>
      </w:r>
      <w:r w:rsidRPr="004A7F3D">
        <w:t>y</w:t>
      </w:r>
      <w:r w:rsidR="00E8241F" w:rsidRPr="004A7F3D">
        <w:t xml:space="preserve"> </w:t>
      </w:r>
      <w:r w:rsidRPr="004A7F3D">
        <w:t>about</w:t>
      </w:r>
      <w:r w:rsidR="001F1AED" w:rsidRPr="004A7F3D">
        <w:t xml:space="preserve"> not fitting in </w:t>
      </w:r>
      <w:r w:rsidRPr="004A7F3D">
        <w:t>is</w:t>
      </w:r>
      <w:r w:rsidR="001F1AED" w:rsidRPr="004A7F3D">
        <w:t xml:space="preserve"> also linked to </w:t>
      </w:r>
      <w:r w:rsidRPr="004A7F3D">
        <w:t xml:space="preserve">the </w:t>
      </w:r>
      <w:r w:rsidR="001F1AED" w:rsidRPr="004A7F3D">
        <w:t xml:space="preserve">fear </w:t>
      </w:r>
      <w:r w:rsidRPr="004A7F3D">
        <w:t>of</w:t>
      </w:r>
      <w:r w:rsidR="00E8241F" w:rsidRPr="004A7F3D">
        <w:t xml:space="preserve"> not being able to share the </w:t>
      </w:r>
      <w:r w:rsidR="00FD3F5F" w:rsidRPr="004A7F3D">
        <w:t>positive expe</w:t>
      </w:r>
      <w:r w:rsidR="0036330B" w:rsidRPr="004A7F3D">
        <w:t>riences of her time in Shanghai:</w:t>
      </w:r>
    </w:p>
    <w:p w14:paraId="49E6DDE5" w14:textId="58A9F13C" w:rsidR="00197ACC" w:rsidRPr="004A7F3D" w:rsidRDefault="00B52712" w:rsidP="00FD3F5F">
      <w:pPr>
        <w:pStyle w:val="Interview"/>
      </w:pPr>
      <w:r w:rsidRPr="004A7F3D">
        <w:t>Charlie</w:t>
      </w:r>
      <w:r w:rsidR="00E8241F" w:rsidRPr="004A7F3D">
        <w:t xml:space="preserve">: </w:t>
      </w:r>
      <w:r w:rsidR="00FB30B1" w:rsidRPr="004A7F3D">
        <w:tab/>
      </w:r>
      <w:r w:rsidR="003F2C54" w:rsidRPr="004A7F3D">
        <w:t xml:space="preserve">But I also heard that sometimes people at university are not really tolerant when you say you come from Shanghai. They think that you want to brag or something. </w:t>
      </w:r>
      <w:proofErr w:type="gramStart"/>
      <w:r w:rsidR="003F2C54" w:rsidRPr="004A7F3D">
        <w:t>That you want to get attention.</w:t>
      </w:r>
      <w:proofErr w:type="gramEnd"/>
      <w:r w:rsidR="003F2C54" w:rsidRPr="004A7F3D">
        <w:t xml:space="preserve"> Antonia, I believe, has experienced this. […]</w:t>
      </w:r>
      <w:r w:rsidR="006767F5" w:rsidRPr="004A7F3D">
        <w:t xml:space="preserve"> She </w:t>
      </w:r>
      <w:r w:rsidR="003F2C54" w:rsidRPr="004A7F3D">
        <w:t xml:space="preserve">described how great Shanghai is, maybe exaggerated a bit, but isn’t it normal that you tell how beautiful the city is and so on? And then there are people who are </w:t>
      </w:r>
      <w:r w:rsidR="006767F5" w:rsidRPr="004A7F3D">
        <w:t>jealous or something. That is unfortunate.</w:t>
      </w:r>
      <w:r w:rsidR="00401D0B" w:rsidRPr="004A7F3D">
        <w:rPr>
          <w:rStyle w:val="Funotenzeichen"/>
        </w:rPr>
        <w:footnoteReference w:id="19"/>
      </w:r>
    </w:p>
    <w:p w14:paraId="6FD005AF" w14:textId="756D7CDF" w:rsidR="0036330B" w:rsidRPr="004A7F3D" w:rsidRDefault="000127F8" w:rsidP="007C5622">
      <w:pPr>
        <w:pStyle w:val="Normal1"/>
        <w:rPr>
          <w:lang w:val="en-US"/>
        </w:rPr>
      </w:pPr>
      <w:r w:rsidRPr="004A7F3D">
        <w:rPr>
          <w:lang w:val="en-US"/>
        </w:rPr>
        <w:t>Nonetheless</w:t>
      </w:r>
      <w:r w:rsidR="0036330B" w:rsidRPr="004A7F3D">
        <w:rPr>
          <w:lang w:val="en-US"/>
        </w:rPr>
        <w:t xml:space="preserve">, </w:t>
      </w:r>
      <w:r w:rsidR="00080508" w:rsidRPr="004A7F3D">
        <w:rPr>
          <w:lang w:val="en-US"/>
        </w:rPr>
        <w:t xml:space="preserve">all these </w:t>
      </w:r>
      <w:r w:rsidR="0036330B" w:rsidRPr="004A7F3D">
        <w:rPr>
          <w:lang w:val="en-US"/>
        </w:rPr>
        <w:t>concerns</w:t>
      </w:r>
      <w:r w:rsidR="00080508" w:rsidRPr="004A7F3D">
        <w:rPr>
          <w:lang w:val="en-US"/>
        </w:rPr>
        <w:t xml:space="preserve"> are accompanied by a sense of anticipation and hope.</w:t>
      </w:r>
    </w:p>
    <w:p w14:paraId="67C71405" w14:textId="4060DB68" w:rsidR="002F69F3" w:rsidRPr="004A7F3D" w:rsidRDefault="00401D0B" w:rsidP="00FF680B">
      <w:pPr>
        <w:pStyle w:val="berschrift4"/>
      </w:pPr>
      <w:bookmarkStart w:id="25" w:name="_Toc301271636"/>
      <w:r w:rsidRPr="004A7F3D">
        <w:t xml:space="preserve">Hopes and </w:t>
      </w:r>
      <w:r w:rsidR="00BD3B55" w:rsidRPr="004A7F3D">
        <w:t>a</w:t>
      </w:r>
      <w:r w:rsidR="00E817A2" w:rsidRPr="004A7F3D">
        <w:t>nticipation</w:t>
      </w:r>
      <w:bookmarkEnd w:id="25"/>
    </w:p>
    <w:p w14:paraId="5B5801FF" w14:textId="390F75D5" w:rsidR="002F69F3" w:rsidRPr="004A7F3D" w:rsidRDefault="00FA18D7" w:rsidP="007C5622">
      <w:pPr>
        <w:pStyle w:val="Normal1"/>
        <w:rPr>
          <w:lang w:val="en-US"/>
        </w:rPr>
      </w:pPr>
      <w:r w:rsidRPr="004A7F3D">
        <w:rPr>
          <w:lang w:val="en-US"/>
        </w:rPr>
        <w:t>While</w:t>
      </w:r>
      <w:r w:rsidR="000C01AD" w:rsidRPr="004A7F3D">
        <w:rPr>
          <w:lang w:val="en-US"/>
        </w:rPr>
        <w:t>,</w:t>
      </w:r>
      <w:r w:rsidRPr="004A7F3D">
        <w:rPr>
          <w:lang w:val="en-US"/>
        </w:rPr>
        <w:t xml:space="preserve"> for some students</w:t>
      </w:r>
      <w:r w:rsidR="000C01AD" w:rsidRPr="004A7F3D">
        <w:rPr>
          <w:lang w:val="en-US"/>
        </w:rPr>
        <w:t>,</w:t>
      </w:r>
      <w:r w:rsidRPr="004A7F3D">
        <w:rPr>
          <w:lang w:val="en-US"/>
        </w:rPr>
        <w:t xml:space="preserve"> leaving Shanghai </w:t>
      </w:r>
      <w:r w:rsidR="000C01AD" w:rsidRPr="004A7F3D">
        <w:rPr>
          <w:lang w:val="en-US"/>
        </w:rPr>
        <w:t xml:space="preserve">brings </w:t>
      </w:r>
      <w:r w:rsidRPr="004A7F3D">
        <w:rPr>
          <w:lang w:val="en-US"/>
        </w:rPr>
        <w:t>with</w:t>
      </w:r>
      <w:r w:rsidR="000C01AD" w:rsidRPr="004A7F3D">
        <w:rPr>
          <w:lang w:val="en-US"/>
        </w:rPr>
        <w:t xml:space="preserve"> it</w:t>
      </w:r>
      <w:r w:rsidRPr="004A7F3D">
        <w:rPr>
          <w:lang w:val="en-US"/>
        </w:rPr>
        <w:t xml:space="preserve"> a greater </w:t>
      </w:r>
      <w:r w:rsidR="000C01AD" w:rsidRPr="004A7F3D">
        <w:rPr>
          <w:lang w:val="en-US"/>
        </w:rPr>
        <w:t xml:space="preserve">physical </w:t>
      </w:r>
      <w:r w:rsidRPr="004A7F3D">
        <w:rPr>
          <w:lang w:val="en-US"/>
        </w:rPr>
        <w:t xml:space="preserve">distance </w:t>
      </w:r>
      <w:r w:rsidR="000C01AD" w:rsidRPr="004A7F3D">
        <w:rPr>
          <w:lang w:val="en-US"/>
        </w:rPr>
        <w:t>from</w:t>
      </w:r>
      <w:r w:rsidRPr="004A7F3D">
        <w:rPr>
          <w:lang w:val="en-US"/>
        </w:rPr>
        <w:t xml:space="preserve"> family, a few teenagers look forward to reconnecting with family</w:t>
      </w:r>
      <w:r w:rsidR="000C01AD" w:rsidRPr="004A7F3D">
        <w:rPr>
          <w:lang w:val="en-US"/>
        </w:rPr>
        <w:t xml:space="preserve"> members “back home</w:t>
      </w:r>
      <w:r w:rsidRPr="004A7F3D">
        <w:rPr>
          <w:lang w:val="en-US"/>
        </w:rPr>
        <w:t>.</w:t>
      </w:r>
      <w:r w:rsidR="000C01AD" w:rsidRPr="004A7F3D">
        <w:rPr>
          <w:lang w:val="en-US"/>
        </w:rPr>
        <w:t>”</w:t>
      </w:r>
    </w:p>
    <w:p w14:paraId="03C2586C" w14:textId="0A98664A" w:rsidR="00401D0B" w:rsidRPr="004A7F3D" w:rsidRDefault="00FF5C97" w:rsidP="008F13DD">
      <w:pPr>
        <w:pStyle w:val="Interview"/>
      </w:pPr>
      <w:r w:rsidRPr="004A7F3D">
        <w:lastRenderedPageBreak/>
        <w:t xml:space="preserve">Olivia: </w:t>
      </w:r>
      <w:r w:rsidR="00FB30B1" w:rsidRPr="004A7F3D">
        <w:tab/>
      </w:r>
      <w:r w:rsidR="00401D0B" w:rsidRPr="004A7F3D">
        <w:t>On the other hand</w:t>
      </w:r>
      <w:r w:rsidR="0075256A" w:rsidRPr="004A7F3D">
        <w:t>,</w:t>
      </w:r>
      <w:r w:rsidR="00401D0B" w:rsidRPr="004A7F3D">
        <w:t xml:space="preserve"> I am really happy. I like changes. I like to </w:t>
      </w:r>
      <w:r w:rsidR="000C01AD" w:rsidRPr="004A7F3D">
        <w:t xml:space="preserve">get to know </w:t>
      </w:r>
      <w:r w:rsidR="00401D0B" w:rsidRPr="004A7F3D">
        <w:t>new people, new cultures, new cities</w:t>
      </w:r>
      <w:r w:rsidR="000C01AD" w:rsidRPr="004A7F3D">
        <w:t>;</w:t>
      </w:r>
      <w:r w:rsidR="00401D0B" w:rsidRPr="004A7F3D">
        <w:t xml:space="preserve"> that’s what I’m looking forward to</w:t>
      </w:r>
      <w:r w:rsidR="000C01AD" w:rsidRPr="004A7F3D">
        <w:t xml:space="preserve"> very much</w:t>
      </w:r>
      <w:r w:rsidR="00401D0B" w:rsidRPr="004A7F3D">
        <w:t>. I only know Belgium from holidays and having been there repeatedly for two months</w:t>
      </w:r>
      <w:r w:rsidR="000C01AD" w:rsidRPr="004A7F3D">
        <w:t>,</w:t>
      </w:r>
      <w:r w:rsidR="00401D0B" w:rsidRPr="004A7F3D">
        <w:t xml:space="preserve"> and also the first seven years of my life. I think I will</w:t>
      </w:r>
      <w:r w:rsidR="0075256A" w:rsidRPr="004A7F3D">
        <w:t xml:space="preserve"> get to know Belgium anew. </w:t>
      </w:r>
      <w:r w:rsidR="000C01AD" w:rsidRPr="004A7F3D">
        <w:t xml:space="preserve">So </w:t>
      </w:r>
      <w:r w:rsidR="0075256A" w:rsidRPr="004A7F3D">
        <w:t xml:space="preserve">I’m very much looking forward to it. </w:t>
      </w:r>
      <w:proofErr w:type="gramStart"/>
      <w:r w:rsidR="0075256A" w:rsidRPr="004A7F3D">
        <w:t>New people.</w:t>
      </w:r>
      <w:proofErr w:type="gramEnd"/>
      <w:r w:rsidR="0075256A" w:rsidRPr="004A7F3D">
        <w:t xml:space="preserve"> I’m also moving closer to my family. I will see my grandparents more often, which makes them really happy, I think. They miss us a lot, I believe.</w:t>
      </w:r>
      <w:r w:rsidR="0075256A" w:rsidRPr="004A7F3D">
        <w:rPr>
          <w:rStyle w:val="Funotenzeichen"/>
        </w:rPr>
        <w:footnoteReference w:id="20"/>
      </w:r>
    </w:p>
    <w:p w14:paraId="267809D1" w14:textId="63FA8465" w:rsidR="003C511F" w:rsidRPr="004A7F3D" w:rsidRDefault="00FA18D7" w:rsidP="007C5622">
      <w:pPr>
        <w:pStyle w:val="Normal1"/>
        <w:rPr>
          <w:lang w:val="en-US"/>
        </w:rPr>
      </w:pPr>
      <w:r w:rsidRPr="004A7F3D">
        <w:rPr>
          <w:lang w:val="en-US"/>
        </w:rPr>
        <w:t xml:space="preserve">Olivia’s anticipation </w:t>
      </w:r>
      <w:r w:rsidR="000C01AD" w:rsidRPr="004A7F3D">
        <w:rPr>
          <w:lang w:val="en-US"/>
        </w:rPr>
        <w:t>lies in</w:t>
      </w:r>
      <w:r w:rsidRPr="004A7F3D">
        <w:rPr>
          <w:lang w:val="en-US"/>
        </w:rPr>
        <w:t xml:space="preserve"> </w:t>
      </w:r>
      <w:r w:rsidR="003E5748" w:rsidRPr="004A7F3D">
        <w:rPr>
          <w:lang w:val="en-US"/>
        </w:rPr>
        <w:t>rediscovering</w:t>
      </w:r>
      <w:r w:rsidRPr="004A7F3D">
        <w:rPr>
          <w:lang w:val="en-US"/>
        </w:rPr>
        <w:t xml:space="preserve"> Belgium</w:t>
      </w:r>
      <w:r w:rsidR="003E5748" w:rsidRPr="004A7F3D">
        <w:rPr>
          <w:lang w:val="en-US"/>
        </w:rPr>
        <w:t>,</w:t>
      </w:r>
      <w:r w:rsidRPr="004A7F3D">
        <w:rPr>
          <w:lang w:val="en-US"/>
        </w:rPr>
        <w:t xml:space="preserve"> re-establish</w:t>
      </w:r>
      <w:r w:rsidR="000C01AD" w:rsidRPr="004A7F3D">
        <w:rPr>
          <w:lang w:val="en-US"/>
        </w:rPr>
        <w:t>ing</w:t>
      </w:r>
      <w:r w:rsidRPr="004A7F3D">
        <w:rPr>
          <w:lang w:val="en-US"/>
        </w:rPr>
        <w:t xml:space="preserve"> old ties</w:t>
      </w:r>
      <w:r w:rsidR="003E5748" w:rsidRPr="004A7F3D">
        <w:rPr>
          <w:lang w:val="en-US"/>
        </w:rPr>
        <w:t>,</w:t>
      </w:r>
      <w:r w:rsidRPr="004A7F3D">
        <w:rPr>
          <w:lang w:val="en-US"/>
        </w:rPr>
        <w:t xml:space="preserve"> and mak</w:t>
      </w:r>
      <w:r w:rsidR="000C01AD" w:rsidRPr="004A7F3D">
        <w:rPr>
          <w:lang w:val="en-US"/>
        </w:rPr>
        <w:t>ing</w:t>
      </w:r>
      <w:r w:rsidRPr="004A7F3D">
        <w:rPr>
          <w:lang w:val="en-US"/>
        </w:rPr>
        <w:t xml:space="preserve"> new friends. Peter similarly hopes to find new </w:t>
      </w:r>
      <w:r w:rsidR="00BD4CDC" w:rsidRPr="004A7F3D">
        <w:rPr>
          <w:lang w:val="en-US"/>
        </w:rPr>
        <w:t xml:space="preserve">contacts and to explore student life </w:t>
      </w:r>
      <w:r w:rsidRPr="004A7F3D">
        <w:rPr>
          <w:lang w:val="en-US"/>
        </w:rPr>
        <w:t xml:space="preserve">in his future university town. </w:t>
      </w:r>
      <w:r w:rsidR="00CE1DCD" w:rsidRPr="004A7F3D">
        <w:rPr>
          <w:lang w:val="en-US"/>
        </w:rPr>
        <w:t>S</w:t>
      </w:r>
      <w:r w:rsidR="008F13DD" w:rsidRPr="004A7F3D">
        <w:rPr>
          <w:lang w:val="en-US"/>
        </w:rPr>
        <w:t>itting outside in the Frenc</w:t>
      </w:r>
      <w:r w:rsidR="00CE1DCD" w:rsidRPr="004A7F3D">
        <w:rPr>
          <w:lang w:val="en-US"/>
        </w:rPr>
        <w:t>h Café, eating sandwiches, he</w:t>
      </w:r>
      <w:r w:rsidR="008F13DD" w:rsidRPr="004A7F3D">
        <w:rPr>
          <w:lang w:val="en-US"/>
        </w:rPr>
        <w:t xml:space="preserve"> an</w:t>
      </w:r>
      <w:r w:rsidRPr="004A7F3D">
        <w:rPr>
          <w:lang w:val="en-US"/>
        </w:rPr>
        <w:t>swers my question about what he</w:t>
      </w:r>
      <w:r w:rsidR="008F13DD" w:rsidRPr="004A7F3D">
        <w:rPr>
          <w:lang w:val="en-US"/>
        </w:rPr>
        <w:t xml:space="preserve"> looks forward to </w:t>
      </w:r>
      <w:r w:rsidR="00080508" w:rsidRPr="004A7F3D">
        <w:rPr>
          <w:lang w:val="en-US"/>
        </w:rPr>
        <w:t xml:space="preserve">the </w:t>
      </w:r>
      <w:r w:rsidR="008F13DD" w:rsidRPr="004A7F3D">
        <w:rPr>
          <w:lang w:val="en-US"/>
        </w:rPr>
        <w:t>most very pragmatically:</w:t>
      </w:r>
    </w:p>
    <w:p w14:paraId="04279E96" w14:textId="1398D00B" w:rsidR="008F13DD" w:rsidRPr="004A7F3D" w:rsidRDefault="00800C95" w:rsidP="00003031">
      <w:pPr>
        <w:pStyle w:val="Interview"/>
      </w:pPr>
      <w:r w:rsidRPr="004A7F3D">
        <w:t xml:space="preserve">Peter: </w:t>
      </w:r>
      <w:r w:rsidR="00FB30B1" w:rsidRPr="004A7F3D">
        <w:tab/>
      </w:r>
      <w:r w:rsidR="008F13DD" w:rsidRPr="004A7F3D">
        <w:t xml:space="preserve">Well, </w:t>
      </w:r>
      <w:r w:rsidR="009A7146" w:rsidRPr="004A7F3D">
        <w:t>for the short term</w:t>
      </w:r>
      <w:r w:rsidR="000C01AD" w:rsidRPr="004A7F3D">
        <w:t>,</w:t>
      </w:r>
      <w:r w:rsidR="009A7146" w:rsidRPr="004A7F3D">
        <w:t xml:space="preserve"> to a fridge full of </w:t>
      </w:r>
      <w:proofErr w:type="spellStart"/>
      <w:r w:rsidR="009A7146" w:rsidRPr="004A7F3D">
        <w:t>Edeka</w:t>
      </w:r>
      <w:proofErr w:type="spellEnd"/>
      <w:r w:rsidR="009A7146" w:rsidRPr="004A7F3D">
        <w:t xml:space="preserve"> [German supermarket chain] items. </w:t>
      </w:r>
      <w:proofErr w:type="gramStart"/>
      <w:r w:rsidR="009A7146" w:rsidRPr="004A7F3D">
        <w:t>For the fairly long term</w:t>
      </w:r>
      <w:r w:rsidR="000C01AD" w:rsidRPr="004A7F3D">
        <w:t>,</w:t>
      </w:r>
      <w:r w:rsidR="009A7146" w:rsidRPr="004A7F3D">
        <w:t xml:space="preserve"> I also [look forward], as I said, to the city and what will come.</w:t>
      </w:r>
      <w:proofErr w:type="gramEnd"/>
      <w:r w:rsidR="009A7146" w:rsidRPr="004A7F3D">
        <w:t xml:space="preserve"> Because </w:t>
      </w:r>
      <w:r w:rsidR="00080508" w:rsidRPr="004A7F3D">
        <w:t xml:space="preserve">it’s mad how much </w:t>
      </w:r>
      <w:r w:rsidR="009A7146" w:rsidRPr="004A7F3D">
        <w:t xml:space="preserve">there is </w:t>
      </w:r>
      <w:r w:rsidR="00080508" w:rsidRPr="004A7F3D">
        <w:t>coming my way</w:t>
      </w:r>
      <w:r w:rsidR="009A7146" w:rsidRPr="004A7F3D">
        <w:t xml:space="preserve">. I hope to make friends in [the city] and to </w:t>
      </w:r>
      <w:r w:rsidR="000C01AD" w:rsidRPr="004A7F3D">
        <w:t>be</w:t>
      </w:r>
      <w:r w:rsidR="009A7146" w:rsidRPr="004A7F3D">
        <w:t xml:space="preserve"> accepted </w:t>
      </w:r>
      <w:r w:rsidR="00080508" w:rsidRPr="004A7F3D">
        <w:t>by the</w:t>
      </w:r>
      <w:r w:rsidR="009A7146" w:rsidRPr="004A7F3D">
        <w:t xml:space="preserve"> university. </w:t>
      </w:r>
      <w:proofErr w:type="gramStart"/>
      <w:r w:rsidR="009A7146" w:rsidRPr="004A7F3D">
        <w:t xml:space="preserve">That all this </w:t>
      </w:r>
      <w:r w:rsidR="000C01AD" w:rsidRPr="004A7F3D">
        <w:t>will halfway work out</w:t>
      </w:r>
      <w:r w:rsidR="009A7146" w:rsidRPr="004A7F3D">
        <w:t>.</w:t>
      </w:r>
      <w:proofErr w:type="gramEnd"/>
      <w:r w:rsidR="009A7146" w:rsidRPr="004A7F3D">
        <w:t xml:space="preserve"> And that’s the </w:t>
      </w:r>
      <w:r w:rsidR="00163FC9" w:rsidRPr="004A7F3D">
        <w:t xml:space="preserve">greatest </w:t>
      </w:r>
      <w:r w:rsidR="009A7146" w:rsidRPr="004A7F3D">
        <w:t>happiness I hope to find</w:t>
      </w:r>
      <w:r w:rsidR="00080508" w:rsidRPr="004A7F3D">
        <w:t xml:space="preserve"> right</w:t>
      </w:r>
      <w:r w:rsidR="009A7146" w:rsidRPr="004A7F3D">
        <w:t xml:space="preserve"> now.</w:t>
      </w:r>
      <w:r w:rsidR="00003031" w:rsidRPr="004A7F3D">
        <w:rPr>
          <w:rStyle w:val="Funotenzeichen"/>
        </w:rPr>
        <w:footnoteReference w:id="21"/>
      </w:r>
    </w:p>
    <w:p w14:paraId="18C10752" w14:textId="31764255" w:rsidR="00CE1DCD" w:rsidRPr="004A7F3D" w:rsidRDefault="00CE1DCD" w:rsidP="002533AB">
      <w:pPr>
        <w:pStyle w:val="Normal10"/>
      </w:pPr>
      <w:r w:rsidRPr="004A7F3D">
        <w:t xml:space="preserve">Moving on </w:t>
      </w:r>
      <w:r w:rsidR="00BD4CDC" w:rsidRPr="004A7F3D">
        <w:t>offers</w:t>
      </w:r>
      <w:r w:rsidRPr="004A7F3D">
        <w:t xml:space="preserve"> the </w:t>
      </w:r>
      <w:r w:rsidR="00163FC9" w:rsidRPr="004A7F3D">
        <w:t>opportunity to</w:t>
      </w:r>
      <w:r w:rsidRPr="004A7F3D">
        <w:t xml:space="preserve"> indulg</w:t>
      </w:r>
      <w:r w:rsidR="00163FC9" w:rsidRPr="004A7F3D">
        <w:t>e</w:t>
      </w:r>
      <w:r w:rsidRPr="004A7F3D">
        <w:t xml:space="preserve"> in things that </w:t>
      </w:r>
      <w:r w:rsidR="00163FC9" w:rsidRPr="004A7F3D">
        <w:t>were</w:t>
      </w:r>
      <w:r w:rsidRPr="004A7F3D">
        <w:t xml:space="preserve"> missed in Shanghai</w:t>
      </w:r>
      <w:r w:rsidR="00163FC9" w:rsidRPr="004A7F3D">
        <w:t xml:space="preserve">, </w:t>
      </w:r>
      <w:r w:rsidRPr="004A7F3D">
        <w:t xml:space="preserve">as Peter’s </w:t>
      </w:r>
      <w:r w:rsidR="003E5748" w:rsidRPr="004A7F3D">
        <w:t xml:space="preserve">mention of </w:t>
      </w:r>
      <w:r w:rsidRPr="004A7F3D">
        <w:t>German groceries illustrates</w:t>
      </w:r>
      <w:r w:rsidR="00387E18" w:rsidRPr="004A7F3D">
        <w:t>; it</w:t>
      </w:r>
      <w:r w:rsidR="004C51E6" w:rsidRPr="004A7F3D">
        <w:t xml:space="preserve"> is </w:t>
      </w:r>
      <w:r w:rsidR="00FA2FF5" w:rsidRPr="004A7F3D">
        <w:t xml:space="preserve">also </w:t>
      </w:r>
      <w:r w:rsidR="004C51E6" w:rsidRPr="004A7F3D">
        <w:t>connected to ending</w:t>
      </w:r>
      <w:r w:rsidR="000127F8" w:rsidRPr="004A7F3D">
        <w:t xml:space="preserve"> what Van </w:t>
      </w:r>
      <w:proofErr w:type="spellStart"/>
      <w:r w:rsidR="000127F8" w:rsidRPr="004A7F3D">
        <w:t>Gennep</w:t>
      </w:r>
      <w:proofErr w:type="spellEnd"/>
      <w:r w:rsidR="000127F8" w:rsidRPr="004A7F3D">
        <w:t xml:space="preserve"> </w:t>
      </w:r>
      <w:r w:rsidR="000127F8" w:rsidRPr="004A7F3D">
        <w:fldChar w:fldCharType="begin"/>
      </w:r>
      <w:r w:rsidR="0041428A" w:rsidRPr="004A7F3D">
        <w:instrText>ADDIN</w:instrText>
      </w:r>
      <w:r w:rsidR="00627C40" w:rsidRPr="004A7F3D">
        <w:instrText xml:space="preserve"> </w:instrText>
      </w:r>
      <w:r w:rsidR="008F5717" w:rsidRPr="004A7F3D">
        <w:instrText>ADDIN</w:instrText>
      </w:r>
      <w:r w:rsidR="00627C40" w:rsidRPr="004A7F3D">
        <w:instrText xml:space="preserve"> ZOTERO_ITEM {"citationID":"wNDhqgHc","properties":{"formattedCitation":"(yyy1960zzz1992)","plainCitation":"(yyy1960zzz1992)"},"citationItems":[{"id":1564,"uris":["http://zotero.org/users/401864/items/WMGAUF9H"],"uri":["http://zotero.org/users/401864/items/WMGAUF9H"],"suppress-author":true}]} </w:instrText>
      </w:r>
      <w:r w:rsidR="000127F8" w:rsidRPr="004A7F3D">
        <w:fldChar w:fldCharType="separate"/>
      </w:r>
      <w:r w:rsidR="00627C40" w:rsidRPr="004A7F3D">
        <w:rPr>
          <w:noProof/>
        </w:rPr>
        <w:t>(</w:t>
      </w:r>
      <w:r w:rsidR="00AD057B" w:rsidRPr="004A7F3D">
        <w:rPr>
          <w:noProof/>
        </w:rPr>
        <w:t>[</w:t>
      </w:r>
      <w:r w:rsidR="00627C40" w:rsidRPr="004A7F3D">
        <w:rPr>
          <w:noProof/>
        </w:rPr>
        <w:t>1960</w:t>
      </w:r>
      <w:r w:rsidR="00AD057B" w:rsidRPr="004A7F3D">
        <w:rPr>
          <w:noProof/>
        </w:rPr>
        <w:t>]</w:t>
      </w:r>
      <w:r w:rsidR="00627C40" w:rsidRPr="004A7F3D">
        <w:rPr>
          <w:noProof/>
        </w:rPr>
        <w:t>1992)</w:t>
      </w:r>
      <w:r w:rsidR="000127F8" w:rsidRPr="004A7F3D">
        <w:fldChar w:fldCharType="end"/>
      </w:r>
      <w:r w:rsidR="000127F8" w:rsidRPr="004A7F3D">
        <w:t xml:space="preserve"> described as </w:t>
      </w:r>
      <w:r w:rsidR="00163FC9" w:rsidRPr="004A7F3D">
        <w:t>“</w:t>
      </w:r>
      <w:r w:rsidR="000127F8" w:rsidRPr="004A7F3D">
        <w:t>the</w:t>
      </w:r>
      <w:r w:rsidR="00FA2FF5" w:rsidRPr="004A7F3D">
        <w:t xml:space="preserve"> liminal phase</w:t>
      </w:r>
      <w:r w:rsidR="004C51E6" w:rsidRPr="004A7F3D">
        <w:t>,</w:t>
      </w:r>
      <w:r w:rsidR="00163FC9" w:rsidRPr="004A7F3D">
        <w:t>”</w:t>
      </w:r>
      <w:r w:rsidR="004C51E6" w:rsidRPr="004A7F3D">
        <w:t xml:space="preserve"> and to be</w:t>
      </w:r>
      <w:r w:rsidR="00163FC9" w:rsidRPr="004A7F3D">
        <w:t>ing</w:t>
      </w:r>
      <w:r w:rsidR="004C51E6" w:rsidRPr="004A7F3D">
        <w:t xml:space="preserve"> in</w:t>
      </w:r>
      <w:r w:rsidR="00163FC9" w:rsidRPr="004A7F3D">
        <w:t>tegrated</w:t>
      </w:r>
      <w:r w:rsidR="004C51E6" w:rsidRPr="004A7F3D">
        <w:t xml:space="preserve"> into a new social world</w:t>
      </w:r>
      <w:r w:rsidR="00163FC9" w:rsidRPr="004A7F3D">
        <w:t>—for</w:t>
      </w:r>
      <w:r w:rsidR="004C51E6" w:rsidRPr="004A7F3D">
        <w:t xml:space="preserve"> Peter</w:t>
      </w:r>
      <w:r w:rsidR="00163FC9" w:rsidRPr="004A7F3D">
        <w:t>,</w:t>
      </w:r>
      <w:r w:rsidR="004C51E6" w:rsidRPr="004A7F3D">
        <w:t xml:space="preserve"> </w:t>
      </w:r>
      <w:r w:rsidR="00163FC9" w:rsidRPr="004A7F3D">
        <w:t xml:space="preserve">this process is associated with making </w:t>
      </w:r>
      <w:r w:rsidR="004C51E6" w:rsidRPr="004A7F3D">
        <w:t xml:space="preserve">new friends and getting accepted </w:t>
      </w:r>
      <w:r w:rsidR="00080508" w:rsidRPr="004A7F3D">
        <w:t xml:space="preserve">by the </w:t>
      </w:r>
      <w:r w:rsidR="004C51E6" w:rsidRPr="004A7F3D">
        <w:t>university</w:t>
      </w:r>
      <w:r w:rsidR="00080508" w:rsidRPr="004A7F3D">
        <w:t xml:space="preserve"> he has applied </w:t>
      </w:r>
      <w:r w:rsidR="00BB5E3B" w:rsidRPr="004A7F3D">
        <w:t>to</w:t>
      </w:r>
      <w:r w:rsidR="004C51E6" w:rsidRPr="004A7F3D">
        <w:t>.</w:t>
      </w:r>
      <w:r w:rsidR="000127F8" w:rsidRPr="004A7F3D">
        <w:t xml:space="preserve"> Peter is aware that this is a process and hopes that</w:t>
      </w:r>
      <w:r w:rsidR="00163FC9" w:rsidRPr="004A7F3D">
        <w:t>,</w:t>
      </w:r>
      <w:r w:rsidR="000127F8" w:rsidRPr="004A7F3D">
        <w:t xml:space="preserve"> over time</w:t>
      </w:r>
      <w:r w:rsidR="00163FC9" w:rsidRPr="004A7F3D">
        <w:t>,</w:t>
      </w:r>
      <w:r w:rsidR="000127F8" w:rsidRPr="004A7F3D">
        <w:t xml:space="preserve"> “this will </w:t>
      </w:r>
      <w:r w:rsidR="00163FC9" w:rsidRPr="004A7F3D">
        <w:t xml:space="preserve">halfway </w:t>
      </w:r>
      <w:r w:rsidR="000127F8" w:rsidRPr="004A7F3D">
        <w:t>work out</w:t>
      </w:r>
      <w:r w:rsidR="001158F4" w:rsidRPr="004A7F3D">
        <w:t>.”</w:t>
      </w:r>
    </w:p>
    <w:p w14:paraId="3AF2D48A" w14:textId="05FDBCE9" w:rsidR="00800C95" w:rsidRPr="004A7F3D" w:rsidRDefault="00CE1DCD" w:rsidP="002533AB">
      <w:pPr>
        <w:pStyle w:val="Normal10"/>
      </w:pPr>
      <w:r w:rsidRPr="004A7F3D">
        <w:t>Moving on is</w:t>
      </w:r>
      <w:r w:rsidR="00163FC9" w:rsidRPr="004A7F3D">
        <w:t xml:space="preserve"> therefore</w:t>
      </w:r>
      <w:r w:rsidRPr="004A7F3D">
        <w:t xml:space="preserve"> a</w:t>
      </w:r>
      <w:r w:rsidR="00163FC9" w:rsidRPr="004A7F3D">
        <w:t>ssociated with a</w:t>
      </w:r>
      <w:r w:rsidRPr="004A7F3D">
        <w:t xml:space="preserve"> mixture of reconnecting </w:t>
      </w:r>
      <w:r w:rsidR="00163FC9" w:rsidRPr="004A7F3D">
        <w:t>with</w:t>
      </w:r>
      <w:r w:rsidRPr="004A7F3D">
        <w:t xml:space="preserve"> old memories, places</w:t>
      </w:r>
      <w:r w:rsidR="00FA2FF5" w:rsidRPr="004A7F3D">
        <w:t>,</w:t>
      </w:r>
      <w:r w:rsidRPr="004A7F3D">
        <w:t xml:space="preserve"> and people</w:t>
      </w:r>
      <w:r w:rsidR="00163FC9" w:rsidRPr="004A7F3D">
        <w:t xml:space="preserve">, as well as an </w:t>
      </w:r>
      <w:r w:rsidRPr="004A7F3D">
        <w:t>opportunit</w:t>
      </w:r>
      <w:r w:rsidR="00163FC9" w:rsidRPr="004A7F3D">
        <w:t>y</w:t>
      </w:r>
      <w:r w:rsidRPr="004A7F3D">
        <w:t xml:space="preserve"> to </w:t>
      </w:r>
      <w:r w:rsidR="00163FC9" w:rsidRPr="004A7F3D">
        <w:t>make</w:t>
      </w:r>
      <w:r w:rsidRPr="004A7F3D">
        <w:t xml:space="preserve"> new friends and walk new paths</w:t>
      </w:r>
      <w:r w:rsidR="00163FC9" w:rsidRPr="004A7F3D">
        <w:t>, either</w:t>
      </w:r>
      <w:r w:rsidR="00163FC9" w:rsidRPr="004A7F3D">
        <w:rPr>
          <w:rFonts w:cs="Arial"/>
        </w:rPr>
        <w:t xml:space="preserve"> alone </w:t>
      </w:r>
      <w:r w:rsidRPr="004A7F3D">
        <w:t>for the first time</w:t>
      </w:r>
      <w:r w:rsidR="00163FC9" w:rsidRPr="004A7F3D">
        <w:t xml:space="preserve">, or </w:t>
      </w:r>
      <w:r w:rsidRPr="004A7F3D">
        <w:t xml:space="preserve">with the help of friends and family. Antonia also sees </w:t>
      </w:r>
      <w:r w:rsidR="00163FC9" w:rsidRPr="004A7F3D">
        <w:t xml:space="preserve">her upcoming </w:t>
      </w:r>
      <w:r w:rsidRPr="004A7F3D">
        <w:t xml:space="preserve">move </w:t>
      </w:r>
      <w:r w:rsidR="00080508" w:rsidRPr="004A7F3D">
        <w:t xml:space="preserve">as </w:t>
      </w:r>
      <w:r w:rsidRPr="004A7F3D">
        <w:t>a way to escape from the sometimes restricti</w:t>
      </w:r>
      <w:r w:rsidR="00163FC9" w:rsidRPr="004A7F3D">
        <w:t>ve</w:t>
      </w:r>
      <w:r w:rsidRPr="004A7F3D">
        <w:t xml:space="preserve"> expatriate bubble:</w:t>
      </w:r>
    </w:p>
    <w:p w14:paraId="0EDBF72D" w14:textId="0DC7D7D3" w:rsidR="00A654DA" w:rsidRPr="004A7F3D" w:rsidRDefault="00197ACC" w:rsidP="00A654DA">
      <w:pPr>
        <w:pStyle w:val="Interview"/>
        <w:rPr>
          <w:rStyle w:val="InterviewChar"/>
        </w:rPr>
      </w:pPr>
      <w:bookmarkStart w:id="26" w:name="_Toc218917211"/>
      <w:r w:rsidRPr="004A7F3D">
        <w:t xml:space="preserve">Antonia: </w:t>
      </w:r>
      <w:r w:rsidR="00FB30B1" w:rsidRPr="004A7F3D">
        <w:tab/>
      </w:r>
      <w:r w:rsidR="007652B4" w:rsidRPr="004A7F3D">
        <w:t>Somehow</w:t>
      </w:r>
      <w:r w:rsidR="00163FC9" w:rsidRPr="004A7F3D">
        <w:t>,</w:t>
      </w:r>
      <w:r w:rsidR="007652B4" w:rsidRPr="004A7F3D">
        <w:t xml:space="preserve"> the time has come to get away, not only from school, </w:t>
      </w:r>
      <w:r w:rsidR="00163FC9" w:rsidRPr="004A7F3D">
        <w:t xml:space="preserve">but </w:t>
      </w:r>
      <w:r w:rsidR="007652B4" w:rsidRPr="004A7F3D">
        <w:t xml:space="preserve">also from home, from everything, from </w:t>
      </w:r>
      <w:r w:rsidR="000127F8" w:rsidRPr="004A7F3D">
        <w:t>all the people. It is time some</w:t>
      </w:r>
      <w:r w:rsidR="007652B4" w:rsidRPr="004A7F3D">
        <w:t>how to go away. It feels really great.</w:t>
      </w:r>
      <w:r w:rsidR="007652B4" w:rsidRPr="004A7F3D">
        <w:rPr>
          <w:rStyle w:val="Funotenzeichen"/>
        </w:rPr>
        <w:footnoteReference w:id="22"/>
      </w:r>
      <w:bookmarkStart w:id="27" w:name="_Toc219351384"/>
    </w:p>
    <w:p w14:paraId="0C7026A4" w14:textId="5312C97C" w:rsidR="001F1AED" w:rsidRPr="004A7F3D" w:rsidRDefault="00BD3B55" w:rsidP="00BD3B55">
      <w:pPr>
        <w:pStyle w:val="berschrift3"/>
        <w:numPr>
          <w:ilvl w:val="0"/>
          <w:numId w:val="0"/>
        </w:numPr>
        <w:rPr>
          <w:rFonts w:ascii="Times" w:eastAsia="SimSun" w:hAnsi="Times" w:cs="Times"/>
          <w:sz w:val="28"/>
        </w:rPr>
      </w:pPr>
      <w:bookmarkStart w:id="28" w:name="_Toc301271637"/>
      <w:r w:rsidRPr="004A7F3D">
        <w:rPr>
          <w:sz w:val="28"/>
        </w:rPr>
        <w:lastRenderedPageBreak/>
        <w:t xml:space="preserve">1.4. </w:t>
      </w:r>
      <w:r w:rsidR="00227005">
        <w:rPr>
          <w:sz w:val="28"/>
        </w:rPr>
        <w:t xml:space="preserve">Reflections on </w:t>
      </w:r>
      <w:r w:rsidR="005427B2">
        <w:rPr>
          <w:sz w:val="28"/>
        </w:rPr>
        <w:t xml:space="preserve">leaving Shanghai and </w:t>
      </w:r>
      <w:r w:rsidR="00163FC9" w:rsidRPr="004A7F3D">
        <w:rPr>
          <w:sz w:val="28"/>
        </w:rPr>
        <w:t>what lies ahead</w:t>
      </w:r>
      <w:bookmarkEnd w:id="27"/>
      <w:bookmarkEnd w:id="28"/>
    </w:p>
    <w:p w14:paraId="5939730D" w14:textId="28145D4D" w:rsidR="0029169F" w:rsidRPr="004A7F3D" w:rsidRDefault="00163FC9" w:rsidP="002533AB">
      <w:pPr>
        <w:pStyle w:val="Normal10"/>
        <w:rPr>
          <w:rFonts w:eastAsia="SimSun"/>
        </w:rPr>
      </w:pPr>
      <w:r w:rsidRPr="004A7F3D">
        <w:rPr>
          <w:rFonts w:eastAsia="SimSun"/>
        </w:rPr>
        <w:t>All t</w:t>
      </w:r>
      <w:r w:rsidR="001F1AED" w:rsidRPr="004A7F3D">
        <w:rPr>
          <w:rFonts w:eastAsia="SimSun"/>
        </w:rPr>
        <w:t xml:space="preserve">he students </w:t>
      </w:r>
      <w:r w:rsidRPr="004A7F3D">
        <w:rPr>
          <w:rFonts w:eastAsia="SimSun"/>
        </w:rPr>
        <w:t xml:space="preserve">featured in this work </w:t>
      </w:r>
      <w:r w:rsidR="0029169F" w:rsidRPr="004A7F3D">
        <w:rPr>
          <w:rFonts w:eastAsia="SimSun"/>
        </w:rPr>
        <w:t>see the</w:t>
      </w:r>
      <w:r w:rsidRPr="004A7F3D">
        <w:rPr>
          <w:rFonts w:eastAsia="SimSun"/>
        </w:rPr>
        <w:t>ir</w:t>
      </w:r>
      <w:r w:rsidR="0029169F" w:rsidRPr="004A7F3D">
        <w:rPr>
          <w:rFonts w:eastAsia="SimSun"/>
        </w:rPr>
        <w:t xml:space="preserve"> move</w:t>
      </w:r>
      <w:r w:rsidRPr="004A7F3D">
        <w:rPr>
          <w:rFonts w:eastAsia="SimSun"/>
        </w:rPr>
        <w:t xml:space="preserve"> away</w:t>
      </w:r>
      <w:r w:rsidR="0029169F" w:rsidRPr="004A7F3D">
        <w:rPr>
          <w:rFonts w:eastAsia="SimSun"/>
        </w:rPr>
        <w:t xml:space="preserve"> from Shanghai as a crucial point in their lives and </w:t>
      </w:r>
      <w:r w:rsidR="00F16E7D" w:rsidRPr="004A7F3D">
        <w:rPr>
          <w:rFonts w:eastAsia="SimSun"/>
        </w:rPr>
        <w:t xml:space="preserve">as </w:t>
      </w:r>
      <w:r w:rsidRPr="004A7F3D">
        <w:rPr>
          <w:rFonts w:eastAsia="SimSun"/>
        </w:rPr>
        <w:t>the</w:t>
      </w:r>
      <w:r w:rsidR="0029169F" w:rsidRPr="004A7F3D">
        <w:rPr>
          <w:rFonts w:eastAsia="SimSun"/>
        </w:rPr>
        <w:t xml:space="preserve"> end</w:t>
      </w:r>
      <w:r w:rsidRPr="004A7F3D">
        <w:rPr>
          <w:rFonts w:eastAsia="SimSun"/>
        </w:rPr>
        <w:t xml:space="preserve"> of</w:t>
      </w:r>
      <w:r w:rsidR="0029169F" w:rsidRPr="004A7F3D">
        <w:rPr>
          <w:rFonts w:eastAsia="SimSun"/>
        </w:rPr>
        <w:t xml:space="preserve"> a</w:t>
      </w:r>
      <w:r w:rsidR="00176C75" w:rsidRPr="004A7F3D">
        <w:rPr>
          <w:rFonts w:eastAsia="SimSun"/>
        </w:rPr>
        <w:t xml:space="preserve">n important </w:t>
      </w:r>
      <w:r w:rsidR="0029169F" w:rsidRPr="004A7F3D">
        <w:rPr>
          <w:rFonts w:eastAsia="SimSun"/>
        </w:rPr>
        <w:t>phase.</w:t>
      </w:r>
      <w:r w:rsidR="00F44A4E" w:rsidRPr="004A7F3D">
        <w:rPr>
          <w:rFonts w:eastAsia="SimSun"/>
        </w:rPr>
        <w:t xml:space="preserve"> </w:t>
      </w:r>
      <w:r w:rsidRPr="004A7F3D">
        <w:rPr>
          <w:rFonts w:eastAsia="SimSun"/>
        </w:rPr>
        <w:t xml:space="preserve">Because </w:t>
      </w:r>
      <w:r w:rsidR="00176C75" w:rsidRPr="004A7F3D">
        <w:rPr>
          <w:rFonts w:eastAsia="SimSun"/>
        </w:rPr>
        <w:t xml:space="preserve">leaving </w:t>
      </w:r>
      <w:r w:rsidR="0015692D" w:rsidRPr="004A7F3D">
        <w:rPr>
          <w:rFonts w:eastAsia="SimSun"/>
        </w:rPr>
        <w:t>Shanghai is related to their graduation from high school, t</w:t>
      </w:r>
      <w:r w:rsidR="00F44A4E" w:rsidRPr="004A7F3D">
        <w:rPr>
          <w:rFonts w:eastAsia="SimSun"/>
        </w:rPr>
        <w:t xml:space="preserve">hey have to make </w:t>
      </w:r>
      <w:r w:rsidRPr="004A7F3D">
        <w:rPr>
          <w:rFonts w:eastAsia="SimSun"/>
        </w:rPr>
        <w:t xml:space="preserve">numerous </w:t>
      </w:r>
      <w:r w:rsidR="00F44A4E" w:rsidRPr="004A7F3D">
        <w:rPr>
          <w:rFonts w:eastAsia="SimSun"/>
        </w:rPr>
        <w:t xml:space="preserve">decisions </w:t>
      </w:r>
      <w:r w:rsidRPr="004A7F3D">
        <w:rPr>
          <w:rFonts w:eastAsia="SimSun"/>
        </w:rPr>
        <w:t xml:space="preserve">about </w:t>
      </w:r>
      <w:r w:rsidR="00F44A4E" w:rsidRPr="004A7F3D">
        <w:rPr>
          <w:rFonts w:eastAsia="SimSun"/>
        </w:rPr>
        <w:t>their future</w:t>
      </w:r>
      <w:r w:rsidR="00176C75" w:rsidRPr="004A7F3D">
        <w:rPr>
          <w:rFonts w:eastAsia="SimSun"/>
        </w:rPr>
        <w:t>, their</w:t>
      </w:r>
      <w:r w:rsidR="00F44A4E" w:rsidRPr="004A7F3D">
        <w:rPr>
          <w:rFonts w:eastAsia="SimSun"/>
        </w:rPr>
        <w:t xml:space="preserve"> career choices</w:t>
      </w:r>
      <w:r w:rsidR="00176C75" w:rsidRPr="004A7F3D">
        <w:rPr>
          <w:rFonts w:eastAsia="SimSun"/>
        </w:rPr>
        <w:t>,</w:t>
      </w:r>
      <w:r w:rsidR="00F16E7D" w:rsidRPr="004A7F3D">
        <w:rPr>
          <w:rFonts w:eastAsia="SimSun"/>
        </w:rPr>
        <w:t xml:space="preserve"> </w:t>
      </w:r>
      <w:r w:rsidRPr="004A7F3D">
        <w:rPr>
          <w:rFonts w:eastAsia="SimSun"/>
        </w:rPr>
        <w:t xml:space="preserve">and </w:t>
      </w:r>
      <w:r w:rsidR="00F16E7D" w:rsidRPr="004A7F3D">
        <w:rPr>
          <w:rFonts w:eastAsia="SimSun"/>
        </w:rPr>
        <w:t xml:space="preserve">their new </w:t>
      </w:r>
      <w:r w:rsidRPr="004A7F3D">
        <w:rPr>
          <w:rFonts w:eastAsia="SimSun"/>
        </w:rPr>
        <w:t>residence</w:t>
      </w:r>
      <w:r w:rsidR="00F44A4E" w:rsidRPr="004A7F3D">
        <w:rPr>
          <w:rFonts w:eastAsia="SimSun"/>
        </w:rPr>
        <w:t xml:space="preserve"> in particular.</w:t>
      </w:r>
      <w:r w:rsidR="00311EA3" w:rsidRPr="004A7F3D">
        <w:rPr>
          <w:rFonts w:eastAsia="SimSun"/>
        </w:rPr>
        <w:t xml:space="preserve"> The</w:t>
      </w:r>
      <w:r w:rsidR="0015692D" w:rsidRPr="004A7F3D">
        <w:rPr>
          <w:rFonts w:eastAsia="SimSun"/>
        </w:rPr>
        <w:t xml:space="preserve"> young people</w:t>
      </w:r>
      <w:r w:rsidR="00AD1A1E" w:rsidRPr="004A7F3D">
        <w:rPr>
          <w:rFonts w:eastAsia="SimSun"/>
        </w:rPr>
        <w:t xml:space="preserve"> I interviewed</w:t>
      </w:r>
      <w:r w:rsidR="0015692D" w:rsidRPr="004A7F3D">
        <w:rPr>
          <w:rFonts w:eastAsia="SimSun"/>
        </w:rPr>
        <w:t xml:space="preserve"> </w:t>
      </w:r>
      <w:r w:rsidR="00AD1A1E" w:rsidRPr="004A7F3D">
        <w:rPr>
          <w:rFonts w:eastAsia="SimSun"/>
        </w:rPr>
        <w:t xml:space="preserve">approach </w:t>
      </w:r>
      <w:r w:rsidR="00F16E7D" w:rsidRPr="004A7F3D">
        <w:rPr>
          <w:rFonts w:eastAsia="SimSun"/>
        </w:rPr>
        <w:t>this</w:t>
      </w:r>
      <w:r w:rsidR="0029169F" w:rsidRPr="004A7F3D">
        <w:rPr>
          <w:rFonts w:eastAsia="SimSun"/>
        </w:rPr>
        <w:t xml:space="preserve"> move </w:t>
      </w:r>
      <w:r w:rsidR="001F1AED" w:rsidRPr="004A7F3D">
        <w:rPr>
          <w:rFonts w:eastAsia="SimSun"/>
        </w:rPr>
        <w:t xml:space="preserve">with mixed feelings. </w:t>
      </w:r>
      <w:r w:rsidR="0029169F" w:rsidRPr="004A7F3D">
        <w:rPr>
          <w:rFonts w:eastAsia="SimSun"/>
        </w:rPr>
        <w:t>While some youths</w:t>
      </w:r>
      <w:r w:rsidR="00AD1A1E" w:rsidRPr="004A7F3D">
        <w:rPr>
          <w:rFonts w:eastAsia="SimSun"/>
        </w:rPr>
        <w:t>’</w:t>
      </w:r>
      <w:r w:rsidR="0029169F" w:rsidRPr="004A7F3D">
        <w:rPr>
          <w:rFonts w:eastAsia="SimSun"/>
        </w:rPr>
        <w:t xml:space="preserve"> parents stay in Shanghai, others </w:t>
      </w:r>
      <w:r w:rsidR="00F44A4E" w:rsidRPr="004A7F3D">
        <w:rPr>
          <w:rFonts w:eastAsia="SimSun"/>
        </w:rPr>
        <w:t>mov</w:t>
      </w:r>
      <w:r w:rsidR="00AD1A1E" w:rsidRPr="004A7F3D">
        <w:rPr>
          <w:rFonts w:eastAsia="SimSun"/>
        </w:rPr>
        <w:t>e</w:t>
      </w:r>
      <w:r w:rsidR="00F44A4E" w:rsidRPr="004A7F3D">
        <w:rPr>
          <w:rFonts w:eastAsia="SimSun"/>
        </w:rPr>
        <w:t xml:space="preserve"> on to </w:t>
      </w:r>
      <w:r w:rsidR="000D5144" w:rsidRPr="004A7F3D">
        <w:rPr>
          <w:rFonts w:eastAsia="SimSun"/>
        </w:rPr>
        <w:t xml:space="preserve">different </w:t>
      </w:r>
      <w:r w:rsidR="00F44A4E" w:rsidRPr="004A7F3D">
        <w:rPr>
          <w:rFonts w:eastAsia="SimSun"/>
        </w:rPr>
        <w:t>destinations</w:t>
      </w:r>
      <w:r w:rsidR="000D5144" w:rsidRPr="004A7F3D">
        <w:rPr>
          <w:rFonts w:eastAsia="SimSun"/>
        </w:rPr>
        <w:t xml:space="preserve"> than their children. Only Olivia jointly relocates with her parents;</w:t>
      </w:r>
      <w:r w:rsidR="00F44A4E" w:rsidRPr="004A7F3D">
        <w:rPr>
          <w:rFonts w:eastAsia="SimSun"/>
        </w:rPr>
        <w:t xml:space="preserve"> </w:t>
      </w:r>
      <w:r w:rsidR="000D5144" w:rsidRPr="004A7F3D">
        <w:rPr>
          <w:rFonts w:eastAsia="SimSun"/>
        </w:rPr>
        <w:t>her schoolmates’ families</w:t>
      </w:r>
      <w:r w:rsidR="00671942" w:rsidRPr="004A7F3D">
        <w:rPr>
          <w:rFonts w:eastAsia="SimSun"/>
        </w:rPr>
        <w:t>, in contrast, are spreading out across various locations</w:t>
      </w:r>
      <w:r w:rsidR="00387E18" w:rsidRPr="004A7F3D">
        <w:rPr>
          <w:rFonts w:eastAsia="SimSun"/>
        </w:rPr>
        <w:t>, which means that from</w:t>
      </w:r>
      <w:r w:rsidR="00671942" w:rsidRPr="004A7F3D">
        <w:rPr>
          <w:rFonts w:eastAsia="SimSun"/>
        </w:rPr>
        <w:t xml:space="preserve"> now on, these students will </w:t>
      </w:r>
      <w:r w:rsidR="000D5144" w:rsidRPr="004A7F3D">
        <w:rPr>
          <w:rFonts w:eastAsia="SimSun"/>
        </w:rPr>
        <w:t xml:space="preserve">have to cross great distances to see </w:t>
      </w:r>
      <w:r w:rsidR="00671942" w:rsidRPr="004A7F3D">
        <w:rPr>
          <w:rFonts w:eastAsia="SimSun"/>
        </w:rPr>
        <w:t>their families</w:t>
      </w:r>
      <w:r w:rsidR="000D5144" w:rsidRPr="004A7F3D">
        <w:rPr>
          <w:rFonts w:eastAsia="SimSun"/>
        </w:rPr>
        <w:t>.</w:t>
      </w:r>
    </w:p>
    <w:p w14:paraId="586A7168" w14:textId="164DA5A8" w:rsidR="0029169F" w:rsidRPr="004A7F3D" w:rsidRDefault="00387E18" w:rsidP="002533AB">
      <w:pPr>
        <w:pStyle w:val="Normal10"/>
        <w:rPr>
          <w:rFonts w:eastAsia="SimSun"/>
        </w:rPr>
      </w:pPr>
      <w:r w:rsidRPr="004A7F3D">
        <w:rPr>
          <w:rFonts w:eastAsia="SimSun"/>
        </w:rPr>
        <w:t xml:space="preserve">My ethnographic material illustrates clearly how the collective rituals </w:t>
      </w:r>
      <w:r w:rsidR="0084282C" w:rsidRPr="004A7F3D">
        <w:rPr>
          <w:rFonts w:eastAsia="SimSun"/>
        </w:rPr>
        <w:t>surrounding</w:t>
      </w:r>
      <w:r w:rsidRPr="004A7F3D">
        <w:rPr>
          <w:rFonts w:eastAsia="SimSun"/>
        </w:rPr>
        <w:t xml:space="preserve"> the </w:t>
      </w:r>
      <w:r w:rsidR="0015692D" w:rsidRPr="004A7F3D">
        <w:rPr>
          <w:rFonts w:eastAsia="SimSun"/>
        </w:rPr>
        <w:t xml:space="preserve">traditional celebrations of the </w:t>
      </w:r>
      <w:proofErr w:type="spellStart"/>
      <w:r w:rsidR="0015692D" w:rsidRPr="004A7F3D">
        <w:rPr>
          <w:rFonts w:eastAsia="SimSun"/>
        </w:rPr>
        <w:t>Abitur</w:t>
      </w:r>
      <w:proofErr w:type="spellEnd"/>
      <w:r w:rsidR="00176C75" w:rsidRPr="004A7F3D">
        <w:rPr>
          <w:rFonts w:eastAsia="SimSun"/>
        </w:rPr>
        <w:t xml:space="preserve"> graduation</w:t>
      </w:r>
      <w:r w:rsidR="0015692D" w:rsidRPr="004A7F3D">
        <w:rPr>
          <w:rFonts w:eastAsia="SimSun"/>
        </w:rPr>
        <w:t xml:space="preserve"> offer a </w:t>
      </w:r>
      <w:r w:rsidR="00AD1A1E" w:rsidRPr="004A7F3D">
        <w:rPr>
          <w:rFonts w:eastAsia="SimSun"/>
        </w:rPr>
        <w:t xml:space="preserve">vital </w:t>
      </w:r>
      <w:r w:rsidR="0015692D" w:rsidRPr="004A7F3D">
        <w:rPr>
          <w:rFonts w:eastAsia="SimSun"/>
        </w:rPr>
        <w:t xml:space="preserve">opportunity for students to </w:t>
      </w:r>
      <w:r w:rsidR="00275002" w:rsidRPr="004A7F3D">
        <w:rPr>
          <w:rFonts w:eastAsia="SimSun"/>
        </w:rPr>
        <w:t xml:space="preserve">cope </w:t>
      </w:r>
      <w:r w:rsidR="0084282C" w:rsidRPr="004A7F3D">
        <w:rPr>
          <w:rFonts w:eastAsia="SimSun"/>
        </w:rPr>
        <w:t xml:space="preserve">as a group </w:t>
      </w:r>
      <w:r w:rsidR="00275002" w:rsidRPr="004A7F3D">
        <w:rPr>
          <w:rFonts w:eastAsia="SimSun"/>
        </w:rPr>
        <w:t>with</w:t>
      </w:r>
      <w:r w:rsidR="00176C75" w:rsidRPr="004A7F3D">
        <w:rPr>
          <w:rFonts w:eastAsia="SimSun"/>
        </w:rPr>
        <w:t xml:space="preserve"> </w:t>
      </w:r>
      <w:r w:rsidR="0015692D" w:rsidRPr="004A7F3D">
        <w:rPr>
          <w:rFonts w:eastAsia="SimSun"/>
        </w:rPr>
        <w:t>the</w:t>
      </w:r>
      <w:r w:rsidR="00AD1A1E" w:rsidRPr="004A7F3D">
        <w:rPr>
          <w:rFonts w:eastAsia="SimSun"/>
        </w:rPr>
        <w:t>se</w:t>
      </w:r>
      <w:r w:rsidR="0015692D" w:rsidRPr="004A7F3D">
        <w:rPr>
          <w:rFonts w:eastAsia="SimSun"/>
        </w:rPr>
        <w:t xml:space="preserve"> transitions</w:t>
      </w:r>
      <w:r w:rsidRPr="004A7F3D">
        <w:rPr>
          <w:rFonts w:eastAsia="SimSun"/>
        </w:rPr>
        <w:t>: they combine the c</w:t>
      </w:r>
      <w:r w:rsidR="0015692D" w:rsidRPr="004A7F3D">
        <w:rPr>
          <w:rFonts w:eastAsia="SimSun"/>
        </w:rPr>
        <w:t>elebrati</w:t>
      </w:r>
      <w:r w:rsidRPr="004A7F3D">
        <w:rPr>
          <w:rFonts w:eastAsia="SimSun"/>
        </w:rPr>
        <w:t>on of</w:t>
      </w:r>
      <w:r w:rsidR="0015692D" w:rsidRPr="004A7F3D">
        <w:rPr>
          <w:rFonts w:eastAsia="SimSun"/>
        </w:rPr>
        <w:t xml:space="preserve"> their </w:t>
      </w:r>
      <w:r w:rsidR="0084282C" w:rsidRPr="004A7F3D">
        <w:rPr>
          <w:rFonts w:eastAsia="SimSun"/>
        </w:rPr>
        <w:t xml:space="preserve">academic </w:t>
      </w:r>
      <w:r w:rsidR="0015692D" w:rsidRPr="004A7F3D">
        <w:rPr>
          <w:rFonts w:eastAsia="SimSun"/>
        </w:rPr>
        <w:t xml:space="preserve">achievements </w:t>
      </w:r>
      <w:r w:rsidRPr="004A7F3D">
        <w:rPr>
          <w:rFonts w:eastAsia="SimSun"/>
        </w:rPr>
        <w:t xml:space="preserve">and </w:t>
      </w:r>
      <w:r w:rsidR="00F16E7D" w:rsidRPr="004A7F3D">
        <w:rPr>
          <w:rFonts w:eastAsia="SimSun"/>
        </w:rPr>
        <w:t xml:space="preserve">the </w:t>
      </w:r>
      <w:r w:rsidR="0015692D" w:rsidRPr="004A7F3D">
        <w:rPr>
          <w:rFonts w:eastAsia="SimSun"/>
        </w:rPr>
        <w:t xml:space="preserve">end of </w:t>
      </w:r>
      <w:r w:rsidR="00AD1A1E" w:rsidRPr="004A7F3D">
        <w:rPr>
          <w:rFonts w:eastAsia="SimSun"/>
        </w:rPr>
        <w:t xml:space="preserve">high </w:t>
      </w:r>
      <w:r w:rsidR="0015692D" w:rsidRPr="004A7F3D">
        <w:rPr>
          <w:rFonts w:eastAsia="SimSun"/>
        </w:rPr>
        <w:t xml:space="preserve">school with </w:t>
      </w:r>
      <w:r w:rsidR="00AD1A1E" w:rsidRPr="004A7F3D">
        <w:rPr>
          <w:rFonts w:eastAsia="SimSun"/>
        </w:rPr>
        <w:t xml:space="preserve">bidding Shanghai </w:t>
      </w:r>
      <w:r w:rsidR="0015692D" w:rsidRPr="004A7F3D">
        <w:rPr>
          <w:rFonts w:eastAsia="SimSun"/>
        </w:rPr>
        <w:t>farewell.</w:t>
      </w:r>
      <w:r w:rsidR="00F23FB8" w:rsidRPr="004A7F3D">
        <w:rPr>
          <w:rFonts w:eastAsia="SimSun"/>
        </w:rPr>
        <w:t xml:space="preserve"> </w:t>
      </w:r>
      <w:r w:rsidR="00E46CB0" w:rsidRPr="004A7F3D">
        <w:rPr>
          <w:rFonts w:eastAsia="SimSun"/>
        </w:rPr>
        <w:t xml:space="preserve">Conversations with Matthias and a friend of Antonia, </w:t>
      </w:r>
      <w:r w:rsidRPr="004A7F3D">
        <w:rPr>
          <w:rFonts w:eastAsia="SimSun"/>
        </w:rPr>
        <w:t>who both</w:t>
      </w:r>
      <w:r w:rsidR="00671942" w:rsidRPr="004A7F3D">
        <w:rPr>
          <w:rFonts w:eastAsia="SimSun"/>
        </w:rPr>
        <w:t xml:space="preserve"> </w:t>
      </w:r>
      <w:r w:rsidR="00E46CB0" w:rsidRPr="004A7F3D">
        <w:rPr>
          <w:rFonts w:eastAsia="SimSun"/>
        </w:rPr>
        <w:t>left the city prior to graduation</w:t>
      </w:r>
      <w:r w:rsidRPr="004A7F3D">
        <w:rPr>
          <w:rFonts w:eastAsia="SimSun"/>
        </w:rPr>
        <w:t xml:space="preserve"> and thus did not get to experience th</w:t>
      </w:r>
      <w:r w:rsidR="0084282C" w:rsidRPr="004A7F3D">
        <w:rPr>
          <w:rFonts w:eastAsia="SimSun"/>
        </w:rPr>
        <w:t>ese</w:t>
      </w:r>
      <w:r w:rsidRPr="004A7F3D">
        <w:rPr>
          <w:rFonts w:eastAsia="SimSun"/>
        </w:rPr>
        <w:t xml:space="preserve"> combined ritual</w:t>
      </w:r>
      <w:r w:rsidR="0084282C" w:rsidRPr="004A7F3D">
        <w:rPr>
          <w:rFonts w:eastAsia="SimSun"/>
        </w:rPr>
        <w:t>s</w:t>
      </w:r>
      <w:r w:rsidR="00E46CB0" w:rsidRPr="004A7F3D">
        <w:rPr>
          <w:rFonts w:eastAsia="SimSun"/>
        </w:rPr>
        <w:t xml:space="preserve">, suggest that </w:t>
      </w:r>
      <w:r w:rsidRPr="004A7F3D">
        <w:rPr>
          <w:rFonts w:eastAsia="SimSun"/>
        </w:rPr>
        <w:t>this kind of closure makes</w:t>
      </w:r>
      <w:r w:rsidR="00E46CB0" w:rsidRPr="004A7F3D">
        <w:rPr>
          <w:rFonts w:eastAsia="SimSun"/>
        </w:rPr>
        <w:t xml:space="preserve"> moving on easier</w:t>
      </w:r>
      <w:r w:rsidR="00F23FB8" w:rsidRPr="004A7F3D">
        <w:rPr>
          <w:rFonts w:eastAsia="SimSun"/>
        </w:rPr>
        <w:t xml:space="preserve"> for </w:t>
      </w:r>
      <w:r w:rsidR="0084282C" w:rsidRPr="004A7F3D">
        <w:rPr>
          <w:rFonts w:eastAsia="SimSun"/>
        </w:rPr>
        <w:t xml:space="preserve">those </w:t>
      </w:r>
      <w:r w:rsidR="00275002" w:rsidRPr="004A7F3D">
        <w:rPr>
          <w:rFonts w:eastAsia="SimSun"/>
        </w:rPr>
        <w:t xml:space="preserve">students </w:t>
      </w:r>
      <w:r w:rsidR="00AD1A1E" w:rsidRPr="004A7F3D">
        <w:rPr>
          <w:rFonts w:eastAsia="SimSun"/>
        </w:rPr>
        <w:t xml:space="preserve">who </w:t>
      </w:r>
      <w:r w:rsidR="00671942" w:rsidRPr="004A7F3D">
        <w:rPr>
          <w:rFonts w:eastAsia="SimSun"/>
        </w:rPr>
        <w:t>remain in Shangh</w:t>
      </w:r>
      <w:r w:rsidRPr="004A7F3D">
        <w:rPr>
          <w:rFonts w:eastAsia="SimSun"/>
        </w:rPr>
        <w:t>a</w:t>
      </w:r>
      <w:r w:rsidR="00671942" w:rsidRPr="004A7F3D">
        <w:rPr>
          <w:rFonts w:eastAsia="SimSun"/>
        </w:rPr>
        <w:t xml:space="preserve">i through </w:t>
      </w:r>
      <w:r w:rsidR="00AD1A1E" w:rsidRPr="004A7F3D">
        <w:rPr>
          <w:rFonts w:eastAsia="SimSun"/>
        </w:rPr>
        <w:t>graduati</w:t>
      </w:r>
      <w:r w:rsidR="000D6E8B" w:rsidRPr="004A7F3D">
        <w:rPr>
          <w:rFonts w:eastAsia="SimSun"/>
        </w:rPr>
        <w:t>on</w:t>
      </w:r>
      <w:r w:rsidR="00F23FB8" w:rsidRPr="004A7F3D">
        <w:rPr>
          <w:rFonts w:eastAsia="SimSun"/>
        </w:rPr>
        <w:t>.</w:t>
      </w:r>
      <w:r w:rsidR="0015692D" w:rsidRPr="004A7F3D">
        <w:rPr>
          <w:rFonts w:eastAsia="SimSun"/>
        </w:rPr>
        <w:t xml:space="preserve"> The ceremonies, traditions, and parties</w:t>
      </w:r>
      <w:r w:rsidR="0084282C" w:rsidRPr="004A7F3D">
        <w:rPr>
          <w:rFonts w:eastAsia="SimSun"/>
        </w:rPr>
        <w:t xml:space="preserve"> that mark the end of students’ school life and their time in Shanghai</w:t>
      </w:r>
      <w:r w:rsidR="0015692D" w:rsidRPr="004A7F3D">
        <w:rPr>
          <w:rFonts w:eastAsia="SimSun"/>
        </w:rPr>
        <w:t xml:space="preserve"> evolve from a mixture of German school traditions </w:t>
      </w:r>
      <w:r w:rsidR="005A2ED2" w:rsidRPr="004A7F3D">
        <w:rPr>
          <w:rFonts w:eastAsia="SimSun"/>
        </w:rPr>
        <w:t xml:space="preserve">and </w:t>
      </w:r>
      <w:r w:rsidR="0015692D" w:rsidRPr="004A7F3D">
        <w:rPr>
          <w:rFonts w:eastAsia="SimSun"/>
        </w:rPr>
        <w:t>Shanghai-specific memories. It is not surprising</w:t>
      </w:r>
      <w:r w:rsidR="00AD1A1E" w:rsidRPr="004A7F3D">
        <w:rPr>
          <w:rFonts w:eastAsia="SimSun"/>
        </w:rPr>
        <w:t>, therefore,</w:t>
      </w:r>
      <w:r w:rsidR="0015692D" w:rsidRPr="004A7F3D">
        <w:rPr>
          <w:rFonts w:eastAsia="SimSun"/>
        </w:rPr>
        <w:t xml:space="preserve"> that the students chose their all-time </w:t>
      </w:r>
      <w:proofErr w:type="spellStart"/>
      <w:r w:rsidR="003C1CFA" w:rsidRPr="004A7F3D">
        <w:rPr>
          <w:rFonts w:eastAsia="SimSun"/>
        </w:rPr>
        <w:t>favorite</w:t>
      </w:r>
      <w:proofErr w:type="spellEnd"/>
      <w:r w:rsidR="0015692D" w:rsidRPr="004A7F3D">
        <w:rPr>
          <w:rFonts w:eastAsia="SimSun"/>
        </w:rPr>
        <w:t xml:space="preserve"> club Mural, </w:t>
      </w:r>
      <w:r w:rsidR="0084282C" w:rsidRPr="004A7F3D">
        <w:rPr>
          <w:rFonts w:eastAsia="SimSun"/>
        </w:rPr>
        <w:t>the converted warehouse</w:t>
      </w:r>
      <w:r w:rsidR="0015692D" w:rsidRPr="004A7F3D">
        <w:rPr>
          <w:rFonts w:eastAsia="SimSun"/>
        </w:rPr>
        <w:t xml:space="preserve"> with </w:t>
      </w:r>
      <w:r w:rsidR="0084282C" w:rsidRPr="004A7F3D">
        <w:rPr>
          <w:rFonts w:eastAsia="SimSun"/>
        </w:rPr>
        <w:t xml:space="preserve">its </w:t>
      </w:r>
      <w:proofErr w:type="spellStart"/>
      <w:r w:rsidR="0084282C" w:rsidRPr="004A7F3D">
        <w:rPr>
          <w:rFonts w:eastAsia="SimSun"/>
        </w:rPr>
        <w:t>specatcular</w:t>
      </w:r>
      <w:proofErr w:type="spellEnd"/>
      <w:r w:rsidR="0015692D" w:rsidRPr="004A7F3D">
        <w:rPr>
          <w:rFonts w:eastAsia="SimSun"/>
        </w:rPr>
        <w:t xml:space="preserve"> view o</w:t>
      </w:r>
      <w:r w:rsidR="00AD1A1E" w:rsidRPr="004A7F3D">
        <w:rPr>
          <w:rFonts w:eastAsia="SimSun"/>
        </w:rPr>
        <w:t>f</w:t>
      </w:r>
      <w:r w:rsidR="0015692D" w:rsidRPr="004A7F3D">
        <w:rPr>
          <w:rFonts w:eastAsia="SimSun"/>
        </w:rPr>
        <w:t xml:space="preserve"> the Bund</w:t>
      </w:r>
      <w:r w:rsidR="00AD1A1E" w:rsidRPr="004A7F3D">
        <w:rPr>
          <w:rFonts w:eastAsia="SimSun"/>
        </w:rPr>
        <w:t>,</w:t>
      </w:r>
      <w:r w:rsidR="0015692D" w:rsidRPr="004A7F3D">
        <w:rPr>
          <w:rFonts w:eastAsia="SimSun"/>
        </w:rPr>
        <w:t xml:space="preserve"> and a bar in the former French concession to commemorate their graduation as well as</w:t>
      </w:r>
      <w:r w:rsidR="00AD1A1E" w:rsidRPr="004A7F3D">
        <w:rPr>
          <w:rFonts w:eastAsia="SimSun"/>
        </w:rPr>
        <w:t xml:space="preserve"> to say</w:t>
      </w:r>
      <w:r w:rsidR="0015692D" w:rsidRPr="004A7F3D">
        <w:rPr>
          <w:rFonts w:eastAsia="SimSun"/>
        </w:rPr>
        <w:t xml:space="preserve"> their </w:t>
      </w:r>
      <w:r w:rsidR="00AD1A1E" w:rsidRPr="004A7F3D">
        <w:rPr>
          <w:rFonts w:eastAsia="SimSun"/>
        </w:rPr>
        <w:t>“</w:t>
      </w:r>
      <w:r w:rsidR="0015692D" w:rsidRPr="004A7F3D">
        <w:rPr>
          <w:rFonts w:eastAsia="SimSun"/>
        </w:rPr>
        <w:t>goodbye</w:t>
      </w:r>
      <w:r w:rsidR="00AD1A1E" w:rsidRPr="004A7F3D">
        <w:rPr>
          <w:rFonts w:eastAsia="SimSun"/>
        </w:rPr>
        <w:t>s”</w:t>
      </w:r>
      <w:r w:rsidR="0015692D" w:rsidRPr="004A7F3D">
        <w:rPr>
          <w:rFonts w:eastAsia="SimSun"/>
        </w:rPr>
        <w:t xml:space="preserve"> to the city. </w:t>
      </w:r>
    </w:p>
    <w:p w14:paraId="4E02D28C" w14:textId="1C289909" w:rsidR="00F44A4E" w:rsidRPr="004A7F3D" w:rsidRDefault="00F44A4E" w:rsidP="002533AB">
      <w:pPr>
        <w:pStyle w:val="Normal10"/>
        <w:rPr>
          <w:rFonts w:eastAsia="SimSun"/>
        </w:rPr>
      </w:pPr>
      <w:r w:rsidRPr="00D10186">
        <w:rPr>
          <w:rFonts w:eastAsia="SimSun"/>
        </w:rPr>
        <w:t>The move</w:t>
      </w:r>
      <w:r w:rsidR="00275002" w:rsidRPr="00D10186">
        <w:rPr>
          <w:rFonts w:eastAsia="SimSun"/>
        </w:rPr>
        <w:t xml:space="preserve"> away from Shanghai</w:t>
      </w:r>
      <w:r w:rsidR="00D10186">
        <w:rPr>
          <w:rFonts w:eastAsia="SimSun"/>
        </w:rPr>
        <w:t>, which for t</w:t>
      </w:r>
      <w:r w:rsidRPr="00D10186">
        <w:rPr>
          <w:rFonts w:eastAsia="SimSun"/>
        </w:rPr>
        <w:t>he majority of the stu</w:t>
      </w:r>
      <w:r w:rsidR="0023005A" w:rsidRPr="00D10186">
        <w:rPr>
          <w:rFonts w:eastAsia="SimSun"/>
        </w:rPr>
        <w:t>d</w:t>
      </w:r>
      <w:r w:rsidRPr="00D10186">
        <w:rPr>
          <w:rFonts w:eastAsia="SimSun"/>
        </w:rPr>
        <w:t>ent</w:t>
      </w:r>
      <w:r w:rsidR="0015692D" w:rsidRPr="00D10186">
        <w:rPr>
          <w:rFonts w:eastAsia="SimSun"/>
        </w:rPr>
        <w:t>s</w:t>
      </w:r>
      <w:r w:rsidR="00D10186">
        <w:rPr>
          <w:rFonts w:eastAsia="SimSun"/>
        </w:rPr>
        <w:t xml:space="preserve"> means moving back to Germany, </w:t>
      </w:r>
      <w:r w:rsidRPr="00D10186">
        <w:rPr>
          <w:rFonts w:eastAsia="SimSun"/>
        </w:rPr>
        <w:t xml:space="preserve">is </w:t>
      </w:r>
      <w:r w:rsidR="0015692D" w:rsidRPr="00D10186">
        <w:rPr>
          <w:rFonts w:eastAsia="SimSun"/>
        </w:rPr>
        <w:t xml:space="preserve">also met with </w:t>
      </w:r>
      <w:r w:rsidR="00275002" w:rsidRPr="00D10186">
        <w:rPr>
          <w:rFonts w:eastAsia="SimSun"/>
        </w:rPr>
        <w:t>thoughts about</w:t>
      </w:r>
      <w:r w:rsidR="0015692D" w:rsidRPr="00D10186">
        <w:rPr>
          <w:rFonts w:eastAsia="SimSun"/>
        </w:rPr>
        <w:t xml:space="preserve"> what is to come. </w:t>
      </w:r>
      <w:r w:rsidR="0084282C" w:rsidRPr="00D10186">
        <w:rPr>
          <w:rFonts w:eastAsia="SimSun"/>
        </w:rPr>
        <w:t xml:space="preserve">Final </w:t>
      </w:r>
      <w:r w:rsidR="0015692D" w:rsidRPr="00D10186">
        <w:rPr>
          <w:rFonts w:eastAsia="SimSun"/>
        </w:rPr>
        <w:t xml:space="preserve">destinations </w:t>
      </w:r>
      <w:r w:rsidR="0023005A" w:rsidRPr="00D10186">
        <w:rPr>
          <w:rFonts w:eastAsia="SimSun"/>
        </w:rPr>
        <w:t xml:space="preserve">are often </w:t>
      </w:r>
      <w:r w:rsidR="0015692D" w:rsidRPr="00D10186">
        <w:rPr>
          <w:rFonts w:eastAsia="SimSun"/>
        </w:rPr>
        <w:t>vague until responses from universities</w:t>
      </w:r>
      <w:r w:rsidR="00D10186">
        <w:rPr>
          <w:rFonts w:eastAsia="SimSun"/>
        </w:rPr>
        <w:t>—</w:t>
      </w:r>
      <w:r w:rsidR="00CE74C4" w:rsidRPr="00D10186">
        <w:rPr>
          <w:rFonts w:eastAsia="SimSun"/>
        </w:rPr>
        <w:t>which</w:t>
      </w:r>
      <w:r w:rsidR="0015692D" w:rsidRPr="00D10186">
        <w:rPr>
          <w:rFonts w:eastAsia="SimSun"/>
        </w:rPr>
        <w:t xml:space="preserve"> are </w:t>
      </w:r>
      <w:r w:rsidR="0023005A" w:rsidRPr="00D10186">
        <w:rPr>
          <w:rFonts w:eastAsia="SimSun"/>
        </w:rPr>
        <w:t>awaited</w:t>
      </w:r>
      <w:r w:rsidRPr="00D10186">
        <w:rPr>
          <w:rFonts w:eastAsia="SimSun"/>
        </w:rPr>
        <w:t xml:space="preserve"> with </w:t>
      </w:r>
      <w:r w:rsidR="00CE74C4" w:rsidRPr="00D10186">
        <w:rPr>
          <w:rFonts w:eastAsia="SimSun"/>
        </w:rPr>
        <w:t xml:space="preserve">anxious </w:t>
      </w:r>
      <w:r w:rsidRPr="00D10186">
        <w:rPr>
          <w:rFonts w:eastAsia="SimSun"/>
        </w:rPr>
        <w:t>anticipation</w:t>
      </w:r>
      <w:r w:rsidR="00D10186">
        <w:rPr>
          <w:rFonts w:eastAsia="SimSun"/>
        </w:rPr>
        <w:t>—</w:t>
      </w:r>
      <w:r w:rsidR="00CE74C4" w:rsidRPr="00D10186">
        <w:rPr>
          <w:rFonts w:eastAsia="SimSun"/>
        </w:rPr>
        <w:t>are received.</w:t>
      </w:r>
      <w:r w:rsidRPr="00D10186">
        <w:rPr>
          <w:rFonts w:eastAsia="SimSun"/>
        </w:rPr>
        <w:t xml:space="preserve"> </w:t>
      </w:r>
      <w:r w:rsidR="00CE74C4" w:rsidRPr="00D10186">
        <w:rPr>
          <w:rFonts w:eastAsia="SimSun"/>
        </w:rPr>
        <w:t>For many, u</w:t>
      </w:r>
      <w:r w:rsidRPr="00D10186">
        <w:rPr>
          <w:rFonts w:eastAsia="SimSun"/>
        </w:rPr>
        <w:t>niversity life means making a dream</w:t>
      </w:r>
      <w:r w:rsidR="00D10186" w:rsidRPr="00D10186">
        <w:rPr>
          <w:rFonts w:eastAsia="SimSun"/>
        </w:rPr>
        <w:t xml:space="preserve"> (such as Antonia’s goal of s</w:t>
      </w:r>
      <w:r w:rsidRPr="00D10186">
        <w:rPr>
          <w:rFonts w:eastAsia="SimSun"/>
        </w:rPr>
        <w:t>tudy</w:t>
      </w:r>
      <w:r w:rsidR="00D10186" w:rsidRPr="00D10186">
        <w:rPr>
          <w:rFonts w:eastAsia="SimSun"/>
        </w:rPr>
        <w:t>ing</w:t>
      </w:r>
      <w:r w:rsidRPr="00D10186">
        <w:rPr>
          <w:rFonts w:eastAsia="SimSun"/>
        </w:rPr>
        <w:t xml:space="preserve"> medicine</w:t>
      </w:r>
      <w:r w:rsidR="00D10186" w:rsidRPr="00D10186">
        <w:rPr>
          <w:rFonts w:eastAsia="SimSun"/>
        </w:rPr>
        <w:t xml:space="preserve">) </w:t>
      </w:r>
      <w:r w:rsidRPr="00D10186">
        <w:rPr>
          <w:rFonts w:eastAsia="SimSun"/>
        </w:rPr>
        <w:t>c</w:t>
      </w:r>
      <w:r w:rsidR="00D10186" w:rsidRPr="00D10186">
        <w:rPr>
          <w:rFonts w:eastAsia="SimSun"/>
        </w:rPr>
        <w:t xml:space="preserve">ome true, but also evokes a </w:t>
      </w:r>
      <w:r w:rsidR="00A654DA" w:rsidRPr="00D10186">
        <w:rPr>
          <w:rFonts w:eastAsia="SimSun"/>
        </w:rPr>
        <w:t>fear</w:t>
      </w:r>
      <w:r w:rsidR="00CE74C4" w:rsidRPr="00D10186">
        <w:rPr>
          <w:rFonts w:eastAsia="SimSun"/>
        </w:rPr>
        <w:t xml:space="preserve"> of</w:t>
      </w:r>
      <w:r w:rsidRPr="00D10186">
        <w:rPr>
          <w:rFonts w:eastAsia="SimSun"/>
        </w:rPr>
        <w:t xml:space="preserve"> feeling lost in </w:t>
      </w:r>
      <w:r w:rsidR="00D10186" w:rsidRPr="00D10186">
        <w:rPr>
          <w:rFonts w:eastAsia="SimSun"/>
        </w:rPr>
        <w:t>a</w:t>
      </w:r>
      <w:r w:rsidRPr="00D10186">
        <w:rPr>
          <w:rFonts w:eastAsia="SimSun"/>
        </w:rPr>
        <w:t xml:space="preserve"> </w:t>
      </w:r>
      <w:r w:rsidR="00CE74C4" w:rsidRPr="00D10186">
        <w:rPr>
          <w:rFonts w:eastAsia="SimSun"/>
        </w:rPr>
        <w:t xml:space="preserve">new </w:t>
      </w:r>
      <w:r w:rsidRPr="00D10186">
        <w:rPr>
          <w:rFonts w:eastAsia="SimSun"/>
        </w:rPr>
        <w:t xml:space="preserve">location. </w:t>
      </w:r>
      <w:r w:rsidR="00D10186" w:rsidRPr="00D10186">
        <w:rPr>
          <w:rFonts w:eastAsia="SimSun"/>
        </w:rPr>
        <w:t>The youths particularly voiced their w</w:t>
      </w:r>
      <w:r w:rsidRPr="00D10186">
        <w:rPr>
          <w:rFonts w:eastAsia="SimSun"/>
        </w:rPr>
        <w:t xml:space="preserve">orries </w:t>
      </w:r>
      <w:r w:rsidR="00D10186" w:rsidRPr="00D10186">
        <w:rPr>
          <w:rFonts w:eastAsia="SimSun"/>
        </w:rPr>
        <w:t xml:space="preserve">about </w:t>
      </w:r>
      <w:r w:rsidR="00CE74C4" w:rsidRPr="00D10186">
        <w:rPr>
          <w:rFonts w:eastAsia="SimSun"/>
        </w:rPr>
        <w:t>navigating</w:t>
      </w:r>
      <w:r w:rsidRPr="00D10186">
        <w:rPr>
          <w:rFonts w:eastAsia="SimSun"/>
        </w:rPr>
        <w:t xml:space="preserve"> everyday </w:t>
      </w:r>
      <w:r w:rsidR="003C1CFA" w:rsidRPr="00D10186">
        <w:rPr>
          <w:rFonts w:eastAsia="SimSun"/>
        </w:rPr>
        <w:t>practicalities</w:t>
      </w:r>
      <w:r w:rsidRPr="00D10186">
        <w:rPr>
          <w:rFonts w:eastAsia="SimSun"/>
        </w:rPr>
        <w:t xml:space="preserve"> </w:t>
      </w:r>
      <w:r w:rsidR="00CE74C4" w:rsidRPr="00D10186">
        <w:rPr>
          <w:rFonts w:eastAsia="SimSun"/>
        </w:rPr>
        <w:t>in their new home</w:t>
      </w:r>
      <w:r w:rsidR="00D10186" w:rsidRPr="00D10186">
        <w:rPr>
          <w:rFonts w:eastAsia="SimSun"/>
        </w:rPr>
        <w:t>,</w:t>
      </w:r>
      <w:r w:rsidR="00CE74C4" w:rsidRPr="00D10186">
        <w:rPr>
          <w:rFonts w:eastAsia="SimSun"/>
        </w:rPr>
        <w:t xml:space="preserve"> </w:t>
      </w:r>
      <w:r w:rsidRPr="00D10186">
        <w:rPr>
          <w:rFonts w:eastAsia="SimSun"/>
        </w:rPr>
        <w:t xml:space="preserve">and </w:t>
      </w:r>
      <w:r w:rsidR="00D10186">
        <w:rPr>
          <w:rFonts w:eastAsia="SimSun"/>
        </w:rPr>
        <w:t>their r</w:t>
      </w:r>
      <w:r w:rsidRPr="00D10186">
        <w:rPr>
          <w:rFonts w:eastAsia="SimSun"/>
        </w:rPr>
        <w:t xml:space="preserve">eservations about </w:t>
      </w:r>
      <w:r w:rsidR="00D10186">
        <w:rPr>
          <w:rFonts w:eastAsia="SimSun"/>
        </w:rPr>
        <w:t xml:space="preserve">whether they would be </w:t>
      </w:r>
      <w:r w:rsidRPr="00D10186">
        <w:rPr>
          <w:rFonts w:eastAsia="SimSun"/>
        </w:rPr>
        <w:t>able to fit in.</w:t>
      </w:r>
    </w:p>
    <w:p w14:paraId="67C894F2" w14:textId="6BE4EAA6" w:rsidR="009F1454" w:rsidRDefault="00DC08F7" w:rsidP="002533AB">
      <w:pPr>
        <w:pStyle w:val="Normal10"/>
        <w:rPr>
          <w:rFonts w:eastAsia="SimSun"/>
        </w:rPr>
      </w:pPr>
      <w:r w:rsidRPr="004A7F3D">
        <w:rPr>
          <w:rFonts w:eastAsia="SimSun"/>
        </w:rPr>
        <w:t>The exp</w:t>
      </w:r>
      <w:r w:rsidR="001F1AED" w:rsidRPr="004A7F3D">
        <w:rPr>
          <w:rFonts w:eastAsia="SimSun"/>
        </w:rPr>
        <w:t>atriate teenagers</w:t>
      </w:r>
      <w:r w:rsidR="00A654DA" w:rsidRPr="004A7F3D">
        <w:rPr>
          <w:rFonts w:eastAsia="SimSun"/>
        </w:rPr>
        <w:t>’</w:t>
      </w:r>
      <w:r w:rsidR="001F1AED" w:rsidRPr="004A7F3D">
        <w:rPr>
          <w:rFonts w:eastAsia="SimSun"/>
        </w:rPr>
        <w:t xml:space="preserve"> </w:t>
      </w:r>
      <w:r w:rsidR="0029169F" w:rsidRPr="004A7F3D">
        <w:rPr>
          <w:rFonts w:eastAsia="SimSun"/>
        </w:rPr>
        <w:t>plans to move</w:t>
      </w:r>
      <w:r w:rsidR="001F1AED" w:rsidRPr="004A7F3D">
        <w:rPr>
          <w:rFonts w:eastAsia="SimSun"/>
        </w:rPr>
        <w:t xml:space="preserve"> sound </w:t>
      </w:r>
      <w:r w:rsidRPr="004A7F3D">
        <w:rPr>
          <w:rFonts w:eastAsia="SimSun"/>
        </w:rPr>
        <w:t>rather definite</w:t>
      </w:r>
      <w:r w:rsidR="00CC5C07" w:rsidRPr="004A7F3D">
        <w:rPr>
          <w:rFonts w:eastAsia="SimSun"/>
        </w:rPr>
        <w:t xml:space="preserve">. Although recent research has shown </w:t>
      </w:r>
      <w:r w:rsidR="00CE74C4" w:rsidRPr="004A7F3D">
        <w:rPr>
          <w:rFonts w:eastAsia="SimSun"/>
        </w:rPr>
        <w:t>an</w:t>
      </w:r>
      <w:r w:rsidR="00CC5C07" w:rsidRPr="004A7F3D">
        <w:rPr>
          <w:rFonts w:eastAsia="SimSun"/>
        </w:rPr>
        <w:t xml:space="preserve"> increase in young people who move back and forth between </w:t>
      </w:r>
      <w:r w:rsidR="00CE74C4" w:rsidRPr="004A7F3D">
        <w:rPr>
          <w:rFonts w:eastAsia="SimSun"/>
        </w:rPr>
        <w:t xml:space="preserve">their </w:t>
      </w:r>
      <w:r w:rsidR="00CC5C07" w:rsidRPr="004A7F3D">
        <w:rPr>
          <w:rFonts w:eastAsia="SimSun"/>
        </w:rPr>
        <w:t xml:space="preserve">own and </w:t>
      </w:r>
      <w:r w:rsidR="00CE74C4" w:rsidRPr="004A7F3D">
        <w:rPr>
          <w:rFonts w:eastAsia="SimSun"/>
        </w:rPr>
        <w:t xml:space="preserve">their </w:t>
      </w:r>
      <w:r w:rsidR="00CC5C07" w:rsidRPr="004A7F3D">
        <w:rPr>
          <w:rFonts w:eastAsia="SimSun"/>
        </w:rPr>
        <w:t xml:space="preserve">parent’s homes </w:t>
      </w:r>
      <w:r w:rsidR="00CC5C07" w:rsidRPr="004A7F3D">
        <w:rPr>
          <w:rFonts w:eastAsia="SimSun"/>
        </w:rPr>
        <w:fldChar w:fldCharType="begin"/>
      </w:r>
      <w:r w:rsidR="00CC5C07" w:rsidRPr="004A7F3D">
        <w:rPr>
          <w:rFonts w:eastAsia="SimSun"/>
        </w:rPr>
        <w:instrText xml:space="preserve"> ADDIN ZOTERO_ITEM {"citationID":"rPGMXMID","properties":{"formattedCitation":"{\\rtf (for the \\uc0\\u8220{}boomerang phenomenon\\uc0\\u8221{} see for instance Molgat 2002, 135)}","plainCitation":"(for the “boomerang phenomenon” see for instance Molgat 2002, 135)"},"citationItems":[{"id":893,"uris":["http://zotero.org/users/401864/items/3HTRVMW9"],"uri":["http://zotero.org/users/401864/items/3HTRVMW9"],"locator":"135","prefix":"for the ‘boomerang phenomenon’ see for instance "}]} </w:instrText>
      </w:r>
      <w:r w:rsidR="00CC5C07" w:rsidRPr="004A7F3D">
        <w:rPr>
          <w:rFonts w:eastAsia="SimSun"/>
        </w:rPr>
        <w:fldChar w:fldCharType="separate"/>
      </w:r>
      <w:r w:rsidR="00F01BE8" w:rsidRPr="004A7F3D">
        <w:rPr>
          <w:rFonts w:cs="Arial"/>
        </w:rPr>
        <w:t>(for more information on what has been dubbed the “boomerang phenomenon,” see Molgat 2002, 135)</w:t>
      </w:r>
      <w:r w:rsidR="00CC5C07" w:rsidRPr="004A7F3D">
        <w:rPr>
          <w:rFonts w:eastAsia="SimSun"/>
        </w:rPr>
        <w:fldChar w:fldCharType="end"/>
      </w:r>
      <w:r w:rsidR="00CC5C07" w:rsidRPr="004A7F3D">
        <w:rPr>
          <w:rFonts w:eastAsia="SimSun"/>
        </w:rPr>
        <w:t xml:space="preserve">, </w:t>
      </w:r>
      <w:r w:rsidR="00BF60E0" w:rsidRPr="004A7F3D">
        <w:rPr>
          <w:rFonts w:eastAsia="SimSun"/>
        </w:rPr>
        <w:t>few</w:t>
      </w:r>
      <w:r w:rsidR="00CE74C4" w:rsidRPr="004A7F3D">
        <w:rPr>
          <w:rFonts w:eastAsia="SimSun"/>
        </w:rPr>
        <w:t xml:space="preserve"> of the students in this work considered </w:t>
      </w:r>
      <w:r w:rsidRPr="004A7F3D">
        <w:rPr>
          <w:rFonts w:eastAsia="SimSun"/>
        </w:rPr>
        <w:t>return</w:t>
      </w:r>
      <w:r w:rsidR="00CE74C4" w:rsidRPr="004A7F3D">
        <w:rPr>
          <w:rFonts w:eastAsia="SimSun"/>
        </w:rPr>
        <w:t>ing</w:t>
      </w:r>
      <w:r w:rsidRPr="004A7F3D">
        <w:rPr>
          <w:rFonts w:eastAsia="SimSun"/>
        </w:rPr>
        <w:t xml:space="preserve"> to the</w:t>
      </w:r>
      <w:r w:rsidR="00CE74C4" w:rsidRPr="004A7F3D">
        <w:rPr>
          <w:rFonts w:eastAsia="SimSun"/>
        </w:rPr>
        <w:t>ir</w:t>
      </w:r>
      <w:r w:rsidRPr="004A7F3D">
        <w:rPr>
          <w:rFonts w:eastAsia="SimSun"/>
        </w:rPr>
        <w:t xml:space="preserve"> parental home </w:t>
      </w:r>
      <w:r w:rsidR="00984A7D" w:rsidRPr="004A7F3D">
        <w:rPr>
          <w:rFonts w:eastAsia="SimSun"/>
        </w:rPr>
        <w:t>to be an option</w:t>
      </w:r>
      <w:r w:rsidR="002812D7" w:rsidRPr="004A7F3D">
        <w:rPr>
          <w:rFonts w:eastAsia="SimSun"/>
        </w:rPr>
        <w:t xml:space="preserve">. </w:t>
      </w:r>
      <w:r w:rsidR="00671942" w:rsidRPr="004A7F3D">
        <w:rPr>
          <w:rFonts w:eastAsia="SimSun"/>
        </w:rPr>
        <w:t xml:space="preserve">This is </w:t>
      </w:r>
      <w:r w:rsidR="00A4777F" w:rsidRPr="004A7F3D">
        <w:rPr>
          <w:rFonts w:eastAsia="SimSun"/>
        </w:rPr>
        <w:t>not surprising</w:t>
      </w:r>
      <w:r w:rsidR="00671942" w:rsidRPr="004A7F3D">
        <w:rPr>
          <w:rFonts w:eastAsia="SimSun"/>
        </w:rPr>
        <w:t xml:space="preserve">, </w:t>
      </w:r>
      <w:r w:rsidR="00671942" w:rsidRPr="004A7F3D">
        <w:rPr>
          <w:rFonts w:eastAsia="SimSun"/>
        </w:rPr>
        <w:lastRenderedPageBreak/>
        <w:t>given</w:t>
      </w:r>
      <w:r w:rsidR="00751A00" w:rsidRPr="004A7F3D">
        <w:rPr>
          <w:rFonts w:eastAsia="SimSun"/>
        </w:rPr>
        <w:t xml:space="preserve"> </w:t>
      </w:r>
      <w:r w:rsidR="00406EB2" w:rsidRPr="004A7F3D">
        <w:rPr>
          <w:rFonts w:eastAsia="SimSun"/>
        </w:rPr>
        <w:t xml:space="preserve">that </w:t>
      </w:r>
      <w:r w:rsidRPr="004A7F3D">
        <w:rPr>
          <w:rFonts w:eastAsia="SimSun"/>
        </w:rPr>
        <w:t>for t</w:t>
      </w:r>
      <w:r w:rsidR="0023005A" w:rsidRPr="004A7F3D">
        <w:rPr>
          <w:rFonts w:eastAsia="SimSun"/>
        </w:rPr>
        <w:t>he majority</w:t>
      </w:r>
      <w:r w:rsidR="00E72C89" w:rsidRPr="004A7F3D">
        <w:rPr>
          <w:rFonts w:eastAsia="SimSun"/>
        </w:rPr>
        <w:t xml:space="preserve"> of them</w:t>
      </w:r>
      <w:r w:rsidR="00751A00" w:rsidRPr="004A7F3D">
        <w:rPr>
          <w:rFonts w:eastAsia="SimSun"/>
        </w:rPr>
        <w:t>,</w:t>
      </w:r>
      <w:r w:rsidR="0023005A" w:rsidRPr="004A7F3D">
        <w:rPr>
          <w:rFonts w:eastAsia="SimSun"/>
        </w:rPr>
        <w:t xml:space="preserve"> the parental home</w:t>
      </w:r>
      <w:r w:rsidR="00671942" w:rsidRPr="004A7F3D">
        <w:rPr>
          <w:rFonts w:eastAsia="SimSun"/>
        </w:rPr>
        <w:t xml:space="preserve"> has also </w:t>
      </w:r>
      <w:r w:rsidRPr="004A7F3D">
        <w:rPr>
          <w:rFonts w:eastAsia="SimSun"/>
        </w:rPr>
        <w:t>dissolv</w:t>
      </w:r>
      <w:r w:rsidR="00671942" w:rsidRPr="004A7F3D">
        <w:rPr>
          <w:rFonts w:eastAsia="SimSun"/>
        </w:rPr>
        <w:t>ed</w:t>
      </w:r>
      <w:r w:rsidR="00C630E0" w:rsidRPr="004A7F3D">
        <w:rPr>
          <w:rFonts w:eastAsia="SimSun"/>
        </w:rPr>
        <w:t xml:space="preserve"> in the next move,</w:t>
      </w:r>
      <w:r w:rsidRPr="004A7F3D">
        <w:rPr>
          <w:rFonts w:eastAsia="SimSun"/>
        </w:rPr>
        <w:t xml:space="preserve"> and </w:t>
      </w:r>
      <w:r w:rsidR="00751A00" w:rsidRPr="004A7F3D">
        <w:rPr>
          <w:rFonts w:eastAsia="SimSun"/>
        </w:rPr>
        <w:t xml:space="preserve">is </w:t>
      </w:r>
      <w:r w:rsidR="00C630E0" w:rsidRPr="004A7F3D">
        <w:rPr>
          <w:rFonts w:eastAsia="SimSun"/>
        </w:rPr>
        <w:t xml:space="preserve">therefore </w:t>
      </w:r>
      <w:r w:rsidRPr="004A7F3D">
        <w:rPr>
          <w:rFonts w:eastAsia="SimSun"/>
        </w:rPr>
        <w:t>not a fixed place</w:t>
      </w:r>
      <w:r w:rsidR="00E72C89" w:rsidRPr="004A7F3D">
        <w:rPr>
          <w:rFonts w:eastAsia="SimSun"/>
        </w:rPr>
        <w:t xml:space="preserve"> that they can return to</w:t>
      </w:r>
      <w:r w:rsidRPr="004A7F3D">
        <w:rPr>
          <w:rFonts w:eastAsia="SimSun"/>
        </w:rPr>
        <w:t>.</w:t>
      </w:r>
      <w:r w:rsidR="001F1AED" w:rsidRPr="004A7F3D">
        <w:rPr>
          <w:rFonts w:eastAsia="SimSun"/>
        </w:rPr>
        <w:t xml:space="preserve"> </w:t>
      </w:r>
      <w:r w:rsidR="00751A00" w:rsidRPr="004A7F3D">
        <w:rPr>
          <w:rFonts w:eastAsia="SimSun"/>
        </w:rPr>
        <w:t xml:space="preserve">Some students </w:t>
      </w:r>
      <w:r w:rsidR="00E72C89" w:rsidRPr="004A7F3D">
        <w:rPr>
          <w:rFonts w:eastAsia="SimSun"/>
        </w:rPr>
        <w:t>said they hoped to</w:t>
      </w:r>
      <w:r w:rsidR="00751A00" w:rsidRPr="004A7F3D">
        <w:rPr>
          <w:rFonts w:eastAsia="SimSun"/>
        </w:rPr>
        <w:t xml:space="preserve"> </w:t>
      </w:r>
      <w:r w:rsidR="00E72C89" w:rsidRPr="004A7F3D">
        <w:rPr>
          <w:rFonts w:eastAsia="SimSun"/>
        </w:rPr>
        <w:t xml:space="preserve">come back </w:t>
      </w:r>
      <w:r w:rsidR="0023005A" w:rsidRPr="004A7F3D">
        <w:rPr>
          <w:rFonts w:eastAsia="SimSun"/>
        </w:rPr>
        <w:t>to Shanghai</w:t>
      </w:r>
      <w:r w:rsidR="00751A00" w:rsidRPr="004A7F3D">
        <w:rPr>
          <w:rFonts w:eastAsia="SimSun"/>
        </w:rPr>
        <w:t xml:space="preserve"> one day, </w:t>
      </w:r>
      <w:r w:rsidR="0023005A" w:rsidRPr="004A7F3D">
        <w:rPr>
          <w:rFonts w:eastAsia="SimSun"/>
        </w:rPr>
        <w:t xml:space="preserve">but </w:t>
      </w:r>
      <w:r w:rsidR="00751A00" w:rsidRPr="004A7F3D">
        <w:rPr>
          <w:rFonts w:eastAsia="SimSun"/>
        </w:rPr>
        <w:t>these ideas w</w:t>
      </w:r>
      <w:r w:rsidR="00275002" w:rsidRPr="004A7F3D">
        <w:rPr>
          <w:rFonts w:eastAsia="SimSun"/>
        </w:rPr>
        <w:t>ere</w:t>
      </w:r>
      <w:r w:rsidR="001F1AED" w:rsidRPr="004A7F3D">
        <w:rPr>
          <w:rFonts w:eastAsia="SimSun"/>
        </w:rPr>
        <w:t xml:space="preserve"> n</w:t>
      </w:r>
      <w:r w:rsidR="0023005A" w:rsidRPr="004A7F3D">
        <w:rPr>
          <w:rFonts w:eastAsia="SimSun"/>
        </w:rPr>
        <w:t>ever concrete</w:t>
      </w:r>
      <w:r w:rsidR="00275002" w:rsidRPr="004A7F3D">
        <w:rPr>
          <w:rFonts w:eastAsia="SimSun"/>
        </w:rPr>
        <w:t>ly formulated</w:t>
      </w:r>
      <w:r w:rsidR="0023005A" w:rsidRPr="004A7F3D">
        <w:rPr>
          <w:rFonts w:eastAsia="SimSun"/>
        </w:rPr>
        <w:t xml:space="preserve"> and never involve</w:t>
      </w:r>
      <w:r w:rsidR="00751A00" w:rsidRPr="004A7F3D">
        <w:rPr>
          <w:rFonts w:eastAsia="SimSun"/>
        </w:rPr>
        <w:t>d</w:t>
      </w:r>
      <w:r w:rsidR="001F1AED" w:rsidRPr="004A7F3D">
        <w:rPr>
          <w:rFonts w:eastAsia="SimSun"/>
        </w:rPr>
        <w:t xml:space="preserve"> a</w:t>
      </w:r>
      <w:r w:rsidR="0023005A" w:rsidRPr="004A7F3D">
        <w:rPr>
          <w:rFonts w:eastAsia="SimSun"/>
        </w:rPr>
        <w:t xml:space="preserve"> specific</w:t>
      </w:r>
      <w:r w:rsidR="001F1AED" w:rsidRPr="004A7F3D">
        <w:rPr>
          <w:rFonts w:eastAsia="SimSun"/>
        </w:rPr>
        <w:t xml:space="preserve"> plan,</w:t>
      </w:r>
      <w:r w:rsidR="00751A00" w:rsidRPr="004A7F3D">
        <w:rPr>
          <w:rFonts w:eastAsia="SimSun"/>
        </w:rPr>
        <w:t xml:space="preserve"> apart from the vague possibility </w:t>
      </w:r>
      <w:r w:rsidR="001F1AED" w:rsidRPr="004A7F3D">
        <w:rPr>
          <w:rFonts w:eastAsia="SimSun"/>
        </w:rPr>
        <w:t>o</w:t>
      </w:r>
      <w:r w:rsidR="0029169F" w:rsidRPr="004A7F3D">
        <w:rPr>
          <w:rFonts w:eastAsia="SimSun"/>
        </w:rPr>
        <w:t>f maybe receiving an expat post</w:t>
      </w:r>
      <w:r w:rsidR="001F1AED" w:rsidRPr="004A7F3D">
        <w:rPr>
          <w:rFonts w:eastAsia="SimSun"/>
        </w:rPr>
        <w:t xml:space="preserve"> </w:t>
      </w:r>
      <w:r w:rsidR="00751A00" w:rsidRPr="004A7F3D">
        <w:rPr>
          <w:rFonts w:eastAsia="SimSun"/>
        </w:rPr>
        <w:t>one</w:t>
      </w:r>
      <w:r w:rsidR="001F1AED" w:rsidRPr="004A7F3D">
        <w:rPr>
          <w:rFonts w:eastAsia="SimSun"/>
        </w:rPr>
        <w:t xml:space="preserve"> day, too.</w:t>
      </w:r>
      <w:r w:rsidR="00BF60E0" w:rsidRPr="004A7F3D">
        <w:rPr>
          <w:rFonts w:eastAsia="SimSun"/>
        </w:rPr>
        <w:t xml:space="preserve"> While </w:t>
      </w:r>
      <w:r w:rsidR="00A079B3" w:rsidRPr="004A7F3D">
        <w:rPr>
          <w:rFonts w:eastAsia="SimSun"/>
        </w:rPr>
        <w:t>it remains to be seen whether the</w:t>
      </w:r>
      <w:r w:rsidR="00C630E0" w:rsidRPr="004A7F3D">
        <w:rPr>
          <w:rFonts w:eastAsia="SimSun"/>
        </w:rPr>
        <w:t>se</w:t>
      </w:r>
      <w:r w:rsidR="00A079B3" w:rsidRPr="004A7F3D">
        <w:rPr>
          <w:rFonts w:eastAsia="SimSun"/>
        </w:rPr>
        <w:t xml:space="preserve"> youths will </w:t>
      </w:r>
      <w:r w:rsidR="00E72C89" w:rsidRPr="004A7F3D">
        <w:rPr>
          <w:rFonts w:eastAsia="SimSun"/>
        </w:rPr>
        <w:t xml:space="preserve">ultimately </w:t>
      </w:r>
      <w:r w:rsidR="00A079B3" w:rsidRPr="004A7F3D">
        <w:rPr>
          <w:rFonts w:eastAsia="SimSun"/>
        </w:rPr>
        <w:t xml:space="preserve">follow </w:t>
      </w:r>
      <w:r w:rsidR="00C630E0" w:rsidRPr="004A7F3D">
        <w:rPr>
          <w:rFonts w:eastAsia="SimSun"/>
        </w:rPr>
        <w:t xml:space="preserve">in </w:t>
      </w:r>
      <w:r w:rsidR="00A079B3" w:rsidRPr="004A7F3D">
        <w:rPr>
          <w:rFonts w:eastAsia="SimSun"/>
        </w:rPr>
        <w:t xml:space="preserve">their parents’ </w:t>
      </w:r>
      <w:r w:rsidR="00C630E0" w:rsidRPr="004A7F3D">
        <w:rPr>
          <w:rFonts w:eastAsia="SimSun"/>
        </w:rPr>
        <w:t xml:space="preserve">footsteps by living </w:t>
      </w:r>
      <w:r w:rsidR="00A079B3" w:rsidRPr="004A7F3D">
        <w:rPr>
          <w:rFonts w:eastAsia="SimSun"/>
        </w:rPr>
        <w:t>high</w:t>
      </w:r>
      <w:r w:rsidR="00C630E0" w:rsidRPr="004A7F3D">
        <w:rPr>
          <w:rFonts w:eastAsia="SimSun"/>
        </w:rPr>
        <w:t>ly-mobile lives</w:t>
      </w:r>
      <w:r w:rsidR="00A079B3" w:rsidRPr="004A7F3D">
        <w:rPr>
          <w:rFonts w:eastAsia="SimSun"/>
        </w:rPr>
        <w:t>, the next chapter</w:t>
      </w:r>
      <w:r w:rsidR="00C630E0" w:rsidRPr="004A7F3D">
        <w:rPr>
          <w:rFonts w:eastAsia="SimSun"/>
        </w:rPr>
        <w:t xml:space="preserve"> conclu</w:t>
      </w:r>
      <w:r w:rsidR="00E72C89" w:rsidRPr="004A7F3D">
        <w:rPr>
          <w:rFonts w:eastAsia="SimSun"/>
        </w:rPr>
        <w:t>des</w:t>
      </w:r>
      <w:r w:rsidR="00C630E0" w:rsidRPr="004A7F3D">
        <w:rPr>
          <w:rFonts w:eastAsia="SimSun"/>
        </w:rPr>
        <w:t xml:space="preserve"> this ethnography by</w:t>
      </w:r>
      <w:r w:rsidR="00A079B3" w:rsidRPr="004A7F3D">
        <w:rPr>
          <w:rFonts w:eastAsia="SimSun"/>
        </w:rPr>
        <w:t xml:space="preserve"> investigat</w:t>
      </w:r>
      <w:r w:rsidR="00C630E0" w:rsidRPr="004A7F3D">
        <w:rPr>
          <w:rFonts w:eastAsia="SimSun"/>
        </w:rPr>
        <w:t>ing</w:t>
      </w:r>
      <w:r w:rsidR="00A079B3" w:rsidRPr="004A7F3D">
        <w:rPr>
          <w:rFonts w:eastAsia="SimSun"/>
        </w:rPr>
        <w:t xml:space="preserve"> </w:t>
      </w:r>
      <w:r w:rsidR="00C630E0" w:rsidRPr="004A7F3D">
        <w:rPr>
          <w:rFonts w:eastAsia="SimSun"/>
        </w:rPr>
        <w:t xml:space="preserve">how the students fared after moving back to </w:t>
      </w:r>
      <w:r w:rsidR="00A079B3" w:rsidRPr="004A7F3D">
        <w:rPr>
          <w:rFonts w:eastAsia="SimSun"/>
        </w:rPr>
        <w:t>Germany</w:t>
      </w:r>
      <w:r w:rsidR="00C630E0" w:rsidRPr="004A7F3D">
        <w:rPr>
          <w:rFonts w:eastAsia="SimSun"/>
        </w:rPr>
        <w:t>, their new beginnings there,</w:t>
      </w:r>
      <w:r w:rsidR="00A079B3" w:rsidRPr="004A7F3D">
        <w:rPr>
          <w:rFonts w:eastAsia="SimSun"/>
        </w:rPr>
        <w:t xml:space="preserve"> and their reflections on their time in Shanghai</w:t>
      </w:r>
      <w:r w:rsidR="00C630E0" w:rsidRPr="004A7F3D">
        <w:rPr>
          <w:rFonts w:eastAsia="SimSun"/>
        </w:rPr>
        <w:t>.</w:t>
      </w:r>
    </w:p>
    <w:p w14:paraId="4A79F587" w14:textId="75E2C4DD" w:rsidR="00864222" w:rsidRPr="007614F3" w:rsidRDefault="00864222" w:rsidP="00864222">
      <w:pPr>
        <w:spacing w:before="100" w:beforeAutospacing="1" w:after="100" w:afterAutospacing="1" w:line="240" w:lineRule="auto"/>
        <w:jc w:val="left"/>
        <w:rPr>
          <w:rFonts w:cs="Arial"/>
          <w:b/>
          <w:sz w:val="32"/>
          <w:szCs w:val="32"/>
          <w:lang w:val="en-US"/>
        </w:rPr>
      </w:pPr>
      <w:proofErr w:type="gramStart"/>
      <w:r w:rsidRPr="007614F3">
        <w:rPr>
          <w:rFonts w:cs="Arial"/>
          <w:b/>
          <w:sz w:val="32"/>
          <w:szCs w:val="32"/>
          <w:lang w:val="en-US"/>
        </w:rPr>
        <w:t>Chapter 2.</w:t>
      </w:r>
      <w:proofErr w:type="gramEnd"/>
      <w:r w:rsidRPr="007614F3">
        <w:rPr>
          <w:rFonts w:cs="Arial"/>
          <w:b/>
          <w:sz w:val="32"/>
          <w:szCs w:val="32"/>
          <w:lang w:val="en-US"/>
        </w:rPr>
        <w:t xml:space="preserve"> New Beginnings </w:t>
      </w:r>
      <w:r w:rsidR="00CF7BBE">
        <w:rPr>
          <w:rFonts w:cs="Arial"/>
          <w:b/>
          <w:sz w:val="32"/>
          <w:szCs w:val="32"/>
          <w:lang w:val="en-US"/>
        </w:rPr>
        <w:t>and Concluding Thoughts</w:t>
      </w:r>
    </w:p>
    <w:p w14:paraId="43CD0925" w14:textId="77777777" w:rsidR="00864222" w:rsidRPr="004A7F3D" w:rsidRDefault="00864222" w:rsidP="00864222">
      <w:pPr>
        <w:pStyle w:val="Normal10"/>
      </w:pPr>
      <w:r w:rsidRPr="004A7F3D">
        <w:t xml:space="preserve">After graduation, the majority of the teenagers from the German school chose to “return” to their “home” country, which many of them only knew from early childhood or holidays, and enrolled at universities. Only Kressi and Bjorn opted to stay in Shanghai to take a Chinese language course, while two other boys moved to Germany to carry out their military service and plan to attend university afterwards. The students chose Germany as a destination because of its respected and free university system, to reconnect with the country as such, and, as was mentioned previously, to explore German student life and the associated cultural practices in general. For the expatriate teenagers moving “back” also meant leaving their family homes, which by now are out of reach or no longer exist. Many of them began to pursue studies in engineering, business, or, as for instance Antonia, in medicine. </w:t>
      </w:r>
    </w:p>
    <w:p w14:paraId="2BE4A6C3" w14:textId="77777777" w:rsidR="00864222" w:rsidRPr="004A7F3D" w:rsidRDefault="00864222" w:rsidP="00864222">
      <w:pPr>
        <w:pStyle w:val="Normal10"/>
      </w:pPr>
      <w:r w:rsidRPr="004A7F3D">
        <w:t xml:space="preserve">I keep in touch with Antonia and some of her peers and occasionally even meet with them at birthday parties, sightseeing trips, or for lunch or coffee. In our conversations I sense how much they enjoy exploring Germany, which is simultaneously a familiar, yet foreign country. Being privy to their initial struggles, but also their success and their joy, in discovering new things and making new friends, I begin to realize just how complicated their “return” turns out to be. </w:t>
      </w:r>
    </w:p>
    <w:p w14:paraId="7DDE43E7" w14:textId="77777777" w:rsidR="00864222" w:rsidRPr="004A7F3D" w:rsidRDefault="00864222" w:rsidP="00864222">
      <w:pPr>
        <w:pStyle w:val="Normal10"/>
      </w:pPr>
      <w:r w:rsidRPr="004A7F3D">
        <w:t xml:space="preserve">In November 2012, I pick up Antonia at her new place to go out for lunch. Back in Shanghai we would hang out at her place, but now she does not ask me to come in, because—she apologizes—her room looks too chaotic. She is studying constantly and has no time to clean up. Besides, she admits, she still has not gotten used to doing such things yet, as her </w:t>
      </w:r>
      <w:r w:rsidRPr="004A7F3D">
        <w:rPr>
          <w:rStyle w:val="Hervorhebung"/>
        </w:rPr>
        <w:t xml:space="preserve">ayi </w:t>
      </w:r>
      <w:r w:rsidRPr="004A7F3D">
        <w:t xml:space="preserve">always took care of housework. After lunch we get a coffee at Starbucks. While I am reminded of Shanghai’s Starbucks coffee shops and ponder the continuity these global chains seem to provide, Antonia tells me she feels that she </w:t>
      </w:r>
      <w:r w:rsidRPr="004A7F3D">
        <w:lastRenderedPageBreak/>
        <w:t>moved out too early, having just turned eighteen. Her parents are still in Shanghai. It is difficult for her to be suddenly on her own.</w:t>
      </w:r>
    </w:p>
    <w:p w14:paraId="52DFF68B" w14:textId="77777777" w:rsidR="00864222" w:rsidRPr="004A7F3D" w:rsidRDefault="00864222" w:rsidP="00864222">
      <w:pPr>
        <w:pStyle w:val="Normal10"/>
      </w:pPr>
      <w:r w:rsidRPr="004A7F3D">
        <w:t xml:space="preserve">Eventually, in the summer of 2014—two years after their graduation—I conduct structured interviews with Antonia and Mia to discuss their experiences. In our follow-up interview, Antonia sits in my office and, with the voice recorder and questionnaire in front of </w:t>
      </w:r>
      <w:proofErr w:type="gramStart"/>
      <w:r w:rsidRPr="004A7F3D">
        <w:t>us,</w:t>
      </w:r>
      <w:proofErr w:type="gramEnd"/>
      <w:r w:rsidRPr="004A7F3D">
        <w:t xml:space="preserve"> she remembers her move to Germany and her initial feelings:</w:t>
      </w:r>
    </w:p>
    <w:p w14:paraId="750215A0" w14:textId="77777777" w:rsidR="00864222" w:rsidRPr="004A7F3D" w:rsidRDefault="00864222" w:rsidP="00864222">
      <w:pPr>
        <w:pStyle w:val="Interview"/>
        <w:rPr>
          <w:rFonts w:cs="Arial"/>
          <w:szCs w:val="22"/>
        </w:rPr>
      </w:pPr>
      <w:r w:rsidRPr="004A7F3D">
        <w:rPr>
          <w:rFonts w:cs="Arial"/>
          <w:szCs w:val="22"/>
        </w:rPr>
        <w:t xml:space="preserve">Antonia: Moving itself went relatively, well, went really fast. I was travelling in America after graduation and then I went on a trip through Europe. And during the Europe-trip I got accepted at university. I came back and had to find a flat within one week. And then my parents came and we moved everything and so on. I didn’t even think about it that much, and then university already started. […] So somehow all this went </w:t>
      </w:r>
      <w:proofErr w:type="spellStart"/>
      <w:r w:rsidRPr="004A7F3D">
        <w:rPr>
          <w:rFonts w:cs="Arial"/>
          <w:szCs w:val="22"/>
        </w:rPr>
        <w:t>super fast</w:t>
      </w:r>
      <w:proofErr w:type="spellEnd"/>
      <w:r w:rsidRPr="004A7F3D">
        <w:rPr>
          <w:rFonts w:cs="Arial"/>
          <w:szCs w:val="22"/>
        </w:rPr>
        <w:t>.</w:t>
      </w:r>
    </w:p>
    <w:p w14:paraId="6C0480E0" w14:textId="77777777" w:rsidR="00864222" w:rsidRPr="004A7F3D" w:rsidRDefault="00864222" w:rsidP="00864222">
      <w:pPr>
        <w:pStyle w:val="Interview"/>
        <w:rPr>
          <w:rFonts w:cs="Arial"/>
          <w:szCs w:val="22"/>
        </w:rPr>
      </w:pPr>
      <w:r w:rsidRPr="004A7F3D">
        <w:rPr>
          <w:rFonts w:cs="Arial"/>
          <w:szCs w:val="22"/>
        </w:rPr>
        <w:t>Interviewer: Hmm.</w:t>
      </w:r>
    </w:p>
    <w:p w14:paraId="03D104FE" w14:textId="77777777" w:rsidR="00864222" w:rsidRPr="004A7F3D" w:rsidRDefault="00864222" w:rsidP="00864222">
      <w:pPr>
        <w:pStyle w:val="Interview"/>
        <w:rPr>
          <w:rFonts w:cs="Arial"/>
          <w:szCs w:val="22"/>
        </w:rPr>
      </w:pPr>
      <w:r w:rsidRPr="004A7F3D">
        <w:rPr>
          <w:rFonts w:cs="Arial"/>
          <w:szCs w:val="22"/>
        </w:rPr>
        <w:t xml:space="preserve">Antonia: Thrown in at the deep end. </w:t>
      </w:r>
      <w:proofErr w:type="spellStart"/>
      <w:proofErr w:type="gramStart"/>
      <w:r w:rsidRPr="004A7F3D">
        <w:rPr>
          <w:rFonts w:cs="Arial"/>
          <w:szCs w:val="22"/>
        </w:rPr>
        <w:t>Erm</w:t>
      </w:r>
      <w:proofErr w:type="spellEnd"/>
      <w:r w:rsidRPr="004A7F3D">
        <w:rPr>
          <w:rFonts w:cs="Arial"/>
          <w:szCs w:val="22"/>
        </w:rPr>
        <w:t>,</w:t>
      </w:r>
      <w:proofErr w:type="gramEnd"/>
      <w:r w:rsidRPr="004A7F3D">
        <w:rPr>
          <w:rFonts w:cs="Arial"/>
          <w:szCs w:val="22"/>
        </w:rPr>
        <w:t xml:space="preserve"> and the most difficult thing in the beginning wasn’t being in Germany, but being alone. So moving out </w:t>
      </w:r>
      <w:proofErr w:type="gramStart"/>
      <w:r w:rsidRPr="004A7F3D">
        <w:rPr>
          <w:rFonts w:cs="Arial"/>
          <w:szCs w:val="22"/>
        </w:rPr>
        <w:t>itself</w:t>
      </w:r>
      <w:proofErr w:type="gramEnd"/>
      <w:r w:rsidRPr="004A7F3D">
        <w:rPr>
          <w:rFonts w:cs="Arial"/>
          <w:szCs w:val="22"/>
        </w:rPr>
        <w:t xml:space="preserve">. I think that’s pretty universal that you … […] </w:t>
      </w:r>
      <w:proofErr w:type="gramStart"/>
      <w:r w:rsidRPr="004A7F3D">
        <w:rPr>
          <w:rFonts w:cs="Arial"/>
          <w:szCs w:val="22"/>
        </w:rPr>
        <w:t>Well</w:t>
      </w:r>
      <w:proofErr w:type="gramEnd"/>
      <w:r w:rsidRPr="004A7F3D">
        <w:rPr>
          <w:rFonts w:cs="Arial"/>
          <w:szCs w:val="22"/>
        </w:rPr>
        <w:t>, the first week, I remember, I had so much to do during the day. That was great. I met so many new people. And in the evenings I called Charlie or Mia and we cried together.</w:t>
      </w:r>
    </w:p>
    <w:p w14:paraId="04B9423E" w14:textId="77777777" w:rsidR="00864222" w:rsidRPr="004A7F3D" w:rsidRDefault="00864222" w:rsidP="00864222">
      <w:pPr>
        <w:pStyle w:val="Interview"/>
        <w:rPr>
          <w:rFonts w:cs="Arial"/>
          <w:szCs w:val="22"/>
        </w:rPr>
      </w:pPr>
      <w:r w:rsidRPr="004A7F3D">
        <w:rPr>
          <w:rFonts w:cs="Arial"/>
          <w:szCs w:val="22"/>
        </w:rPr>
        <w:t>Interviewer: Oh.</w:t>
      </w:r>
    </w:p>
    <w:p w14:paraId="522F0051" w14:textId="77777777" w:rsidR="00864222" w:rsidRPr="004A7F3D" w:rsidRDefault="00864222" w:rsidP="00864222">
      <w:pPr>
        <w:pStyle w:val="Interview"/>
        <w:rPr>
          <w:rFonts w:cs="Arial"/>
          <w:szCs w:val="22"/>
        </w:rPr>
      </w:pPr>
      <w:r w:rsidRPr="004A7F3D">
        <w:rPr>
          <w:rFonts w:cs="Arial"/>
          <w:szCs w:val="22"/>
        </w:rPr>
        <w:t xml:space="preserve">Antonia: &lt;L&gt; </w:t>
      </w:r>
      <w:proofErr w:type="gramStart"/>
      <w:r w:rsidRPr="004A7F3D">
        <w:rPr>
          <w:rFonts w:cs="Arial"/>
          <w:szCs w:val="22"/>
        </w:rPr>
        <w:t>Because</w:t>
      </w:r>
      <w:proofErr w:type="gramEnd"/>
      <w:r w:rsidRPr="004A7F3D">
        <w:rPr>
          <w:rFonts w:cs="Arial"/>
          <w:szCs w:val="22"/>
        </w:rPr>
        <w:t xml:space="preserve"> somehow we all were lonely, sad. </w:t>
      </w:r>
      <w:proofErr w:type="gramStart"/>
      <w:r w:rsidRPr="004A7F3D">
        <w:rPr>
          <w:rFonts w:cs="Arial"/>
          <w:szCs w:val="22"/>
        </w:rPr>
        <w:t>And away from home.</w:t>
      </w:r>
      <w:proofErr w:type="gramEnd"/>
    </w:p>
    <w:p w14:paraId="702BFB50" w14:textId="77777777" w:rsidR="00864222" w:rsidRPr="004A7F3D" w:rsidRDefault="00864222" w:rsidP="00864222">
      <w:pPr>
        <w:pStyle w:val="Interview"/>
        <w:rPr>
          <w:rFonts w:cs="Arial"/>
          <w:szCs w:val="22"/>
        </w:rPr>
      </w:pPr>
      <w:r w:rsidRPr="004A7F3D">
        <w:rPr>
          <w:rFonts w:cs="Arial"/>
          <w:szCs w:val="22"/>
        </w:rPr>
        <w:t>Interviewer: Yes.</w:t>
      </w:r>
    </w:p>
    <w:p w14:paraId="62552EBC" w14:textId="77777777" w:rsidR="00864222" w:rsidRPr="004A7F3D" w:rsidRDefault="00864222" w:rsidP="00864222">
      <w:pPr>
        <w:pStyle w:val="Interview"/>
        <w:rPr>
          <w:rFonts w:cs="Arial"/>
          <w:szCs w:val="22"/>
        </w:rPr>
      </w:pPr>
      <w:r w:rsidRPr="004A7F3D">
        <w:rPr>
          <w:rFonts w:cs="Arial"/>
          <w:szCs w:val="22"/>
        </w:rPr>
        <w:t xml:space="preserve">Antonia: And </w:t>
      </w:r>
      <w:proofErr w:type="spellStart"/>
      <w:r w:rsidRPr="004A7F3D">
        <w:rPr>
          <w:rFonts w:cs="Arial"/>
          <w:szCs w:val="22"/>
        </w:rPr>
        <w:t>erm</w:t>
      </w:r>
      <w:proofErr w:type="spellEnd"/>
      <w:r w:rsidRPr="004A7F3D">
        <w:rPr>
          <w:rFonts w:cs="Arial"/>
          <w:szCs w:val="22"/>
        </w:rPr>
        <w:t xml:space="preserve">, it actually went on like that </w:t>
      </w:r>
      <w:proofErr w:type="spellStart"/>
      <w:r w:rsidRPr="004A7F3D">
        <w:rPr>
          <w:rFonts w:cs="Arial"/>
          <w:szCs w:val="22"/>
        </w:rPr>
        <w:t>fort he</w:t>
      </w:r>
      <w:proofErr w:type="spellEnd"/>
      <w:r w:rsidRPr="004A7F3D">
        <w:rPr>
          <w:rFonts w:cs="Arial"/>
          <w:szCs w:val="22"/>
        </w:rPr>
        <w:t xml:space="preserve"> whole first semester. […] Only </w:t>
      </w:r>
      <w:proofErr w:type="spellStart"/>
      <w:r w:rsidRPr="004A7F3D">
        <w:rPr>
          <w:rFonts w:cs="Arial"/>
          <w:szCs w:val="22"/>
        </w:rPr>
        <w:t>stuyding</w:t>
      </w:r>
      <w:proofErr w:type="spellEnd"/>
      <w:r w:rsidRPr="004A7F3D">
        <w:rPr>
          <w:rFonts w:cs="Arial"/>
          <w:szCs w:val="22"/>
        </w:rPr>
        <w:t xml:space="preserve"> and that was it.</w:t>
      </w:r>
    </w:p>
    <w:p w14:paraId="78EEDA1B" w14:textId="77777777" w:rsidR="00864222" w:rsidRPr="004A7F3D" w:rsidRDefault="00864222" w:rsidP="00864222">
      <w:pPr>
        <w:pStyle w:val="Interview"/>
        <w:rPr>
          <w:rFonts w:cs="Arial"/>
          <w:szCs w:val="22"/>
        </w:rPr>
      </w:pPr>
      <w:r w:rsidRPr="004A7F3D">
        <w:rPr>
          <w:rFonts w:cs="Arial"/>
          <w:szCs w:val="22"/>
        </w:rPr>
        <w:t>Interviewer: Hmm.</w:t>
      </w:r>
    </w:p>
    <w:p w14:paraId="7E3228A7" w14:textId="77777777" w:rsidR="00864222" w:rsidRPr="004A7F3D" w:rsidRDefault="00864222" w:rsidP="00864222">
      <w:pPr>
        <w:pStyle w:val="Interview"/>
        <w:rPr>
          <w:rFonts w:cs="Arial"/>
          <w:szCs w:val="22"/>
        </w:rPr>
      </w:pPr>
      <w:r w:rsidRPr="004A7F3D">
        <w:rPr>
          <w:rFonts w:cs="Arial"/>
          <w:szCs w:val="22"/>
        </w:rPr>
        <w:t xml:space="preserve">Antonia: And I also lived alone. It was also quite lonesome there. Yes. </w:t>
      </w:r>
      <w:proofErr w:type="gramStart"/>
      <w:r w:rsidRPr="004A7F3D">
        <w:rPr>
          <w:rFonts w:cs="Arial"/>
          <w:szCs w:val="22"/>
        </w:rPr>
        <w:t>(Pause).</w:t>
      </w:r>
      <w:proofErr w:type="gramEnd"/>
      <w:r w:rsidRPr="004A7F3D">
        <w:rPr>
          <w:rFonts w:cs="Arial"/>
          <w:szCs w:val="22"/>
        </w:rPr>
        <w:t xml:space="preserve"> There was a difference between my fellow students and me: I couldn’t go home at the weekends.</w:t>
      </w:r>
      <w:r w:rsidRPr="004A7F3D">
        <w:rPr>
          <w:rStyle w:val="Funotenzeichen"/>
          <w:rFonts w:cs="Arial"/>
          <w:szCs w:val="22"/>
        </w:rPr>
        <w:footnoteReference w:id="23"/>
      </w:r>
    </w:p>
    <w:p w14:paraId="654E8FC4" w14:textId="77777777" w:rsidR="00864222" w:rsidRPr="004A7F3D" w:rsidRDefault="00864222" w:rsidP="00864222">
      <w:pPr>
        <w:pStyle w:val="Normal10"/>
      </w:pPr>
      <w:r w:rsidRPr="004A7F3D">
        <w:t xml:space="preserve">Although very experienced in moving, Antonia’s former classmate Mia, </w:t>
      </w:r>
      <w:proofErr w:type="gramStart"/>
      <w:r w:rsidRPr="004A7F3D">
        <w:t>shares</w:t>
      </w:r>
      <w:proofErr w:type="gramEnd"/>
      <w:r w:rsidRPr="004A7F3D">
        <w:t xml:space="preserve"> similar stories of loneliness in her first months in Germany. Both their narratives echo the </w:t>
      </w:r>
      <w:r w:rsidRPr="004A7F3D">
        <w:lastRenderedPageBreak/>
        <w:t xml:space="preserve">students’ retrospective accounts of what it was like to move to Shanghai that this book </w:t>
      </w:r>
      <w:proofErr w:type="spellStart"/>
      <w:r w:rsidRPr="004A7F3D">
        <w:t>analyzed</w:t>
      </w:r>
      <w:proofErr w:type="spellEnd"/>
      <w:r w:rsidRPr="004A7F3D">
        <w:t xml:space="preserve"> in Part II, Chapter 1. However, there is a significant difference: in 2012 Antonia and Mia decided themselves to move to Germany for their studies, but years earlier, many of the teenagers had not only felt disregarded in their family’s decision-making process to move to China but had often been reluctant, or initially even against the idea of going abroad. </w:t>
      </w:r>
    </w:p>
    <w:p w14:paraId="11EE5136" w14:textId="77777777" w:rsidR="00864222" w:rsidRPr="002533AB" w:rsidRDefault="00864222" w:rsidP="00864222">
      <w:pPr>
        <w:pStyle w:val="Normal10"/>
      </w:pPr>
      <w:r w:rsidRPr="004A7F3D">
        <w:t xml:space="preserve">Faced with the family’s relocation, the children were caught between the desire to stay with their peers and the wish to be with their parents. They were actively weighing up their parents’ and their own interests. While the possibilities to explore new things with their family were exciting, they also feared the unpredictable experiences of moving to </w:t>
      </w:r>
      <w:r w:rsidRPr="002533AB">
        <w:t>a new, unknown city. Many students therefore recalled having angrily confronted their parents, urging them to forgo the move. Other students said that their parents felt guilty for moving them out of their familiar environment, against their choice. Consequently, the move to Shanghai brought with it emotional challenges. This process was analysed in Part II, Chapter 2 as “culture shock”: students’ reactions to an unfamiliar urban environment, new sensorial experiences combined with the lack of friends and extended family, and problems within the family related to the move.</w:t>
      </w:r>
    </w:p>
    <w:p w14:paraId="7EAE3385" w14:textId="77777777" w:rsidR="00864222" w:rsidRPr="004A7F3D" w:rsidRDefault="00864222" w:rsidP="00864222">
      <w:pPr>
        <w:pStyle w:val="berschrift4"/>
      </w:pPr>
      <w:r w:rsidRPr="004A7F3D">
        <w:t>Making a home again</w:t>
      </w:r>
    </w:p>
    <w:p w14:paraId="7BFB6A47" w14:textId="77777777" w:rsidR="00864222" w:rsidRPr="004A7F3D" w:rsidRDefault="00864222" w:rsidP="00864222">
      <w:pPr>
        <w:pStyle w:val="Normal10"/>
        <w:rPr>
          <w:rFonts w:eastAsiaTheme="minorHAnsi"/>
        </w:rPr>
      </w:pPr>
      <w:r w:rsidRPr="004A7F3D">
        <w:t xml:space="preserve">Students’ everyday practices upon arrival in Shanghai were primarily concerned with making Shanghai their new home and with becoming part of a new community, as I described in Part III, Chapter 1 conveyed the continuous process of making sense of the city, not only in terms of navigation and sensory experience, but also in terms of positioning oneself within it—as consumers, inhabitants, or someone overwhelmed by the urban, sensorial landscape of Shanghai. Managing the city meant managing everyday life and the migration experience, for instance by learning how to navigate between spaces of everyday practices and consumption, by giving spaces a social meaning, or by dividing Shanghai into a manageable, familiar area and the rest of the city. In these analyses practices of a retreat into familiarity already became apparent. Part III, Chapter 2 was concerned with notions of home. </w:t>
      </w:r>
      <w:r w:rsidRPr="004A7F3D">
        <w:rPr>
          <w:rFonts w:eastAsiaTheme="minorHAnsi"/>
        </w:rPr>
        <w:t>After providing a description of expatriate housing spaces</w:t>
      </w:r>
      <w:r w:rsidRPr="004A7F3D">
        <w:t>—</w:t>
      </w:r>
      <w:r w:rsidRPr="004A7F3D">
        <w:rPr>
          <w:rFonts w:eastAsiaTheme="minorHAnsi"/>
        </w:rPr>
        <w:t>gated communities</w:t>
      </w:r>
      <w:r w:rsidRPr="004A7F3D">
        <w:t>—</w:t>
      </w:r>
      <w:r w:rsidRPr="004A7F3D">
        <w:rPr>
          <w:rFonts w:eastAsiaTheme="minorHAnsi"/>
        </w:rPr>
        <w:t xml:space="preserve">it </w:t>
      </w:r>
      <w:r w:rsidRPr="004A7F3D">
        <w:t xml:space="preserve">identified youths’ small-scale home-making practices, such as room decorating or family dinner, as well as larger processes of locating “home(s)” in their transnational networks. It demonstrated that </w:t>
      </w:r>
      <w:r w:rsidRPr="004A7F3D">
        <w:rPr>
          <w:rFonts w:eastAsiaTheme="minorHAnsi"/>
        </w:rPr>
        <w:t xml:space="preserve">due to the expatriate teenagers’ experiences of mobility, home was thought of as multiple and fluid, tied to various places, items, and people. It became evident that </w:t>
      </w:r>
      <w:r w:rsidRPr="004A7F3D">
        <w:t xml:space="preserve">making and (re)imagining homes, collecting things to produce a sense of belonging helped the teenagers to cope with feelings of loneliness and as ways to let the </w:t>
      </w:r>
      <w:proofErr w:type="spellStart"/>
      <w:r w:rsidRPr="004A7F3D">
        <w:lastRenderedPageBreak/>
        <w:t>rhizomatic</w:t>
      </w:r>
      <w:proofErr w:type="spellEnd"/>
      <w:r w:rsidRPr="004A7F3D">
        <w:t xml:space="preserve"> home </w:t>
      </w:r>
      <w:r w:rsidRPr="004A7F3D">
        <w:rPr>
          <w:rFonts w:eastAsiaTheme="minorHAnsi"/>
        </w:rPr>
        <w:t xml:space="preserve">“start up again on one of its old lines, or on new lines” </w:t>
      </w:r>
      <w:r w:rsidRPr="004A7F3D">
        <w:rPr>
          <w:rFonts w:eastAsiaTheme="minorHAnsi"/>
        </w:rPr>
        <w:fldChar w:fldCharType="begin"/>
      </w:r>
      <w:r w:rsidRPr="004A7F3D">
        <w:rPr>
          <w:rFonts w:eastAsiaTheme="minorHAnsi"/>
        </w:rPr>
        <w:instrText xml:space="preserve"> ADDIN ZOTERO_ITEM {"citationID":"Xcw0r0Ry","properties":{"formattedCitation":"(Deleuze and Guattari 1987, 9)","plainCitation":"(Deleuze and Guattari 1987, 9)"},"citationItems":[{"id":885,"uris":["http://zotero.org/users/401864/items/8UCEKX3W"],"uri":["http://zotero.org/users/401864/items/8UCEKX3W"],"locator":"9"}]} </w:instrText>
      </w:r>
      <w:r w:rsidRPr="004A7F3D">
        <w:rPr>
          <w:rFonts w:eastAsiaTheme="minorHAnsi"/>
        </w:rPr>
        <w:fldChar w:fldCharType="separate"/>
      </w:r>
      <w:r w:rsidRPr="004A7F3D">
        <w:rPr>
          <w:rFonts w:eastAsiaTheme="minorHAnsi"/>
          <w:noProof/>
        </w:rPr>
        <w:t>(Deleuze and Guattari 1987, 9)</w:t>
      </w:r>
      <w:r w:rsidRPr="004A7F3D">
        <w:rPr>
          <w:rFonts w:eastAsiaTheme="minorHAnsi"/>
        </w:rPr>
        <w:fldChar w:fldCharType="end"/>
      </w:r>
      <w:r w:rsidRPr="004A7F3D">
        <w:rPr>
          <w:rFonts w:eastAsiaTheme="minorHAnsi"/>
        </w:rPr>
        <w:t xml:space="preserve">. </w:t>
      </w:r>
    </w:p>
    <w:p w14:paraId="77291476" w14:textId="77777777" w:rsidR="00864222" w:rsidRPr="004A7F3D" w:rsidRDefault="00864222" w:rsidP="00864222">
      <w:pPr>
        <w:pStyle w:val="Normal10"/>
      </w:pPr>
      <w:r w:rsidRPr="004A7F3D">
        <w:rPr>
          <w:rFonts w:eastAsiaTheme="minorHAnsi"/>
        </w:rPr>
        <w:t xml:space="preserve">For Mia, </w:t>
      </w:r>
      <w:r w:rsidRPr="004A7F3D">
        <w:t xml:space="preserve">who moved with her family several times within Asia and between Asia and Germany, </w:t>
      </w:r>
      <w:r w:rsidRPr="004A7F3D">
        <w:rPr>
          <w:rFonts w:eastAsiaTheme="minorHAnsi"/>
        </w:rPr>
        <w:t xml:space="preserve">this (re)imagining and creating a home in Shanghai, as Part III, Chapter 2 showcased, also included family routines. </w:t>
      </w:r>
      <w:r w:rsidRPr="004A7F3D">
        <w:t>She had always considered her immediate family and the shared domestic life as the main ingredient for her feelings of being at home.</w:t>
      </w:r>
    </w:p>
    <w:p w14:paraId="7E02D7A4" w14:textId="77777777" w:rsidR="00864222" w:rsidRPr="004A7F3D" w:rsidRDefault="00864222" w:rsidP="00864222">
      <w:pPr>
        <w:pStyle w:val="Normal10"/>
        <w:rPr>
          <w:rFonts w:eastAsiaTheme="minorHAnsi"/>
        </w:rPr>
      </w:pPr>
      <w:r w:rsidRPr="004A7F3D">
        <w:t xml:space="preserve">Coming back to Germany after graduation is Mia’s first move without immediate family: </w:t>
      </w:r>
    </w:p>
    <w:p w14:paraId="4E17BA9E" w14:textId="77777777" w:rsidR="00864222" w:rsidRPr="004A7F3D" w:rsidRDefault="00864222" w:rsidP="00864222">
      <w:pPr>
        <w:pStyle w:val="Interview"/>
        <w:rPr>
          <w:rFonts w:cs="Arial"/>
          <w:szCs w:val="22"/>
        </w:rPr>
      </w:pPr>
      <w:r w:rsidRPr="004A7F3D">
        <w:rPr>
          <w:rFonts w:cs="Arial"/>
          <w:szCs w:val="22"/>
        </w:rPr>
        <w:t>Mia: Well, I’ve moved many times, but when I came home, my parents and siblings were always there and asked: “How are you? How was it?” And here I came home to empty rooms.</w:t>
      </w:r>
    </w:p>
    <w:p w14:paraId="7F5F2BF7" w14:textId="77777777" w:rsidR="00864222" w:rsidRPr="004A7F3D" w:rsidRDefault="00864222" w:rsidP="00864222">
      <w:pPr>
        <w:pStyle w:val="Interview"/>
        <w:rPr>
          <w:rFonts w:cs="Arial"/>
          <w:szCs w:val="22"/>
        </w:rPr>
      </w:pPr>
      <w:r w:rsidRPr="004A7F3D">
        <w:rPr>
          <w:rFonts w:cs="Arial"/>
          <w:szCs w:val="22"/>
        </w:rPr>
        <w:t>Interviewer: Oh.</w:t>
      </w:r>
    </w:p>
    <w:p w14:paraId="0126AA81" w14:textId="77777777" w:rsidR="00864222" w:rsidRPr="004A7F3D" w:rsidRDefault="00864222" w:rsidP="00864222">
      <w:pPr>
        <w:pStyle w:val="Interview"/>
        <w:rPr>
          <w:rFonts w:cs="Arial"/>
          <w:szCs w:val="22"/>
        </w:rPr>
      </w:pPr>
      <w:r w:rsidRPr="004A7F3D">
        <w:rPr>
          <w:rFonts w:cs="Arial"/>
          <w:szCs w:val="22"/>
        </w:rPr>
        <w:t xml:space="preserve">Mia: And </w:t>
      </w:r>
      <w:proofErr w:type="spellStart"/>
      <w:r w:rsidRPr="004A7F3D">
        <w:rPr>
          <w:rFonts w:cs="Arial"/>
          <w:szCs w:val="22"/>
        </w:rPr>
        <w:t>erm</w:t>
      </w:r>
      <w:proofErr w:type="spellEnd"/>
      <w:r w:rsidRPr="004A7F3D">
        <w:rPr>
          <w:rFonts w:cs="Arial"/>
          <w:szCs w:val="22"/>
        </w:rPr>
        <w:t>, yes, that really wasn’t nice. […] As soon as I went out, it wasn’t a problem at all. I knew what it was like to be new. But, as I said, coming home felt somehow, felt really strange.</w:t>
      </w:r>
      <w:r w:rsidRPr="004A7F3D">
        <w:rPr>
          <w:rStyle w:val="Funotenzeichen"/>
          <w:rFonts w:cs="Arial"/>
          <w:szCs w:val="22"/>
        </w:rPr>
        <w:footnoteReference w:id="24"/>
      </w:r>
    </w:p>
    <w:p w14:paraId="4367CF6F" w14:textId="77777777" w:rsidR="00864222" w:rsidRPr="004A7F3D" w:rsidRDefault="00864222" w:rsidP="00864222">
      <w:pPr>
        <w:pStyle w:val="Normal10"/>
      </w:pPr>
      <w:r w:rsidRPr="004A7F3D">
        <w:t>Furthermore, for Mia and her friends the move to Germany is not only a first step of being on their own, but also a move out of the supportive expatriate “bubble.” Throughout their stay in Shanghai, the youths were surrounded by a community that shared experiences of moving. The international youths’ resulting perceptions of Shanghai as a transit space (see Introduction) were accompanied by feelings of belonging to an expatriate community that shared spatial and social practices and maintained various collective ways of managing migration processes.</w:t>
      </w:r>
    </w:p>
    <w:p w14:paraId="008DB47D" w14:textId="77777777" w:rsidR="00864222" w:rsidRPr="004A7F3D" w:rsidRDefault="00864222" w:rsidP="00864222">
      <w:pPr>
        <w:pStyle w:val="berschrift4"/>
      </w:pPr>
      <w:r w:rsidRPr="004A7F3D">
        <w:t>Shanghai’s expat community and its support</w:t>
      </w:r>
    </w:p>
    <w:p w14:paraId="5751D236" w14:textId="77777777" w:rsidR="00864222" w:rsidRPr="004A7F3D" w:rsidRDefault="00864222" w:rsidP="00864222">
      <w:pPr>
        <w:pStyle w:val="Normal10"/>
      </w:pPr>
      <w:r w:rsidRPr="004A7F3D">
        <w:t xml:space="preserve">A central role in this community is played by international schools, as described in Part II, Chapter 3, which are sites for the continuous everyday routine for expatriate youths, as well as the place for meeting new friends. There, collective expatriate identities were negotiated and mediated on an everyday basis—through community events, the communal valuing of the school for the youths’ (cosmopolitan) formation, and through the admission process that required the “right” financial means or jobs, the “right” passports, and the “right” grades. Chinese nationals could only </w:t>
      </w:r>
      <w:proofErr w:type="spellStart"/>
      <w:r w:rsidRPr="004A7F3D">
        <w:t>enroll</w:t>
      </w:r>
      <w:proofErr w:type="spellEnd"/>
      <w:r w:rsidRPr="004A7F3D">
        <w:t xml:space="preserve"> in rare exceptions. Hence the schools brought together students from various international backgrounds, but—as with the gated communities described in Part II, Chapter 2—the diversity was highly controlled. The schools also offered parents an entrance to </w:t>
      </w:r>
      <w:r w:rsidRPr="004A7F3D">
        <w:lastRenderedPageBreak/>
        <w:t xml:space="preserve">Shanghai’s </w:t>
      </w:r>
      <w:proofErr w:type="spellStart"/>
      <w:r w:rsidRPr="004A7F3D">
        <w:t>expatria</w:t>
      </w:r>
      <w:proofErr w:type="spellEnd"/>
      <w:r w:rsidRPr="004A7F3D">
        <w:t xml:space="preserve"> and fostered the development of a sense of community for many of the students and their families.</w:t>
      </w:r>
    </w:p>
    <w:p w14:paraId="78FA414C" w14:textId="77777777" w:rsidR="00864222" w:rsidRPr="004A7F3D" w:rsidRDefault="00864222" w:rsidP="00864222">
      <w:pPr>
        <w:pStyle w:val="Normal10"/>
      </w:pPr>
      <w:r w:rsidRPr="004A7F3D">
        <w:t>In Germany, Antonia describes how she now experiences how difficult it can be to discuss the experience of moving and of growing up in Shanghai outside of this community.</w:t>
      </w:r>
    </w:p>
    <w:p w14:paraId="33A80A8E" w14:textId="77777777" w:rsidR="00864222" w:rsidRPr="004A7F3D" w:rsidRDefault="00864222" w:rsidP="00864222">
      <w:pPr>
        <w:pStyle w:val="Interview"/>
        <w:rPr>
          <w:rFonts w:cs="Arial"/>
          <w:szCs w:val="22"/>
        </w:rPr>
      </w:pPr>
      <w:r w:rsidRPr="004A7F3D">
        <w:rPr>
          <w:rFonts w:cs="Arial"/>
          <w:szCs w:val="22"/>
        </w:rPr>
        <w:t>Antonia: Yes. And I notice now that, in the beginning, I talked so much about Shanghai. I don’t do that anymore.</w:t>
      </w:r>
    </w:p>
    <w:p w14:paraId="50A9AC7F" w14:textId="77777777" w:rsidR="00864222" w:rsidRPr="004A7F3D" w:rsidRDefault="00864222" w:rsidP="00864222">
      <w:pPr>
        <w:pStyle w:val="Interview"/>
        <w:rPr>
          <w:rFonts w:cs="Arial"/>
          <w:szCs w:val="22"/>
        </w:rPr>
      </w:pPr>
      <w:r w:rsidRPr="004A7F3D">
        <w:rPr>
          <w:rFonts w:cs="Arial"/>
          <w:szCs w:val="22"/>
        </w:rPr>
        <w:t>Interviewer: &lt;L&gt;</w:t>
      </w:r>
    </w:p>
    <w:p w14:paraId="184B65D9" w14:textId="77777777" w:rsidR="00864222" w:rsidRPr="004A7F3D" w:rsidRDefault="00864222" w:rsidP="00864222">
      <w:pPr>
        <w:pStyle w:val="Interview"/>
        <w:rPr>
          <w:rFonts w:cs="Arial"/>
          <w:szCs w:val="22"/>
        </w:rPr>
      </w:pPr>
      <w:r w:rsidRPr="004A7F3D">
        <w:rPr>
          <w:rFonts w:cs="Arial"/>
          <w:szCs w:val="22"/>
        </w:rPr>
        <w:t xml:space="preserve">Antonia: </w:t>
      </w:r>
      <w:proofErr w:type="spellStart"/>
      <w:r w:rsidRPr="004A7F3D">
        <w:rPr>
          <w:rFonts w:cs="Arial"/>
          <w:szCs w:val="22"/>
        </w:rPr>
        <w:t>Erm</w:t>
      </w:r>
      <w:proofErr w:type="spellEnd"/>
      <w:r w:rsidRPr="004A7F3D">
        <w:rPr>
          <w:rFonts w:cs="Arial"/>
          <w:szCs w:val="22"/>
        </w:rPr>
        <w:t xml:space="preserve">, [I did that] so much that my new friends here were annoyed, I believe. The people I just got to know here. Because the people [...] who are just getting to know me, they don’t think that I come from abroad. [...] I don’t look like it and I don’t talk like it. And I’m not from there. That there are differences for </w:t>
      </w:r>
      <w:proofErr w:type="gramStart"/>
      <w:r w:rsidRPr="004A7F3D">
        <w:rPr>
          <w:rFonts w:cs="Arial"/>
          <w:szCs w:val="22"/>
        </w:rPr>
        <w:t>me,</w:t>
      </w:r>
      <w:proofErr w:type="gramEnd"/>
      <w:r w:rsidRPr="004A7F3D">
        <w:rPr>
          <w:rFonts w:cs="Arial"/>
          <w:szCs w:val="22"/>
        </w:rPr>
        <w:t xml:space="preserve"> somehow, I’ve always tried to stress that in the beginning. Because they didn’t understand it, although I always said that I’m from Shanghai. For example [...] my </w:t>
      </w:r>
      <w:proofErr w:type="spellStart"/>
      <w:r w:rsidRPr="004A7F3D">
        <w:rPr>
          <w:rFonts w:cs="Arial"/>
          <w:szCs w:val="22"/>
        </w:rPr>
        <w:t>flatmate</w:t>
      </w:r>
      <w:proofErr w:type="spellEnd"/>
      <w:r w:rsidRPr="004A7F3D">
        <w:rPr>
          <w:rFonts w:cs="Arial"/>
          <w:szCs w:val="22"/>
        </w:rPr>
        <w:t>, for her that was completely, she couldn’t imagine that. “What do you mean Shanghai?” And then she just ignored that.</w:t>
      </w:r>
    </w:p>
    <w:p w14:paraId="1F8EE3EA" w14:textId="77777777" w:rsidR="00864222" w:rsidRPr="004A7F3D" w:rsidRDefault="00864222" w:rsidP="00864222">
      <w:pPr>
        <w:pStyle w:val="Interview"/>
        <w:rPr>
          <w:rFonts w:cs="Arial"/>
          <w:szCs w:val="22"/>
        </w:rPr>
      </w:pPr>
      <w:r w:rsidRPr="004A7F3D">
        <w:rPr>
          <w:rFonts w:cs="Arial"/>
          <w:szCs w:val="22"/>
        </w:rPr>
        <w:t>Interviewer: Like you were there simply on a holiday? &lt;L&gt;</w:t>
      </w:r>
    </w:p>
    <w:p w14:paraId="47CA56AF" w14:textId="77777777" w:rsidR="00864222" w:rsidRPr="004A7F3D" w:rsidRDefault="00864222" w:rsidP="00864222">
      <w:pPr>
        <w:pStyle w:val="Interview"/>
        <w:rPr>
          <w:rFonts w:cs="Arial"/>
          <w:szCs w:val="22"/>
        </w:rPr>
      </w:pPr>
      <w:r w:rsidRPr="004A7F3D">
        <w:rPr>
          <w:rFonts w:cs="Arial"/>
          <w:szCs w:val="22"/>
        </w:rPr>
        <w:t xml:space="preserve">Antonia: They just didn’t realize that I come from a different country. And then I emphasized it so much until they were all annoyed. </w:t>
      </w:r>
      <w:proofErr w:type="gramStart"/>
      <w:r w:rsidRPr="004A7F3D">
        <w:rPr>
          <w:rFonts w:cs="Arial"/>
          <w:szCs w:val="22"/>
        </w:rPr>
        <w:t>Because it is so unthinkable.</w:t>
      </w:r>
      <w:proofErr w:type="gramEnd"/>
      <w:r w:rsidRPr="004A7F3D">
        <w:rPr>
          <w:rFonts w:cs="Arial"/>
          <w:szCs w:val="22"/>
        </w:rPr>
        <w:t xml:space="preserve"> </w:t>
      </w:r>
      <w:proofErr w:type="gramStart"/>
      <w:r w:rsidRPr="004A7F3D">
        <w:rPr>
          <w:rFonts w:cs="Arial"/>
          <w:szCs w:val="22"/>
        </w:rPr>
        <w:t>Because it isn’t really Chinese, because it was such a strange society in which we lived in Shanghai.</w:t>
      </w:r>
      <w:proofErr w:type="gramEnd"/>
      <w:r w:rsidRPr="004A7F3D">
        <w:rPr>
          <w:rFonts w:cs="Arial"/>
          <w:szCs w:val="22"/>
        </w:rPr>
        <w:t xml:space="preserve"> So I always tried to describe [...] what it was like. Because they don’t understand what it was like. Well. I somehow tried to explain the differences and the commonalities and so on, I tried to explain myself.</w:t>
      </w:r>
      <w:r w:rsidRPr="004A7F3D">
        <w:rPr>
          <w:rStyle w:val="Funotenzeichen"/>
          <w:rFonts w:cs="Arial"/>
          <w:szCs w:val="22"/>
          <w:lang w:val="de-DE"/>
        </w:rPr>
        <w:footnoteReference w:id="25"/>
      </w:r>
    </w:p>
    <w:p w14:paraId="386C46C6" w14:textId="77777777" w:rsidR="00864222" w:rsidRPr="004A7F3D" w:rsidRDefault="00864222" w:rsidP="00864222">
      <w:pPr>
        <w:pStyle w:val="Normal10"/>
      </w:pPr>
      <w:r w:rsidRPr="004A7F3D">
        <w:rPr>
          <w:lang w:val="en-GB"/>
        </w:rPr>
        <w:t>F</w:t>
      </w:r>
      <w:r w:rsidRPr="004A7F3D">
        <w:t xml:space="preserve">or Mia and Antonia returning to Germany meant leaving the expatriate world and the supportive environment of friends—who all shared their experiences—behind. Now in Germany, Mia realizes that these shared experiences also influenced her ways of forming friendships, as her comparison to her new social circle in Germany shows: </w:t>
      </w:r>
    </w:p>
    <w:p w14:paraId="2CE3F38C" w14:textId="77777777" w:rsidR="00864222" w:rsidRPr="004A7F3D" w:rsidRDefault="00864222" w:rsidP="00864222">
      <w:pPr>
        <w:pStyle w:val="Interview"/>
        <w:rPr>
          <w:rFonts w:cs="Arial"/>
          <w:szCs w:val="22"/>
        </w:rPr>
      </w:pPr>
      <w:r w:rsidRPr="004A7F3D">
        <w:rPr>
          <w:rFonts w:cs="Arial"/>
          <w:szCs w:val="22"/>
        </w:rPr>
        <w:t xml:space="preserve">Mia: Yes, I also found friends for sure, good friends, and, </w:t>
      </w:r>
      <w:proofErr w:type="spellStart"/>
      <w:r w:rsidRPr="004A7F3D">
        <w:rPr>
          <w:rFonts w:cs="Arial"/>
          <w:szCs w:val="22"/>
        </w:rPr>
        <w:t>erm</w:t>
      </w:r>
      <w:proofErr w:type="spellEnd"/>
      <w:r w:rsidRPr="004A7F3D">
        <w:rPr>
          <w:rFonts w:cs="Arial"/>
          <w:szCs w:val="22"/>
        </w:rPr>
        <w:t>, you do a lot together. It’s actually constant and everywhere, but at the same time the friendships are, well it’s different […]. It all takes more time, somehow.</w:t>
      </w:r>
    </w:p>
    <w:p w14:paraId="4002FEA0" w14:textId="77777777" w:rsidR="00864222" w:rsidRPr="004A7F3D" w:rsidRDefault="00864222" w:rsidP="00864222">
      <w:pPr>
        <w:pStyle w:val="Interview"/>
        <w:rPr>
          <w:rFonts w:cs="Arial"/>
          <w:szCs w:val="22"/>
        </w:rPr>
      </w:pPr>
      <w:r w:rsidRPr="004A7F3D">
        <w:rPr>
          <w:rFonts w:cs="Arial"/>
          <w:szCs w:val="22"/>
        </w:rPr>
        <w:lastRenderedPageBreak/>
        <w:t>Interviewer: Hmm.</w:t>
      </w:r>
    </w:p>
    <w:p w14:paraId="4DEF25E1" w14:textId="77777777" w:rsidR="00864222" w:rsidRPr="004A7F3D" w:rsidRDefault="00864222" w:rsidP="00864222">
      <w:pPr>
        <w:pStyle w:val="Interview"/>
        <w:rPr>
          <w:rFonts w:cs="Arial"/>
          <w:szCs w:val="22"/>
        </w:rPr>
      </w:pPr>
      <w:r w:rsidRPr="004A7F3D">
        <w:rPr>
          <w:rFonts w:cs="Arial"/>
          <w:szCs w:val="22"/>
        </w:rPr>
        <w:t xml:space="preserve">Mia: Until you, </w:t>
      </w:r>
      <w:proofErr w:type="spellStart"/>
      <w:r w:rsidRPr="004A7F3D">
        <w:rPr>
          <w:rFonts w:cs="Arial"/>
          <w:szCs w:val="22"/>
        </w:rPr>
        <w:t>erm</w:t>
      </w:r>
      <w:proofErr w:type="spellEnd"/>
      <w:r w:rsidRPr="004A7F3D">
        <w:rPr>
          <w:rFonts w:cs="Arial"/>
          <w:szCs w:val="22"/>
        </w:rPr>
        <w:t>, feel that you know each other well. That didn’t go that fast. Because in Shanghai it was always like, everyone knew what it was like to be new.</w:t>
      </w:r>
    </w:p>
    <w:p w14:paraId="6A8CF5D6" w14:textId="77777777" w:rsidR="00864222" w:rsidRPr="004A7F3D" w:rsidRDefault="00864222" w:rsidP="00864222">
      <w:pPr>
        <w:pStyle w:val="Interview"/>
        <w:rPr>
          <w:rFonts w:cs="Arial"/>
          <w:szCs w:val="22"/>
        </w:rPr>
      </w:pPr>
      <w:r w:rsidRPr="004A7F3D">
        <w:rPr>
          <w:rFonts w:cs="Arial"/>
          <w:szCs w:val="22"/>
        </w:rPr>
        <w:t>Interviewer: Yes.</w:t>
      </w:r>
    </w:p>
    <w:p w14:paraId="3CC00F6C" w14:textId="77777777" w:rsidR="00864222" w:rsidRPr="004A7F3D" w:rsidRDefault="00864222" w:rsidP="00864222">
      <w:pPr>
        <w:pStyle w:val="Interview"/>
        <w:rPr>
          <w:rFonts w:cs="Arial"/>
          <w:szCs w:val="22"/>
        </w:rPr>
      </w:pPr>
      <w:r w:rsidRPr="004A7F3D">
        <w:rPr>
          <w:rFonts w:cs="Arial"/>
          <w:szCs w:val="22"/>
        </w:rPr>
        <w:t xml:space="preserve">Mia: And </w:t>
      </w:r>
      <w:proofErr w:type="spellStart"/>
      <w:r w:rsidRPr="004A7F3D">
        <w:rPr>
          <w:rFonts w:cs="Arial"/>
          <w:szCs w:val="22"/>
        </w:rPr>
        <w:t>erm</w:t>
      </w:r>
      <w:proofErr w:type="spellEnd"/>
      <w:r w:rsidRPr="004A7F3D">
        <w:rPr>
          <w:rFonts w:cs="Arial"/>
          <w:szCs w:val="22"/>
        </w:rPr>
        <w:t xml:space="preserve">, everyone was new at one point. […] There was constant change, </w:t>
      </w:r>
      <w:proofErr w:type="spellStart"/>
      <w:r w:rsidRPr="004A7F3D">
        <w:rPr>
          <w:rFonts w:cs="Arial"/>
          <w:szCs w:val="22"/>
        </w:rPr>
        <w:t>erm</w:t>
      </w:r>
      <w:proofErr w:type="spellEnd"/>
      <w:r w:rsidRPr="004A7F3D">
        <w:rPr>
          <w:rFonts w:cs="Arial"/>
          <w:szCs w:val="22"/>
        </w:rPr>
        <w:t>, so everyone knew how it works to make friends fast, because you knew, okay, if you take two years to make close friends, then that person will already be gone again. […] So the whole thing somehow worked faster. […] While here it is like, […], well sure, everyone is looking for new people in the beginning, […] because you just don’t know anyone […].</w:t>
      </w:r>
      <w:r w:rsidRPr="004A7F3D">
        <w:rPr>
          <w:rStyle w:val="Funotenzeichen"/>
          <w:rFonts w:cs="Arial"/>
          <w:szCs w:val="22"/>
        </w:rPr>
        <w:footnoteReference w:id="26"/>
      </w:r>
      <w:r w:rsidRPr="004A7F3D">
        <w:rPr>
          <w:rFonts w:cs="Arial"/>
          <w:szCs w:val="22"/>
        </w:rPr>
        <w:t xml:space="preserve"> That’s why you do find new people quite fast, but it’s not like you’re close and intimate [like in Shanghai]. Because everyone comes from different backgrounds, different, </w:t>
      </w:r>
      <w:proofErr w:type="spellStart"/>
      <w:r w:rsidRPr="004A7F3D">
        <w:rPr>
          <w:rFonts w:cs="Arial"/>
          <w:szCs w:val="22"/>
        </w:rPr>
        <w:t>erm</w:t>
      </w:r>
      <w:proofErr w:type="spellEnd"/>
      <w:r w:rsidRPr="004A7F3D">
        <w:rPr>
          <w:rFonts w:cs="Arial"/>
          <w:szCs w:val="22"/>
        </w:rPr>
        <w:t>, situations, experienced different things. Although everyone is quite open with one another, it’s […] difficult, it takes more time. I really don’t know how to describe it, but […] it is just not that intimate so quickly.</w:t>
      </w:r>
    </w:p>
    <w:p w14:paraId="2F1C85AA" w14:textId="77777777" w:rsidR="00864222" w:rsidRPr="004A7F3D" w:rsidRDefault="00864222" w:rsidP="00864222">
      <w:pPr>
        <w:pStyle w:val="Normal10"/>
      </w:pPr>
      <w:r w:rsidRPr="004A7F3D">
        <w:t>Mia explains how the new acquaintances and friends in Germany cannot offer strategies of how to deal with high mobility and being new. Friendships take longer to form. But from her time in the transit space of Shanghai, Mia and the other expatriate youths know how to come to terms with initially unknown surroundings: by finding new things to do.</w:t>
      </w:r>
    </w:p>
    <w:p w14:paraId="7440A605" w14:textId="77777777" w:rsidR="00864222" w:rsidRPr="004A7F3D" w:rsidRDefault="00864222" w:rsidP="00864222">
      <w:pPr>
        <w:pStyle w:val="berschrift4"/>
        <w:rPr>
          <w:sz w:val="32"/>
        </w:rPr>
      </w:pPr>
      <w:r w:rsidRPr="004A7F3D">
        <w:t>Exploring activities and spaces</w:t>
      </w:r>
    </w:p>
    <w:p w14:paraId="6F2DF0CB" w14:textId="77777777" w:rsidR="00864222" w:rsidRPr="004A7F3D" w:rsidRDefault="00864222" w:rsidP="00864222">
      <w:pPr>
        <w:pStyle w:val="Normal10"/>
      </w:pPr>
      <w:r w:rsidRPr="004A7F3D">
        <w:t>In Shanghai students like Antonia and Mia actively sought out and claimed their own spaces outside the gated communities and schools, which determined most of their everyday routines. Constructing collective age identities and exploring related spaces were crucial for the teenagers to gain meaning and agency in their migration experience, as was shown in Part IV, Chapter 2 on nightlife and Part IV, Chapter 3 on the hangout spot called “the shop.”</w:t>
      </w:r>
    </w:p>
    <w:p w14:paraId="507B9A00" w14:textId="77777777" w:rsidR="00864222" w:rsidRPr="004A7F3D" w:rsidRDefault="00864222" w:rsidP="00864222">
      <w:pPr>
        <w:pStyle w:val="Normal10"/>
      </w:pPr>
      <w:r w:rsidRPr="004A7F3D">
        <w:lastRenderedPageBreak/>
        <w:t xml:space="preserve">To make a new home at university in Germany, Mia and Antonia apply this eagerness of exploring new spaces and activities. Antonia, for instance, learned how to play the German card game Skat with her new fellow students and taught herself vegan cooking and baking. These activities also include reviving or strengthening old memories, habits, or ties to old friends or extended family in Germany. Food and family are aspects that occasionally evoke feelings of “return” and continuity mainly because these were also practiced as part of the </w:t>
      </w:r>
      <w:proofErr w:type="spellStart"/>
      <w:r w:rsidRPr="004A7F3D">
        <w:t>rhizomatic</w:t>
      </w:r>
      <w:proofErr w:type="spellEnd"/>
      <w:r w:rsidRPr="004A7F3D">
        <w:t xml:space="preserve"> home during the students’ time in Shanghai and elsewhere (see Part III, Chapter 2).</w:t>
      </w:r>
    </w:p>
    <w:p w14:paraId="30CFCE63" w14:textId="77777777" w:rsidR="00864222" w:rsidRPr="004A7F3D" w:rsidRDefault="00864222" w:rsidP="00864222">
      <w:pPr>
        <w:pStyle w:val="berschrift4"/>
      </w:pPr>
      <w:r w:rsidRPr="004A7F3D">
        <w:t xml:space="preserve">Feeling or looking foreign </w:t>
      </w:r>
    </w:p>
    <w:p w14:paraId="2F2D8462" w14:textId="77777777" w:rsidR="00864222" w:rsidRPr="004A7F3D" w:rsidRDefault="00864222" w:rsidP="00864222">
      <w:pPr>
        <w:pStyle w:val="Normal10"/>
      </w:pPr>
      <w:r w:rsidRPr="004A7F3D">
        <w:t>During the</w:t>
      </w:r>
      <w:r>
        <w:t>ir</w:t>
      </w:r>
      <w:r w:rsidRPr="004A7F3D">
        <w:t xml:space="preserve"> first </w:t>
      </w:r>
      <w:r>
        <w:t xml:space="preserve">few </w:t>
      </w:r>
      <w:r w:rsidRPr="004A7F3D">
        <w:t>months</w:t>
      </w:r>
      <w:r>
        <w:t xml:space="preserve"> i</w:t>
      </w:r>
      <w:r w:rsidRPr="004A7F3D">
        <w:t>n Germany, Antonia and Mia also com</w:t>
      </w:r>
      <w:r>
        <w:t>e</w:t>
      </w:r>
      <w:r w:rsidRPr="004A7F3D">
        <w:t xml:space="preserve"> to terms with </w:t>
      </w:r>
      <w:r>
        <w:t xml:space="preserve">the incongruity of </w:t>
      </w:r>
      <w:r w:rsidRPr="004A7F3D">
        <w:t xml:space="preserve">not being recognizably foreign at first sight, </w:t>
      </w:r>
      <w:r>
        <w:t xml:space="preserve">while </w:t>
      </w:r>
      <w:r w:rsidRPr="004A7F3D">
        <w:t>often feeling alien. When Mia and I meet in early summer 2013—almost a year after her move—she talks about every day incidents where she has to ask for help or information, for instance buying tram or train tickets, and feels local citizens are annoyed and do not understand how she could possibly not know these things. Other students share her experiences. Her former schoolmate Andrea remembers feeling awkward at the post office for not knowing the different forms or courier services available in Germany, and for later having to ask a friend where to put the address on the envelope. Students experience that their surroundings expect them to know these things, simply because they look German and speak the language fluently. Such stories juxtapose students’ experiences of otherness in Shanghai, which I highlighted in Part IV, Chapter 4. In China, these white expatriate youths consciously experienced their physical difference as whites—many for the first time. This new and often uncomfortable feeling of difference promoted a preference for locations in Shanghai that were predominantly occupied by other whites. Many of their spatial practices therefore lead to accepting or strengthening the exclusion of “China” from their everyday life. Accompanied by special (often preferential) treatment by Chinese citizens, and a lack of interactions with Chinese youth, their foreign appearance fuelled their feelings of merely being “guests” in China. The new narratives of being not recognizably foreign in Germany can hence also be understood as a loss of the special—often experienced as privileged—treatment in Shanghai.</w:t>
      </w:r>
    </w:p>
    <w:p w14:paraId="003C63F8" w14:textId="77777777" w:rsidR="00864222" w:rsidRPr="004A7F3D" w:rsidRDefault="00864222" w:rsidP="00864222">
      <w:pPr>
        <w:pStyle w:val="Normal10"/>
      </w:pPr>
      <w:r w:rsidRPr="004A7F3D">
        <w:t xml:space="preserve">Antonia and Mia’s reflections on their time in Shanghai and how they think it influenced them, warrants a return to this ethnography’s initial questions that I raised in the Introduction: what are the experiences and consequences of growing up on the move? To reach a differentiated answer to this complex and difficult question, the theoretical foundations, on which this study is built, favour transcultural theories and their </w:t>
      </w:r>
      <w:r w:rsidRPr="004A7F3D">
        <w:lastRenderedPageBreak/>
        <w:t>application to ethnographic research on privileged migrant youths and challenge the simplistic concept of TCKs that for some time was the common approach to categorize youths, such as those that inform this work.</w:t>
      </w:r>
    </w:p>
    <w:p w14:paraId="27D3D5B2" w14:textId="77777777" w:rsidR="00864222" w:rsidRPr="004A7F3D" w:rsidRDefault="00864222" w:rsidP="00864222">
      <w:pPr>
        <w:pStyle w:val="berschrift4"/>
        <w:rPr>
          <w:sz w:val="21"/>
        </w:rPr>
      </w:pPr>
      <w:r w:rsidRPr="004A7F3D">
        <w:t>The role of age in the youths’ own perspectives, dependency, and agency</w:t>
      </w:r>
    </w:p>
    <w:p w14:paraId="04B9D4C7" w14:textId="77777777" w:rsidR="00864222" w:rsidRPr="004A7F3D" w:rsidRDefault="00864222" w:rsidP="00864222">
      <w:pPr>
        <w:pStyle w:val="Normal10"/>
      </w:pPr>
      <w:r w:rsidRPr="004A7F3D">
        <w:t>My first research aim was to understand the youths’ own perspectives on global mobility. Although teenagers experienced their move to Shanghai in many ways similar to the adult community, there was also a range of different, age-specific experiences.</w:t>
      </w:r>
    </w:p>
    <w:p w14:paraId="68248040" w14:textId="77777777" w:rsidR="00864222" w:rsidRPr="004A7F3D" w:rsidRDefault="00864222" w:rsidP="00864222">
      <w:pPr>
        <w:pStyle w:val="Normal10"/>
      </w:pPr>
      <w:r w:rsidRPr="004A7F3D">
        <w:t>The students were minors whose move depended (solely) on the decisions of their parents. Their memories of leaving, examined in Part II, showed that students’ dependence on their family and their lack of choice was always clear to them. Furthermore, their prescribed everyday school lives left little time and space for the expression of individual agency. Because they regularly shared spaces—for example the international schools (see Part III, Chapter 3)—with peers of the same age and with similar experiences, collective forms of coping with the move and the new environment could be forged. Together students developed a social space distinct from the adult community. The teenagers claimed and frequented a variety of social meeting places including Shanghai’s nightclubs, or spaces that lay in-between different social worlds and authorities, such as the hangout place called “the shop.” Collectively exploring and shaping these spaces proved to be age-specific ways of managing the move while still remaining in a relationship of dependency from parents. Furthermore, youths—constantly confronted with the idea of development, of becoming an adult—seemed to reflect more than adults on the impact that moving and living in several places had on them and how this shaped their points of views and futures. These reflections illustrate my second point of investigation, the expatriate youths’ negotiations of identity.</w:t>
      </w:r>
    </w:p>
    <w:p w14:paraId="5B590CA9" w14:textId="77777777" w:rsidR="00864222" w:rsidRPr="004A7F3D" w:rsidRDefault="00864222" w:rsidP="00864222">
      <w:pPr>
        <w:pStyle w:val="berschrift4"/>
        <w:rPr>
          <w:sz w:val="21"/>
        </w:rPr>
      </w:pPr>
      <w:r w:rsidRPr="004A7F3D">
        <w:t xml:space="preserve">Identity negotiations: demarcation and </w:t>
      </w:r>
      <w:proofErr w:type="spellStart"/>
      <w:r w:rsidRPr="004A7F3D">
        <w:t>globality</w:t>
      </w:r>
      <w:proofErr w:type="spellEnd"/>
      <w:r w:rsidRPr="004A7F3D">
        <w:t xml:space="preserve"> versus transcultural perspectives</w:t>
      </w:r>
    </w:p>
    <w:p w14:paraId="0247A171" w14:textId="77777777" w:rsidR="00864222" w:rsidRPr="004A7F3D" w:rsidRDefault="00864222" w:rsidP="00864222">
      <w:pPr>
        <w:pStyle w:val="Normal10"/>
        <w:rPr>
          <w:lang w:val="en-US"/>
        </w:rPr>
      </w:pPr>
      <w:r w:rsidRPr="004A7F3D">
        <w:rPr>
          <w:lang w:eastAsia="zh-CN"/>
        </w:rPr>
        <w:t>The youths’ own perspectives</w:t>
      </w:r>
      <w:r w:rsidRPr="004A7F3D">
        <w:t xml:space="preserve"> </w:t>
      </w:r>
      <w:r w:rsidRPr="004A7F3D">
        <w:rPr>
          <w:lang w:eastAsia="zh-CN"/>
        </w:rPr>
        <w:t>illustrated</w:t>
      </w:r>
      <w:r w:rsidRPr="004A7F3D">
        <w:rPr>
          <w:color w:val="000000"/>
          <w:lang w:val="en-US"/>
        </w:rPr>
        <w:t xml:space="preserve"> throughout this ethnography</w:t>
      </w:r>
      <w:r w:rsidRPr="004A7F3D">
        <w:rPr>
          <w:lang w:eastAsia="zh-CN"/>
        </w:rPr>
        <w:t>,</w:t>
      </w:r>
      <w:r w:rsidRPr="004A7F3D">
        <w:t xml:space="preserve"> for instance in Part I, Chapter 4, showed</w:t>
      </w:r>
      <w:r w:rsidRPr="004A7F3D">
        <w:rPr>
          <w:lang w:eastAsia="zh-CN"/>
        </w:rPr>
        <w:t xml:space="preserve"> that common notions of home, belonging, or cultural identity were too limited to capture the complexities of their childhoods abroad</w:t>
      </w:r>
      <w:r w:rsidRPr="004A7F3D">
        <w:rPr>
          <w:color w:val="000000"/>
          <w:lang w:val="en-US"/>
        </w:rPr>
        <w:t>.</w:t>
      </w:r>
      <w:r w:rsidRPr="004A7F3D">
        <w:rPr>
          <w:lang w:val="en-US"/>
        </w:rPr>
        <w:t xml:space="preserve"> Expatriate youths live in a highly mobile and culturally complex environment and the teenagers found myriad ways to negotiate, forge, perform, and contest their forms of belonging and positions in their social worlds. My ethnographic work examined these ways and revealed two seemingly contradictory tendencies in their everyday practices: On the one hand, there are those daily activities and ways of living that maintain rigid cultural and class divisions, often tied to a wish for comfort and continuity, but also to feelings </w:t>
      </w:r>
      <w:r w:rsidRPr="004A7F3D">
        <w:rPr>
          <w:lang w:val="en-US"/>
        </w:rPr>
        <w:lastRenderedPageBreak/>
        <w:t>of superiority and hopes for status creation and future benefits; on the other hand, there are practices informed by curiosity and self-reflexivity allowing and fostering the emergence of transcultural perspectives.</w:t>
      </w:r>
    </w:p>
    <w:p w14:paraId="11090AB3" w14:textId="756A4707" w:rsidR="00864222" w:rsidRPr="004A7F3D" w:rsidRDefault="00864222" w:rsidP="00864222">
      <w:pPr>
        <w:pStyle w:val="Normal10"/>
        <w:rPr>
          <w:rFonts w:eastAsiaTheme="minorHAnsi"/>
          <w:lang w:val="en-US"/>
        </w:rPr>
      </w:pPr>
      <w:r w:rsidRPr="004A7F3D">
        <w:rPr>
          <w:lang w:val="en-US"/>
        </w:rPr>
        <w:t>These first practices of demarcation and distinction became very apparent in the youths’ spatial divisions of the city into expat and non-expat places as described in Part III, Chapter 1, which are also succinctly illustrated in the students’ mental maps (</w:t>
      </w:r>
      <w:r w:rsidR="00E10311">
        <w:rPr>
          <w:lang w:val="en-US"/>
        </w:rPr>
        <w:t>such as in</w:t>
      </w:r>
      <w:r w:rsidRPr="004A7F3D">
        <w:rPr>
          <w:lang w:val="en-US"/>
        </w:rPr>
        <w:t xml:space="preserve"> Figure</w:t>
      </w:r>
      <w:r w:rsidR="00E10311">
        <w:rPr>
          <w:lang w:val="en-US"/>
        </w:rPr>
        <w:t xml:space="preserve"> 9</w:t>
      </w:r>
      <w:r w:rsidRPr="004A7F3D">
        <w:rPr>
          <w:lang w:val="en-US"/>
        </w:rPr>
        <w:t xml:space="preserve">). These practices are also evident in the absence of friendships or even contact with Chinese youths (see Part IV, Chapter 4). This lack of exchange with local </w:t>
      </w:r>
      <w:proofErr w:type="spellStart"/>
      <w:r w:rsidRPr="004A7F3D">
        <w:rPr>
          <w:lang w:val="en-US"/>
        </w:rPr>
        <w:t>teeangers</w:t>
      </w:r>
      <w:proofErr w:type="spellEnd"/>
      <w:r w:rsidRPr="004A7F3D">
        <w:rPr>
          <w:lang w:val="en-US"/>
        </w:rPr>
        <w:t xml:space="preserve">—or local citizens in general—is fostered by the withdrawal into gated communities with a high percentage of foreigners (see Part III, Chapter 2) as well as by the fact that international schools are not allowed to take in Chinese students due to prohibitive rules by the Chinese government (see Part III, Chapter 3). Engaged in practices of demarcation from the local environment, the young privileged migrants, nevertheless, claimed urban and cosmopolitan identities. My study shows that for the expatriate youths, like </w:t>
      </w:r>
      <w:proofErr w:type="spellStart"/>
      <w:r w:rsidRPr="004A7F3D">
        <w:rPr>
          <w:lang w:val="en-US"/>
        </w:rPr>
        <w:t>Hindmann</w:t>
      </w:r>
      <w:proofErr w:type="spellEnd"/>
      <w:r w:rsidRPr="004A7F3D">
        <w:rPr>
          <w:lang w:val="en-US"/>
        </w:rPr>
        <w:t xml:space="preserve"> </w:t>
      </w:r>
      <w:r w:rsidRPr="004A7F3D">
        <w:rPr>
          <w:bCs/>
          <w:lang w:val="en-US"/>
        </w:rPr>
        <w:t>(2009, 250)</w:t>
      </w:r>
      <w:r w:rsidRPr="004A7F3D">
        <w:rPr>
          <w:lang w:val="en-US"/>
        </w:rPr>
        <w:t xml:space="preserve"> observed for adult expatriates in Nepal, </w:t>
      </w:r>
      <w:r w:rsidRPr="004A7F3D">
        <w:rPr>
          <w:bCs/>
          <w:lang w:val="en-US"/>
        </w:rPr>
        <w:t>“culture is important as a means of justifying their presence abroad,” but difference is often only allowed in a prescribed safe “niche” and in a “</w:t>
      </w:r>
      <w:proofErr w:type="spellStart"/>
      <w:r w:rsidRPr="004A7F3D">
        <w:rPr>
          <w:bCs/>
          <w:lang w:val="en-US"/>
        </w:rPr>
        <w:t>commodifiable</w:t>
      </w:r>
      <w:proofErr w:type="spellEnd"/>
      <w:r w:rsidRPr="004A7F3D">
        <w:rPr>
          <w:bCs/>
          <w:lang w:val="en-US"/>
        </w:rPr>
        <w:t xml:space="preserve"> form” (ibid., 267). </w:t>
      </w:r>
      <w:r w:rsidRPr="004A7F3D">
        <w:rPr>
          <w:lang w:val="en-US"/>
        </w:rPr>
        <w:t xml:space="preserve">Similar to </w:t>
      </w:r>
      <w:proofErr w:type="spellStart"/>
      <w:r w:rsidRPr="004A7F3D">
        <w:rPr>
          <w:lang w:val="en-US"/>
        </w:rPr>
        <w:t>Brosius</w:t>
      </w:r>
      <w:proofErr w:type="spellEnd"/>
      <w:r w:rsidRPr="004A7F3D">
        <w:rPr>
          <w:lang w:val="en-US"/>
        </w:rPr>
        <w:t xml:space="preserve">’ </w:t>
      </w:r>
      <w:r w:rsidRPr="004A7F3D">
        <w:rPr>
          <w:lang w:val="en-US"/>
        </w:rPr>
        <w:fldChar w:fldCharType="begin"/>
      </w:r>
      <w:r w:rsidRPr="004A7F3D">
        <w:rPr>
          <w:lang w:val="en-US"/>
        </w:rPr>
        <w:instrText xml:space="preserve"> ADDIN ZOTERO_ITEM {"citationID":"fTpD9sHu","properties":{"formattedCitation":"(2010)","plainCitation":"(2010)"},"citationItems":[{"id":946,"uris":["http://zotero.org/users/401864/items/DGADQTJ6"],"uri":["http://zotero.org/users/401864/items/DGADQTJ6"],"suppress-author":true}]} </w:instrText>
      </w:r>
      <w:r w:rsidRPr="004A7F3D">
        <w:rPr>
          <w:lang w:val="en-US"/>
        </w:rPr>
        <w:fldChar w:fldCharType="separate"/>
      </w:r>
      <w:r w:rsidRPr="004A7F3D">
        <w:rPr>
          <w:noProof/>
          <w:lang w:val="en-US"/>
        </w:rPr>
        <w:t>(2010)</w:t>
      </w:r>
      <w:r w:rsidRPr="004A7F3D">
        <w:rPr>
          <w:lang w:val="en-US"/>
        </w:rPr>
        <w:fldChar w:fldCharType="end"/>
      </w:r>
      <w:r w:rsidRPr="004A7F3D">
        <w:rPr>
          <w:lang w:val="en-US"/>
        </w:rPr>
        <w:t xml:space="preserve"> investigation of the everyday lives of India’s middle class, such cosmopolitanism can be seen as “a practice of status-creation” </w:t>
      </w:r>
      <w:r w:rsidRPr="004A7F3D">
        <w:rPr>
          <w:lang w:val="en-US"/>
        </w:rPr>
        <w:fldChar w:fldCharType="begin"/>
      </w:r>
      <w:r w:rsidRPr="004A7F3D">
        <w:rPr>
          <w:lang w:val="en-US"/>
        </w:rPr>
        <w:instrText xml:space="preserve"> ADDIN ZOTERO_ITEM {"citationID":"qSkI4FqF","properties":{"formattedCitation":"(2010, 26)","plainCitation":"(2010, 26)"},"citationItems":[{"id":946,"uris":["http://zotero.org/users/401864/items/DGADQTJ6"],"uri":["http://zotero.org/users/401864/items/DGADQTJ6"],"locator":"26","suppress-author":true}]} </w:instrText>
      </w:r>
      <w:r w:rsidRPr="004A7F3D">
        <w:rPr>
          <w:lang w:val="en-US"/>
        </w:rPr>
        <w:fldChar w:fldCharType="separate"/>
      </w:r>
      <w:r w:rsidRPr="004A7F3D">
        <w:rPr>
          <w:noProof/>
          <w:lang w:val="en-US"/>
        </w:rPr>
        <w:t>(2010, 26)</w:t>
      </w:r>
      <w:r w:rsidRPr="004A7F3D">
        <w:rPr>
          <w:lang w:val="en-US"/>
        </w:rPr>
        <w:fldChar w:fldCharType="end"/>
      </w:r>
      <w:r w:rsidRPr="004A7F3D">
        <w:rPr>
          <w:lang w:val="en-US"/>
        </w:rPr>
        <w:t xml:space="preserve">. </w:t>
      </w:r>
      <w:r w:rsidRPr="004A7F3D">
        <w:rPr>
          <w:rFonts w:eastAsiaTheme="minorHAnsi"/>
          <w:lang w:val="en-US"/>
        </w:rPr>
        <w:t xml:space="preserve">Shanghai’s urban environment often only provides the backdrop for learning and claiming cosmopolitanism or </w:t>
      </w:r>
      <w:proofErr w:type="spellStart"/>
      <w:r w:rsidRPr="004A7F3D">
        <w:rPr>
          <w:rFonts w:eastAsiaTheme="minorHAnsi"/>
          <w:lang w:val="en-US"/>
        </w:rPr>
        <w:t>expatriateness</w:t>
      </w:r>
      <w:proofErr w:type="spellEnd"/>
      <w:r w:rsidRPr="004A7F3D">
        <w:rPr>
          <w:rFonts w:eastAsiaTheme="minorHAnsi"/>
          <w:lang w:val="en-US"/>
        </w:rPr>
        <w:t xml:space="preserve">. The skills acquired through the experiences in Shanghai bring status and competences, or as Binder </w:t>
      </w:r>
      <w:r w:rsidRPr="004A7F3D">
        <w:rPr>
          <w:rFonts w:eastAsiaTheme="minorHAnsi"/>
          <w:lang w:val="en-US"/>
        </w:rPr>
        <w:fldChar w:fldCharType="begin"/>
      </w:r>
      <w:r w:rsidRPr="004A7F3D">
        <w:rPr>
          <w:rFonts w:eastAsiaTheme="minorHAnsi"/>
          <w:lang w:val="en-US"/>
        </w:rPr>
        <w:instrText xml:space="preserve"> ADDIN ZOTERO_ITEM {"citationID":"tF4Dk144","properties":{"formattedCitation":"(2005)","plainCitation":"(2005)"},"citationItems":[{"id":1206,"uris":["http://zotero.org/users/401864/items/ZX6Q5WPA"],"uri":["http://zotero.org/users/401864/items/ZX6Q5WPA"],"suppress-author":true}]} </w:instrText>
      </w:r>
      <w:r w:rsidRPr="004A7F3D">
        <w:rPr>
          <w:rFonts w:eastAsiaTheme="minorHAnsi"/>
          <w:lang w:val="en-US"/>
        </w:rPr>
        <w:fldChar w:fldCharType="separate"/>
      </w:r>
      <w:r w:rsidRPr="004A7F3D">
        <w:rPr>
          <w:rFonts w:eastAsiaTheme="minorHAnsi"/>
          <w:noProof/>
          <w:lang w:val="en-US"/>
        </w:rPr>
        <w:t>(2005)</w:t>
      </w:r>
      <w:r w:rsidRPr="004A7F3D">
        <w:rPr>
          <w:rFonts w:eastAsiaTheme="minorHAnsi"/>
          <w:lang w:val="en-US"/>
        </w:rPr>
        <w:fldChar w:fldCharType="end"/>
      </w:r>
      <w:r w:rsidRPr="004A7F3D">
        <w:rPr>
          <w:rFonts w:eastAsiaTheme="minorHAnsi"/>
          <w:lang w:val="en-US"/>
        </w:rPr>
        <w:t xml:space="preserve"> calls it, “</w:t>
      </w:r>
      <w:proofErr w:type="spellStart"/>
      <w:r w:rsidRPr="004A7F3D">
        <w:rPr>
          <w:rFonts w:eastAsiaTheme="minorHAnsi"/>
          <w:lang w:val="en-US"/>
        </w:rPr>
        <w:t>globality</w:t>
      </w:r>
      <w:proofErr w:type="spellEnd"/>
      <w:r w:rsidRPr="004A7F3D">
        <w:rPr>
          <w:rFonts w:eastAsiaTheme="minorHAnsi"/>
          <w:lang w:val="en-US"/>
        </w:rPr>
        <w:t xml:space="preserve">,” to the youths. </w:t>
      </w:r>
      <w:r w:rsidRPr="004A7F3D">
        <w:rPr>
          <w:lang w:val="en-US"/>
        </w:rPr>
        <w:t xml:space="preserve">This </w:t>
      </w:r>
      <w:proofErr w:type="spellStart"/>
      <w:r w:rsidRPr="004A7F3D">
        <w:rPr>
          <w:lang w:val="en-US"/>
        </w:rPr>
        <w:t>globality</w:t>
      </w:r>
      <w:proofErr w:type="spellEnd"/>
      <w:r w:rsidRPr="004A7F3D">
        <w:rPr>
          <w:lang w:val="en-US"/>
        </w:rPr>
        <w:t xml:space="preserve"> must be seen as a cultural resource in the </w:t>
      </w:r>
      <w:proofErr w:type="spellStart"/>
      <w:r w:rsidRPr="004A7F3D">
        <w:rPr>
          <w:lang w:val="en-US"/>
        </w:rPr>
        <w:t>Bourdieusian</w:t>
      </w:r>
      <w:proofErr w:type="spellEnd"/>
      <w:r w:rsidRPr="004A7F3D">
        <w:rPr>
          <w:lang w:val="en-US"/>
        </w:rPr>
        <w:t xml:space="preserve"> sense: as capital. The ways in which students imagine their future careers proved this particularly well. Growing up abroad and receiving an international education are considered by expatriate students (see Part III, Chapter 3) and the community—as the graduation speech held by the principle of the German school illustrated in the previous chapter—to be clear benefits of global mobility. </w:t>
      </w:r>
      <w:r w:rsidRPr="004A7F3D">
        <w:rPr>
          <w:rFonts w:eastAsiaTheme="minorHAnsi"/>
          <w:lang w:val="en-US"/>
        </w:rPr>
        <w:t>In Shanghai, t</w:t>
      </w:r>
      <w:r w:rsidRPr="004A7F3D">
        <w:rPr>
          <w:lang w:val="en-US"/>
        </w:rPr>
        <w:t xml:space="preserve">he international schools consider providing, fostering, and ultimately transforming their students’ global experiences into </w:t>
      </w:r>
      <w:proofErr w:type="spellStart"/>
      <w:r w:rsidRPr="004A7F3D">
        <w:rPr>
          <w:lang w:val="en-US"/>
        </w:rPr>
        <w:t>globality</w:t>
      </w:r>
      <w:proofErr w:type="spellEnd"/>
      <w:r w:rsidRPr="004A7F3D">
        <w:rPr>
          <w:lang w:val="en-US"/>
        </w:rPr>
        <w:t xml:space="preserve"> and capital, to be part of their educational duties. </w:t>
      </w:r>
      <w:proofErr w:type="spellStart"/>
      <w:r w:rsidRPr="004A7F3D">
        <w:rPr>
          <w:lang w:val="en-US"/>
        </w:rPr>
        <w:t>Globality</w:t>
      </w:r>
      <w:proofErr w:type="spellEnd"/>
      <w:r w:rsidRPr="004A7F3D">
        <w:rPr>
          <w:lang w:val="en-US"/>
        </w:rPr>
        <w:t xml:space="preserve"> is a community marker and value. However, while international schools foster an international community that sees itself as open-minded, diverse, and cosmopolitan, the do so without including the local neighborhood, Shanghai, or China as a whole. While expatriate youths and their families create their own communities, often revolving around these schools, they demarcate themselves from Shanghai “locals” as well as from those back “home”—both are perceived as lacking international experience. The performance of a collective expatriate identity is thus not only tied to </w:t>
      </w:r>
      <w:r w:rsidRPr="004A7F3D">
        <w:rPr>
          <w:lang w:val="en-US"/>
        </w:rPr>
        <w:lastRenderedPageBreak/>
        <w:t>aspiring and learning cosmopolitan values, but simultaneously connected to practices of demarcation from “others” perceived as less mobile, globally connected, and educated.</w:t>
      </w:r>
    </w:p>
    <w:p w14:paraId="22EC33AC" w14:textId="77777777" w:rsidR="00864222" w:rsidRPr="004A7F3D" w:rsidRDefault="00864222" w:rsidP="00864222">
      <w:pPr>
        <w:pStyle w:val="Normal10"/>
        <w:rPr>
          <w:lang w:val="en-US"/>
        </w:rPr>
      </w:pPr>
      <w:r w:rsidRPr="004A7F3D">
        <w:rPr>
          <w:lang w:val="en-US"/>
        </w:rPr>
        <w:t xml:space="preserve">Nevertheless, looking at these processes, the age-specific context has to be kept in mind: parents play the major role in planning their children’s lives and making decisions in their child’s “best interest” </w:t>
      </w:r>
      <w:r w:rsidRPr="004A7F3D">
        <w:rPr>
          <w:lang w:val="en-US"/>
        </w:rPr>
        <w:fldChar w:fldCharType="begin"/>
      </w:r>
      <w:r w:rsidRPr="004A7F3D">
        <w:rPr>
          <w:lang w:val="en-US"/>
        </w:rPr>
        <w:instrText xml:space="preserve"> ADDIN ZOTERO_ITEM {"citationID":"gEynNkxJ","properties":{"formattedCitation":"(see Ackers and Stalford 2004; Hutchins 2011)","plainCitation":"(see Ackers and Stalford 2004; Hutchins 2011)"},"citationItems":[{"id":1615,"uris":["http://zotero.org/users/401864/items/TNTASCMR"],"uri":["http://zotero.org/users/401864/items/TNTASCMR"],"prefix":"see"},{"id":797,"uris":["http://zotero.org/users/401864/items/2BVSA58I"],"uri":["http://zotero.org/users/401864/items/2BVSA58I"]}]} </w:instrText>
      </w:r>
      <w:r w:rsidRPr="004A7F3D">
        <w:rPr>
          <w:lang w:val="en-US"/>
        </w:rPr>
        <w:fldChar w:fldCharType="separate"/>
      </w:r>
      <w:r w:rsidRPr="004A7F3D">
        <w:rPr>
          <w:noProof/>
          <w:lang w:val="en-US"/>
        </w:rPr>
        <w:t>(see Ackers and Stalford 2004; Hutchins 2011)</w:t>
      </w:r>
      <w:r w:rsidRPr="004A7F3D">
        <w:rPr>
          <w:lang w:val="en-US"/>
        </w:rPr>
        <w:fldChar w:fldCharType="end"/>
      </w:r>
      <w:r w:rsidRPr="004A7F3D">
        <w:rPr>
          <w:lang w:val="en-US"/>
        </w:rPr>
        <w:t xml:space="preserve">, as exemplified in youths’ retrospectives on leaving in Part II, Chapter 1. </w:t>
      </w:r>
    </w:p>
    <w:p w14:paraId="5A871244" w14:textId="77777777" w:rsidR="00864222" w:rsidRPr="004A7F3D" w:rsidRDefault="00864222" w:rsidP="00864222">
      <w:pPr>
        <w:pStyle w:val="Normal10"/>
        <w:rPr>
          <w:color w:val="FF0000"/>
          <w:lang w:val="en-US"/>
        </w:rPr>
      </w:pPr>
      <w:r w:rsidRPr="004A7F3D">
        <w:rPr>
          <w:lang w:val="en-US"/>
        </w:rPr>
        <w:t xml:space="preserve">In my view, many “expatriates’ places” in Shanghai were not spaces that particularly fostered the process of transculturation because transculturation means a process of allowing space for difference </w:t>
      </w:r>
      <w:r w:rsidRPr="004A7F3D">
        <w:rPr>
          <w:lang w:val="en-US"/>
        </w:rPr>
        <w:fldChar w:fldCharType="begin"/>
      </w:r>
      <w:r w:rsidRPr="004A7F3D">
        <w:rPr>
          <w:lang w:val="en-US"/>
        </w:rPr>
        <w:instrText xml:space="preserve"> ADDIN ZOTERO_ITEM {"citationID":"ojesfgr2","properties":{"formattedCitation":"{\\rtf (Hoerder, H\\uc0\\u233{}bert, and Schmitt 2005)}","plainCitation":"(Hoerder, Hébert, and Schmitt 2005)"},"citationItems":[{"id":962,"uris":["http://zotero.org/users/401864/items/EZ8TSV8I"],"uri":["http://zotero.org/users/401864/items/EZ8TSV8I"]}]} </w:instrText>
      </w:r>
      <w:r w:rsidRPr="004A7F3D">
        <w:rPr>
          <w:lang w:val="en-US"/>
        </w:rPr>
        <w:fldChar w:fldCharType="separate"/>
      </w:r>
      <w:r w:rsidRPr="004A7F3D">
        <w:rPr>
          <w:lang w:val="en-US"/>
        </w:rPr>
        <w:t>(Hoerder, Hébert, and Schmitt 2005)</w:t>
      </w:r>
      <w:r w:rsidRPr="004A7F3D">
        <w:rPr>
          <w:lang w:val="en-US"/>
        </w:rPr>
        <w:fldChar w:fldCharType="end"/>
      </w:r>
      <w:r w:rsidRPr="004A7F3D">
        <w:rPr>
          <w:lang w:val="en-US"/>
        </w:rPr>
        <w:t xml:space="preserve">, rather than leaving difference outside the walls, putting it in a “niche,” or staging it at as the “other.”  These demarcation processes, which circumscribe so much of the teenagers’ life in Shanghai, could render the application of the term “transcultural” to the accumulation of experiences that I identified as </w:t>
      </w:r>
      <w:proofErr w:type="spellStart"/>
      <w:r w:rsidRPr="004A7F3D">
        <w:rPr>
          <w:lang w:val="en-US"/>
        </w:rPr>
        <w:t>globality</w:t>
      </w:r>
      <w:proofErr w:type="spellEnd"/>
      <w:r w:rsidRPr="004A7F3D">
        <w:rPr>
          <w:lang w:val="en-US"/>
        </w:rPr>
        <w:t xml:space="preserve">, far-fetched. After all, “transculturation is the process of individuals and societies changing themselves by integrating diverse cultural life-ways into dynamic new ones” </w:t>
      </w:r>
      <w:r w:rsidRPr="004A7F3D">
        <w:rPr>
          <w:lang w:val="en-US"/>
        </w:rPr>
        <w:fldChar w:fldCharType="begin"/>
      </w:r>
      <w:r w:rsidRPr="004A7F3D">
        <w:rPr>
          <w:lang w:val="en-US"/>
        </w:rPr>
        <w:instrText xml:space="preserve"> ADDIN ZOTERO_ITEM {"citationID":"Msqwbhfi","properties":{"formattedCitation":"{\\rtf (Hoerder, H\\uc0\\u233{}bert, and Schmitt 2005, 13)}","plainCitation":"(Hoerder, Hébert, and Schmitt 2005, 13)"},"citationItems":[{"id":962,"uris":["http://zotero.org/users/401864/items/EZ8TSV8I"],"uri":["http://zotero.org/users/401864/items/EZ8TSV8I"],"locator":"13"}]} </w:instrText>
      </w:r>
      <w:r w:rsidRPr="004A7F3D">
        <w:rPr>
          <w:lang w:val="en-US"/>
        </w:rPr>
        <w:fldChar w:fldCharType="separate"/>
      </w:r>
      <w:r w:rsidRPr="004A7F3D">
        <w:rPr>
          <w:lang w:val="en-US"/>
        </w:rPr>
        <w:t>(Hoerder, Hébert, and Schmitt 2005, 13)</w:t>
      </w:r>
      <w:r w:rsidRPr="004A7F3D">
        <w:rPr>
          <w:lang w:val="en-US"/>
        </w:rPr>
        <w:fldChar w:fldCharType="end"/>
      </w:r>
      <w:r w:rsidRPr="004A7F3D">
        <w:rPr>
          <w:lang w:val="en-US"/>
        </w:rPr>
        <w:t xml:space="preserve">. </w:t>
      </w:r>
    </w:p>
    <w:p w14:paraId="0AD4B12B" w14:textId="77777777" w:rsidR="00864222" w:rsidRPr="004A7F3D" w:rsidRDefault="00864222" w:rsidP="00864222">
      <w:pPr>
        <w:pStyle w:val="Normal10"/>
        <w:rPr>
          <w:lang w:val="en-US"/>
        </w:rPr>
      </w:pPr>
      <w:r w:rsidRPr="004A7F3D">
        <w:rPr>
          <w:lang w:val="en-US"/>
        </w:rPr>
        <w:t>However, my ethnography revealed</w:t>
      </w:r>
      <w:r w:rsidRPr="004A7F3D">
        <w:rPr>
          <w:color w:val="FF0000"/>
          <w:lang w:val="en-US"/>
        </w:rPr>
        <w:t xml:space="preserve"> </w:t>
      </w:r>
      <w:r w:rsidRPr="004A7F3D">
        <w:rPr>
          <w:lang w:val="en-US"/>
        </w:rPr>
        <w:t xml:space="preserve">that the young migrants’ activities and viewpoints were significantly informed by curiosity and self-reflexivity, thus allowing and fostering the emergence of transcultural perspectives. When spending time with youths and listening to their subjective experiences of their transient stays in Shanghai, I encountered many reflections that were concerned with culturally complex entanglements, experiences, and challenges that forced these teenagers to position themselves in a world that others often culturally divide for them. These subjective experiences of in-between positions linked to processes of transculturation complicated and challenged the focus on demarcation and status-gain that I had witnessed and which other studies on expatriates had focused on. The examined processes of identity positioning and the meaning of the stay for different expatriate teenagers, as highlighted in Part I, Chapter 4, as well as their fluid, </w:t>
      </w:r>
      <w:proofErr w:type="spellStart"/>
      <w:r w:rsidRPr="004A7F3D">
        <w:rPr>
          <w:lang w:val="en-US"/>
        </w:rPr>
        <w:t>translocal</w:t>
      </w:r>
      <w:proofErr w:type="spellEnd"/>
      <w:r w:rsidRPr="004A7F3D">
        <w:rPr>
          <w:lang w:val="en-US"/>
        </w:rPr>
        <w:t xml:space="preserve">, and multiple conceptions of home and belonging, as analyzed in Part III, Chapter 2, showed that the generation of expatriate teenagers that I worked with was often forced to negotiate difference, regardless of how hermetic the expat “bubble” may have seemed. In contrast to their parents, some children lacked a deep understanding of their “home culture,” some of the students had only been born in their “home country” and left it at a very early age; others only knew “their” country from the occasional holiday spent there with family. Furthermore, many of the youths came from mixed marriages or were second generation migrants who had become mobile again and “returned” to China for a certain period. Many of the expatriate teenagers I met therefore had to find ways to </w:t>
      </w:r>
      <w:r w:rsidRPr="004A7F3D">
        <w:rPr>
          <w:lang w:val="en-US"/>
        </w:rPr>
        <w:lastRenderedPageBreak/>
        <w:t>bridge differences between parents, or school and parents, on a daily basis, from an early age. Additionally, being in China provoked reflections on social practices and shared values. Some</w:t>
      </w:r>
      <w:r w:rsidRPr="004A7F3D">
        <w:rPr>
          <w:color w:val="FF0000"/>
          <w:lang w:val="en-US"/>
        </w:rPr>
        <w:t xml:space="preserve"> </w:t>
      </w:r>
      <w:r w:rsidRPr="004A7F3D">
        <w:rPr>
          <w:lang w:val="en-US"/>
        </w:rPr>
        <w:t xml:space="preserve">students, like Karina, who after her stay chose to major in Chinese at college, or those like Antonia, Charlie, Don, or Arnaud, who had Chinese family backgrounds, continuously reflected upon their own “Chineseness;” in short: the </w:t>
      </w:r>
      <w:proofErr w:type="spellStart"/>
      <w:r w:rsidRPr="004A7F3D">
        <w:rPr>
          <w:lang w:val="en-US"/>
        </w:rPr>
        <w:t>specifity</w:t>
      </w:r>
      <w:proofErr w:type="spellEnd"/>
      <w:r w:rsidRPr="004A7F3D">
        <w:rPr>
          <w:lang w:val="en-US"/>
        </w:rPr>
        <w:t xml:space="preserve"> of China mattered. </w:t>
      </w:r>
    </w:p>
    <w:p w14:paraId="1C9D78C5" w14:textId="77777777" w:rsidR="00864222" w:rsidRPr="004A7F3D" w:rsidRDefault="00864222" w:rsidP="00864222">
      <w:pPr>
        <w:pStyle w:val="Normal10"/>
      </w:pPr>
      <w:r w:rsidRPr="004A7F3D">
        <w:t xml:space="preserve">Furthermore, the move’s impact on relationship networks—such as being away from extended family and friends—triggered all students to think about themselves, their cultural identities, and what was important to them to feel at home. Some reflected on cultural or educational influences (see for example Paul’s thoughts in the Introduction, or teenagers Antonia, Xia or Arnaud in Part IV, Chapter 1), others considered mostly class and their expatriate status (see teenager Bjorn’s comments, also in Part IV, Chapter 1). While my influence as ethnographer cannot be denied, these findings resonate with Melissa Butcher’s description of Australian transnational professionals and their experiences in Asia: “Transnational movement subsequently engenders a process of identity re-evaluation as mobility, and inevitable contact with difference, disrupt [sic] the familiar cultural frames of reference that underpin identities, including established relationship networks” </w:t>
      </w:r>
      <w:r w:rsidRPr="004A7F3D">
        <w:fldChar w:fldCharType="begin"/>
      </w:r>
      <w:r w:rsidRPr="004A7F3D">
        <w:instrText xml:space="preserve"> ADDIN ZOTERO_ITEM {"citationID":"Gi8Itu65","properties":{"formattedCitation":"(Butcher 2009, 1354)","plainCitation":"(Butcher 2009, 1354)"},"citationItems":[{"id":1074,"uris":["http://zotero.org/users/401864/items/PUHGHG3X"],"uri":["http://zotero.org/users/401864/items/PUHGHG3X"],"locator":"1354","label":"page"}]} </w:instrText>
      </w:r>
      <w:r w:rsidRPr="004A7F3D">
        <w:fldChar w:fldCharType="separate"/>
      </w:r>
      <w:r w:rsidRPr="004A7F3D">
        <w:t>(Butcher 2009, 1354)</w:t>
      </w:r>
      <w:r w:rsidRPr="004A7F3D">
        <w:fldChar w:fldCharType="end"/>
      </w:r>
      <w:r w:rsidRPr="004A7F3D">
        <w:t>.</w:t>
      </w:r>
    </w:p>
    <w:p w14:paraId="602ECF3E" w14:textId="77777777" w:rsidR="00864222" w:rsidRPr="004A7F3D" w:rsidRDefault="00864222" w:rsidP="00864222">
      <w:pPr>
        <w:pStyle w:val="Normal10"/>
      </w:pPr>
      <w:r w:rsidRPr="004A7F3D">
        <w:t>My ethnography, therefore,</w:t>
      </w:r>
      <w:r w:rsidRPr="004A7F3D" w:rsidDel="00F83E42">
        <w:t xml:space="preserve"> </w:t>
      </w:r>
      <w:r w:rsidRPr="004A7F3D">
        <w:t>recognizes the students’ emerging abilities to cope with changes and difference as a development of a transcultural perspective. It is this transcultural perspective that enabled them to reflect upon their culturally complex environment and its meanings for and influences on their own position and narrative of the self. These transcultural perspectives functioned as tools to re-find spaces and moments of comfort in diverse and mobile cultural contexts, whether at an American or German school, an expatriate nightlife location, at Chinese grandparents’ homes, or in mixed-marriage family life.</w:t>
      </w:r>
    </w:p>
    <w:p w14:paraId="7ED167C5" w14:textId="77777777" w:rsidR="00864222" w:rsidRPr="004A7F3D" w:rsidRDefault="00864222" w:rsidP="00864222">
      <w:pPr>
        <w:pStyle w:val="berschrift4"/>
      </w:pPr>
      <w:r w:rsidRPr="004A7F3D">
        <w:t>Spatial practices and emplaced experiences</w:t>
      </w:r>
    </w:p>
    <w:p w14:paraId="4286E023" w14:textId="77777777" w:rsidR="00864222" w:rsidRPr="004A7F3D" w:rsidRDefault="00864222" w:rsidP="00864222">
      <w:pPr>
        <w:pStyle w:val="Normal10"/>
        <w:rPr>
          <w:rFonts w:eastAsiaTheme="minorHAnsi"/>
        </w:rPr>
      </w:pPr>
      <w:r w:rsidRPr="004A7F3D">
        <w:t xml:space="preserve">My third research aim was to </w:t>
      </w:r>
      <w:proofErr w:type="spellStart"/>
      <w:r w:rsidRPr="004A7F3D">
        <w:t>analyze</w:t>
      </w:r>
      <w:proofErr w:type="spellEnd"/>
      <w:r w:rsidRPr="004A7F3D">
        <w:t xml:space="preserve"> expatriate youths’ everyday spatial practices and their (dis)engagement with the “local.” Dynamic relations between spatial boundaries, their transgressions, and the claiming of expatriate and age identities were brought sharply to the fore in my examination of students’ everyday practices of social space. </w:t>
      </w:r>
      <w:r w:rsidRPr="004A7F3D">
        <w:rPr>
          <w:rFonts w:eastAsiaTheme="minorHAnsi"/>
        </w:rPr>
        <w:t xml:space="preserve">Youths in Shanghai experienced less spatial and social constraints than youths in Europe, particularly regards access to restaurants, bars, and nightclubs (see Part IV). Despite this relative sense of freedom, Shanghai students experienced most of the everyday spaces they frequented as highly regulated due to the strict processes of </w:t>
      </w:r>
      <w:r w:rsidRPr="004A7F3D">
        <w:rPr>
          <w:rFonts w:eastAsiaTheme="minorHAnsi"/>
        </w:rPr>
        <w:lastRenderedPageBreak/>
        <w:t>demarcation that the expatriate community undertook to define itself; examples are the spaces of the gated communities and the international schools (Part III).</w:t>
      </w:r>
    </w:p>
    <w:p w14:paraId="4B516406" w14:textId="77777777" w:rsidR="00864222" w:rsidRPr="004A7F3D" w:rsidRDefault="00864222" w:rsidP="00864222">
      <w:pPr>
        <w:pStyle w:val="Normal10"/>
        <w:rPr>
          <w:iCs/>
        </w:rPr>
      </w:pPr>
      <w:r w:rsidRPr="004A7F3D">
        <w:t xml:space="preserve">Students’ practices in these spaces were diverse and contradictory. Looking at “diaspora space” </w:t>
      </w:r>
      <w:r w:rsidRPr="004A7F3D">
        <w:fldChar w:fldCharType="begin"/>
      </w:r>
      <w:r w:rsidRPr="004A7F3D">
        <w:instrText xml:space="preserve"> ADDIN ZOTERO_ITEM {"citationID":"rGfs1TV8","properties":{"formattedCitation":"(Brah 1996)","plainCitation":"(Brah 1996)"},"citationItems":[{"id":954,"uris":["http://zotero.org/users/401864/items/DZAAEX8G"],"uri":["http://zotero.org/users/401864/items/DZAAEX8G"]}]} </w:instrText>
      </w:r>
      <w:r w:rsidRPr="004A7F3D">
        <w:fldChar w:fldCharType="separate"/>
      </w:r>
      <w:r w:rsidRPr="004A7F3D">
        <w:rPr>
          <w:noProof/>
        </w:rPr>
        <w:t>(Brah 1996)</w:t>
      </w:r>
      <w:r w:rsidRPr="004A7F3D">
        <w:rPr>
          <w:noProof/>
        </w:rPr>
        <w:fldChar w:fldCharType="end"/>
      </w:r>
      <w:r w:rsidRPr="004A7F3D">
        <w:t xml:space="preserve"> in Shanghai—the encounters and moments of entanglement between the privileged migrants and those who stayed put in Shanghai—it became clear that a strong local-expat divide was maintained, making the transgressions difficult for expatriate teenagers in general. Only few locations, like the shop, provided a shared space for locals and expat youths. But while the shop played a central role, it is set outside the glamorous image of the metropolis, and it is this image, rather than any direct, unregulated involvement with its actual inhabitants and spaces, that led to students’ identifications with Shanghai. Nevertheless, the teenagers’ turning towards the city’s transnational spaces and aiming to be part of the city’s cosmopolitan image, still professes, at least to some extent, their engagement with the contemporary situation in China’s megalopolis. </w:t>
      </w:r>
      <w:r w:rsidRPr="004A7F3D">
        <w:rPr>
          <w:rFonts w:eastAsiaTheme="minorHAnsi"/>
        </w:rPr>
        <w:t>The relationship between expatriate youths and their physical environment shapes their everyday lives as much as the expatriate or networks that they belong to. Their interaction with their immediate surroundings offers a way to not only cope with the difficulties of the overall migration experience, but also to represent this experience as worthwhile and successful.</w:t>
      </w:r>
      <w:r w:rsidRPr="004A7F3D">
        <w:t xml:space="preserve"> </w:t>
      </w:r>
      <w:r w:rsidRPr="004A7F3D">
        <w:rPr>
          <w:rFonts w:eastAsiaTheme="minorHAnsi"/>
        </w:rPr>
        <w:t>Shanghai’s urban environment provided students with the backdrop for learning and claiming certain forms of cosmopolitan identities that I have identified specifically as “</w:t>
      </w:r>
      <w:proofErr w:type="spellStart"/>
      <w:r w:rsidRPr="004A7F3D">
        <w:rPr>
          <w:rFonts w:eastAsiaTheme="minorHAnsi"/>
        </w:rPr>
        <w:t>expatriateness</w:t>
      </w:r>
      <w:proofErr w:type="spellEnd"/>
      <w:r w:rsidRPr="004A7F3D">
        <w:rPr>
          <w:rFonts w:eastAsiaTheme="minorHAnsi"/>
        </w:rPr>
        <w:t xml:space="preserve">” (see Part III, Chapter 3). </w:t>
      </w:r>
    </w:p>
    <w:p w14:paraId="0C7714B2" w14:textId="77777777" w:rsidR="00864222" w:rsidRPr="004A7F3D" w:rsidRDefault="00864222" w:rsidP="00864222">
      <w:pPr>
        <w:pStyle w:val="berschrift4"/>
      </w:pPr>
      <w:r w:rsidRPr="004A7F3D">
        <w:t>Returning to where?</w:t>
      </w:r>
    </w:p>
    <w:p w14:paraId="4F61B453" w14:textId="77777777" w:rsidR="00864222" w:rsidRPr="002533AB" w:rsidRDefault="00864222" w:rsidP="00864222">
      <w:pPr>
        <w:pStyle w:val="Normal10"/>
      </w:pPr>
      <w:r w:rsidRPr="002533AB">
        <w:t xml:space="preserve">Although Shanghai is an exciting city, the majority of the teenagers from the German school chose to “return” to their “home” country, which many of them only know from early childhood or holidays. However, as Antonia and Mia’s accounts show, there is no simple homecoming to a certain, stable status quo. The idea of “home,” as I argue throughout this </w:t>
      </w:r>
      <w:proofErr w:type="gramStart"/>
      <w:r w:rsidRPr="002533AB">
        <w:t>ethnography,</w:t>
      </w:r>
      <w:proofErr w:type="gramEnd"/>
      <w:r w:rsidRPr="002533AB">
        <w:t xml:space="preserve"> is a complicated matter and is tied to various emotions and places. Home is also a matter of perspective.</w:t>
      </w:r>
    </w:p>
    <w:p w14:paraId="724FAED0" w14:textId="77777777" w:rsidR="00864222" w:rsidRPr="002533AB" w:rsidRDefault="00864222" w:rsidP="00864222">
      <w:pPr>
        <w:pStyle w:val="Normal10"/>
      </w:pPr>
      <w:r w:rsidRPr="002533AB">
        <w:t>Two years after leaving China, the idea of “return,” for Mia and Antonia, is becoming linked to Shanghai: the city is still a connecting place in their friendships to which they frequently retreat—imagined, virtually, or physically—to strengthen their ties and to find emotional support. During an interview in the summer of 2014, Mia and I are sitting in her room in a shared student flat and I inquire about her current relationship to Shanghai. Mia explains when and how she and her friends remember the city:</w:t>
      </w:r>
    </w:p>
    <w:p w14:paraId="75F25985" w14:textId="77777777" w:rsidR="00864222" w:rsidRPr="004A7F3D" w:rsidRDefault="00864222" w:rsidP="00864222">
      <w:pPr>
        <w:pStyle w:val="Interview"/>
        <w:rPr>
          <w:rFonts w:eastAsia="SimSun" w:cs="Arial"/>
          <w:szCs w:val="22"/>
        </w:rPr>
      </w:pPr>
      <w:r w:rsidRPr="004A7F3D">
        <w:rPr>
          <w:rFonts w:eastAsia="SimSun" w:cs="Arial"/>
          <w:szCs w:val="22"/>
        </w:rPr>
        <w:t xml:space="preserve">Mia: </w:t>
      </w:r>
      <w:r w:rsidRPr="004A7F3D">
        <w:rPr>
          <w:rFonts w:eastAsia="SimSun" w:cs="Arial"/>
          <w:szCs w:val="22"/>
        </w:rPr>
        <w:tab/>
        <w:t xml:space="preserve">When, for example, I’m in contact with Antonia, Charlie, and so on, that is a group in which everyone has very strong ties to Shanghai. […] Because we all lived there for such a long time, and were </w:t>
      </w:r>
      <w:r w:rsidRPr="004A7F3D">
        <w:rPr>
          <w:rFonts w:eastAsia="SimSun" w:cs="Arial"/>
          <w:szCs w:val="22"/>
        </w:rPr>
        <w:lastRenderedPageBreak/>
        <w:t>together in this group, we all were always so, we completely hyped it. […].</w:t>
      </w:r>
    </w:p>
    <w:p w14:paraId="6D613C2C" w14:textId="77777777" w:rsidR="00864222" w:rsidRPr="004A7F3D" w:rsidRDefault="00864222" w:rsidP="00864222">
      <w:pPr>
        <w:pStyle w:val="Interview"/>
        <w:rPr>
          <w:rFonts w:eastAsia="SimSun" w:cs="Arial"/>
          <w:szCs w:val="22"/>
        </w:rPr>
      </w:pPr>
      <w:r w:rsidRPr="004A7F3D">
        <w:rPr>
          <w:rFonts w:eastAsia="SimSun" w:cs="Arial"/>
          <w:szCs w:val="22"/>
        </w:rPr>
        <w:t>Interviewer: &lt;L&gt;</w:t>
      </w:r>
    </w:p>
    <w:p w14:paraId="464E63BD" w14:textId="77777777" w:rsidR="00864222" w:rsidRPr="004A7F3D" w:rsidRDefault="00864222" w:rsidP="00864222">
      <w:pPr>
        <w:pStyle w:val="Interview"/>
        <w:rPr>
          <w:rFonts w:eastAsia="SimSun" w:cs="Arial"/>
          <w:szCs w:val="22"/>
        </w:rPr>
      </w:pPr>
      <w:r w:rsidRPr="004A7F3D">
        <w:rPr>
          <w:rFonts w:eastAsia="SimSun" w:cs="Arial"/>
          <w:szCs w:val="22"/>
        </w:rPr>
        <w:t xml:space="preserve">Mia: </w:t>
      </w:r>
      <w:r w:rsidRPr="004A7F3D">
        <w:rPr>
          <w:rFonts w:eastAsia="SimSun" w:cs="Arial"/>
          <w:szCs w:val="22"/>
        </w:rPr>
        <w:tab/>
        <w:t xml:space="preserve">That we keep saying: </w:t>
      </w:r>
      <w:r w:rsidRPr="004A7F3D">
        <w:t>“</w:t>
      </w:r>
      <w:r w:rsidRPr="004A7F3D">
        <w:rPr>
          <w:rFonts w:eastAsia="SimSun" w:cs="Arial"/>
          <w:szCs w:val="22"/>
        </w:rPr>
        <w:t>Oh, we want to go back and everything was so great.” […] A few of them still have parents who live there, so they are there quite often. […] And then you talk a lot about it, you send photos back and forth, and that’s why, at these times, when someone is visiting, it is particularly strong. But we generally talk a lot about it.</w:t>
      </w:r>
    </w:p>
    <w:p w14:paraId="485517F6" w14:textId="77777777" w:rsidR="00864222" w:rsidRPr="004A7F3D" w:rsidRDefault="00864222" w:rsidP="00864222">
      <w:pPr>
        <w:pStyle w:val="Interview"/>
        <w:rPr>
          <w:rFonts w:eastAsia="SimSun" w:cs="Arial"/>
          <w:szCs w:val="22"/>
        </w:rPr>
      </w:pPr>
      <w:r w:rsidRPr="004A7F3D">
        <w:rPr>
          <w:rFonts w:eastAsia="SimSun" w:cs="Arial"/>
          <w:szCs w:val="22"/>
        </w:rPr>
        <w:t>Interviewer: Yes.</w:t>
      </w:r>
    </w:p>
    <w:p w14:paraId="03850B18" w14:textId="77777777" w:rsidR="00864222" w:rsidRPr="004A7F3D" w:rsidRDefault="00864222" w:rsidP="00864222">
      <w:pPr>
        <w:pStyle w:val="Interview"/>
        <w:rPr>
          <w:rFonts w:eastAsia="SimSun" w:cs="Arial"/>
          <w:szCs w:val="22"/>
        </w:rPr>
      </w:pPr>
      <w:r w:rsidRPr="004A7F3D">
        <w:rPr>
          <w:rFonts w:eastAsia="SimSun" w:cs="Arial"/>
          <w:szCs w:val="22"/>
        </w:rPr>
        <w:t xml:space="preserve">Mia: </w:t>
      </w:r>
      <w:r w:rsidRPr="004A7F3D">
        <w:rPr>
          <w:rFonts w:eastAsia="SimSun" w:cs="Arial"/>
          <w:szCs w:val="22"/>
        </w:rPr>
        <w:tab/>
        <w:t>Yes, especially when we see each other. It’s, I don’t know … Did Antonia show you the poem I wrote?</w:t>
      </w:r>
    </w:p>
    <w:p w14:paraId="22073937" w14:textId="77777777" w:rsidR="00864222" w:rsidRPr="004A7F3D" w:rsidRDefault="00864222" w:rsidP="00864222">
      <w:pPr>
        <w:pStyle w:val="Interview"/>
        <w:rPr>
          <w:rFonts w:eastAsia="SimSun" w:cs="Arial"/>
          <w:szCs w:val="22"/>
        </w:rPr>
      </w:pPr>
      <w:r w:rsidRPr="004A7F3D">
        <w:rPr>
          <w:rFonts w:eastAsia="SimSun" w:cs="Arial"/>
          <w:szCs w:val="22"/>
        </w:rPr>
        <w:t xml:space="preserve">Interviewer: Yes. Yes. </w:t>
      </w:r>
    </w:p>
    <w:p w14:paraId="0A2AADE1" w14:textId="77777777" w:rsidR="00864222" w:rsidRPr="004A7F3D" w:rsidRDefault="00864222" w:rsidP="00864222">
      <w:pPr>
        <w:pStyle w:val="Interview"/>
        <w:rPr>
          <w:rFonts w:eastAsia="SimSun" w:cs="Arial"/>
          <w:szCs w:val="22"/>
        </w:rPr>
      </w:pPr>
      <w:r w:rsidRPr="004A7F3D">
        <w:rPr>
          <w:rFonts w:eastAsia="SimSun" w:cs="Arial"/>
          <w:szCs w:val="22"/>
        </w:rPr>
        <w:t xml:space="preserve">Mia: </w:t>
      </w:r>
      <w:r w:rsidRPr="004A7F3D">
        <w:rPr>
          <w:rFonts w:eastAsia="SimSun" w:cs="Arial"/>
          <w:szCs w:val="22"/>
        </w:rPr>
        <w:tab/>
        <w:t>I wrote these [lines] about, well, how we drink to a city that we love, and that is somehow …</w:t>
      </w:r>
    </w:p>
    <w:p w14:paraId="225D3B60" w14:textId="77777777" w:rsidR="00864222" w:rsidRPr="004A7F3D" w:rsidRDefault="00864222" w:rsidP="00864222">
      <w:pPr>
        <w:pStyle w:val="Interview"/>
        <w:rPr>
          <w:rFonts w:eastAsia="SimSun" w:cs="Arial"/>
          <w:szCs w:val="22"/>
        </w:rPr>
      </w:pPr>
      <w:r w:rsidRPr="004A7F3D">
        <w:rPr>
          <w:rFonts w:eastAsia="SimSun" w:cs="Arial"/>
          <w:szCs w:val="22"/>
        </w:rPr>
        <w:t>Interviewer: It really made me think of concrete situations in which we actually did that.</w:t>
      </w:r>
    </w:p>
    <w:p w14:paraId="6DBB92E9" w14:textId="77777777" w:rsidR="00864222" w:rsidRPr="004A7F3D" w:rsidRDefault="00864222" w:rsidP="00864222">
      <w:pPr>
        <w:pStyle w:val="Interview"/>
        <w:rPr>
          <w:rFonts w:eastAsia="SimSun" w:cs="Arial"/>
          <w:szCs w:val="22"/>
        </w:rPr>
      </w:pPr>
      <w:r w:rsidRPr="004A7F3D">
        <w:rPr>
          <w:rFonts w:eastAsia="SimSun" w:cs="Arial"/>
          <w:szCs w:val="22"/>
        </w:rPr>
        <w:t xml:space="preserve">Mia: </w:t>
      </w:r>
      <w:r w:rsidRPr="004A7F3D">
        <w:rPr>
          <w:rFonts w:eastAsia="SimSun" w:cs="Arial"/>
          <w:szCs w:val="22"/>
        </w:rPr>
        <w:tab/>
      </w:r>
      <w:proofErr w:type="gramStart"/>
      <w:r w:rsidRPr="004A7F3D">
        <w:rPr>
          <w:rFonts w:eastAsia="SimSun" w:cs="Arial"/>
          <w:szCs w:val="22"/>
        </w:rPr>
        <w:t>True,</w:t>
      </w:r>
      <w:proofErr w:type="gramEnd"/>
      <w:r w:rsidRPr="004A7F3D">
        <w:rPr>
          <w:rFonts w:eastAsia="SimSun" w:cs="Arial"/>
          <w:szCs w:val="22"/>
        </w:rPr>
        <w:t xml:space="preserve"> and it is always like that when we see each other. […] In that respect there is certainly a very </w:t>
      </w:r>
      <w:proofErr w:type="spellStart"/>
      <w:r w:rsidRPr="004A7F3D">
        <w:rPr>
          <w:rFonts w:eastAsia="SimSun" w:cs="Arial"/>
          <w:szCs w:val="22"/>
        </w:rPr>
        <w:t>stong</w:t>
      </w:r>
      <w:proofErr w:type="spellEnd"/>
      <w:r w:rsidRPr="004A7F3D">
        <w:rPr>
          <w:rFonts w:eastAsia="SimSun" w:cs="Arial"/>
          <w:szCs w:val="22"/>
        </w:rPr>
        <w:t xml:space="preserve"> connection. […] I often look at old pictures, but at the same time that somehow depresses me a bit. I don’t know, it’s always like, I am simply homesick. […] I think about it a lot, and I have many things in my room that remind me of it. […] When you drink tea, you drink it out of a Shanghai Starbucks mug. […] This kind of connection is always there, really, pretty much every day. But of course it is sometimes stronger and sometimes weaker. But, </w:t>
      </w:r>
      <w:proofErr w:type="spellStart"/>
      <w:r w:rsidRPr="004A7F3D">
        <w:rPr>
          <w:rFonts w:eastAsia="SimSun" w:cs="Arial"/>
          <w:szCs w:val="22"/>
        </w:rPr>
        <w:t>erm</w:t>
      </w:r>
      <w:proofErr w:type="spellEnd"/>
      <w:r w:rsidRPr="004A7F3D">
        <w:rPr>
          <w:rFonts w:eastAsia="SimSun" w:cs="Arial"/>
          <w:szCs w:val="22"/>
        </w:rPr>
        <w:t xml:space="preserve">, for example if you, if friends who still live there, if they post pictures, then you’re always like, “oh, how beautiful,” and then I really enjoy looking at these. </w:t>
      </w:r>
      <w:proofErr w:type="gramStart"/>
      <w:r w:rsidRPr="004A7F3D">
        <w:rPr>
          <w:rFonts w:eastAsia="SimSun" w:cs="Arial"/>
          <w:szCs w:val="22"/>
        </w:rPr>
        <w:t>Also from people who I don’t know, or only vaguely.</w:t>
      </w:r>
      <w:proofErr w:type="gramEnd"/>
    </w:p>
    <w:p w14:paraId="4FFFE7F5" w14:textId="77777777" w:rsidR="00864222" w:rsidRPr="004A7F3D" w:rsidRDefault="00864222" w:rsidP="00864222">
      <w:pPr>
        <w:pStyle w:val="Interview"/>
        <w:rPr>
          <w:rFonts w:eastAsia="SimSun" w:cs="Arial"/>
          <w:szCs w:val="22"/>
        </w:rPr>
      </w:pPr>
      <w:r w:rsidRPr="004A7F3D">
        <w:rPr>
          <w:rFonts w:eastAsia="SimSun" w:cs="Arial"/>
          <w:szCs w:val="22"/>
        </w:rPr>
        <w:t>Interviewer: Yes.</w:t>
      </w:r>
    </w:p>
    <w:p w14:paraId="277290D3" w14:textId="77777777" w:rsidR="00864222" w:rsidRPr="004A7F3D" w:rsidRDefault="00864222" w:rsidP="00864222">
      <w:pPr>
        <w:pStyle w:val="Interview"/>
        <w:rPr>
          <w:rFonts w:eastAsia="SimSun" w:cs="Arial"/>
          <w:szCs w:val="22"/>
        </w:rPr>
      </w:pPr>
      <w:r w:rsidRPr="004A7F3D">
        <w:rPr>
          <w:rFonts w:eastAsia="SimSun" w:cs="Arial"/>
          <w:szCs w:val="22"/>
        </w:rPr>
        <w:t xml:space="preserve">Mia: </w:t>
      </w:r>
      <w:r w:rsidRPr="004A7F3D">
        <w:rPr>
          <w:rFonts w:eastAsia="SimSun" w:cs="Arial"/>
          <w:szCs w:val="22"/>
        </w:rPr>
        <w:tab/>
        <w:t>And then, if you follow them on Instagram, and then you see, “ah, didn’t they post a nice picture of the skyline.” […] I really like looking at those.</w:t>
      </w:r>
    </w:p>
    <w:p w14:paraId="712ABAED" w14:textId="77777777" w:rsidR="00864222" w:rsidRPr="004A7F3D" w:rsidRDefault="00864222" w:rsidP="00864222">
      <w:pPr>
        <w:pStyle w:val="Interview"/>
        <w:rPr>
          <w:rFonts w:eastAsia="SimSun" w:cs="Arial"/>
          <w:szCs w:val="22"/>
        </w:rPr>
      </w:pPr>
      <w:r w:rsidRPr="004A7F3D">
        <w:rPr>
          <w:rFonts w:eastAsia="SimSun" w:cs="Arial"/>
          <w:szCs w:val="22"/>
        </w:rPr>
        <w:t>Interviewer: &lt;L&gt;</w:t>
      </w:r>
    </w:p>
    <w:p w14:paraId="0F5212DB" w14:textId="77777777" w:rsidR="00864222" w:rsidRPr="004A7F3D" w:rsidRDefault="00864222" w:rsidP="00864222">
      <w:pPr>
        <w:pStyle w:val="Interview"/>
        <w:rPr>
          <w:rFonts w:eastAsia="SimSun" w:cs="Arial"/>
          <w:szCs w:val="22"/>
        </w:rPr>
      </w:pPr>
      <w:r w:rsidRPr="004A7F3D">
        <w:rPr>
          <w:rFonts w:eastAsia="SimSun" w:cs="Arial"/>
          <w:szCs w:val="22"/>
        </w:rPr>
        <w:t xml:space="preserve">Mia: </w:t>
      </w:r>
      <w:r w:rsidRPr="004A7F3D">
        <w:rPr>
          <w:rFonts w:eastAsia="SimSun" w:cs="Arial"/>
          <w:szCs w:val="22"/>
        </w:rPr>
        <w:tab/>
        <w:t>Yes, I simply enjoyed living there, and it’s just simply, you don’t forget that right away.</w:t>
      </w:r>
      <w:r w:rsidRPr="004A7F3D">
        <w:rPr>
          <w:rStyle w:val="Funotenzeichen"/>
          <w:rFonts w:eastAsia="SimSun" w:cs="Arial"/>
          <w:szCs w:val="22"/>
        </w:rPr>
        <w:footnoteReference w:id="27"/>
      </w:r>
    </w:p>
    <w:p w14:paraId="5AAA1FAB" w14:textId="77777777" w:rsidR="00864222" w:rsidRPr="004A7F3D" w:rsidRDefault="00864222" w:rsidP="00864222">
      <w:pPr>
        <w:pStyle w:val="Normal10"/>
      </w:pPr>
      <w:r w:rsidRPr="004A7F3D">
        <w:lastRenderedPageBreak/>
        <w:t xml:space="preserve">To former expatriate youths “returning” is a practice of remembering and of reviving old connections while simultaneously establishing new ones and exploring new places, rather than moving back to a fixed geographical location or network. </w:t>
      </w:r>
    </w:p>
    <w:p w14:paraId="4B8DC13B" w14:textId="77777777" w:rsidR="00864222" w:rsidRPr="004A7F3D" w:rsidRDefault="00864222" w:rsidP="00864222">
      <w:pPr>
        <w:pStyle w:val="Normal10"/>
      </w:pPr>
      <w:r w:rsidRPr="004A7F3D">
        <w:t>Despite a “return” to Germany, their lives are still characterized by ties to diverse locations and by global mobility. Consequently, although feelings of belonging to the new environment are being established, they are often also experienced as contested. For expatriate youths spaces of “home” and notions of “return” remain extremely mobile, also, or perhaps especially, after leaving the transit space of Shanghai and moving to those countries that issued their passports.</w:t>
      </w:r>
    </w:p>
    <w:p w14:paraId="183AD3AC" w14:textId="77777777" w:rsidR="00864222" w:rsidRPr="004A7F3D" w:rsidRDefault="00864222" w:rsidP="00864222">
      <w:pPr>
        <w:pStyle w:val="berschrift4"/>
      </w:pPr>
      <w:r w:rsidRPr="004A7F3D">
        <w:t>My personal stance</w:t>
      </w:r>
    </w:p>
    <w:p w14:paraId="23D71BCB" w14:textId="77777777" w:rsidR="00864222" w:rsidRPr="004A7F3D" w:rsidRDefault="00864222" w:rsidP="00864222">
      <w:pPr>
        <w:pStyle w:val="Normal10"/>
        <w:rPr>
          <w:lang w:val="en-GB"/>
        </w:rPr>
      </w:pPr>
      <w:r w:rsidRPr="004A7F3D">
        <w:t xml:space="preserve">The narratives of the teenagers’ experience as they passed through Shanghai have often touched me. Their simultaneous ignorance, acceptance, and unwarranted transgressions of cultural boundaries at times irritated, and their occasional lack of interest in Chinese society shocked me. Their attempts and abilities to cope with constant change and difference impressed me, and their honest reflections upon and willingness to share their own lives enlightened me. To capture their positions, which are on the one hand marked by privilege, and other the other by extreme dependency and painful </w:t>
      </w:r>
      <w:proofErr w:type="spellStart"/>
      <w:r w:rsidRPr="004A7F3D">
        <w:t>uprootings</w:t>
      </w:r>
      <w:proofErr w:type="spellEnd"/>
      <w:r w:rsidRPr="004A7F3D">
        <w:t xml:space="preserve">, was a personal and academic challenge; as I have shown, the characteristics and the varieties of teenage experiences of privileged migration are very diverse. But all youths considered passing through Shanghai to be a chance of gaining new outlooks. It remains to be seen if, in time, these transcultural perspectives will manifest themselves either in rigid identity positions that claim cosmopolitanism or </w:t>
      </w:r>
      <w:proofErr w:type="spellStart"/>
      <w:r w:rsidRPr="004A7F3D">
        <w:t>globality</w:t>
      </w:r>
      <w:proofErr w:type="spellEnd"/>
      <w:r w:rsidRPr="004A7F3D">
        <w:t xml:space="preserve"> solely for themselves, (see my argumentation against the concept of TCKs in the Introduction), or, if instead they will be able to keep their flexibility and creative ways to incorporate difference.</w:t>
      </w:r>
    </w:p>
    <w:p w14:paraId="0E51F7F7" w14:textId="77777777" w:rsidR="00864222" w:rsidRPr="004A7F3D" w:rsidRDefault="00864222" w:rsidP="00864222">
      <w:pPr>
        <w:pStyle w:val="Normal10"/>
      </w:pPr>
      <w:r w:rsidRPr="004A7F3D">
        <w:t xml:space="preserve"> It is beyond the aim of this ethnography to make concrete recommendations on extended family stays abroad, but the stories in this book suggest—at least to me—that it is wise to involve children in the decision-making process and, once the decision </w:t>
      </w:r>
      <w:r w:rsidRPr="004A7F3D">
        <w:lastRenderedPageBreak/>
        <w:t>is made, into the preparations for the move. Furthermore, while it is important to create a familiar comfort zone, parents can also set an example of how to engage with new environments and not to simply withdraw into “bubbles.” I am convinced that open-mindedness and a shared eagerness to explore can help all family members to make their stay more meaningful than the advancement of the breadwinner’s career alone ever could. Such an attitude can support children in forging new experiences into self-reflective transcultural perspectives that are based on empathy for and appreciation of differences and to help overcome the rigid divisions of nationality, gender, class, or ethnicity that are still present in all our lives.</w:t>
      </w:r>
    </w:p>
    <w:p w14:paraId="79A28190" w14:textId="77777777" w:rsidR="00864222" w:rsidRPr="004A7F3D" w:rsidRDefault="00864222" w:rsidP="00864222">
      <w:pPr>
        <w:pStyle w:val="berschrift4"/>
      </w:pPr>
      <w:r w:rsidRPr="004A7F3D">
        <w:t>Future studies</w:t>
      </w:r>
    </w:p>
    <w:p w14:paraId="6A517269" w14:textId="77777777" w:rsidR="00864222" w:rsidRPr="002533AB" w:rsidRDefault="00864222" w:rsidP="00864222">
      <w:pPr>
        <w:pStyle w:val="Normal10"/>
        <w:rPr>
          <w:rFonts w:eastAsia="SimSun"/>
        </w:rPr>
      </w:pPr>
      <w:r w:rsidRPr="002533AB">
        <w:rPr>
          <w:rFonts w:eastAsia="SimSun"/>
        </w:rPr>
        <w:t>Many questions remain unanswered. I want to address four points that are worth, even crucial, for further research to explore.</w:t>
      </w:r>
    </w:p>
    <w:p w14:paraId="519F2526" w14:textId="77777777" w:rsidR="00864222" w:rsidRPr="002533AB" w:rsidRDefault="00864222" w:rsidP="00864222">
      <w:pPr>
        <w:pStyle w:val="Normal10"/>
      </w:pPr>
      <w:r w:rsidRPr="002533AB">
        <w:rPr>
          <w:rFonts w:eastAsia="SimSun"/>
        </w:rPr>
        <w:t xml:space="preserve">First, now that I have traced the “here-and-now” </w:t>
      </w:r>
      <w:r w:rsidRPr="002533AB">
        <w:rPr>
          <w:rFonts w:eastAsia="SimSun"/>
        </w:rPr>
        <w:fldChar w:fldCharType="begin"/>
      </w:r>
      <w:r w:rsidRPr="002533AB">
        <w:rPr>
          <w:rFonts w:eastAsia="SimSun"/>
        </w:rPr>
        <w:instrText xml:space="preserve"> ADDIN ZOTERO_ITEM {"citationID":"RDnpwAR7","properties":{"formattedCitation":"(Bucholtz 2002, 532)","plainCitation":"(Bucholtz 2002, 532)"},"citationItems":[{"id":1029,"uris":["http://zotero.org/users/401864/items/JSTNTZEC"],"uri":["http://zotero.org/users/401864/items/JSTNTZEC"],"locator":"532"}]} </w:instrText>
      </w:r>
      <w:r w:rsidRPr="002533AB">
        <w:rPr>
          <w:rFonts w:eastAsia="SimSun"/>
        </w:rPr>
        <w:fldChar w:fldCharType="separate"/>
      </w:r>
      <w:r w:rsidRPr="002533AB">
        <w:rPr>
          <w:rFonts w:eastAsia="SimSun"/>
        </w:rPr>
        <w:t>(Bucholtz 2002, 532)</w:t>
      </w:r>
      <w:r w:rsidRPr="002533AB">
        <w:rPr>
          <w:rFonts w:eastAsia="SimSun"/>
        </w:rPr>
        <w:fldChar w:fldCharType="end"/>
      </w:r>
      <w:r w:rsidRPr="002533AB">
        <w:rPr>
          <w:rFonts w:eastAsia="SimSun"/>
        </w:rPr>
        <w:t xml:space="preserve"> of students’ migration experiences, their future paths could be explored. A longitudinal approach is necessary to trace the impact of growing up on the move on their future careers and lifestyle choices. </w:t>
      </w:r>
      <w:r w:rsidRPr="002533AB">
        <w:t xml:space="preserve">The influence of the teenager’s social situation on educational and career trajectories have long been caught in a conundrum of structure versus agency </w:t>
      </w:r>
      <w:r w:rsidRPr="002533AB">
        <w:fldChar w:fldCharType="begin"/>
      </w:r>
      <w:r w:rsidRPr="002533AB">
        <w:instrText xml:space="preserve"> ADDIN ZOTERO_ITEM {"citationID":"f7WsfrbM","properties":{"formattedCitation":"{\\rtf (Milner 2004, 15\\uc0\\u8211{}17)}","plainCitation":"(Milner 2004, 15–17)"},"citationItems":[{"id":1349,"uris":["http://zotero.org/users/401864/items/95X44Q8V"],"uri":["http://zotero.org/users/401864/items/95X44Q8V"],"locator":"15-17"}]} </w:instrText>
      </w:r>
      <w:r w:rsidRPr="002533AB">
        <w:fldChar w:fldCharType="separate"/>
      </w:r>
      <w:r w:rsidRPr="002533AB">
        <w:t>(Milner 2004, 15–17)</w:t>
      </w:r>
      <w:r w:rsidRPr="002533AB">
        <w:fldChar w:fldCharType="end"/>
      </w:r>
      <w:r w:rsidRPr="002533AB">
        <w:t>. As suggested earlier, following the way in which expatriate children, such as my informants, exercise their privileged upbringing and what kind of rigid or mobile subjectivities they will choose to keep as identity references will be a worthwhile endeavour.</w:t>
      </w:r>
    </w:p>
    <w:p w14:paraId="6160F812" w14:textId="77777777" w:rsidR="00864222" w:rsidRPr="002533AB" w:rsidRDefault="00864222" w:rsidP="00864222">
      <w:pPr>
        <w:pStyle w:val="Normal10"/>
      </w:pPr>
      <w:r w:rsidRPr="002533AB">
        <w:t xml:space="preserve">Second, I agree with </w:t>
      </w:r>
      <w:proofErr w:type="spellStart"/>
      <w:r w:rsidRPr="002533AB">
        <w:t>Fechter</w:t>
      </w:r>
      <w:proofErr w:type="spellEnd"/>
      <w:r w:rsidRPr="002533AB">
        <w:t xml:space="preserve"> and Walsh </w:t>
      </w:r>
      <w:r w:rsidRPr="002533AB">
        <w:fldChar w:fldCharType="begin"/>
      </w:r>
      <w:r w:rsidRPr="002533AB">
        <w:instrText xml:space="preserve"> ADDIN ZOTERO_ITEM {"citationID":"l2aNHamH","properties":{"formattedCitation":"(2010, 1207)","plainCitation":"(2010, 1207)"},"citationItems":[{"id":902,"uris":["http://zotero.org/users/401864/items/A8H7TNCC"],"uri":["http://zotero.org/users/401864/items/A8H7TNCC"],"locator":"1207","suppress-author":true}]} </w:instrText>
      </w:r>
      <w:r w:rsidRPr="002533AB">
        <w:fldChar w:fldCharType="separate"/>
      </w:r>
      <w:r w:rsidRPr="002533AB">
        <w:t>(2010, 1207)</w:t>
      </w:r>
      <w:r w:rsidRPr="002533AB">
        <w:fldChar w:fldCharType="end"/>
      </w:r>
      <w:r w:rsidRPr="002533AB">
        <w:t xml:space="preserve"> who point to the need to “produce research that does engage with locals’ perspectives on expatriates in a variety of contexts” (ibid.). For studies looking at expatriates in China this means we need a focus on Chinese locals’ points of view on expatriates to flesh out issues such as demarcations between the communities and the lack of contact between locals and expatriates, or to investigate the complex dynamics of race in everyday life in China.</w:t>
      </w:r>
    </w:p>
    <w:p w14:paraId="6019BF80" w14:textId="77777777" w:rsidR="00864222" w:rsidRPr="002533AB" w:rsidRDefault="00864222" w:rsidP="00864222">
      <w:pPr>
        <w:pStyle w:val="Normal10"/>
        <w:rPr>
          <w:rFonts w:eastAsia="SimSun"/>
        </w:rPr>
      </w:pPr>
      <w:r w:rsidRPr="002533AB">
        <w:rPr>
          <w:rFonts w:eastAsia="SimSun"/>
        </w:rPr>
        <w:t xml:space="preserve">Third, the question of what role China specifically played in the students’ development remains partly unanswered and also constitutes a significant concern for further research on the topic of expatriate youths. To address this concern meaningfully, comparative research on expatriate youths’ experiences in other locations is needed. Although Chinese or </w:t>
      </w:r>
      <w:proofErr w:type="spellStart"/>
      <w:r w:rsidRPr="002533AB">
        <w:rPr>
          <w:rFonts w:eastAsia="SimSun"/>
        </w:rPr>
        <w:t>Shanghainese</w:t>
      </w:r>
      <w:proofErr w:type="spellEnd"/>
      <w:r w:rsidRPr="002533AB">
        <w:rPr>
          <w:rFonts w:eastAsia="SimSun"/>
        </w:rPr>
        <w:t xml:space="preserve"> particularities have been pointed out in the present study, it is not possible to determine the extent to which the “host” country has influenced the age-specific experience of privileged migrants. While the practices of demarcation and boundary drawing, for instance, seem to be very similar for the adult expatriate communities—whether in Jakarta </w:t>
      </w:r>
      <w:r w:rsidRPr="002533AB">
        <w:rPr>
          <w:rFonts w:eastAsia="SimSun"/>
        </w:rPr>
        <w:fldChar w:fldCharType="begin"/>
      </w:r>
      <w:r w:rsidRPr="002533AB">
        <w:rPr>
          <w:rFonts w:eastAsia="SimSun"/>
        </w:rPr>
        <w:instrText xml:space="preserve"> ADDIN ZOTERO_ITEM {"citationID":"vZFbuR4V","properties":{"formattedCitation":"(Fechter 2007b; Fechter 2007a)","plainCitation":"(Fechter 2007b; Fechter 2007a)"},"citationItems":[{"id":1026,"uris":["http://zotero.org/users/401864/items/JK8VRTQ2"],"uri":["http://zotero.org/users/401864/items/JK8VRTQ2"],"label":"page"},{"id":865,"uris":["http://zotero.org/users/401864/items/7NBUMT7T"],"uri":["http://zotero.org/users/401864/items/7NBUMT7T"],"label":"page"}]} </w:instrText>
      </w:r>
      <w:r w:rsidRPr="002533AB">
        <w:rPr>
          <w:rFonts w:eastAsia="SimSun"/>
        </w:rPr>
        <w:fldChar w:fldCharType="separate"/>
      </w:r>
      <w:r w:rsidRPr="002533AB">
        <w:rPr>
          <w:rFonts w:eastAsia="SimSun"/>
        </w:rPr>
        <w:t>(Fechter 2007b; Fechter 2007a)</w:t>
      </w:r>
      <w:r w:rsidRPr="002533AB">
        <w:rPr>
          <w:rFonts w:eastAsia="SimSun"/>
        </w:rPr>
        <w:fldChar w:fldCharType="end"/>
      </w:r>
      <w:r w:rsidRPr="002533AB">
        <w:rPr>
          <w:rFonts w:eastAsia="SimSun"/>
        </w:rPr>
        <w:t xml:space="preserve">, Dubai </w:t>
      </w:r>
      <w:r w:rsidRPr="002533AB">
        <w:rPr>
          <w:rFonts w:eastAsia="SimSun"/>
        </w:rPr>
        <w:lastRenderedPageBreak/>
        <w:fldChar w:fldCharType="begin"/>
      </w:r>
      <w:r w:rsidRPr="002533AB">
        <w:rPr>
          <w:rFonts w:eastAsia="SimSun"/>
        </w:rPr>
        <w:instrText xml:space="preserve"> ADDIN ZOTERO_ITEM {"citationID":"c2rnqzHt","properties":{"formattedCitation":"(Walsh 2006a; Walsh 2006b; Walsh 2008; Walsh 2011)","plainCitation":"(Walsh 2006a; Walsh 2006b; Walsh 2008; Walsh 2011)"},"citationItems":[{"id":1135,"uris":["http://zotero.org/users/401864/items/TX97F99X"],"uri":["http://zotero.org/users/401864/items/TX97F99X"],"label":"page"},{"id":912,"uris":["http://zotero.org/users/401864/items/AVFA4XQK"],"uri":["http://zotero.org/users/401864/items/AVFA4XQK"],"label":"page"},{"id":1094,"uris":["http://zotero.org/users/401864/items/RIJP74TU"],"uri":["http://zotero.org/users/401864/items/RIJP74TU"],"label":"page"},{"id":2243,"uris":["http://zotero.org/users/401864/items/VXC5GNZT"],"uri":["http://zotero.org/users/401864/items/VXC5GNZT"],"label":"page"}]} </w:instrText>
      </w:r>
      <w:r w:rsidRPr="002533AB">
        <w:rPr>
          <w:rFonts w:eastAsia="SimSun"/>
        </w:rPr>
        <w:fldChar w:fldCharType="separate"/>
      </w:r>
      <w:r w:rsidRPr="002533AB">
        <w:rPr>
          <w:rFonts w:eastAsia="SimSun"/>
        </w:rPr>
        <w:t>(Walsh 2006a; Walsh 2006b; Walsh 2008; Walsh 2011)</w:t>
      </w:r>
      <w:r w:rsidRPr="002533AB">
        <w:rPr>
          <w:rFonts w:eastAsia="SimSun"/>
        </w:rPr>
        <w:fldChar w:fldCharType="end"/>
      </w:r>
      <w:r w:rsidRPr="002533AB">
        <w:rPr>
          <w:rFonts w:eastAsia="SimSun"/>
        </w:rPr>
        <w:t xml:space="preserve">, Singapore </w:t>
      </w:r>
      <w:r w:rsidRPr="002533AB">
        <w:rPr>
          <w:rFonts w:eastAsia="SimSun"/>
        </w:rPr>
        <w:fldChar w:fldCharType="begin"/>
      </w:r>
      <w:r w:rsidRPr="002533AB">
        <w:rPr>
          <w:rFonts w:eastAsia="SimSun"/>
        </w:rPr>
        <w:instrText xml:space="preserve"> ADDIN ZOTERO_ITEM {"citationID":"9uF4G2pL","properties":{"formattedCitation":"(Beaverstock 2002; Beaverstock 2011)","plainCitation":"(Beaverstock 2002; Beaverstock 2011)"},"citationItems":[{"id":959,"uris":["http://zotero.org/users/401864/items/EHW8Z5K3"],"uri":["http://zotero.org/users/401864/items/EHW8Z5K3"],"label":"page"},{"id":1164,"uris":["http://zotero.org/users/401864/items/W62ARSPN"],"uri":["http://zotero.org/users/401864/items/W62ARSPN"],"label":"page"}]} </w:instrText>
      </w:r>
      <w:r w:rsidRPr="002533AB">
        <w:rPr>
          <w:rFonts w:eastAsia="SimSun"/>
        </w:rPr>
        <w:fldChar w:fldCharType="separate"/>
      </w:r>
      <w:r w:rsidRPr="002533AB">
        <w:rPr>
          <w:rFonts w:eastAsia="SimSun"/>
        </w:rPr>
        <w:t>(Beaverstock 2002; Beaverstock 2011)</w:t>
      </w:r>
      <w:r w:rsidRPr="002533AB">
        <w:rPr>
          <w:rFonts w:eastAsia="SimSun"/>
        </w:rPr>
        <w:fldChar w:fldCharType="end"/>
      </w:r>
      <w:r w:rsidRPr="002533AB">
        <w:rPr>
          <w:rFonts w:eastAsia="SimSun"/>
        </w:rPr>
        <w:t>, Nepal (</w:t>
      </w:r>
      <w:proofErr w:type="spellStart"/>
      <w:r w:rsidRPr="002533AB">
        <w:t>Hindman</w:t>
      </w:r>
      <w:proofErr w:type="spellEnd"/>
      <w:r w:rsidRPr="002533AB">
        <w:t xml:space="preserve"> 2009a; </w:t>
      </w:r>
      <w:proofErr w:type="spellStart"/>
      <w:r w:rsidRPr="002533AB">
        <w:t>Hindman</w:t>
      </w:r>
      <w:proofErr w:type="spellEnd"/>
      <w:r w:rsidRPr="002533AB">
        <w:t xml:space="preserve"> 2009b),</w:t>
      </w:r>
      <w:r w:rsidRPr="002533AB">
        <w:rPr>
          <w:rFonts w:eastAsia="SimSun"/>
        </w:rPr>
        <w:t xml:space="preserve"> Hong Kong </w:t>
      </w:r>
      <w:r w:rsidRPr="002533AB">
        <w:rPr>
          <w:rFonts w:eastAsia="SimSun"/>
        </w:rPr>
        <w:fldChar w:fldCharType="begin"/>
      </w:r>
      <w:r w:rsidRPr="002533AB">
        <w:rPr>
          <w:rFonts w:eastAsia="SimSun"/>
        </w:rPr>
        <w:instrText xml:space="preserve"> ADDIN ZOTERO_ITEM {"citationID":"80zo2qeP","properties":{"formattedCitation":"(Yeoh and Willis 2005; Willis and Yeoh 2008)","plainCitation":"(Yeoh and Willis 2005; Willis and Yeoh 2008)"},"citationItems":[{"id":963,"uris":["http://zotero.org/users/401864/items/F27HZ6K6"],"uri":["http://zotero.org/users/401864/items/F27HZ6K6"],"label":"page"},{"id":1147,"uris":["http://zotero.org/users/401864/items/UH7THMKT"],"uri":["http://zotero.org/users/401864/items/UH7THMKT"],"label":"page"}]} </w:instrText>
      </w:r>
      <w:r w:rsidRPr="002533AB">
        <w:rPr>
          <w:rFonts w:eastAsia="SimSun"/>
        </w:rPr>
        <w:fldChar w:fldCharType="separate"/>
      </w:r>
      <w:r w:rsidRPr="002533AB">
        <w:rPr>
          <w:rFonts w:eastAsia="SimSun"/>
        </w:rPr>
        <w:t>(Yeoh and Willis 2005; Willis and Yeoh 2008)</w:t>
      </w:r>
      <w:r w:rsidRPr="002533AB">
        <w:rPr>
          <w:rFonts w:eastAsia="SimSun"/>
        </w:rPr>
        <w:fldChar w:fldCharType="end"/>
      </w:r>
      <w:r w:rsidRPr="002533AB">
        <w:rPr>
          <w:rFonts w:eastAsia="SimSun"/>
        </w:rPr>
        <w:t xml:space="preserve">, Sao Paulo </w:t>
      </w:r>
      <w:r w:rsidRPr="002533AB">
        <w:rPr>
          <w:rFonts w:eastAsia="SimSun"/>
        </w:rPr>
        <w:fldChar w:fldCharType="begin"/>
      </w:r>
      <w:r w:rsidRPr="002533AB">
        <w:rPr>
          <w:rFonts w:eastAsia="SimSun"/>
        </w:rPr>
        <w:instrText xml:space="preserve"> ADDIN ZOTERO_ITEM {"citationID":"WhP1aIGX","properties":{"formattedCitation":"(Dobeneck 2010)","plainCitation":"(Dobeneck 2010)"},"citationItems":[{"id":864,"uris":["http://zotero.org/users/401864/items/7HS9KRA3"],"uri":["http://zotero.org/users/401864/items/7HS9KRA3"]}]} </w:instrText>
      </w:r>
      <w:r w:rsidRPr="002533AB">
        <w:rPr>
          <w:rFonts w:eastAsia="SimSun"/>
        </w:rPr>
        <w:fldChar w:fldCharType="separate"/>
      </w:r>
      <w:r w:rsidRPr="002533AB">
        <w:rPr>
          <w:rFonts w:eastAsia="SimSun"/>
        </w:rPr>
        <w:t>(Dobeneck 2010)</w:t>
      </w:r>
      <w:r w:rsidRPr="002533AB">
        <w:rPr>
          <w:rFonts w:eastAsia="SimSun"/>
        </w:rPr>
        <w:fldChar w:fldCharType="end"/>
      </w:r>
      <w:r w:rsidRPr="002533AB">
        <w:rPr>
          <w:rFonts w:eastAsia="SimSun"/>
        </w:rPr>
        <w:t xml:space="preserve">, or Saudi Arabia </w:t>
      </w:r>
      <w:r w:rsidRPr="002533AB">
        <w:rPr>
          <w:rFonts w:eastAsia="SimSun"/>
        </w:rPr>
        <w:fldChar w:fldCharType="begin"/>
      </w:r>
      <w:r w:rsidRPr="002533AB">
        <w:rPr>
          <w:rFonts w:eastAsia="SimSun"/>
        </w:rPr>
        <w:instrText xml:space="preserve"> ADDIN ZOTERO_ITEM {"citationID":"WtQseAUU","properties":{"formattedCitation":"(Glasze 2006)","plainCitation":"(Glasze 2006)"},"citationItems":[{"id":1200,"uris":["http://zotero.org/users/401864/items/ZHBIPJTQ"],"uri":["http://zotero.org/users/401864/items/ZHBIPJTQ"]}]} </w:instrText>
      </w:r>
      <w:r w:rsidRPr="002533AB">
        <w:rPr>
          <w:rFonts w:eastAsia="SimSun"/>
        </w:rPr>
        <w:fldChar w:fldCharType="separate"/>
      </w:r>
      <w:r w:rsidRPr="002533AB">
        <w:rPr>
          <w:rFonts w:eastAsia="SimSun"/>
        </w:rPr>
        <w:t>(Glasze 2006)</w:t>
      </w:r>
      <w:r w:rsidRPr="002533AB">
        <w:rPr>
          <w:rFonts w:eastAsia="SimSun"/>
        </w:rPr>
        <w:fldChar w:fldCharType="end"/>
      </w:r>
      <w:r w:rsidRPr="002533AB">
        <w:rPr>
          <w:rFonts w:eastAsia="SimSun"/>
        </w:rPr>
        <w:t xml:space="preserve">—the youths’ experiences can vary greatly in respect to the schools they attend. Different school systems and </w:t>
      </w:r>
      <w:proofErr w:type="spellStart"/>
      <w:r w:rsidRPr="002533AB">
        <w:rPr>
          <w:rFonts w:eastAsia="SimSun"/>
        </w:rPr>
        <w:t>enrollment</w:t>
      </w:r>
      <w:proofErr w:type="spellEnd"/>
      <w:r w:rsidRPr="002533AB">
        <w:rPr>
          <w:rFonts w:eastAsia="SimSun"/>
        </w:rPr>
        <w:t xml:space="preserve"> of local students in other countries could make mixing with “local” youths easier elsewhere than it is in Shanghai where the spaces to interact are particularly limited.</w:t>
      </w:r>
    </w:p>
    <w:p w14:paraId="56D48018" w14:textId="77777777" w:rsidR="00864222" w:rsidRPr="004A7F3D" w:rsidRDefault="00864222" w:rsidP="00864222">
      <w:pPr>
        <w:pStyle w:val="Normal10"/>
        <w:rPr>
          <w:rFonts w:eastAsia="SimSun"/>
        </w:rPr>
      </w:pPr>
      <w:r w:rsidRPr="004A7F3D">
        <w:rPr>
          <w:rFonts w:eastAsia="SimSun"/>
        </w:rPr>
        <w:t xml:space="preserve">Lastly, a study that brings together experiences of privileged and less privileged forms of youth migration would undoubtedly yield important insights into children’s strategies of coping with family migration generally. Combining these research fields, which until now have been approached separately, can, for example, highlight the challenges, but also the strengths and capabilities of young migrants from less privileged backgrounds, who are often being marginalized because of their circumstances and whose skills often remain unacknowledged. The longing for continuity and reminders of “home” that expatriate youths experience can provide a much-needed bridge to understanding practices of migrants that are perceived as foreign or not adapted enough—something which politicians or media in western societies tend to dismiss as leading towards a “parallel society.” In this context, combined research into the various forms of youth migration can elucidate the important role played by institutional support, for example from schools. </w:t>
      </w:r>
    </w:p>
    <w:p w14:paraId="36B41FB6" w14:textId="5274C8FB" w:rsidR="00230D67" w:rsidRPr="00AD5285" w:rsidRDefault="00864222" w:rsidP="00266D43">
      <w:pPr>
        <w:pStyle w:val="Normal10"/>
        <w:rPr>
          <w:rFonts w:eastAsiaTheme="majorEastAsia" w:cstheme="majorBidi"/>
          <w:b/>
          <w:bCs/>
          <w:sz w:val="26"/>
          <w:szCs w:val="26"/>
          <w:lang w:val="en-US"/>
        </w:rPr>
      </w:pPr>
      <w:r w:rsidRPr="004A7F3D">
        <w:rPr>
          <w:rFonts w:eastAsia="SimSun"/>
        </w:rPr>
        <w:t xml:space="preserve">The teenagers I accompanied were privileged in many ways and their advantaged positions, which allowed them to compensate the losses and anxieties that moving brought with it, are in stark, even shocking contrast to the hundreds of thousands of refugees that are currently seeking asylum in Europe. Comparing these different circumstances and the agency children and teenagers can develop to come to terms with them, could inform policies and services that help migrating children and youths with the challenges they have to face. The resulting insights could contribute to establishing adequate assistance at schools or community </w:t>
      </w:r>
      <w:proofErr w:type="spellStart"/>
      <w:r w:rsidRPr="004A7F3D">
        <w:rPr>
          <w:rFonts w:eastAsia="SimSun"/>
        </w:rPr>
        <w:t>centers</w:t>
      </w:r>
      <w:proofErr w:type="spellEnd"/>
      <w:r w:rsidRPr="004A7F3D">
        <w:rPr>
          <w:rFonts w:eastAsia="SimSun"/>
        </w:rPr>
        <w:t xml:space="preserve"> and to creating shared spaces that encourage self-reflection and the development of the transcultural perspectives needed to manage the consequences of global mobility.</w:t>
      </w:r>
      <w:bookmarkEnd w:id="26"/>
    </w:p>
    <w:sectPr w:rsidR="00230D67" w:rsidRPr="00AD5285" w:rsidSect="00CE3ADA">
      <w:headerReference w:type="even" r:id="rId13"/>
      <w:headerReference w:type="default" r:id="rId14"/>
      <w:footerReference w:type="even" r:id="rId15"/>
      <w:footerReference w:type="default" r:id="rId16"/>
      <w:headerReference w:type="first" r:id="rId17"/>
      <w:footerReference w:type="first" r:id="rId18"/>
      <w:pgSz w:w="11901" w:h="16817"/>
      <w:pgMar w:top="1134" w:right="1531" w:bottom="1134" w:left="1871" w:header="720" w:footer="567"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33F917" w14:textId="77777777" w:rsidR="00DE5A47" w:rsidRDefault="00DE5A47" w:rsidP="006C2D7D">
      <w:pPr>
        <w:spacing w:line="240" w:lineRule="auto"/>
      </w:pPr>
      <w:r>
        <w:separator/>
      </w:r>
    </w:p>
  </w:endnote>
  <w:endnote w:type="continuationSeparator" w:id="0">
    <w:p w14:paraId="44A69B73" w14:textId="77777777" w:rsidR="00DE5A47" w:rsidRDefault="00DE5A47" w:rsidP="006C2D7D">
      <w:pPr>
        <w:spacing w:line="240" w:lineRule="auto"/>
      </w:pPr>
      <w:r>
        <w:continuationSeparator/>
      </w:r>
    </w:p>
  </w:endnote>
  <w:endnote w:type="continuationNotice" w:id="1">
    <w:p w14:paraId="7929AAA9" w14:textId="77777777" w:rsidR="00DE5A47" w:rsidRDefault="00DE5A4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956E5" w14:textId="5239CEBC" w:rsidR="00DE5A47" w:rsidRDefault="00DE5A47" w:rsidP="00047696">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40</w:t>
    </w:r>
    <w:r>
      <w:rPr>
        <w:rStyle w:val="Seitenzahl"/>
      </w:rPr>
      <w:fldChar w:fldCharType="end"/>
    </w:r>
  </w:p>
  <w:p w14:paraId="1FA49CC0" w14:textId="77777777" w:rsidR="00DE5A47" w:rsidRDefault="00DE5A47" w:rsidP="00090DCD">
    <w:pPr>
      <w:pStyle w:val="Fuzeile"/>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188D" w14:textId="77777777" w:rsidR="00DE5A47" w:rsidRDefault="00DE5A47" w:rsidP="000E2BBA">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C4499C">
      <w:rPr>
        <w:rStyle w:val="Seitenzahl"/>
        <w:noProof/>
      </w:rPr>
      <w:t>11</w:t>
    </w:r>
    <w:r>
      <w:rPr>
        <w:rStyle w:val="Seitenzahl"/>
      </w:rPr>
      <w:fldChar w:fldCharType="end"/>
    </w:r>
  </w:p>
  <w:p w14:paraId="2751DF5F" w14:textId="77777777" w:rsidR="00DE5A47" w:rsidRDefault="00DE5A47" w:rsidP="00047696">
    <w:pPr>
      <w:pStyle w:val="Fuzeile"/>
      <w:framePr w:wrap="around" w:vAnchor="text" w:hAnchor="margin" w:xAlign="inside" w:y="1"/>
      <w:ind w:right="360" w:firstLine="360"/>
      <w:rPr>
        <w:rStyle w:val="Seitenzahl"/>
      </w:rPr>
    </w:pPr>
  </w:p>
  <w:p w14:paraId="7CF4A2B9" w14:textId="77777777" w:rsidR="00DE5A47" w:rsidRDefault="00C4499C" w:rsidP="00090DCD">
    <w:pPr>
      <w:pStyle w:val="Fuzeile"/>
      <w:ind w:right="360" w:firstLine="360"/>
      <w:jc w:val="right"/>
    </w:pPr>
    <w:sdt>
      <w:sdtPr>
        <w:id w:val="2021734988"/>
        <w:docPartObj>
          <w:docPartGallery w:val="Page Numbers (Bottom of Page)"/>
          <w:docPartUnique/>
        </w:docPartObj>
      </w:sdtPr>
      <w:sdtEndPr/>
      <w:sdtContent>
        <w:r w:rsidR="00DE5A47">
          <w:t xml:space="preserve"> </w:t>
        </w:r>
      </w:sdtContent>
    </w:sdt>
  </w:p>
  <w:p w14:paraId="5013834D" w14:textId="77777777" w:rsidR="00DE5A47" w:rsidRDefault="00DE5A47">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4FC18" w14:textId="77777777" w:rsidR="00DE5A47" w:rsidRDefault="00DE5A47" w:rsidP="00150401">
    <w:pPr>
      <w:pStyle w:val="Kopfzeile"/>
      <w:rPr>
        <w:b/>
        <w:sz w:val="32"/>
        <w:szCs w:val="32"/>
      </w:rPr>
    </w:pPr>
  </w:p>
  <w:p w14:paraId="22A29B43" w14:textId="68AA88FF" w:rsidR="00DE5A47" w:rsidRDefault="00C4499C" w:rsidP="00150401">
    <w:pPr>
      <w:pStyle w:val="Kopfzeile"/>
    </w:pPr>
    <w:r>
      <w:rPr>
        <w:b/>
        <w:sz w:val="32"/>
        <w:szCs w:val="32"/>
      </w:rPr>
      <w:pict w14:anchorId="71B711A2">
        <v:rect id="_x0000_i1026" style="width:475.3pt;height:4pt" o:hralign="center" o:hrstd="t" o:hrnoshade="t" o:hr="t" fillcolor="gray" stroked="f"/>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F4898" w14:textId="77777777" w:rsidR="00DE5A47" w:rsidRDefault="00DE5A47" w:rsidP="006C2D7D">
      <w:pPr>
        <w:spacing w:line="240" w:lineRule="auto"/>
      </w:pPr>
      <w:r>
        <w:separator/>
      </w:r>
    </w:p>
  </w:footnote>
  <w:footnote w:type="continuationSeparator" w:id="0">
    <w:p w14:paraId="041B97AD" w14:textId="77777777" w:rsidR="00DE5A47" w:rsidRDefault="00DE5A47" w:rsidP="006C2D7D">
      <w:pPr>
        <w:spacing w:line="240" w:lineRule="auto"/>
      </w:pPr>
      <w:r>
        <w:continuationSeparator/>
      </w:r>
    </w:p>
  </w:footnote>
  <w:footnote w:type="continuationNotice" w:id="1">
    <w:p w14:paraId="769E1E75" w14:textId="77777777" w:rsidR="00DE5A47" w:rsidRDefault="00DE5A47">
      <w:pPr>
        <w:spacing w:line="240" w:lineRule="auto"/>
      </w:pPr>
    </w:p>
  </w:footnote>
  <w:footnote w:id="2">
    <w:p w14:paraId="002F66B5" w14:textId="7D5EF470" w:rsidR="00DE5A47" w:rsidRPr="00935A8F" w:rsidRDefault="00DE5A47" w:rsidP="00935A8F">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Peter:</w:t>
      </w:r>
      <w:r>
        <w:rPr>
          <w:lang w:val="de-DE"/>
        </w:rPr>
        <w:t xml:space="preserve"> </w:t>
      </w:r>
      <w:r w:rsidRPr="000E723F">
        <w:rPr>
          <w:lang w:val="de-DE"/>
        </w:rPr>
        <w:t>Ja, ist schon komisch. Weil ich weiß gar nicht mehr wie es ist in Deutschland zu leben. Und man hat, wie gesagt, seine festen Punkte worauf man sich drauf fixiert hat und wo man sich drauf verlässt. Und halt diese Routine bekommen hat. Und das muss man erstmal alles wieder aufbauen. Weil eine gewisse Routine braucht, glaube ich, jeder Mensch. Und ich brauch die auch. &lt;L&gt; Und die ist jetzt erst</w:t>
      </w:r>
      <w:r>
        <w:rPr>
          <w:lang w:val="de-DE"/>
        </w:rPr>
        <w:t xml:space="preserve"> </w:t>
      </w:r>
      <w:r w:rsidRPr="000E723F">
        <w:rPr>
          <w:lang w:val="de-DE"/>
        </w:rPr>
        <w:t>mal</w:t>
      </w:r>
      <w:r>
        <w:rPr>
          <w:lang w:val="de-DE"/>
        </w:rPr>
        <w:t xml:space="preserve"> … </w:t>
      </w:r>
      <w:r w:rsidRPr="000E723F">
        <w:rPr>
          <w:lang w:val="de-DE"/>
        </w:rPr>
        <w:t>Weil ich wohn im Hotel und ich hab meine Sachen nicht. Und ich hab nirgendwo</w:t>
      </w:r>
      <w:r>
        <w:rPr>
          <w:lang w:val="de-DE"/>
        </w:rPr>
        <w:t xml:space="preserve"> </w:t>
      </w:r>
      <w:r w:rsidRPr="000E723F">
        <w:rPr>
          <w:lang w:val="de-DE"/>
        </w:rPr>
        <w:t xml:space="preserve">anders meine Sachen. &lt;L&gt; Das heißt ich bin gerade irgendwie so mitten im </w:t>
      </w:r>
      <w:proofErr w:type="spellStart"/>
      <w:r w:rsidRPr="00A718FB">
        <w:rPr>
          <w:lang w:val="de-DE"/>
        </w:rPr>
        <w:t>nowhere</w:t>
      </w:r>
      <w:proofErr w:type="spellEnd"/>
      <w:r w:rsidRPr="000E723F">
        <w:rPr>
          <w:lang w:val="de-DE"/>
        </w:rPr>
        <w:t>.</w:t>
      </w:r>
    </w:p>
  </w:footnote>
  <w:footnote w:id="3">
    <w:p w14:paraId="2CABE8B2" w14:textId="54E167E0" w:rsidR="00DE5A47" w:rsidRPr="007946AF" w:rsidRDefault="00DE5A47" w:rsidP="00DF2A53">
      <w:pPr>
        <w:pStyle w:val="FootnoteText1"/>
        <w:rPr>
          <w:lang w:val="de-DE"/>
        </w:rPr>
      </w:pPr>
      <w:r w:rsidRPr="0002735A">
        <w:rPr>
          <w:rStyle w:val="Funotenzeichen"/>
        </w:rPr>
        <w:footnoteRef/>
      </w:r>
      <w:r w:rsidRPr="000E723F">
        <w:rPr>
          <w:lang w:val="de-DE"/>
        </w:rPr>
        <w:t xml:space="preserve"> </w:t>
      </w:r>
      <w:r w:rsidRPr="000E723F">
        <w:rPr>
          <w:rStyle w:val="footnotetextChar"/>
          <w:lang w:val="de-DE"/>
        </w:rPr>
        <w:t xml:space="preserve">German original: </w:t>
      </w:r>
      <w:r w:rsidRPr="00DE5A47">
        <w:rPr>
          <w:rStyle w:val="SpeakerInterviews"/>
        </w:rPr>
        <w:t>Andrea:</w:t>
      </w:r>
      <w:r>
        <w:rPr>
          <w:rStyle w:val="footnotetextChar"/>
          <w:lang w:val="de-DE"/>
        </w:rPr>
        <w:t xml:space="preserve"> </w:t>
      </w:r>
      <w:r w:rsidRPr="000E723F">
        <w:rPr>
          <w:rStyle w:val="footnotetextChar"/>
          <w:lang w:val="de-DE"/>
        </w:rPr>
        <w:t xml:space="preserve">Auch okay. Ich mein, also es ist ja normal, dass man zum Studium dann woanders hingeht, dass man irgendwie weitergeht. Und ich war jetzt sieben Jahre hier. </w:t>
      </w:r>
      <w:r w:rsidRPr="00DE5A47">
        <w:rPr>
          <w:rStyle w:val="SpeakerInterviews"/>
        </w:rPr>
        <w:t>Interviewer:</w:t>
      </w:r>
      <w:r w:rsidRPr="000E723F">
        <w:rPr>
          <w:rStyle w:val="footnotetextChar"/>
          <w:lang w:val="de-DE"/>
        </w:rPr>
        <w:t xml:space="preserve"> Sieben Jahre. </w:t>
      </w:r>
      <w:r w:rsidRPr="003B635A">
        <w:rPr>
          <w:rStyle w:val="SpeakerInterviews"/>
        </w:rPr>
        <w:t>Andrea:</w:t>
      </w:r>
      <w:r>
        <w:rPr>
          <w:rStyle w:val="SpeakerInterviews"/>
        </w:rPr>
        <w:t xml:space="preserve"> </w:t>
      </w:r>
      <w:r w:rsidRPr="000E723F">
        <w:rPr>
          <w:rStyle w:val="footnotetextChar"/>
          <w:lang w:val="de-DE"/>
        </w:rPr>
        <w:t xml:space="preserve">Ja, schon lange. Und, ich mein, es ist </w:t>
      </w:r>
      <w:proofErr w:type="spellStart"/>
      <w:r w:rsidRPr="000E723F">
        <w:rPr>
          <w:rStyle w:val="footnotetextChar"/>
          <w:lang w:val="de-DE"/>
        </w:rPr>
        <w:t>ehm</w:t>
      </w:r>
      <w:proofErr w:type="spellEnd"/>
      <w:r w:rsidRPr="000E723F">
        <w:rPr>
          <w:rStyle w:val="footnotetextChar"/>
          <w:lang w:val="de-DE"/>
        </w:rPr>
        <w:t>, Zuhause, gewesen, sieben Jahre. Aber ich bin, meine Meinung ist. [</w:t>
      </w:r>
      <w:r>
        <w:rPr>
          <w:rStyle w:val="footnotetextChar"/>
          <w:lang w:val="de-DE"/>
        </w:rPr>
        <w:t>Pause</w:t>
      </w:r>
      <w:r w:rsidRPr="000E723F">
        <w:rPr>
          <w:rStyle w:val="footnotetextChar"/>
          <w:lang w:val="de-DE"/>
        </w:rPr>
        <w:t xml:space="preserve">]. Okay, also ich bin halt der Meinung, dass, </w:t>
      </w:r>
      <w:r>
        <w:rPr>
          <w:rStyle w:val="footnotetextChar"/>
          <w:lang w:val="de-DE"/>
        </w:rPr>
        <w:t xml:space="preserve"> … </w:t>
      </w:r>
      <w:r w:rsidRPr="000E723F">
        <w:rPr>
          <w:rStyle w:val="footnotetextChar"/>
          <w:lang w:val="de-DE"/>
        </w:rPr>
        <w:t>Also ja ich werd es schon vermissen. Sehr. Ich werd auch weinen, wahrscheinlich, wenn ich dann so im Flieger sitz.</w:t>
      </w:r>
    </w:p>
  </w:footnote>
  <w:footnote w:id="4">
    <w:p w14:paraId="30F46D10" w14:textId="46B063F4" w:rsidR="00DE5A47" w:rsidRPr="00DF2A53" w:rsidRDefault="00DE5A47" w:rsidP="00DF2A53">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Mia:</w:t>
      </w:r>
      <w:r>
        <w:rPr>
          <w:lang w:val="de-DE"/>
        </w:rPr>
        <w:t xml:space="preserve"> </w:t>
      </w:r>
      <w:r w:rsidRPr="00DF2A53">
        <w:rPr>
          <w:lang w:val="de-DE"/>
        </w:rPr>
        <w:t xml:space="preserve">[Wegzugehen ist] komisch. […] Ich hab die längste Zeit meines Lebens in Shanghai gewohnt. […] Zwischendurch war ich ja weg und so, aber insgesamt war ich ja sechs Jahre hier, und überall anders war ich so zwei, drei. Und deswegen, hier ist wirklich mein </w:t>
      </w:r>
      <w:r>
        <w:rPr>
          <w:lang w:val="de-DE"/>
        </w:rPr>
        <w:t>Z</w:t>
      </w:r>
      <w:r w:rsidRPr="00DF2A53">
        <w:rPr>
          <w:lang w:val="de-DE"/>
        </w:rPr>
        <w:t>u</w:t>
      </w:r>
      <w:r>
        <w:rPr>
          <w:lang w:val="de-DE"/>
        </w:rPr>
        <w:t>h</w:t>
      </w:r>
      <w:r w:rsidRPr="00DF2A53">
        <w:rPr>
          <w:lang w:val="de-DE"/>
        </w:rPr>
        <w:t>ause. Es ist</w:t>
      </w:r>
      <w:r>
        <w:rPr>
          <w:lang w:val="de-DE"/>
        </w:rPr>
        <w:t xml:space="preserve"> … </w:t>
      </w:r>
      <w:r w:rsidRPr="00DF2A53">
        <w:rPr>
          <w:lang w:val="de-DE"/>
        </w:rPr>
        <w:t xml:space="preserve">Hier kenne ich mich am </w:t>
      </w:r>
      <w:proofErr w:type="spellStart"/>
      <w:r w:rsidRPr="00DF2A53">
        <w:rPr>
          <w:lang w:val="de-DE"/>
        </w:rPr>
        <w:t>Besten</w:t>
      </w:r>
      <w:proofErr w:type="spellEnd"/>
      <w:r w:rsidRPr="00DF2A53">
        <w:rPr>
          <w:lang w:val="de-DE"/>
        </w:rPr>
        <w:t xml:space="preserve"> aus, hier kenne ich die Leute, hier kennen die Leute mich. Hier, selbst wenn ich </w:t>
      </w:r>
      <w:proofErr w:type="spellStart"/>
      <w:r w:rsidRPr="00DF2A53">
        <w:rPr>
          <w:lang w:val="de-DE"/>
        </w:rPr>
        <w:t>Chinesisch</w:t>
      </w:r>
      <w:proofErr w:type="spellEnd"/>
      <w:r w:rsidRPr="00DF2A53">
        <w:rPr>
          <w:lang w:val="de-DE"/>
        </w:rPr>
        <w:t xml:space="preserve"> nur </w:t>
      </w:r>
      <w:proofErr w:type="spellStart"/>
      <w:r w:rsidRPr="00DF2A53">
        <w:rPr>
          <w:lang w:val="de-DE"/>
        </w:rPr>
        <w:t>bröckchenhaft</w:t>
      </w:r>
      <w:proofErr w:type="spellEnd"/>
      <w:r w:rsidRPr="00DF2A53">
        <w:rPr>
          <w:lang w:val="de-DE"/>
        </w:rPr>
        <w:t xml:space="preserve"> spreche, ich komme zurecht. […] Wenn ich durch die Stadt laufe, ich weiß wo ich bin, ich weiß wie ich da hinkomme wo ich hin will. […] Selbst wenn man schon so lange hier ist, es wird einfach nicht langweilig. […] Und klar freue ich mich auch [auf Neues] einerseits. Aber andererseits, trotzdem, könnte ich auch noch bleiben, da hätte ich kein Problem mit. […] Also</w:t>
      </w:r>
      <w:r>
        <w:rPr>
          <w:lang w:val="de-DE"/>
        </w:rPr>
        <w:t xml:space="preserve"> ich will eigentlich nicht weg.</w:t>
      </w:r>
    </w:p>
  </w:footnote>
  <w:footnote w:id="5">
    <w:p w14:paraId="0A3DE481" w14:textId="417E7ED3" w:rsidR="00DE5A47" w:rsidRPr="00AF62DE" w:rsidRDefault="00DE5A47" w:rsidP="00EA1DC0">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Olivia:</w:t>
      </w:r>
      <w:r>
        <w:rPr>
          <w:lang w:val="de-DE"/>
        </w:rPr>
        <w:t xml:space="preserve"> </w:t>
      </w:r>
      <w:r w:rsidRPr="000E723F">
        <w:rPr>
          <w:lang w:val="de-DE"/>
        </w:rPr>
        <w:t xml:space="preserve">Also [in] Shanghai ist die Schule wo ich am längsten drauf war, je. Deswegen, das fällt mir schon schwer. Weil ich hab hier total viele </w:t>
      </w:r>
      <w:proofErr w:type="spellStart"/>
      <w:r w:rsidRPr="009A3C15">
        <w:rPr>
          <w:lang w:val="de-DE"/>
        </w:rPr>
        <w:t>memories</w:t>
      </w:r>
      <w:proofErr w:type="spellEnd"/>
      <w:r w:rsidRPr="009A3C15">
        <w:rPr>
          <w:lang w:val="de-DE"/>
        </w:rPr>
        <w:t>,</w:t>
      </w:r>
      <w:r w:rsidRPr="000E723F">
        <w:rPr>
          <w:lang w:val="de-DE"/>
        </w:rPr>
        <w:t xml:space="preserve"> vor allem weil ich meine Jugend hier verbracht hab. Da erinnert man sich ja immer gerne dran. Ja, gute Freunde, erste Liebe, </w:t>
      </w:r>
      <w:proofErr w:type="spellStart"/>
      <w:r w:rsidRPr="000E723F">
        <w:rPr>
          <w:lang w:val="de-DE"/>
        </w:rPr>
        <w:t>bla</w:t>
      </w:r>
      <w:proofErr w:type="spellEnd"/>
      <w:r w:rsidRPr="000E723F">
        <w:rPr>
          <w:lang w:val="de-DE"/>
        </w:rPr>
        <w:t xml:space="preserve"> </w:t>
      </w:r>
      <w:proofErr w:type="spellStart"/>
      <w:r w:rsidRPr="000E723F">
        <w:rPr>
          <w:lang w:val="de-DE"/>
        </w:rPr>
        <w:t>bla</w:t>
      </w:r>
      <w:proofErr w:type="spellEnd"/>
      <w:r w:rsidRPr="000E723F">
        <w:rPr>
          <w:lang w:val="de-DE"/>
        </w:rPr>
        <w:t xml:space="preserve"> </w:t>
      </w:r>
      <w:proofErr w:type="spellStart"/>
      <w:r w:rsidRPr="000E723F">
        <w:rPr>
          <w:lang w:val="de-DE"/>
        </w:rPr>
        <w:t>bla</w:t>
      </w:r>
      <w:proofErr w:type="spellEnd"/>
      <w:r w:rsidRPr="000E723F">
        <w:rPr>
          <w:lang w:val="de-DE"/>
        </w:rPr>
        <w:t xml:space="preserve"> - das gab's halt. Also doch, ich werde schon viele </w:t>
      </w:r>
      <w:proofErr w:type="spellStart"/>
      <w:r w:rsidRPr="003F7811">
        <w:rPr>
          <w:lang w:val="de-DE"/>
        </w:rPr>
        <w:t>memories</w:t>
      </w:r>
      <w:proofErr w:type="spellEnd"/>
      <w:r w:rsidRPr="000E723F">
        <w:rPr>
          <w:lang w:val="de-DE"/>
        </w:rPr>
        <w:t xml:space="preserve"> hier haben. Und es ist schon schwer, das alles so auf einmal... </w:t>
      </w:r>
      <w:proofErr w:type="gramStart"/>
      <w:r w:rsidRPr="000E723F">
        <w:rPr>
          <w:lang w:val="de-DE"/>
        </w:rPr>
        <w:t>Ich</w:t>
      </w:r>
      <w:proofErr w:type="gramEnd"/>
      <w:r w:rsidRPr="000E723F">
        <w:rPr>
          <w:lang w:val="de-DE"/>
        </w:rPr>
        <w:t xml:space="preserve"> meine ich kann es ja nicht entscheiden, dass ich hier jetzt weggehe, ich muss ja. Mein Papa muss ja umziehen wegen der Arbeit. Deswegen hab ich ja nicht wirklich eine Wahl. Und, also der Abschied fällt mir schon schwer.</w:t>
      </w:r>
    </w:p>
  </w:footnote>
  <w:footnote w:id="6">
    <w:p w14:paraId="77A06F68" w14:textId="04854566" w:rsidR="00DE5A47" w:rsidRPr="00EA1DC0" w:rsidRDefault="00DE5A47" w:rsidP="00EA1DC0">
      <w:pPr>
        <w:pStyle w:val="FootnoteText1"/>
        <w:rPr>
          <w:lang w:val="de-DE"/>
        </w:rPr>
      </w:pPr>
      <w:r w:rsidRPr="0002735A">
        <w:rPr>
          <w:rStyle w:val="Funotenzeichen"/>
        </w:rPr>
        <w:footnoteRef/>
      </w:r>
      <w:r w:rsidRPr="000E723F">
        <w:rPr>
          <w:lang w:val="de-DE"/>
        </w:rPr>
        <w:t xml:space="preserve"> German original: </w:t>
      </w:r>
      <w:r w:rsidRPr="009A3C15">
        <w:rPr>
          <w:rStyle w:val="SpeakerInterviews"/>
        </w:rPr>
        <w:t>Mia:</w:t>
      </w:r>
      <w:r>
        <w:rPr>
          <w:lang w:val="de-DE"/>
        </w:rPr>
        <w:t xml:space="preserve"> Ich habe keine</w:t>
      </w:r>
      <w:r w:rsidRPr="00E61F2B">
        <w:rPr>
          <w:lang w:val="de-DE"/>
        </w:rPr>
        <w:t xml:space="preserve"> Ahnung wann ich wieder hierherkomme. Und ich weiß ja, bis dahin ist eh wieder alles anders. Also ich hoffe halt noch, dass ich es irgendwann im nächsten Schuljahr noch schaffe, weil dann sind noch Leute da</w:t>
      </w:r>
      <w:r>
        <w:rPr>
          <w:lang w:val="de-DE"/>
        </w:rPr>
        <w:t>,</w:t>
      </w:r>
      <w:r w:rsidRPr="00E61F2B">
        <w:rPr>
          <w:lang w:val="de-DE"/>
        </w:rPr>
        <w:t xml:space="preserve"> die ich kenne.</w:t>
      </w:r>
    </w:p>
  </w:footnote>
  <w:footnote w:id="7">
    <w:p w14:paraId="3CD5FB2D" w14:textId="77F75EDB" w:rsidR="00DE5A47" w:rsidRPr="000E723F" w:rsidRDefault="00DE5A47" w:rsidP="002D4507">
      <w:pPr>
        <w:pStyle w:val="FootnoteText1"/>
      </w:pPr>
      <w:r w:rsidRPr="0002735A">
        <w:rPr>
          <w:rStyle w:val="Funotenzeichen"/>
        </w:rPr>
        <w:footnoteRef/>
      </w:r>
      <w:r w:rsidRPr="000E723F">
        <w:rPr>
          <w:lang w:val="de-DE"/>
        </w:rPr>
        <w:t xml:space="preserve"> German original: </w:t>
      </w:r>
      <w:r w:rsidRPr="00DE5A47">
        <w:rPr>
          <w:rStyle w:val="SpeakerInterviews"/>
        </w:rPr>
        <w:t>Mia:</w:t>
      </w:r>
      <w:r>
        <w:rPr>
          <w:lang w:val="de-DE"/>
        </w:rPr>
        <w:t xml:space="preserve"> </w:t>
      </w:r>
      <w:r w:rsidRPr="000E723F">
        <w:rPr>
          <w:lang w:val="de-DE"/>
        </w:rPr>
        <w:t>Ich freu mich richtig drauf. Das wir</w:t>
      </w:r>
      <w:r>
        <w:rPr>
          <w:lang w:val="de-DE"/>
        </w:rPr>
        <w:t>d</w:t>
      </w:r>
      <w:r w:rsidRPr="000E723F">
        <w:rPr>
          <w:lang w:val="de-DE"/>
        </w:rPr>
        <w:t xml:space="preserve"> bestimmt richtig schön. Ich werde glaube ich total am Ende sein. Wenn man einfach merkt, so, ja, jetzt ist die Schule vorbei. Es ist wirklich so! Wenn man zurückdenkt</w:t>
      </w:r>
      <w:r>
        <w:rPr>
          <w:lang w:val="de-DE"/>
        </w:rPr>
        <w:t xml:space="preserve"> </w:t>
      </w:r>
      <w:r w:rsidRPr="000E723F">
        <w:rPr>
          <w:lang w:val="de-DE"/>
        </w:rPr>
        <w:t>... Das ist das Einzige woran man sich erinnern kann. An die Zeit vor der Schule […] also</w:t>
      </w:r>
      <w:r>
        <w:rPr>
          <w:lang w:val="de-DE"/>
        </w:rPr>
        <w:t>,</w:t>
      </w:r>
      <w:r w:rsidRPr="000E723F">
        <w:rPr>
          <w:lang w:val="de-DE"/>
        </w:rPr>
        <w:t xml:space="preserve"> ich persönlich weiß es nicht mehr. [...] Und selbst wenn, davor war man in der Vorschule und davor im Kindergarten. Das heißt auch da hatte man täglich was. Und an die Zeit davor erinnert man sich ja wirklich nicht! </w:t>
      </w:r>
      <w:proofErr w:type="spellStart"/>
      <w:proofErr w:type="gramStart"/>
      <w:r w:rsidRPr="00817314">
        <w:t>Deswegen</w:t>
      </w:r>
      <w:proofErr w:type="spellEnd"/>
      <w:r w:rsidRPr="00817314">
        <w:t>.</w:t>
      </w:r>
      <w:proofErr w:type="gramEnd"/>
      <w:r w:rsidRPr="00817314">
        <w:t xml:space="preserve"> </w:t>
      </w:r>
      <w:proofErr w:type="spellStart"/>
      <w:proofErr w:type="gramStart"/>
      <w:r w:rsidRPr="00817314">
        <w:t>Richtig</w:t>
      </w:r>
      <w:proofErr w:type="spellEnd"/>
      <w:r w:rsidRPr="00817314">
        <w:t xml:space="preserve"> </w:t>
      </w:r>
      <w:proofErr w:type="spellStart"/>
      <w:r w:rsidRPr="00817314">
        <w:t>seltsam</w:t>
      </w:r>
      <w:proofErr w:type="spellEnd"/>
      <w:r w:rsidRPr="00817314">
        <w:t xml:space="preserve">, </w:t>
      </w:r>
      <w:proofErr w:type="spellStart"/>
      <w:r w:rsidRPr="00817314">
        <w:t>finde</w:t>
      </w:r>
      <w:proofErr w:type="spellEnd"/>
      <w:r w:rsidRPr="00817314">
        <w:t xml:space="preserve"> </w:t>
      </w:r>
      <w:proofErr w:type="spellStart"/>
      <w:r w:rsidRPr="00817314">
        <w:t>ich</w:t>
      </w:r>
      <w:proofErr w:type="spellEnd"/>
      <w:r w:rsidRPr="00817314">
        <w:t>.</w:t>
      </w:r>
      <w:proofErr w:type="gramEnd"/>
      <w:r w:rsidRPr="00817314">
        <w:t xml:space="preserve"> </w:t>
      </w:r>
      <w:proofErr w:type="spellStart"/>
      <w:proofErr w:type="gramStart"/>
      <w:r w:rsidRPr="00817314">
        <w:t>Richtig</w:t>
      </w:r>
      <w:proofErr w:type="spellEnd"/>
      <w:r w:rsidRPr="00817314">
        <w:t xml:space="preserve"> </w:t>
      </w:r>
      <w:proofErr w:type="spellStart"/>
      <w:r w:rsidRPr="00817314">
        <w:t>komisch</w:t>
      </w:r>
      <w:proofErr w:type="spellEnd"/>
      <w:r w:rsidRPr="00817314">
        <w:t>.</w:t>
      </w:r>
      <w:proofErr w:type="gramEnd"/>
    </w:p>
  </w:footnote>
  <w:footnote w:id="8">
    <w:p w14:paraId="0BC46238" w14:textId="2EA452E3" w:rsidR="00DE5A47" w:rsidRPr="000E723F" w:rsidRDefault="00DE5A47" w:rsidP="00EA1DC0">
      <w:pPr>
        <w:pStyle w:val="FootnoteText1"/>
      </w:pPr>
      <w:r w:rsidRPr="0002735A">
        <w:rPr>
          <w:rStyle w:val="Funotenzeichen"/>
        </w:rPr>
        <w:footnoteRef/>
      </w:r>
      <w:r>
        <w:t xml:space="preserve"> </w:t>
      </w:r>
      <w:proofErr w:type="spellStart"/>
      <w:r w:rsidRPr="00CA3DFE">
        <w:t>Magolda</w:t>
      </w:r>
      <w:proofErr w:type="spellEnd"/>
      <w:r w:rsidRPr="00CA3DFE">
        <w:t xml:space="preserve"> </w:t>
      </w:r>
      <w:r>
        <w:fldChar w:fldCharType="begin"/>
      </w:r>
      <w:r>
        <w:instrText xml:space="preserve">ADDIN ADDIN ZOTERO_ITEM {"citationID":"Rx6gd3Dn","properties":{"formattedCitation":"(2003)","plainCitation":"(2003)"},"citationItems":[{"id":1315,"uris":["http://zotero.org/users/401864/items/9IA55VUG"],"uri":["http://zotero.org/users/401864/items/9IA55VUG"],"suppress-author":true}]} </w:instrText>
      </w:r>
      <w:r>
        <w:fldChar w:fldCharType="separate"/>
      </w:r>
      <w:r w:rsidRPr="00CA3DFE">
        <w:t>(2003)</w:t>
      </w:r>
      <w:r>
        <w:fldChar w:fldCharType="end"/>
      </w:r>
      <w:r w:rsidRPr="00CA3DFE">
        <w:t xml:space="preserve"> describes for college commencement ceremonies in the US,</w:t>
      </w:r>
      <w:r>
        <w:t xml:space="preserve"> how</w:t>
      </w:r>
      <w:r w:rsidRPr="00CA3DFE">
        <w:t xml:space="preserve"> these formal celebrations follow a rather strict pattern.</w:t>
      </w:r>
    </w:p>
  </w:footnote>
  <w:footnote w:id="9">
    <w:p w14:paraId="445EC61D" w14:textId="67FEE1E1" w:rsidR="00DE5A47" w:rsidRPr="000E723F" w:rsidRDefault="00DE5A47" w:rsidP="00EA1DC0">
      <w:pPr>
        <w:pStyle w:val="FootnoteText1"/>
        <w:rPr>
          <w:lang w:val="de-DE"/>
        </w:rPr>
      </w:pPr>
      <w:r w:rsidRPr="0002735A">
        <w:rPr>
          <w:rStyle w:val="Funotenzeichen"/>
        </w:rPr>
        <w:footnoteRef/>
      </w:r>
      <w:r w:rsidRPr="000E723F">
        <w:rPr>
          <w:lang w:val="de-DE"/>
        </w:rPr>
        <w:t xml:space="preserve"> </w:t>
      </w:r>
      <w:r w:rsidRPr="00632B5A">
        <w:rPr>
          <w:rStyle w:val="footnotetextChar"/>
          <w:lang w:val="de-DE"/>
        </w:rPr>
        <w:t>German original: Die Flügel sind bei euch – und nicht nur wegen der vielen Flugmeilen</w:t>
      </w:r>
      <w:r>
        <w:rPr>
          <w:rStyle w:val="footnotetextChar"/>
          <w:lang w:val="de-DE"/>
        </w:rPr>
        <w:t>,</w:t>
      </w:r>
      <w:r w:rsidRPr="00632B5A">
        <w:rPr>
          <w:rStyle w:val="footnotetextChar"/>
          <w:lang w:val="de-DE"/>
        </w:rPr>
        <w:t xml:space="preserve"> die ihr alle schon zurückgelegt habt –, sind bei euch stärker und flexibler ausgeprägt als bei euren zukünftigen Kommilitonen an den Unis. Sie werden euch tragen. Ihr werdet das merken. Ihr seid als Absolventen einer deutschen Auslandsschule […] besonders. Das soll kein Grund sein</w:t>
      </w:r>
      <w:r>
        <w:rPr>
          <w:rStyle w:val="footnotetextChar"/>
          <w:lang w:val="de-DE"/>
        </w:rPr>
        <w:t>,</w:t>
      </w:r>
      <w:r w:rsidRPr="00632B5A">
        <w:rPr>
          <w:rStyle w:val="footnotetextChar"/>
          <w:lang w:val="de-DE"/>
        </w:rPr>
        <w:t xml:space="preserve"> überheblich zu werden – und das seid ihr auch nicht. Engagierte, coole und nette junge Leute gibt es überall. Ihr werdet trotzdem auffallen. Weil eine</w:t>
      </w:r>
      <w:r>
        <w:rPr>
          <w:rStyle w:val="footnotetextChar"/>
          <w:lang w:val="de-DE"/>
        </w:rPr>
        <w:t>m</w:t>
      </w:r>
      <w:r w:rsidRPr="00632B5A">
        <w:rPr>
          <w:rStyle w:val="footnotetextChar"/>
          <w:lang w:val="de-DE"/>
        </w:rPr>
        <w:t xml:space="preserve"> das</w:t>
      </w:r>
      <w:r>
        <w:rPr>
          <w:rStyle w:val="footnotetextChar"/>
          <w:lang w:val="de-DE"/>
        </w:rPr>
        <w:t>,</w:t>
      </w:r>
      <w:r w:rsidRPr="00632B5A">
        <w:rPr>
          <w:rStyle w:val="footnotetextChar"/>
          <w:lang w:val="de-DE"/>
        </w:rPr>
        <w:t xml:space="preserve"> was man an Erfahrungen mitbringt und was man kennt und was einem vertraut ist wie eine zweite Haut anhaftet. Und euch haftet anderes an als den meisten anderen Jugendlichen – nämlich eine gewisse Vertrautheit mit der Welt, Vertrautheit mit dem</w:t>
      </w:r>
      <w:r>
        <w:rPr>
          <w:rStyle w:val="footnotetextChar"/>
          <w:lang w:val="de-DE"/>
        </w:rPr>
        <w:t>,</w:t>
      </w:r>
      <w:r w:rsidRPr="00632B5A">
        <w:rPr>
          <w:rStyle w:val="footnotetextChar"/>
          <w:lang w:val="de-DE"/>
        </w:rPr>
        <w:t xml:space="preserve"> was anders ist und was anderen fremd ist. Weil ihr aufgrund eurer Erfahrungen in der Welt in mancher Hinsicht selbständiger, flexibler und offener seid, werdet ihr auch mehr Chancen sehen und wahrnehmen können. Man wird aber vielleicht auch besondere Erwartung</w:t>
      </w:r>
      <w:r>
        <w:rPr>
          <w:rStyle w:val="footnotetextChar"/>
          <w:lang w:val="de-DE"/>
        </w:rPr>
        <w:t>en</w:t>
      </w:r>
      <w:r w:rsidRPr="00632B5A">
        <w:rPr>
          <w:rStyle w:val="footnotetextChar"/>
          <w:lang w:val="de-DE"/>
        </w:rPr>
        <w:t xml:space="preserve"> an euch richten. Ich bin sicher, wir sind sicher, ihr werdet dem</w:t>
      </w:r>
      <w:r w:rsidRPr="000E723F">
        <w:rPr>
          <w:lang w:val="de-DE"/>
        </w:rPr>
        <w:t xml:space="preserve"> gerecht werden können. Wir sind sicher</w:t>
      </w:r>
      <w:r>
        <w:rPr>
          <w:lang w:val="de-DE"/>
        </w:rPr>
        <w:t>,</w:t>
      </w:r>
      <w:r w:rsidRPr="000E723F">
        <w:rPr>
          <w:lang w:val="de-DE"/>
        </w:rPr>
        <w:t xml:space="preserve"> ihr werdet fliegen.</w:t>
      </w:r>
    </w:p>
  </w:footnote>
  <w:footnote w:id="10">
    <w:p w14:paraId="4659627E" w14:textId="55827D43" w:rsidR="00DE5A47" w:rsidRPr="000E723F" w:rsidRDefault="00DE5A47" w:rsidP="00EA1DC0">
      <w:pPr>
        <w:pStyle w:val="FootnoteText1"/>
        <w:rPr>
          <w:lang w:val="de-DE"/>
        </w:rPr>
      </w:pPr>
      <w:r w:rsidRPr="0002735A">
        <w:rPr>
          <w:rStyle w:val="Funotenzeichen"/>
        </w:rPr>
        <w:footnoteRef/>
      </w:r>
      <w:r w:rsidRPr="000E723F">
        <w:rPr>
          <w:lang w:val="de-DE"/>
        </w:rPr>
        <w:t xml:space="preserve"> German original: Wir alle sind nur wegen unserer Eltern hier und möchten uns an dieser Stelle dafür bedanken.</w:t>
      </w:r>
    </w:p>
  </w:footnote>
  <w:footnote w:id="11">
    <w:p w14:paraId="38D2B820" w14:textId="1D5110BB" w:rsidR="00DE5A47" w:rsidRPr="0003706A" w:rsidRDefault="00DE5A47" w:rsidP="00EA1DC0">
      <w:pPr>
        <w:pStyle w:val="FootnoteText1"/>
        <w:rPr>
          <w:lang w:val="de-DE"/>
        </w:rPr>
      </w:pPr>
      <w:r w:rsidRPr="0002735A">
        <w:rPr>
          <w:rStyle w:val="Funotenzeichen"/>
        </w:rPr>
        <w:footnoteRef/>
      </w:r>
      <w:r w:rsidRPr="000E723F">
        <w:rPr>
          <w:lang w:val="de-DE"/>
        </w:rPr>
        <w:t xml:space="preserve"> German original: Aber eins verstehen wir. Ganz sicher. Nämlich, was wir feiern müssen: Gestern Schüler gewesen zu sein. Morgen fast erwachsen zu werden. Vor allem aber, dass wir heute jung sind.</w:t>
      </w:r>
    </w:p>
  </w:footnote>
  <w:footnote w:id="12">
    <w:p w14:paraId="63AA0EA7" w14:textId="14AC5918" w:rsidR="00DE5A47" w:rsidRPr="00365DB5" w:rsidRDefault="00DE5A47" w:rsidP="00365DB5">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Mia:</w:t>
      </w:r>
      <w:r>
        <w:rPr>
          <w:lang w:val="de-DE"/>
        </w:rPr>
        <w:t xml:space="preserve"> </w:t>
      </w:r>
      <w:r w:rsidRPr="000E723F">
        <w:rPr>
          <w:lang w:val="de-DE"/>
        </w:rPr>
        <w:t>Das war schon vor einem Jahr so:</w:t>
      </w:r>
      <w:r w:rsidRPr="00E735AC">
        <w:rPr>
          <w:lang w:val="de-DE"/>
        </w:rPr>
        <w:t xml:space="preserve"> “</w:t>
      </w:r>
      <w:r w:rsidRPr="000E723F">
        <w:rPr>
          <w:lang w:val="de-DE"/>
        </w:rPr>
        <w:t>Und was hast du für Pläne nach dem Abitur?</w:t>
      </w:r>
      <w:r>
        <w:rPr>
          <w:rFonts w:cs="Arial"/>
          <w:lang w:val="de-DE"/>
        </w:rPr>
        <w:t>”</w:t>
      </w:r>
      <w:r w:rsidRPr="000E723F">
        <w:rPr>
          <w:lang w:val="de-DE"/>
        </w:rPr>
        <w:t xml:space="preserve"> </w:t>
      </w:r>
      <w:r w:rsidRPr="003F3F4B">
        <w:rPr>
          <w:lang w:val="de-DE"/>
        </w:rPr>
        <w:t>“</w:t>
      </w:r>
      <w:r w:rsidRPr="000E723F">
        <w:rPr>
          <w:lang w:val="de-DE"/>
        </w:rPr>
        <w:t>Hmm</w:t>
      </w:r>
      <w:r>
        <w:rPr>
          <w:rFonts w:cs="Arial"/>
          <w:lang w:val="de-DE"/>
        </w:rPr>
        <w:t>”</w:t>
      </w:r>
      <w:r w:rsidRPr="000E723F">
        <w:rPr>
          <w:lang w:val="de-DE"/>
        </w:rPr>
        <w:t xml:space="preserve"> Das ist halt immer so</w:t>
      </w:r>
      <w:r>
        <w:rPr>
          <w:lang w:val="de-DE"/>
        </w:rPr>
        <w:t> </w:t>
      </w:r>
      <w:r w:rsidRPr="000E723F">
        <w:rPr>
          <w:lang w:val="de-DE"/>
        </w:rPr>
        <w:t xml:space="preserve">… Ich hatte halt wenigstens immer eine Antwort, aber es hat sich halt innerhalb des letzten Jahres stark gewandelt. […] </w:t>
      </w:r>
      <w:r w:rsidRPr="00DE5A47">
        <w:rPr>
          <w:rStyle w:val="SpeakerInterviews"/>
        </w:rPr>
        <w:t>Interviewer:</w:t>
      </w:r>
      <w:r w:rsidRPr="000E723F">
        <w:rPr>
          <w:lang w:val="de-DE"/>
        </w:rPr>
        <w:t xml:space="preserve"> Und wieso bist du dann von Design eigentlich abgekommen, so? </w:t>
      </w:r>
      <w:r w:rsidRPr="00DE5A47">
        <w:rPr>
          <w:rStyle w:val="SpeakerInterviews"/>
        </w:rPr>
        <w:t>Mia:</w:t>
      </w:r>
      <w:r>
        <w:rPr>
          <w:lang w:val="de-DE"/>
        </w:rPr>
        <w:t xml:space="preserve"> </w:t>
      </w:r>
      <w:r w:rsidRPr="000E723F">
        <w:rPr>
          <w:lang w:val="de-DE"/>
        </w:rPr>
        <w:t>Ich weiß nicht. [...] Also</w:t>
      </w:r>
      <w:r>
        <w:rPr>
          <w:lang w:val="de-DE"/>
        </w:rPr>
        <w:t>,</w:t>
      </w:r>
      <w:r w:rsidRPr="000E723F">
        <w:rPr>
          <w:lang w:val="de-DE"/>
        </w:rPr>
        <w:t xml:space="preserve"> es war immer so, [...] eigentlich sollte es mich nicht wirklich stören, aber es gab immer zwei mögliche Antworten: Die einen haben immer gesagt </w:t>
      </w:r>
      <w:r w:rsidRPr="00E735AC">
        <w:rPr>
          <w:lang w:val="de-DE"/>
        </w:rPr>
        <w:t>“</w:t>
      </w:r>
      <w:r w:rsidRPr="000E723F">
        <w:rPr>
          <w:lang w:val="de-DE"/>
        </w:rPr>
        <w:t>Oh, super toll!</w:t>
      </w:r>
      <w:r>
        <w:rPr>
          <w:rFonts w:cs="Arial"/>
          <w:lang w:val="de-DE"/>
        </w:rPr>
        <w:t>”</w:t>
      </w:r>
      <w:r w:rsidRPr="000E723F">
        <w:rPr>
          <w:lang w:val="de-DE"/>
        </w:rPr>
        <w:t xml:space="preserve"> Und die anderen immer so: </w:t>
      </w:r>
      <w:r w:rsidRPr="00E735AC">
        <w:rPr>
          <w:lang w:val="de-DE"/>
        </w:rPr>
        <w:t>“</w:t>
      </w:r>
      <w:r w:rsidRPr="000E723F">
        <w:rPr>
          <w:lang w:val="de-DE"/>
        </w:rPr>
        <w:t>Hmm. Ja, da kann man jetzt eher nicht so viel mit verdienen</w:t>
      </w:r>
      <w:r>
        <w:rPr>
          <w:rFonts w:cs="Arial"/>
          <w:lang w:val="de-DE"/>
        </w:rPr>
        <w:t>”</w:t>
      </w:r>
      <w:r w:rsidRPr="000E723F">
        <w:rPr>
          <w:lang w:val="de-DE"/>
        </w:rPr>
        <w:t xml:space="preserve"> oder so. [Es ging] noch nicht einmal unbedingt ums Geld, sondern einfach so, du kannst halt nicht so</w:t>
      </w:r>
      <w:r>
        <w:rPr>
          <w:lang w:val="de-DE"/>
        </w:rPr>
        <w:t> </w:t>
      </w:r>
      <w:r w:rsidRPr="000E723F">
        <w:rPr>
          <w:lang w:val="de-DE"/>
        </w:rPr>
        <w:t xml:space="preserve">... Das machen so viele Leute. Ja, und dann waren da immer solche Reaktionen und irgendwie hat mich das dann noch mal ins Nachdenken gebracht. Und dann saß ich irgendwann, also in den Chinese </w:t>
      </w:r>
      <w:proofErr w:type="spellStart"/>
      <w:r w:rsidRPr="000E723F">
        <w:rPr>
          <w:lang w:val="de-DE"/>
        </w:rPr>
        <w:t>Newyear</w:t>
      </w:r>
      <w:proofErr w:type="spellEnd"/>
      <w:r w:rsidRPr="000E723F">
        <w:rPr>
          <w:lang w:val="de-DE"/>
        </w:rPr>
        <w:t xml:space="preserve"> Ferien war das, also kurz vor dem schriftlichen Abitur</w:t>
      </w:r>
      <w:r>
        <w:rPr>
          <w:lang w:val="de-DE"/>
        </w:rPr>
        <w:t> </w:t>
      </w:r>
      <w:r w:rsidRPr="000E723F">
        <w:rPr>
          <w:lang w:val="de-DE"/>
        </w:rPr>
        <w:t xml:space="preserve">… Da saß ich so unten mit meiner Mutter und [wir] haben uns so unterhalten und dann meinte ich: </w:t>
      </w:r>
      <w:r w:rsidRPr="00E735AC">
        <w:rPr>
          <w:lang w:val="de-DE"/>
        </w:rPr>
        <w:t>“</w:t>
      </w:r>
      <w:r w:rsidRPr="000E723F">
        <w:rPr>
          <w:lang w:val="de-DE"/>
        </w:rPr>
        <w:t>Ja, eigentlich kann ich auch was anderes machen.</w:t>
      </w:r>
      <w:r>
        <w:rPr>
          <w:rFonts w:cs="Arial"/>
          <w:lang w:val="de-DE"/>
        </w:rPr>
        <w:t>”</w:t>
      </w:r>
      <w:r w:rsidRPr="000E723F">
        <w:rPr>
          <w:lang w:val="de-DE"/>
        </w:rPr>
        <w:t xml:space="preserve"> So Zettel rausgeholt und alles aufgeschrieben was mich interessiert. Da standen dann, glaube ich, irgendwie zehn Dinge, die teilweise echt in verschiedene Richtungen gingen. […] Ja. Und dann dachte ich, okay, dann kann ich ja noch einmal gucken</w:t>
      </w:r>
      <w:r>
        <w:rPr>
          <w:lang w:val="de-DE"/>
        </w:rPr>
        <w:t>,</w:t>
      </w:r>
      <w:r w:rsidRPr="000E723F">
        <w:rPr>
          <w:lang w:val="de-DE"/>
        </w:rPr>
        <w:t xml:space="preserve"> was ich jetzt mache. Es gibt so viele Möglichkeiten. […] Sollte man nicht unterschätzen. Und deswegen bin ich jetzt immer noch am </w:t>
      </w:r>
      <w:r>
        <w:rPr>
          <w:lang w:val="de-DE"/>
        </w:rPr>
        <w:t>G</w:t>
      </w:r>
      <w:r w:rsidRPr="000E723F">
        <w:rPr>
          <w:lang w:val="de-DE"/>
        </w:rPr>
        <w:t xml:space="preserve">ucken und dann werd ich mich bewerben. </w:t>
      </w:r>
    </w:p>
  </w:footnote>
  <w:footnote w:id="13">
    <w:p w14:paraId="600BD41F" w14:textId="1981035A" w:rsidR="00DE5A47" w:rsidRPr="00986867" w:rsidRDefault="00DE5A47" w:rsidP="00986867">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Olivia:</w:t>
      </w:r>
      <w:r>
        <w:rPr>
          <w:lang w:val="de-DE"/>
        </w:rPr>
        <w:t xml:space="preserve"> </w:t>
      </w:r>
      <w:r w:rsidRPr="000E723F">
        <w:rPr>
          <w:lang w:val="de-DE"/>
        </w:rPr>
        <w:t>Ich bin jetzt ja schon eine Weile im Ausland. Und meine Eltern haben immer so, so kleine Anspielungen drauf gemacht, also immer so ein bisschen drauf hingedeutet, dass sie es toll finden würden wenn ich mit nach Belgien käme und da studieren würde. Und dass ich dann halt auch genau das mache</w:t>
      </w:r>
      <w:r>
        <w:rPr>
          <w:lang w:val="de-DE"/>
        </w:rPr>
        <w:t>,</w:t>
      </w:r>
      <w:r w:rsidRPr="000E723F">
        <w:rPr>
          <w:lang w:val="de-DE"/>
        </w:rPr>
        <w:t xml:space="preserve"> was sie damals gemacht haben – also in [Name der Stadt] studieren. Und, ja, ich kenn ja auch noch ein paar Leute in Belgien. Die gehen halt auch alle nach [Name der Stadt], </w:t>
      </w:r>
      <w:proofErr w:type="spellStart"/>
      <w:r w:rsidRPr="000E723F">
        <w:rPr>
          <w:lang w:val="de-DE"/>
        </w:rPr>
        <w:t>dass</w:t>
      </w:r>
      <w:proofErr w:type="spellEnd"/>
      <w:r w:rsidRPr="000E723F">
        <w:rPr>
          <w:lang w:val="de-DE"/>
        </w:rPr>
        <w:t xml:space="preserve"> heißt die sehe ich da auch wieder. Und die Mädels, also die Freunde aus Shanghai, […] die studieren ja auch in der Nähe von da wo ich hingehe. Damit ich auch ein bisschen Belgien kenne. Weil ich meine</w:t>
      </w:r>
      <w:r>
        <w:rPr>
          <w:lang w:val="de-DE"/>
        </w:rPr>
        <w:t>,</w:t>
      </w:r>
      <w:r w:rsidRPr="000E723F">
        <w:rPr>
          <w:lang w:val="de-DE"/>
        </w:rPr>
        <w:t xml:space="preserve"> ich war sehr jung wo ich weggezogen bin aus Belgien. […] Ich würd schon gern auch Belgien ein bisschen kennenlernen, also allgemein Europa. Und deswegen ja, also ich will schon nach Belgien gehen.</w:t>
      </w:r>
    </w:p>
  </w:footnote>
  <w:footnote w:id="14">
    <w:p w14:paraId="4AB5BC09" w14:textId="056A5BF8" w:rsidR="00DE5A47" w:rsidRPr="004D51B4" w:rsidRDefault="00DE5A47" w:rsidP="004D51B4">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Peter:</w:t>
      </w:r>
      <w:r>
        <w:rPr>
          <w:lang w:val="de-DE"/>
        </w:rPr>
        <w:t xml:space="preserve"> </w:t>
      </w:r>
      <w:r w:rsidRPr="000E723F">
        <w:rPr>
          <w:lang w:val="de-DE"/>
        </w:rPr>
        <w:t>Wie ist das in der WG einzukaufen? Markierst du da deine Sachen? […] Hat dann auch jeder die Zimmer gemacht? Oder macht das Zimmer jeder einzeln? […] Wie ist das denn mit dem Geschirr? Hat da jeder seins?</w:t>
      </w:r>
    </w:p>
  </w:footnote>
  <w:footnote w:id="15">
    <w:p w14:paraId="51547242" w14:textId="78BA8B0D" w:rsidR="00DE5A47" w:rsidRPr="000E723F" w:rsidRDefault="00DE5A47" w:rsidP="004E01C7">
      <w:pPr>
        <w:pStyle w:val="FootnoteText1"/>
        <w:rPr>
          <w:lang w:val="de-DE"/>
        </w:rPr>
      </w:pPr>
      <w:r w:rsidRPr="0002735A">
        <w:rPr>
          <w:rStyle w:val="Funotenzeichen"/>
        </w:rPr>
        <w:footnoteRef/>
      </w:r>
      <w:r w:rsidRPr="000E723F">
        <w:rPr>
          <w:lang w:val="de-DE"/>
        </w:rPr>
        <w:t xml:space="preserve"> </w:t>
      </w:r>
      <w:r w:rsidRPr="000E723F">
        <w:rPr>
          <w:bCs/>
          <w:lang w:val="de-DE"/>
        </w:rPr>
        <w:t xml:space="preserve">German original: </w:t>
      </w:r>
      <w:r w:rsidRPr="00DE5A47">
        <w:rPr>
          <w:rStyle w:val="SpeakerInterviews"/>
        </w:rPr>
        <w:t>Xia:</w:t>
      </w:r>
      <w:r>
        <w:rPr>
          <w:bCs/>
          <w:lang w:val="de-DE"/>
        </w:rPr>
        <w:t xml:space="preserve"> </w:t>
      </w:r>
      <w:r w:rsidRPr="000E723F">
        <w:rPr>
          <w:lang w:val="de-DE"/>
        </w:rPr>
        <w:t xml:space="preserve">Wohnungssuche. Und </w:t>
      </w:r>
      <w:r>
        <w:rPr>
          <w:lang w:val="de-DE"/>
        </w:rPr>
        <w:t>k</w:t>
      </w:r>
      <w:r w:rsidRPr="000E723F">
        <w:rPr>
          <w:lang w:val="de-DE"/>
        </w:rPr>
        <w:t xml:space="preserve">ochen lernen. </w:t>
      </w:r>
      <w:r w:rsidRPr="00DE5A47">
        <w:rPr>
          <w:rStyle w:val="SpeakerInterviews"/>
        </w:rPr>
        <w:t>Interviewer:</w:t>
      </w:r>
      <w:r w:rsidRPr="000E723F">
        <w:rPr>
          <w:bCs/>
          <w:lang w:val="de-DE"/>
        </w:rPr>
        <w:t xml:space="preserve"> </w:t>
      </w:r>
      <w:r>
        <w:rPr>
          <w:lang w:val="de-DE"/>
        </w:rPr>
        <w:t>k</w:t>
      </w:r>
      <w:r w:rsidRPr="000E723F">
        <w:rPr>
          <w:lang w:val="de-DE"/>
        </w:rPr>
        <w:t xml:space="preserve">ochen lernen? &lt;L&gt; </w:t>
      </w:r>
      <w:r w:rsidRPr="00DE5A47">
        <w:rPr>
          <w:rStyle w:val="SpeakerInterviews"/>
        </w:rPr>
        <w:t>Xia:</w:t>
      </w:r>
      <w:r>
        <w:rPr>
          <w:lang w:val="de-DE"/>
        </w:rPr>
        <w:t xml:space="preserve"> </w:t>
      </w:r>
      <w:r w:rsidRPr="000E723F">
        <w:rPr>
          <w:lang w:val="de-DE"/>
        </w:rPr>
        <w:t xml:space="preserve">Eigentlich wollte ich schon lange </w:t>
      </w:r>
      <w:r>
        <w:rPr>
          <w:lang w:val="de-DE"/>
        </w:rPr>
        <w:t>k</w:t>
      </w:r>
      <w:r w:rsidRPr="000E723F">
        <w:rPr>
          <w:lang w:val="de-DE"/>
        </w:rPr>
        <w:t xml:space="preserve">ochen lernen. Aber ich hab das nicht geschafft. Im Sommer werd ich’s mal versuchen. </w:t>
      </w:r>
      <w:r w:rsidRPr="00DE5A47">
        <w:rPr>
          <w:rStyle w:val="SpeakerInterviews"/>
        </w:rPr>
        <w:t>Interviewer:</w:t>
      </w:r>
      <w:r w:rsidRPr="000E723F">
        <w:rPr>
          <w:bCs/>
          <w:lang w:val="de-DE"/>
        </w:rPr>
        <w:t xml:space="preserve"> </w:t>
      </w:r>
      <w:r w:rsidRPr="000E723F">
        <w:rPr>
          <w:lang w:val="de-DE"/>
        </w:rPr>
        <w:t xml:space="preserve">Und wer wird dir das beibringen? </w:t>
      </w:r>
      <w:r w:rsidRPr="00DE5A47">
        <w:rPr>
          <w:rStyle w:val="SpeakerInterviews"/>
        </w:rPr>
        <w:t>Xia:</w:t>
      </w:r>
      <w:r>
        <w:rPr>
          <w:lang w:val="de-DE"/>
        </w:rPr>
        <w:t xml:space="preserve"> </w:t>
      </w:r>
      <w:r w:rsidRPr="000E723F">
        <w:rPr>
          <w:lang w:val="de-DE"/>
        </w:rPr>
        <w:t xml:space="preserve">Meine Mutter. Aber ich hab mir schon gedacht: Also Mittagessen gibt es an der Uni. Morgens, abends, gibt es dann Reis und </w:t>
      </w:r>
      <w:proofErr w:type="spellStart"/>
      <w:r w:rsidRPr="000E723F">
        <w:rPr>
          <w:lang w:val="de-DE"/>
        </w:rPr>
        <w:t>ehm</w:t>
      </w:r>
      <w:proofErr w:type="spellEnd"/>
      <w:r w:rsidRPr="000E723F">
        <w:rPr>
          <w:lang w:val="de-DE"/>
        </w:rPr>
        <w:t xml:space="preserve">. Ich weiß nicht was es dann sonst noch </w:t>
      </w:r>
      <w:proofErr w:type="gramStart"/>
      <w:r w:rsidRPr="000E723F">
        <w:rPr>
          <w:lang w:val="de-DE"/>
        </w:rPr>
        <w:t>gibt</w:t>
      </w:r>
      <w:proofErr w:type="gramEnd"/>
      <w:r w:rsidRPr="000E723F">
        <w:rPr>
          <w:lang w:val="de-DE"/>
        </w:rPr>
        <w:t xml:space="preserve">. Mit Abendbrot und Sandwiches. Weil das kommt mir irgendwie einfacher vor als </w:t>
      </w:r>
      <w:r>
        <w:rPr>
          <w:lang w:val="de-DE"/>
        </w:rPr>
        <w:t>c</w:t>
      </w:r>
      <w:r w:rsidRPr="000E723F">
        <w:rPr>
          <w:lang w:val="de-DE"/>
        </w:rPr>
        <w:t xml:space="preserve">hinesisches Essen, wo alles gekocht wird. Das ist einfacher vorzubereiten so. </w:t>
      </w:r>
      <w:r w:rsidRPr="00DE5A47">
        <w:rPr>
          <w:rStyle w:val="SpeakerInterviews"/>
        </w:rPr>
        <w:t>Interviewer:</w:t>
      </w:r>
      <w:r w:rsidRPr="000E723F">
        <w:rPr>
          <w:bCs/>
          <w:lang w:val="de-DE"/>
        </w:rPr>
        <w:t xml:space="preserve"> </w:t>
      </w:r>
      <w:r w:rsidRPr="000E723F">
        <w:rPr>
          <w:lang w:val="de-DE"/>
        </w:rPr>
        <w:t xml:space="preserve">Also Käse, Brot, </w:t>
      </w:r>
      <w:proofErr w:type="gramStart"/>
      <w:r w:rsidRPr="000E723F">
        <w:rPr>
          <w:lang w:val="de-DE"/>
        </w:rPr>
        <w:t>patsch</w:t>
      </w:r>
      <w:proofErr w:type="gramEnd"/>
      <w:r w:rsidRPr="000E723F">
        <w:rPr>
          <w:lang w:val="de-DE"/>
        </w:rPr>
        <w:t xml:space="preserve"> zusammen – das ist natürlich einfacher. </w:t>
      </w:r>
      <w:r w:rsidRPr="00DE5A47">
        <w:rPr>
          <w:rStyle w:val="SpeakerInterviews"/>
        </w:rPr>
        <w:t>Xia:</w:t>
      </w:r>
      <w:r>
        <w:rPr>
          <w:lang w:val="de-DE"/>
        </w:rPr>
        <w:t xml:space="preserve"> </w:t>
      </w:r>
      <w:r w:rsidRPr="000E723F">
        <w:rPr>
          <w:lang w:val="de-DE"/>
        </w:rPr>
        <w:t>Das Essen könnte ganz lecker sein. Also früher konnte ich [mich] an Käse nicht gewöhnen, aber jetzt mag ich das eigentlich, wenn es gut zubereitet, gut belegt ist. Brötchen.</w:t>
      </w:r>
    </w:p>
  </w:footnote>
  <w:footnote w:id="16">
    <w:p w14:paraId="52E7CB04" w14:textId="5F80C431" w:rsidR="00DE5A47" w:rsidRPr="000E723F" w:rsidRDefault="00DE5A47" w:rsidP="00EB4F80">
      <w:pPr>
        <w:pStyle w:val="FootnoteText1"/>
        <w:rPr>
          <w:lang w:val="de-DE"/>
        </w:rPr>
      </w:pPr>
      <w:r w:rsidRPr="0002735A">
        <w:rPr>
          <w:rStyle w:val="Funotenzeichen"/>
        </w:rPr>
        <w:footnoteRef/>
      </w:r>
      <w:r w:rsidRPr="000E723F">
        <w:rPr>
          <w:lang w:val="de-DE"/>
        </w:rPr>
        <w:t xml:space="preserve"> German original: </w:t>
      </w:r>
      <w:r w:rsidRPr="007748E6">
        <w:rPr>
          <w:rStyle w:val="SpeakerInterviews"/>
        </w:rPr>
        <w:t>Xia:</w:t>
      </w:r>
      <w:r>
        <w:rPr>
          <w:rStyle w:val="SpeakerInterviews"/>
        </w:rPr>
        <w:t xml:space="preserve"> </w:t>
      </w:r>
      <w:r w:rsidRPr="000E723F">
        <w:rPr>
          <w:lang w:val="de-DE"/>
        </w:rPr>
        <w:t>Ich hab ja auch Kontakt zu anderen Leuten, die letztes Jahr, vorletztes Jahr an der Schule absolviert haben. Meistens auch chinesische Leute. Chinese Connection.</w:t>
      </w:r>
      <w:r w:rsidRPr="000E723F">
        <w:rPr>
          <w:bCs/>
          <w:lang w:val="de-DE"/>
        </w:rPr>
        <w:t xml:space="preserve"> U</w:t>
      </w:r>
      <w:r w:rsidRPr="000E723F">
        <w:rPr>
          <w:lang w:val="de-DE"/>
        </w:rPr>
        <w:t xml:space="preserve">nd ein Mädchen hat schon gemeint, nach einem halben Jahr hatte sie schon Heimweh nach China. Sie meinte in China sind die Leute viel offener als in Deutschland. Und die </w:t>
      </w:r>
      <w:r>
        <w:rPr>
          <w:lang w:val="de-DE"/>
        </w:rPr>
        <w:t>a</w:t>
      </w:r>
      <w:r w:rsidRPr="000E723F">
        <w:rPr>
          <w:lang w:val="de-DE"/>
        </w:rPr>
        <w:t xml:space="preserve">ndere meinte Heimweh nach </w:t>
      </w:r>
      <w:r>
        <w:rPr>
          <w:lang w:val="de-DE"/>
        </w:rPr>
        <w:t>c</w:t>
      </w:r>
      <w:r w:rsidRPr="000E723F">
        <w:rPr>
          <w:lang w:val="de-DE"/>
        </w:rPr>
        <w:t>hinesischen Gemüsen. In Deutschland gibt es nur Salat. In China gibt es so viele verschiedene Arten von Gemüsen.</w:t>
      </w:r>
    </w:p>
  </w:footnote>
  <w:footnote w:id="17">
    <w:p w14:paraId="3BA64F8F" w14:textId="755EBF55" w:rsidR="00DE5A47" w:rsidRPr="00423280" w:rsidRDefault="00DE5A47" w:rsidP="00365DB5">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Antonia:</w:t>
      </w:r>
      <w:r>
        <w:rPr>
          <w:lang w:val="de-DE"/>
        </w:rPr>
        <w:t xml:space="preserve"> </w:t>
      </w:r>
      <w:r w:rsidRPr="000E723F">
        <w:rPr>
          <w:lang w:val="de-DE"/>
        </w:rPr>
        <w:t>Und ich weiß auch nicht wie ich in Deutschland reinpassen werde, weil ich bin auch nicht wirklich deutsch. Ich bin auch nicht wirklich chinesisch, aber ich bin wirklich nicht wirklich deutsch. Ich glaub ich werd ein bisschen Probleme haben. So ein bisschen.</w:t>
      </w:r>
      <w:r w:rsidRPr="00423280">
        <w:rPr>
          <w:lang w:val="de-DE"/>
        </w:rPr>
        <w:t xml:space="preserve"> </w:t>
      </w:r>
    </w:p>
  </w:footnote>
  <w:footnote w:id="18">
    <w:p w14:paraId="5A39D42D" w14:textId="3B436B21" w:rsidR="00DE5A47" w:rsidRPr="000E723F" w:rsidRDefault="00DE5A47" w:rsidP="001E3517">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Charlie:</w:t>
      </w:r>
      <w:r>
        <w:rPr>
          <w:lang w:val="de-DE"/>
        </w:rPr>
        <w:t xml:space="preserve"> </w:t>
      </w:r>
      <w:r w:rsidRPr="000E723F">
        <w:rPr>
          <w:lang w:val="de-DE"/>
        </w:rPr>
        <w:t xml:space="preserve">Wir denken immer in Deutschland schauen uns alle doof an. […] Aber kann sein, dass wir uns das alles einbilden. </w:t>
      </w:r>
      <w:r w:rsidRPr="00DE5A47">
        <w:rPr>
          <w:rStyle w:val="SpeakerInterviews"/>
        </w:rPr>
        <w:t>Interviewer:</w:t>
      </w:r>
      <w:r w:rsidRPr="000E723F">
        <w:rPr>
          <w:lang w:val="de-DE"/>
        </w:rPr>
        <w:t xml:space="preserve"> Klar, ihr fallt halt auf. &lt;x&gt; Ich glaube schon, dass es immer noch sehr viel Rassismus in Deutschland gibt. </w:t>
      </w:r>
      <w:r w:rsidRPr="00DE5A47">
        <w:rPr>
          <w:rStyle w:val="SpeakerInterviews"/>
        </w:rPr>
        <w:t>Charlie:</w:t>
      </w:r>
      <w:r>
        <w:rPr>
          <w:lang w:val="de-DE"/>
        </w:rPr>
        <w:t xml:space="preserve"> </w:t>
      </w:r>
      <w:r w:rsidRPr="000E723F">
        <w:rPr>
          <w:lang w:val="de-DE"/>
        </w:rPr>
        <w:t>Aber das sind glaube ich die ungebildeten Leute. An der Uni wir</w:t>
      </w:r>
      <w:r>
        <w:rPr>
          <w:lang w:val="de-DE"/>
        </w:rPr>
        <w:t>d</w:t>
      </w:r>
      <w:r w:rsidRPr="000E723F">
        <w:rPr>
          <w:lang w:val="de-DE"/>
        </w:rPr>
        <w:t xml:space="preserve"> das anders sein. […] Bin ich ja schon dran gewöhnt. Kindergarten und Grundschule und so. Obwohl Kindergarten eigentlich nicht. Die kleinen Kinder</w:t>
      </w:r>
      <w:r>
        <w:rPr>
          <w:lang w:val="de-DE"/>
        </w:rPr>
        <w:t>,</w:t>
      </w:r>
      <w:r w:rsidRPr="000E723F">
        <w:rPr>
          <w:lang w:val="de-DE"/>
        </w:rPr>
        <w:t xml:space="preserve"> die checken das nicht. Für die sehen alle gleich aus. […] An der Grundschule, so vierte Klasse</w:t>
      </w:r>
      <w:r>
        <w:rPr>
          <w:lang w:val="de-DE"/>
        </w:rPr>
        <w:t>,</w:t>
      </w:r>
      <w:r w:rsidRPr="000E723F">
        <w:rPr>
          <w:lang w:val="de-DE"/>
        </w:rPr>
        <w:t xml:space="preserve"> geht es dann los. Mit Witzen und so was. Okay. Aber ich denk jeder hat mal so was </w:t>
      </w:r>
      <w:r>
        <w:rPr>
          <w:lang w:val="de-DE"/>
        </w:rPr>
        <w:t>Ä</w:t>
      </w:r>
      <w:r w:rsidRPr="000E723F">
        <w:rPr>
          <w:lang w:val="de-DE"/>
        </w:rPr>
        <w:t xml:space="preserve">hnliches durchgemacht. Fast jeder. </w:t>
      </w:r>
    </w:p>
  </w:footnote>
  <w:footnote w:id="19">
    <w:p w14:paraId="7BA97879" w14:textId="18F39327" w:rsidR="00DE5A47" w:rsidRPr="00401D0B" w:rsidRDefault="00DE5A47" w:rsidP="00401D0B">
      <w:pPr>
        <w:pStyle w:val="FootnoteText1"/>
        <w:rPr>
          <w:lang w:val="de-DE"/>
        </w:rPr>
      </w:pPr>
      <w:r w:rsidRPr="0002735A">
        <w:rPr>
          <w:rStyle w:val="Funotenzeichen"/>
        </w:rPr>
        <w:footnoteRef/>
      </w:r>
      <w:r w:rsidRPr="000E723F">
        <w:rPr>
          <w:lang w:val="de-DE"/>
        </w:rPr>
        <w:t xml:space="preserve"> </w:t>
      </w:r>
      <w:r w:rsidRPr="007748E6">
        <w:rPr>
          <w:rStyle w:val="SpeakerInterviews"/>
        </w:rPr>
        <w:t>Charlie:</w:t>
      </w:r>
      <w:r>
        <w:rPr>
          <w:rStyle w:val="SpeakerInterviews"/>
        </w:rPr>
        <w:t xml:space="preserve"> </w:t>
      </w:r>
      <w:r w:rsidRPr="000E723F">
        <w:rPr>
          <w:lang w:val="de-DE"/>
        </w:rPr>
        <w:t>Aber ich hab auch gehört, dass manchmal so Leute an Unis halt auch nicht so tolerant sind, dass wenn du sagst du kommst aus Shanghai, denken die halt, dass man sich wichtig tut oder so was. Dass man halt Aufmerksamkeit will. Antonia hat glaub ich die Erfahrung mal gemacht. […] Und sie hat halt erzählt wie toll Shanghai ist, vielleicht hat sie ein bisschen übertrieben, aber das ist doch normal, dass man erzählt</w:t>
      </w:r>
      <w:r>
        <w:rPr>
          <w:lang w:val="de-DE"/>
        </w:rPr>
        <w:t>,</w:t>
      </w:r>
      <w:r w:rsidRPr="000E723F">
        <w:rPr>
          <w:lang w:val="de-DE"/>
        </w:rPr>
        <w:t xml:space="preserve"> wie schön die Stadt ist und so. Und dann gibt es Leute</w:t>
      </w:r>
      <w:r>
        <w:rPr>
          <w:lang w:val="de-DE"/>
        </w:rPr>
        <w:t>,</w:t>
      </w:r>
      <w:r w:rsidRPr="000E723F">
        <w:rPr>
          <w:lang w:val="de-DE"/>
        </w:rPr>
        <w:t xml:space="preserve"> die sind halt so neidisch oder so. Das ist natürlich auch doof.</w:t>
      </w:r>
    </w:p>
  </w:footnote>
  <w:footnote w:id="20">
    <w:p w14:paraId="799EC010" w14:textId="53610CCB" w:rsidR="00DE5A47" w:rsidRPr="000E723F" w:rsidRDefault="00DE5A47" w:rsidP="0075256A">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Olivia:</w:t>
      </w:r>
      <w:r>
        <w:rPr>
          <w:lang w:val="de-DE"/>
        </w:rPr>
        <w:t xml:space="preserve"> </w:t>
      </w:r>
      <w:r w:rsidRPr="0075256A">
        <w:rPr>
          <w:lang w:val="de-DE"/>
        </w:rPr>
        <w:t>Andererseits freu ich mich sehr</w:t>
      </w:r>
      <w:r>
        <w:rPr>
          <w:lang w:val="de-DE"/>
        </w:rPr>
        <w:t>. Ich mag Veränderung. Ich</w:t>
      </w:r>
      <w:r w:rsidRPr="0075256A">
        <w:rPr>
          <w:lang w:val="de-DE"/>
        </w:rPr>
        <w:t xml:space="preserve"> mag es wenn ich neue </w:t>
      </w:r>
      <w:r w:rsidRPr="000E723F">
        <w:rPr>
          <w:lang w:val="de-DE"/>
        </w:rPr>
        <w:t>Leute kennenlerne, neue Kulturen kennenlerne, neue Städte, deswegen, darauf freu ich mich sehr. Ich kenn Belgien vom Urlaub und immer mal wieder da zwei Monate zu sein und meine ersten sieben Lebensjahre. Ich glaube ich werde Belgien komplett neu kennenlernen. Also doch darauf freue ich mich sehr. Neue Leute. Ich ziehe auch wieder mehr zu meiner Familie. Also meine Großeltern werde ich jetzt mehr sehen, was sie glaube ich auch total freut. Also die vermissen uns glaube ich so sehr.</w:t>
      </w:r>
    </w:p>
  </w:footnote>
  <w:footnote w:id="21">
    <w:p w14:paraId="4FBBDB9A" w14:textId="351876B1" w:rsidR="00DE5A47" w:rsidRPr="00003031" w:rsidRDefault="00DE5A47" w:rsidP="00003031">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Peter:</w:t>
      </w:r>
      <w:r>
        <w:rPr>
          <w:lang w:val="de-DE"/>
        </w:rPr>
        <w:t xml:space="preserve"> </w:t>
      </w:r>
      <w:r w:rsidRPr="000E723F">
        <w:rPr>
          <w:lang w:val="de-DE"/>
        </w:rPr>
        <w:t>Also, kurzfristig erstmal auf einen Kühlschrank der voll ist mit Edeka</w:t>
      </w:r>
      <w:r>
        <w:rPr>
          <w:lang w:val="de-DE"/>
        </w:rPr>
        <w:t>-</w:t>
      </w:r>
      <w:r w:rsidRPr="000E723F">
        <w:rPr>
          <w:lang w:val="de-DE"/>
        </w:rPr>
        <w:t xml:space="preserve">Artikeln. Aber langfristig eigentlich auch, wie gesagt, auf die Stadt, und eben auf was kommt. Weil das ist ja wirklich krass was vor einem liegt. Ich hoffe guten Anschluss zu </w:t>
      </w:r>
      <w:r w:rsidRPr="00BB5E3B">
        <w:rPr>
          <w:lang w:val="de-DE"/>
        </w:rPr>
        <w:t>kriegen in [</w:t>
      </w:r>
      <w:r>
        <w:rPr>
          <w:lang w:val="de-DE"/>
        </w:rPr>
        <w:t>der Stadt</w:t>
      </w:r>
      <w:r w:rsidRPr="00BB5E3B">
        <w:rPr>
          <w:lang w:val="de-DE"/>
        </w:rPr>
        <w:t>]. Und</w:t>
      </w:r>
      <w:r w:rsidRPr="000E723F">
        <w:rPr>
          <w:lang w:val="de-DE"/>
        </w:rPr>
        <w:t xml:space="preserve"> einen Studienplatz, dass das alles halbwegs klappt. Und das ist eigentlich das größte Glück, was ich jetzt hoffe zu finden.</w:t>
      </w:r>
    </w:p>
  </w:footnote>
  <w:footnote w:id="22">
    <w:p w14:paraId="1FC50E97" w14:textId="525DD874" w:rsidR="00DE5A47" w:rsidRPr="007652B4" w:rsidRDefault="00DE5A47" w:rsidP="007652B4">
      <w:pPr>
        <w:pStyle w:val="FootnoteText1"/>
        <w:rPr>
          <w:lang w:val="de-DE"/>
        </w:rPr>
      </w:pPr>
      <w:r w:rsidRPr="0002735A">
        <w:rPr>
          <w:rStyle w:val="Funotenzeichen"/>
        </w:rPr>
        <w:footnoteRef/>
      </w:r>
      <w:r w:rsidRPr="000E723F">
        <w:rPr>
          <w:lang w:val="de-DE"/>
        </w:rPr>
        <w:t xml:space="preserve"> German original: </w:t>
      </w:r>
      <w:r w:rsidRPr="00DE5A47">
        <w:rPr>
          <w:rStyle w:val="SpeakerInterviews"/>
        </w:rPr>
        <w:t>Antonia:</w:t>
      </w:r>
      <w:r>
        <w:rPr>
          <w:lang w:val="de-DE"/>
        </w:rPr>
        <w:t xml:space="preserve"> </w:t>
      </w:r>
      <w:r w:rsidRPr="000E723F">
        <w:rPr>
          <w:lang w:val="de-DE"/>
        </w:rPr>
        <w:t>Es ist irgendwie, es wird Zeit, dass man wegkommt. Also, nicht nur [von der] Schule, auch von zu Hause, von allem, von den Leuten. Also, es ist Zeit irgendwie, wegzukommen. Es fühlt sich echt gut an.</w:t>
      </w:r>
    </w:p>
  </w:footnote>
  <w:footnote w:id="23">
    <w:p w14:paraId="5C3F4072" w14:textId="77777777" w:rsidR="00864222" w:rsidRPr="004A66B9" w:rsidRDefault="00864222" w:rsidP="00864222">
      <w:pPr>
        <w:pStyle w:val="FootnoteText1"/>
        <w:rPr>
          <w:lang w:val="de-DE"/>
        </w:rPr>
      </w:pPr>
      <w:r>
        <w:rPr>
          <w:rStyle w:val="Funotenzeichen"/>
        </w:rPr>
        <w:footnoteRef/>
      </w:r>
      <w:r>
        <w:rPr>
          <w:lang w:val="de-DE"/>
        </w:rPr>
        <w:t xml:space="preserve"> </w:t>
      </w:r>
      <w:r w:rsidRPr="00F9029B">
        <w:rPr>
          <w:lang w:val="de-DE"/>
        </w:rPr>
        <w:t xml:space="preserve">German original: </w:t>
      </w:r>
      <w:r w:rsidRPr="00DE5A47">
        <w:rPr>
          <w:rStyle w:val="SpeakerInterviews"/>
        </w:rPr>
        <w:t>Antonia:</w:t>
      </w:r>
      <w:r>
        <w:rPr>
          <w:lang w:val="de-DE"/>
        </w:rPr>
        <w:t xml:space="preserve"> </w:t>
      </w:r>
      <w:r w:rsidRPr="00F9029B">
        <w:rPr>
          <w:lang w:val="de-DE"/>
        </w:rPr>
        <w:t xml:space="preserve">Der Umzug an sich ging relativ, also es ging halt sehr schnell. </w:t>
      </w:r>
      <w:r w:rsidRPr="00851A4F">
        <w:rPr>
          <w:lang w:val="de-DE"/>
        </w:rPr>
        <w:t xml:space="preserve">Ich war ja reisen in Amerika nach dem Abitur und dann war ich ja noch auf Europareise. Und auf der Europareise habe ich die Zusage für die Uni bekommen. Kam zurück und </w:t>
      </w:r>
      <w:proofErr w:type="gramStart"/>
      <w:r w:rsidRPr="00851A4F">
        <w:rPr>
          <w:lang w:val="de-DE"/>
        </w:rPr>
        <w:t>hab</w:t>
      </w:r>
      <w:proofErr w:type="gramEnd"/>
      <w:r w:rsidRPr="00851A4F">
        <w:rPr>
          <w:lang w:val="de-DE"/>
        </w:rPr>
        <w:t xml:space="preserve"> dann innerhalb von einer Woche eine Wohnung gesucht. Dann kamen meine Eltern, dann haben wir halt den Umzug gemacht und so weiter. Gar nicht viel drüber nachgedacht, dann fing schon die Uni an. […] Also irgendwie ging das alles so super schnell. </w:t>
      </w:r>
      <w:r w:rsidRPr="00DE5A47">
        <w:rPr>
          <w:rStyle w:val="SpeakerInterviews"/>
        </w:rPr>
        <w:t>Interviewer:</w:t>
      </w:r>
      <w:r w:rsidRPr="00851A4F">
        <w:rPr>
          <w:lang w:val="de-DE"/>
        </w:rPr>
        <w:t xml:space="preserve"> Hmm.</w:t>
      </w:r>
      <w:r>
        <w:rPr>
          <w:lang w:val="de-DE"/>
        </w:rPr>
        <w:t xml:space="preserve"> </w:t>
      </w:r>
      <w:proofErr w:type="spellStart"/>
      <w:r w:rsidRPr="007748E6">
        <w:rPr>
          <w:rStyle w:val="SpeakerInterviews"/>
        </w:rPr>
        <w:t>Antonia:</w:t>
      </w:r>
      <w:r w:rsidRPr="00851A4F">
        <w:rPr>
          <w:lang w:val="de-DE"/>
        </w:rPr>
        <w:t>Voll</w:t>
      </w:r>
      <w:proofErr w:type="spellEnd"/>
      <w:r w:rsidRPr="00851A4F">
        <w:rPr>
          <w:lang w:val="de-DE"/>
        </w:rPr>
        <w:t xml:space="preserve"> reingeworfen, voll reingestürzt. Ehm, und ich glaub am Anfang war das Schwierigste nicht so, dass ich jetzt in Deutschland bin, sondern dass ich alleine bin. Also, das Ausziehen an sich. Also ich glaube das ist ziemlich universell, dass man dann halt</w:t>
      </w:r>
      <w:r>
        <w:rPr>
          <w:lang w:val="de-DE"/>
        </w:rPr>
        <w:t> </w:t>
      </w:r>
      <w:r w:rsidRPr="00851A4F">
        <w:rPr>
          <w:lang w:val="de-DE"/>
        </w:rPr>
        <w:t xml:space="preserve">... [...] Also, die erste Woche, das weiß ich noch, also ich hatte tagsüber </w:t>
      </w:r>
      <w:proofErr w:type="spellStart"/>
      <w:r w:rsidRPr="00851A4F">
        <w:rPr>
          <w:lang w:val="de-DE"/>
        </w:rPr>
        <w:t>megaviel</w:t>
      </w:r>
      <w:proofErr w:type="spellEnd"/>
      <w:r w:rsidRPr="00851A4F">
        <w:rPr>
          <w:lang w:val="de-DE"/>
        </w:rPr>
        <w:t xml:space="preserve"> zu tun. Das war voll schön. Ich hab ganz viele neue Leute kennengelernt. Und abends habe ich Charlie oder Mia angerufen und mit denen geheult. </w:t>
      </w:r>
      <w:r w:rsidRPr="00DE5A47">
        <w:rPr>
          <w:rStyle w:val="SpeakerInterviews"/>
        </w:rPr>
        <w:t>Interviewer:</w:t>
      </w:r>
      <w:r w:rsidRPr="00851A4F">
        <w:rPr>
          <w:lang w:val="de-DE"/>
        </w:rPr>
        <w:t xml:space="preserve"> Oh. </w:t>
      </w:r>
      <w:r w:rsidRPr="007748E6">
        <w:rPr>
          <w:rStyle w:val="SpeakerInterviews"/>
        </w:rPr>
        <w:t>Antonia:</w:t>
      </w:r>
      <w:r>
        <w:rPr>
          <w:rStyle w:val="SpeakerInterviews"/>
        </w:rPr>
        <w:t xml:space="preserve"> </w:t>
      </w:r>
      <w:r w:rsidRPr="00851A4F">
        <w:rPr>
          <w:lang w:val="de-DE"/>
        </w:rPr>
        <w:t xml:space="preserve">&lt;L&gt; Weil einfach irgendwie so, alle irgendwie einsam waren, traurig waren. Und weg waren von zu Hause. </w:t>
      </w:r>
      <w:r w:rsidRPr="00DE5A47">
        <w:rPr>
          <w:rStyle w:val="SpeakerInterviews"/>
        </w:rPr>
        <w:t>Interviewer:</w:t>
      </w:r>
      <w:r w:rsidRPr="00851A4F">
        <w:rPr>
          <w:lang w:val="de-DE"/>
        </w:rPr>
        <w:t xml:space="preserve"> Ja. </w:t>
      </w:r>
      <w:r w:rsidRPr="007748E6">
        <w:rPr>
          <w:rStyle w:val="SpeakerInterviews"/>
        </w:rPr>
        <w:t>Antonia:</w:t>
      </w:r>
      <w:r>
        <w:rPr>
          <w:rStyle w:val="SpeakerInterviews"/>
        </w:rPr>
        <w:t xml:space="preserve"> </w:t>
      </w:r>
      <w:r w:rsidRPr="00851A4F">
        <w:rPr>
          <w:lang w:val="de-DE"/>
        </w:rPr>
        <w:t xml:space="preserve">Und, </w:t>
      </w:r>
      <w:proofErr w:type="spellStart"/>
      <w:r w:rsidRPr="00851A4F">
        <w:rPr>
          <w:lang w:val="de-DE"/>
        </w:rPr>
        <w:t>ehm</w:t>
      </w:r>
      <w:proofErr w:type="spellEnd"/>
      <w:r w:rsidRPr="00851A4F">
        <w:rPr>
          <w:lang w:val="de-DE"/>
        </w:rPr>
        <w:t xml:space="preserve">, das ging halt das ganze erste Semester eigentlich so. [...] Also es war auch alles überschattet, so von der Uni. [...] Also nur lernen und das </w:t>
      </w:r>
      <w:proofErr w:type="spellStart"/>
      <w:r w:rsidRPr="00851A4F">
        <w:rPr>
          <w:lang w:val="de-DE"/>
        </w:rPr>
        <w:t>wars</w:t>
      </w:r>
      <w:proofErr w:type="spellEnd"/>
      <w:r w:rsidRPr="00851A4F">
        <w:rPr>
          <w:lang w:val="de-DE"/>
        </w:rPr>
        <w:t xml:space="preserve">. </w:t>
      </w:r>
      <w:r w:rsidRPr="00DE5A47">
        <w:rPr>
          <w:rStyle w:val="SpeakerInterviews"/>
        </w:rPr>
        <w:t>Interviewer:</w:t>
      </w:r>
      <w:r w:rsidRPr="00851A4F">
        <w:rPr>
          <w:lang w:val="de-DE"/>
        </w:rPr>
        <w:t xml:space="preserve"> Hmm. </w:t>
      </w:r>
      <w:r w:rsidRPr="007748E6">
        <w:rPr>
          <w:rStyle w:val="SpeakerInterviews"/>
        </w:rPr>
        <w:t>Antonia:</w:t>
      </w:r>
      <w:r>
        <w:rPr>
          <w:rStyle w:val="SpeakerInterviews"/>
        </w:rPr>
        <w:t xml:space="preserve"> </w:t>
      </w:r>
      <w:r w:rsidRPr="00851A4F">
        <w:rPr>
          <w:lang w:val="de-DE"/>
        </w:rPr>
        <w:t xml:space="preserve">Und ich hab auch alleine gewohnt. Da war es auch ziemlich </w:t>
      </w:r>
      <w:r w:rsidRPr="00084570">
        <w:rPr>
          <w:lang w:val="de-DE"/>
        </w:rPr>
        <w:t>einsam. Ja. [Pause] Was</w:t>
      </w:r>
      <w:r w:rsidRPr="00851A4F">
        <w:rPr>
          <w:lang w:val="de-DE"/>
        </w:rPr>
        <w:t xml:space="preserve"> ein Unterschied war, von mir zu meinen Kommilitonen, dass ich halt nicht am Wochenende nach Hause fahren konnte.</w:t>
      </w:r>
    </w:p>
  </w:footnote>
  <w:footnote w:id="24">
    <w:p w14:paraId="01982BA9" w14:textId="77777777" w:rsidR="00864222" w:rsidRPr="00AF3A1D" w:rsidRDefault="00864222" w:rsidP="00864222">
      <w:pPr>
        <w:pStyle w:val="FootnoteText1"/>
        <w:rPr>
          <w:lang w:val="de-DE"/>
        </w:rPr>
      </w:pPr>
      <w:r>
        <w:rPr>
          <w:rStyle w:val="Funotenzeichen"/>
        </w:rPr>
        <w:footnoteRef/>
      </w:r>
      <w:r w:rsidRPr="00AF3A1D">
        <w:rPr>
          <w:lang w:val="de-DE"/>
        </w:rPr>
        <w:t xml:space="preserve"> German original: </w:t>
      </w:r>
      <w:r w:rsidRPr="00DE5A47">
        <w:rPr>
          <w:rStyle w:val="SpeakerInterviews"/>
        </w:rPr>
        <w:t>Mia:</w:t>
      </w:r>
      <w:r>
        <w:rPr>
          <w:lang w:val="de-DE"/>
        </w:rPr>
        <w:t xml:space="preserve"> </w:t>
      </w:r>
      <w:r w:rsidRPr="00AF3A1D">
        <w:rPr>
          <w:lang w:val="de-DE"/>
        </w:rPr>
        <w:t>Also</w:t>
      </w:r>
      <w:r>
        <w:rPr>
          <w:lang w:val="de-DE"/>
        </w:rPr>
        <w:t>,</w:t>
      </w:r>
      <w:r w:rsidRPr="00AF3A1D">
        <w:rPr>
          <w:lang w:val="de-DE"/>
        </w:rPr>
        <w:t xml:space="preserve"> ich bin ja so oft umgezogen, aber wenn ich nach Hause gekommen bin, waren halt immer meine Eltern da und meine Geschwister und haben mich halt gefragt: </w:t>
      </w:r>
      <w:r w:rsidRPr="00E735AC">
        <w:rPr>
          <w:lang w:val="de-DE"/>
        </w:rPr>
        <w:t>“</w:t>
      </w:r>
      <w:r w:rsidRPr="00AF3A1D">
        <w:rPr>
          <w:lang w:val="de-DE"/>
        </w:rPr>
        <w:t xml:space="preserve">Ja wie geht's dir? </w:t>
      </w:r>
      <w:r w:rsidRPr="00355C54">
        <w:rPr>
          <w:lang w:val="de-DE"/>
        </w:rPr>
        <w:t>Wie war's?</w:t>
      </w:r>
      <w:r w:rsidRPr="00E735AC">
        <w:rPr>
          <w:lang w:val="de-DE"/>
        </w:rPr>
        <w:t xml:space="preserve"> “</w:t>
      </w:r>
      <w:r w:rsidRPr="00355C54">
        <w:rPr>
          <w:lang w:val="de-DE"/>
        </w:rPr>
        <w:t xml:space="preserve"> Und so kam man dann nach Hause und einen haben halt so leere Zimmer empfangen. </w:t>
      </w:r>
      <w:r w:rsidRPr="00DE5A47">
        <w:rPr>
          <w:rStyle w:val="SpeakerInterviews"/>
        </w:rPr>
        <w:t>Interviewer:</w:t>
      </w:r>
      <w:r w:rsidRPr="00355C54">
        <w:rPr>
          <w:lang w:val="de-DE"/>
        </w:rPr>
        <w:t xml:space="preserve"> Oh. </w:t>
      </w:r>
      <w:r w:rsidRPr="00DE5A47">
        <w:rPr>
          <w:rStyle w:val="SpeakerInterviews"/>
        </w:rPr>
        <w:t>Mia:</w:t>
      </w:r>
      <w:r>
        <w:rPr>
          <w:lang w:val="de-DE"/>
        </w:rPr>
        <w:t xml:space="preserve"> </w:t>
      </w:r>
      <w:r w:rsidRPr="00355C54">
        <w:rPr>
          <w:lang w:val="de-DE"/>
        </w:rPr>
        <w:t xml:space="preserve">Und </w:t>
      </w:r>
      <w:proofErr w:type="spellStart"/>
      <w:r w:rsidRPr="00355C54">
        <w:rPr>
          <w:lang w:val="de-DE"/>
        </w:rPr>
        <w:t>ehm</w:t>
      </w:r>
      <w:proofErr w:type="spellEnd"/>
      <w:r w:rsidRPr="00355C54">
        <w:rPr>
          <w:lang w:val="de-DE"/>
        </w:rPr>
        <w:t>, ja das war irgendwie echt nicht so schön. […] Sobald ich unterwegs war, war's überhaupt nicht das Problem. Das kannte ich ja, ich wusste wie es ist</w:t>
      </w:r>
      <w:r>
        <w:rPr>
          <w:lang w:val="de-DE"/>
        </w:rPr>
        <w:t>,</w:t>
      </w:r>
      <w:r w:rsidRPr="00355C54">
        <w:rPr>
          <w:lang w:val="de-DE"/>
        </w:rPr>
        <w:t xml:space="preserve"> neu zu sein. Aber, wie gesagt dieses </w:t>
      </w:r>
      <w:r>
        <w:rPr>
          <w:lang w:val="de-DE"/>
        </w:rPr>
        <w:t>N</w:t>
      </w:r>
      <w:r w:rsidRPr="00355C54">
        <w:rPr>
          <w:lang w:val="de-DE"/>
        </w:rPr>
        <w:t>ach</w:t>
      </w:r>
      <w:r>
        <w:rPr>
          <w:lang w:val="de-DE"/>
        </w:rPr>
        <w:t>-H</w:t>
      </w:r>
      <w:r w:rsidRPr="00355C54">
        <w:rPr>
          <w:lang w:val="de-DE"/>
        </w:rPr>
        <w:t>ause</w:t>
      </w:r>
      <w:r>
        <w:rPr>
          <w:lang w:val="de-DE"/>
        </w:rPr>
        <w:t>-K</w:t>
      </w:r>
      <w:r w:rsidRPr="00355C54">
        <w:rPr>
          <w:lang w:val="de-DE"/>
        </w:rPr>
        <w:t>ommen fand ich irgendwie, fand ich ganz komisch.</w:t>
      </w:r>
    </w:p>
  </w:footnote>
  <w:footnote w:id="25">
    <w:p w14:paraId="45CFA87E" w14:textId="77777777" w:rsidR="00864222" w:rsidRPr="00C71FF7" w:rsidRDefault="00864222" w:rsidP="00864222">
      <w:pPr>
        <w:pStyle w:val="FootnoteText1"/>
        <w:rPr>
          <w:lang w:val="de-DE"/>
        </w:rPr>
      </w:pPr>
      <w:r>
        <w:rPr>
          <w:rStyle w:val="Funotenzeichen"/>
        </w:rPr>
        <w:footnoteRef/>
      </w:r>
      <w:r w:rsidRPr="00E93135">
        <w:rPr>
          <w:lang w:val="de-DE"/>
        </w:rPr>
        <w:t xml:space="preserve"> German original: </w:t>
      </w:r>
      <w:r w:rsidRPr="00084570">
        <w:rPr>
          <w:rStyle w:val="SpeakerInterviews"/>
        </w:rPr>
        <w:t>Antonia:</w:t>
      </w:r>
      <w:r>
        <w:rPr>
          <w:lang w:val="de-DE"/>
        </w:rPr>
        <w:t xml:space="preserve"> </w:t>
      </w:r>
      <w:r w:rsidRPr="00E93135">
        <w:rPr>
          <w:lang w:val="de-DE"/>
        </w:rPr>
        <w:t xml:space="preserve">Ja. Und was mir jetzt auch noch auffällt, ist dass ich am Anfang sehr viel von Shanghai geredet habe. Also das mache ich jetzt nicht mehr. </w:t>
      </w:r>
      <w:r w:rsidRPr="00084570">
        <w:rPr>
          <w:rStyle w:val="SpeakerInterviews"/>
        </w:rPr>
        <w:t>Interviewer:</w:t>
      </w:r>
      <w:r w:rsidRPr="00E93135">
        <w:rPr>
          <w:lang w:val="de-DE"/>
        </w:rPr>
        <w:t xml:space="preserve"> &lt;L&gt;. </w:t>
      </w:r>
      <w:r w:rsidRPr="00084570">
        <w:rPr>
          <w:rStyle w:val="SpeakerInterviews"/>
        </w:rPr>
        <w:t>Antonia:</w:t>
      </w:r>
      <w:r>
        <w:rPr>
          <w:lang w:val="de-DE"/>
        </w:rPr>
        <w:t xml:space="preserve"> </w:t>
      </w:r>
      <w:r w:rsidRPr="00E93135">
        <w:rPr>
          <w:lang w:val="de-DE"/>
        </w:rPr>
        <w:t>Ehm, so viel, dass es meine neuen Freunde hier glaube ich auch genervt hat. Also die Leute</w:t>
      </w:r>
      <w:r>
        <w:rPr>
          <w:lang w:val="de-DE"/>
        </w:rPr>
        <w:t>,</w:t>
      </w:r>
      <w:r w:rsidRPr="00E93135">
        <w:rPr>
          <w:lang w:val="de-DE"/>
        </w:rPr>
        <w:t xml:space="preserve"> die ich neu kennengelernt hab. Weil, also die Leute […], die mich gerade kennenlernen, die kommen nicht auf die Idee, dass ich aus dem Ausland komme. […] Ich sehe ja nicht so aus, und ich rede ja auch nicht so. Und komme halt auch nicht daher. Dass es da Unterschiede für mich gibt, irgendwie, habe ich das anfangs immer versucht zu betonen, weil die es nicht verstanden haben, auch wenn ich immer gesagt habe</w:t>
      </w:r>
      <w:r>
        <w:rPr>
          <w:lang w:val="de-DE"/>
        </w:rPr>
        <w:t xml:space="preserve">: </w:t>
      </w:r>
      <w:r>
        <w:rPr>
          <w:rFonts w:cs="Arial"/>
          <w:lang w:val="de-DE"/>
        </w:rPr>
        <w:t>“</w:t>
      </w:r>
      <w:r>
        <w:rPr>
          <w:lang w:val="de-DE"/>
        </w:rPr>
        <w:t>I</w:t>
      </w:r>
      <w:r w:rsidRPr="00E93135">
        <w:rPr>
          <w:lang w:val="de-DE"/>
        </w:rPr>
        <w:t>ch bin aus Shanghai.</w:t>
      </w:r>
      <w:r>
        <w:rPr>
          <w:rFonts w:cs="Arial"/>
          <w:lang w:val="de-DE"/>
        </w:rPr>
        <w:t>”</w:t>
      </w:r>
      <w:r w:rsidRPr="00E93135">
        <w:rPr>
          <w:lang w:val="de-DE"/>
        </w:rPr>
        <w:t xml:space="preserve"> Also zum Beispiel […] meine Mitbewohnerin, das war für sie total, das konnte sie sich gar nicht vorstellen. </w:t>
      </w:r>
      <w:r>
        <w:rPr>
          <w:rFonts w:cs="Arial"/>
          <w:lang w:val="de-DE"/>
        </w:rPr>
        <w:t>“</w:t>
      </w:r>
      <w:r w:rsidRPr="00E93135">
        <w:rPr>
          <w:lang w:val="de-DE"/>
        </w:rPr>
        <w:t>Was, wie Shanghai?</w:t>
      </w:r>
      <w:r>
        <w:rPr>
          <w:rFonts w:cs="Arial"/>
          <w:lang w:val="de-DE"/>
        </w:rPr>
        <w:t>”</w:t>
      </w:r>
      <w:r w:rsidRPr="00E93135">
        <w:rPr>
          <w:lang w:val="de-DE"/>
        </w:rPr>
        <w:t xml:space="preserve"> Und dann hat sie das einfach so, ignoriert. </w:t>
      </w:r>
      <w:r w:rsidRPr="00084570">
        <w:rPr>
          <w:rStyle w:val="SpeakerInterviews"/>
        </w:rPr>
        <w:t>Interviewer:</w:t>
      </w:r>
      <w:r w:rsidRPr="00E93135">
        <w:rPr>
          <w:lang w:val="de-DE"/>
        </w:rPr>
        <w:t xml:space="preserve"> Wie nach dem Motto</w:t>
      </w:r>
      <w:r>
        <w:rPr>
          <w:lang w:val="de-DE"/>
        </w:rPr>
        <w:t>:</w:t>
      </w:r>
      <w:r w:rsidRPr="00E93135">
        <w:rPr>
          <w:lang w:val="de-DE"/>
        </w:rPr>
        <w:t xml:space="preserve"> </w:t>
      </w:r>
      <w:r>
        <w:rPr>
          <w:rFonts w:cs="Arial"/>
          <w:lang w:val="de-DE"/>
        </w:rPr>
        <w:t>“</w:t>
      </w:r>
      <w:r>
        <w:rPr>
          <w:lang w:val="de-DE"/>
        </w:rPr>
        <w:t>D</w:t>
      </w:r>
      <w:r w:rsidRPr="00E93135">
        <w:rPr>
          <w:lang w:val="de-DE"/>
        </w:rPr>
        <w:t>a warst du mal im Urlaub?</w:t>
      </w:r>
      <w:r>
        <w:rPr>
          <w:rFonts w:cs="Arial"/>
          <w:lang w:val="de-DE"/>
        </w:rPr>
        <w:t>”</w:t>
      </w:r>
      <w:r w:rsidRPr="00E93135">
        <w:rPr>
          <w:lang w:val="de-DE"/>
        </w:rPr>
        <w:t xml:space="preserve"> &lt;L&gt; Das haben die einfach nicht realisiert, dass ich aus einem anderen Land komme. Und dann habe ich das so lange betont, bis ich die alle genervt habe. Weil es auch so unvorstellbar ist also. Weil es ja auch nicht richtig chinesisch ist, weil das war ja so eine komische Gesellschaft in der wir in Shanghai gelebt haben. Da</w:t>
      </w:r>
      <w:r>
        <w:rPr>
          <w:lang w:val="de-DE"/>
        </w:rPr>
        <w:t>s</w:t>
      </w:r>
      <w:r w:rsidRPr="00E93135">
        <w:rPr>
          <w:lang w:val="de-DE"/>
        </w:rPr>
        <w:t xml:space="preserve"> habe ich auch immer versucht zu beschreiben wie es war. Weil die einfach nicht verstehen wie es war. Also. Dass ich irgendwie versucht habe […] die Unterschiede und die Gemeinsamkeiten und so weiter, dass ich versucht habe mich zu erklären.</w:t>
      </w:r>
    </w:p>
  </w:footnote>
  <w:footnote w:id="26">
    <w:p w14:paraId="4A7FC928" w14:textId="77777777" w:rsidR="00864222" w:rsidRPr="004A66B9" w:rsidRDefault="00864222" w:rsidP="00864222">
      <w:pPr>
        <w:pStyle w:val="FootnoteText1"/>
        <w:rPr>
          <w:lang w:val="de-DE"/>
        </w:rPr>
      </w:pPr>
      <w:r>
        <w:rPr>
          <w:rStyle w:val="Funotenzeichen"/>
        </w:rPr>
        <w:footnoteRef/>
      </w:r>
      <w:r w:rsidRPr="0045341E">
        <w:rPr>
          <w:lang w:val="de-DE"/>
        </w:rPr>
        <w:t xml:space="preserve"> </w:t>
      </w:r>
      <w:r w:rsidRPr="004A66B9">
        <w:rPr>
          <w:rStyle w:val="footnotetextChar"/>
          <w:lang w:val="de-DE"/>
        </w:rPr>
        <w:t xml:space="preserve">German original: </w:t>
      </w:r>
      <w:r w:rsidRPr="00084570">
        <w:rPr>
          <w:rStyle w:val="SpeakerInterviews"/>
        </w:rPr>
        <w:t>Mia:</w:t>
      </w:r>
      <w:r>
        <w:rPr>
          <w:rStyle w:val="footnotetextChar"/>
          <w:lang w:val="de-DE"/>
        </w:rPr>
        <w:t xml:space="preserve"> </w:t>
      </w:r>
      <w:r w:rsidRPr="004A66B9">
        <w:rPr>
          <w:rStyle w:val="footnotetextChar"/>
          <w:lang w:val="de-DE"/>
        </w:rPr>
        <w:t xml:space="preserve">Ja und ich hab auch auf jeden Fall Freunde, also gute Freunde gefunden, und </w:t>
      </w:r>
      <w:proofErr w:type="spellStart"/>
      <w:r w:rsidRPr="004A66B9">
        <w:rPr>
          <w:rStyle w:val="footnotetextChar"/>
          <w:lang w:val="de-DE"/>
        </w:rPr>
        <w:t>ehm</w:t>
      </w:r>
      <w:proofErr w:type="spellEnd"/>
      <w:r w:rsidRPr="004A66B9">
        <w:rPr>
          <w:rStyle w:val="footnotetextChar"/>
          <w:lang w:val="de-DE"/>
        </w:rPr>
        <w:t xml:space="preserve">, man macht dann auch viel, es ist eigentlich wie immer und überall, aber gleichzeitig sind die Freundschaften halt doch irgendwie, also es ist anders […].. Es dauert alles irgendwie länger. </w:t>
      </w:r>
      <w:r w:rsidRPr="00084570">
        <w:rPr>
          <w:rStyle w:val="SpeakerInterviews"/>
        </w:rPr>
        <w:t>Interviewer:</w:t>
      </w:r>
      <w:r w:rsidRPr="004A66B9">
        <w:rPr>
          <w:rStyle w:val="footnotetextChar"/>
          <w:lang w:val="de-DE"/>
        </w:rPr>
        <w:t xml:space="preserve"> Hmm. </w:t>
      </w:r>
      <w:r w:rsidRPr="00084570">
        <w:rPr>
          <w:rStyle w:val="SpeakerInterviews"/>
        </w:rPr>
        <w:t>Mia:</w:t>
      </w:r>
      <w:r>
        <w:rPr>
          <w:rStyle w:val="footnotetextChar"/>
          <w:lang w:val="de-DE"/>
        </w:rPr>
        <w:t xml:space="preserve"> </w:t>
      </w:r>
      <w:r w:rsidRPr="004A66B9">
        <w:rPr>
          <w:rStyle w:val="footnotetextChar"/>
          <w:lang w:val="de-DE"/>
        </w:rPr>
        <w:t xml:space="preserve">Bis man, </w:t>
      </w:r>
      <w:proofErr w:type="spellStart"/>
      <w:r w:rsidRPr="004A66B9">
        <w:rPr>
          <w:rStyle w:val="footnotetextChar"/>
          <w:lang w:val="de-DE"/>
        </w:rPr>
        <w:t>ehm</w:t>
      </w:r>
      <w:proofErr w:type="spellEnd"/>
      <w:r w:rsidRPr="004A66B9">
        <w:rPr>
          <w:rStyle w:val="footnotetextChar"/>
          <w:lang w:val="de-DE"/>
        </w:rPr>
        <w:t xml:space="preserve">, das Gefühl hat […], dass man sich besser kennt. Das ging nicht so schnell. Weil halt einfach in Shanghai immer dieses Ding war, jeder weiß wie es ist, neu zu sein. </w:t>
      </w:r>
      <w:r w:rsidRPr="00084570">
        <w:rPr>
          <w:rStyle w:val="SpeakerInterviews"/>
        </w:rPr>
        <w:t>Interviewer:</w:t>
      </w:r>
      <w:r w:rsidRPr="004A66B9">
        <w:rPr>
          <w:rStyle w:val="footnotetextChar"/>
          <w:lang w:val="de-DE"/>
        </w:rPr>
        <w:t xml:space="preserve"> Ja. </w:t>
      </w:r>
      <w:r w:rsidRPr="00084570">
        <w:rPr>
          <w:rStyle w:val="SpeakerInterviews"/>
        </w:rPr>
        <w:t>Mia:</w:t>
      </w:r>
      <w:r>
        <w:rPr>
          <w:rStyle w:val="footnotetextChar"/>
          <w:lang w:val="de-DE"/>
        </w:rPr>
        <w:t xml:space="preserve"> </w:t>
      </w:r>
      <w:r w:rsidRPr="004A66B9">
        <w:rPr>
          <w:rStyle w:val="footnotetextChar"/>
          <w:lang w:val="de-DE"/>
        </w:rPr>
        <w:t xml:space="preserve">Und </w:t>
      </w:r>
      <w:proofErr w:type="spellStart"/>
      <w:r w:rsidRPr="004A66B9">
        <w:rPr>
          <w:rStyle w:val="footnotetextChar"/>
          <w:lang w:val="de-DE"/>
        </w:rPr>
        <w:t>ehm</w:t>
      </w:r>
      <w:proofErr w:type="spellEnd"/>
      <w:r w:rsidRPr="004A66B9">
        <w:rPr>
          <w:rStyle w:val="footnotetextChar"/>
          <w:lang w:val="de-DE"/>
        </w:rPr>
        <w:t>, jeder war mal neu. […] Es war ja sowieso so ein konstanter Wechsel, und</w:t>
      </w:r>
      <w:r w:rsidRPr="004A66B9">
        <w:rPr>
          <w:rStyle w:val="footnotetextChar"/>
          <w:rFonts w:ascii="MS Gothic" w:eastAsia="MS Gothic" w:hAnsi="MS Gothic" w:cs="MS Gothic"/>
          <w:lang w:val="de-DE"/>
        </w:rPr>
        <w:t> </w:t>
      </w:r>
      <w:proofErr w:type="spellStart"/>
      <w:r w:rsidRPr="004A66B9">
        <w:rPr>
          <w:rStyle w:val="footnotetextChar"/>
          <w:lang w:val="de-DE"/>
        </w:rPr>
        <w:t>ehm</w:t>
      </w:r>
      <w:proofErr w:type="spellEnd"/>
      <w:r w:rsidRPr="004A66B9">
        <w:rPr>
          <w:rStyle w:val="footnotetextChar"/>
          <w:lang w:val="de-DE"/>
        </w:rPr>
        <w:t>, dadurch wusste man irgendwie, wie es geht, Freundschaften schneller zu schlie</w:t>
      </w:r>
      <w:r w:rsidRPr="004A66B9">
        <w:rPr>
          <w:rStyle w:val="footnotetextChar"/>
          <w:rFonts w:cs="Arial"/>
          <w:lang w:val="de-DE"/>
        </w:rPr>
        <w:t>ß</w:t>
      </w:r>
      <w:r w:rsidRPr="004A66B9">
        <w:rPr>
          <w:rStyle w:val="footnotetextChar"/>
          <w:lang w:val="de-DE"/>
        </w:rPr>
        <w:t>en, weil man genau wusste, ok</w:t>
      </w:r>
      <w:r>
        <w:rPr>
          <w:rStyle w:val="footnotetextChar"/>
          <w:lang w:val="de-DE"/>
        </w:rPr>
        <w:t>ay</w:t>
      </w:r>
      <w:r w:rsidRPr="004A66B9">
        <w:rPr>
          <w:rStyle w:val="footnotetextChar"/>
          <w:lang w:val="de-DE"/>
        </w:rPr>
        <w:t>, wenn du jetzt erst</w:t>
      </w:r>
      <w:r>
        <w:rPr>
          <w:rStyle w:val="footnotetextChar"/>
          <w:lang w:val="de-DE"/>
        </w:rPr>
        <w:t xml:space="preserve"> </w:t>
      </w:r>
      <w:r w:rsidRPr="004A66B9">
        <w:rPr>
          <w:rStyle w:val="footnotetextChar"/>
          <w:lang w:val="de-DE"/>
        </w:rPr>
        <w:t>mal zwei Jahre brauchst</w:t>
      </w:r>
      <w:r>
        <w:rPr>
          <w:rStyle w:val="footnotetextChar"/>
          <w:lang w:val="de-DE"/>
        </w:rPr>
        <w:t>,</w:t>
      </w:r>
      <w:r w:rsidRPr="004A66B9">
        <w:rPr>
          <w:rStyle w:val="footnotetextChar"/>
          <w:lang w:val="de-DE"/>
        </w:rPr>
        <w:t xml:space="preserve"> bis du gut befreundet bist, dann ist die Person ja schon wieder weg. […] Das Ganze ging dann irgendwie schneller. […] Während hier ist es so, […] im Endeffekt sucht am Anfang jeder ja auch nach neuen Leuten, weil, […] man kennt ja niemanden. […]</w:t>
      </w:r>
      <w:r>
        <w:rPr>
          <w:rStyle w:val="footnotetextChar"/>
          <w:lang w:val="de-DE"/>
        </w:rPr>
        <w:t xml:space="preserve"> </w:t>
      </w:r>
      <w:r w:rsidRPr="004A66B9">
        <w:rPr>
          <w:rStyle w:val="footnotetextChar"/>
          <w:lang w:val="de-DE"/>
        </w:rPr>
        <w:t>D</w:t>
      </w:r>
      <w:r w:rsidRPr="0045341E">
        <w:rPr>
          <w:rFonts w:cs="Arial"/>
          <w:szCs w:val="22"/>
          <w:lang w:val="de-DE"/>
        </w:rPr>
        <w:t xml:space="preserve">eswegen ist es dann schon so, dass, </w:t>
      </w:r>
      <w:proofErr w:type="spellStart"/>
      <w:r w:rsidRPr="0045341E">
        <w:rPr>
          <w:rFonts w:cs="Arial"/>
          <w:szCs w:val="22"/>
          <w:lang w:val="de-DE"/>
        </w:rPr>
        <w:t>ehm</w:t>
      </w:r>
      <w:proofErr w:type="spellEnd"/>
      <w:r w:rsidRPr="0045341E">
        <w:rPr>
          <w:rFonts w:cs="Arial"/>
          <w:szCs w:val="22"/>
          <w:lang w:val="de-DE"/>
        </w:rPr>
        <w:t xml:space="preserve">, </w:t>
      </w:r>
      <w:r w:rsidRPr="004A66B9">
        <w:rPr>
          <w:rStyle w:val="footnotetextChar"/>
          <w:lang w:val="de-DE"/>
        </w:rPr>
        <w:t xml:space="preserve">man da schnell Leute findet, aber es ist halt nicht so schnell, so, so eng und vertraut [wie in Shanghai]. </w:t>
      </w:r>
      <w:r w:rsidRPr="00E93135">
        <w:rPr>
          <w:rStyle w:val="footnotetextChar"/>
          <w:lang w:val="de-DE"/>
        </w:rPr>
        <w:t xml:space="preserve">Weil irgendwie </w:t>
      </w:r>
      <w:proofErr w:type="gramStart"/>
      <w:r w:rsidRPr="00E93135">
        <w:rPr>
          <w:rStyle w:val="footnotetextChar"/>
          <w:lang w:val="de-DE"/>
        </w:rPr>
        <w:t xml:space="preserve">kommen doch alle aus anderen Verhältnissen, und aus anderen </w:t>
      </w:r>
      <w:proofErr w:type="spellStart"/>
      <w:r w:rsidRPr="00E93135">
        <w:rPr>
          <w:rStyle w:val="footnotetextChar"/>
          <w:lang w:val="de-DE"/>
        </w:rPr>
        <w:t>ehm</w:t>
      </w:r>
      <w:proofErr w:type="spellEnd"/>
      <w:r w:rsidRPr="00E93135">
        <w:rPr>
          <w:rStyle w:val="footnotetextChar"/>
          <w:lang w:val="de-DE"/>
        </w:rPr>
        <w:t>, Situationen</w:t>
      </w:r>
      <w:proofErr w:type="gramEnd"/>
      <w:r w:rsidRPr="00E93135">
        <w:rPr>
          <w:rStyle w:val="footnotetextChar"/>
          <w:lang w:val="de-DE"/>
        </w:rPr>
        <w:t xml:space="preserve">, haben verschiedene Dinge erlebt […]. </w:t>
      </w:r>
      <w:r w:rsidRPr="004A66B9">
        <w:rPr>
          <w:rStyle w:val="footnotetextChar"/>
          <w:lang w:val="de-DE"/>
        </w:rPr>
        <w:t>Auch wenn dann alle offen zueinander sind, ist es trotzdem so, dass es […] irgendwie schwierig ist, dass [es] dann länger dauert. Ich weiß überhaupt nicht wirklich, wie ich das beschreiben soll, aber es ist halt […] nicht so schnell so vertraut.</w:t>
      </w:r>
    </w:p>
  </w:footnote>
  <w:footnote w:id="27">
    <w:p w14:paraId="2354F19A" w14:textId="77777777" w:rsidR="00864222" w:rsidRPr="00A53DB1" w:rsidRDefault="00864222" w:rsidP="00864222">
      <w:pPr>
        <w:pStyle w:val="FootnoteText1"/>
        <w:rPr>
          <w:lang w:val="de-DE"/>
        </w:rPr>
      </w:pPr>
      <w:r>
        <w:rPr>
          <w:rStyle w:val="Funotenzeichen"/>
        </w:rPr>
        <w:footnoteRef/>
      </w:r>
      <w:r w:rsidRPr="003846D5">
        <w:rPr>
          <w:lang w:val="de-DE"/>
        </w:rPr>
        <w:t xml:space="preserve"> German original: </w:t>
      </w:r>
      <w:r w:rsidRPr="00DE5A47">
        <w:rPr>
          <w:rStyle w:val="SpeakerInterviews"/>
        </w:rPr>
        <w:t>Mia:</w:t>
      </w:r>
      <w:r>
        <w:rPr>
          <w:lang w:val="de-DE"/>
        </w:rPr>
        <w:t xml:space="preserve"> </w:t>
      </w:r>
      <w:r w:rsidRPr="003846D5">
        <w:rPr>
          <w:lang w:val="de-DE"/>
        </w:rPr>
        <w:t xml:space="preserve">Wenn ich zum Beispiel mit Antonia, Charlie und so weiter Kontakt hab, das ist ja total so ne ganze Gruppe wo wir alle </w:t>
      </w:r>
      <w:r>
        <w:rPr>
          <w:rFonts w:cs="Arial"/>
          <w:lang w:val="de-DE"/>
        </w:rPr>
        <w:t>’</w:t>
      </w:r>
      <w:r w:rsidRPr="003846D5">
        <w:rPr>
          <w:lang w:val="de-DE"/>
        </w:rPr>
        <w:t>nen sehr starken Shanghai</w:t>
      </w:r>
      <w:r>
        <w:rPr>
          <w:lang w:val="de-DE"/>
        </w:rPr>
        <w:t>-</w:t>
      </w:r>
      <w:r w:rsidRPr="003846D5">
        <w:rPr>
          <w:lang w:val="de-DE"/>
        </w:rPr>
        <w:t xml:space="preserve">Bezug haben. […] Dadurch dass wir da alle so lange gelebt haben und in dieser Konstellation so zusammen waren, waren wir alle auch immer so, dass wir das einfach total </w:t>
      </w:r>
      <w:proofErr w:type="spellStart"/>
      <w:r w:rsidRPr="003846D5">
        <w:rPr>
          <w:lang w:val="de-DE"/>
        </w:rPr>
        <w:t>gehypt</w:t>
      </w:r>
      <w:proofErr w:type="spellEnd"/>
      <w:r w:rsidRPr="003846D5">
        <w:rPr>
          <w:lang w:val="de-DE"/>
        </w:rPr>
        <w:t xml:space="preserve"> haben […]. </w:t>
      </w:r>
      <w:r w:rsidRPr="00DE5A47">
        <w:rPr>
          <w:rStyle w:val="SpeakerInterviews"/>
        </w:rPr>
        <w:t>Interviewer:</w:t>
      </w:r>
      <w:r w:rsidRPr="003846D5">
        <w:rPr>
          <w:lang w:val="de-DE"/>
        </w:rPr>
        <w:t xml:space="preserve"> &lt;L&gt; </w:t>
      </w:r>
      <w:r w:rsidRPr="00DE5A47">
        <w:rPr>
          <w:rStyle w:val="SpeakerInterviews"/>
        </w:rPr>
        <w:t>Mia:</w:t>
      </w:r>
      <w:r>
        <w:rPr>
          <w:lang w:val="de-DE"/>
        </w:rPr>
        <w:t xml:space="preserve"> </w:t>
      </w:r>
      <w:r w:rsidRPr="003846D5">
        <w:rPr>
          <w:lang w:val="de-DE"/>
        </w:rPr>
        <w:t xml:space="preserve">Also, dass wir halt immer sagen: “Oh, wir möchten zurück und es war alles so toll.” […] Von ein paar von denen wohnen ja noch die Eltern da, das heißt die sind dann auch öfter da. […] Und dann redet man ja auch viel darüber, und dann schickt man Fotos hin und her, und deswegen, also zu den Zeiten ist es immer besonders stark, wenn halt da grade jemand zu Besuch ist. Aber auch sonst reden wir schon viel darüber. </w:t>
      </w:r>
      <w:r w:rsidRPr="00DE5A47">
        <w:rPr>
          <w:rStyle w:val="SpeakerInterviews"/>
        </w:rPr>
        <w:t>Interviewer:</w:t>
      </w:r>
      <w:r w:rsidRPr="003846D5">
        <w:rPr>
          <w:lang w:val="de-DE"/>
        </w:rPr>
        <w:t xml:space="preserve"> Ja</w:t>
      </w:r>
      <w:r>
        <w:rPr>
          <w:lang w:val="de-DE"/>
        </w:rPr>
        <w:t>.</w:t>
      </w:r>
      <w:r w:rsidRPr="003846D5">
        <w:rPr>
          <w:lang w:val="de-DE"/>
        </w:rPr>
        <w:t xml:space="preserve"> </w:t>
      </w:r>
      <w:r w:rsidRPr="00DE5A47">
        <w:rPr>
          <w:rStyle w:val="SpeakerInterviews"/>
        </w:rPr>
        <w:t>Mia:</w:t>
      </w:r>
      <w:r>
        <w:rPr>
          <w:lang w:val="de-DE"/>
        </w:rPr>
        <w:t xml:space="preserve"> </w:t>
      </w:r>
      <w:r w:rsidRPr="003846D5">
        <w:rPr>
          <w:lang w:val="de-DE"/>
        </w:rPr>
        <w:t xml:space="preserve">Ja oder besonders auch wenn wir uns sehen. Also es ist, ich </w:t>
      </w:r>
      <w:proofErr w:type="spellStart"/>
      <w:r w:rsidRPr="003846D5">
        <w:rPr>
          <w:lang w:val="de-DE"/>
        </w:rPr>
        <w:t>weiss</w:t>
      </w:r>
      <w:proofErr w:type="spellEnd"/>
      <w:r w:rsidRPr="003846D5">
        <w:rPr>
          <w:lang w:val="de-DE"/>
        </w:rPr>
        <w:t xml:space="preserve"> nicht, hatte Antonia dir eigentlich dieses Gedicht gezeigt, was ich geschrieben hatte?</w:t>
      </w:r>
      <w:r w:rsidRPr="003846D5">
        <w:rPr>
          <w:rFonts w:eastAsia="SimSun" w:cs="Arial"/>
          <w:szCs w:val="22"/>
          <w:lang w:val="de-DE"/>
        </w:rPr>
        <w:t xml:space="preserve"> </w:t>
      </w:r>
      <w:r w:rsidRPr="00DE5A47">
        <w:rPr>
          <w:rStyle w:val="SpeakerInterviews"/>
        </w:rPr>
        <w:t>Interviewer:</w:t>
      </w:r>
      <w:r w:rsidRPr="00313C4C">
        <w:rPr>
          <w:rFonts w:eastAsia="SimSun" w:cs="Arial"/>
          <w:szCs w:val="22"/>
          <w:lang w:val="de-DE"/>
        </w:rPr>
        <w:t xml:space="preserve"> Ja, ja.</w:t>
      </w:r>
      <w:r w:rsidRPr="00313C4C">
        <w:rPr>
          <w:lang w:val="de-DE"/>
        </w:rPr>
        <w:t xml:space="preserve"> </w:t>
      </w:r>
      <w:r w:rsidRPr="00DE5A47">
        <w:rPr>
          <w:rStyle w:val="SpeakerInterviews"/>
        </w:rPr>
        <w:t>Mia:</w:t>
      </w:r>
      <w:r>
        <w:rPr>
          <w:lang w:val="de-DE"/>
        </w:rPr>
        <w:t xml:space="preserve"> </w:t>
      </w:r>
      <w:r w:rsidRPr="00313C4C">
        <w:rPr>
          <w:lang w:val="de-DE"/>
        </w:rPr>
        <w:t xml:space="preserve">Ja, und da </w:t>
      </w:r>
      <w:proofErr w:type="spellStart"/>
      <w:r w:rsidRPr="00313C4C">
        <w:rPr>
          <w:lang w:val="de-DE"/>
        </w:rPr>
        <w:t>hatt</w:t>
      </w:r>
      <w:proofErr w:type="spellEnd"/>
      <w:r w:rsidRPr="00313C4C">
        <w:rPr>
          <w:lang w:val="de-DE"/>
        </w:rPr>
        <w:t xml:space="preserve"> ich ja auch diese [Zeilen] geschrieben von wegen, ja wir trinken auf eine Stadt die wir lieben, so ein bisschen, und das ist halt auch irgendwie</w:t>
      </w:r>
      <w:r>
        <w:rPr>
          <w:lang w:val="de-DE"/>
        </w:rPr>
        <w:t> </w:t>
      </w:r>
      <w:r w:rsidRPr="00313C4C">
        <w:rPr>
          <w:lang w:val="de-DE"/>
        </w:rPr>
        <w:t>…</w:t>
      </w:r>
      <w:r w:rsidRPr="00DE5A47">
        <w:rPr>
          <w:rStyle w:val="SpeakerInterviews"/>
        </w:rPr>
        <w:t>Interviewer:</w:t>
      </w:r>
      <w:r w:rsidRPr="00313C4C">
        <w:rPr>
          <w:lang w:val="de-DE"/>
        </w:rPr>
        <w:t xml:space="preserve"> Da musste ich auch wirklich an so konkrete Situationen denken, wo wir das gemacht haben. </w:t>
      </w:r>
      <w:r w:rsidRPr="00DE5A47">
        <w:rPr>
          <w:rStyle w:val="SpeakerInterviews"/>
        </w:rPr>
        <w:t>Mia:</w:t>
      </w:r>
      <w:r>
        <w:rPr>
          <w:lang w:val="de-DE"/>
        </w:rPr>
        <w:t xml:space="preserve"> </w:t>
      </w:r>
      <w:r w:rsidRPr="00313C4C">
        <w:rPr>
          <w:lang w:val="de-DE"/>
        </w:rPr>
        <w:t xml:space="preserve">Genau, und so ist es halt immer, wenn wir uns sehen. </w:t>
      </w:r>
      <w:r w:rsidRPr="003846D5">
        <w:rPr>
          <w:lang w:val="de-DE"/>
        </w:rPr>
        <w:t xml:space="preserve">[…] Also in der Hinsicht ist auf jeden Fall ein sehr starker Bezug da. […] Ich kuck mir halt auch wirklich sehr oft alte Bilder an, aber gleichzeitig deprimiert mich das auch irgendwie so ein bisschen. Ich weiß nicht, das ist immer so, es ist halt einfach Heimweh dann […]. Ich denke viel darüber nach und ich hab ja auch viele Sachen in meinem Zimmer die mich irgendwie daran erinnern […]. Wenn man Tee trinkt, trinkt man halt aus so </w:t>
      </w:r>
      <w:r>
        <w:rPr>
          <w:rFonts w:cs="Arial"/>
          <w:lang w:val="de-DE"/>
        </w:rPr>
        <w:t>’</w:t>
      </w:r>
      <w:r w:rsidRPr="003846D5">
        <w:rPr>
          <w:lang w:val="de-DE"/>
        </w:rPr>
        <w:t>ner Shanghai Starbucks</w:t>
      </w:r>
      <w:r>
        <w:rPr>
          <w:lang w:val="de-DE"/>
        </w:rPr>
        <w:t>-</w:t>
      </w:r>
      <w:r w:rsidRPr="003846D5">
        <w:rPr>
          <w:lang w:val="de-DE"/>
        </w:rPr>
        <w:t xml:space="preserve">Tasse. […] Also so ein Bezug ist auf jeden Fall immer da, also wirklich auch jeden Tag. </w:t>
      </w:r>
      <w:r w:rsidRPr="00A53DB1">
        <w:rPr>
          <w:lang w:val="de-DE"/>
        </w:rPr>
        <w:t>[…]</w:t>
      </w:r>
      <w:r>
        <w:rPr>
          <w:lang w:val="de-DE"/>
        </w:rPr>
        <w:t xml:space="preserve"> </w:t>
      </w:r>
      <w:r w:rsidRPr="00D07B19">
        <w:rPr>
          <w:rFonts w:eastAsia="SimSun" w:cs="Arial"/>
          <w:szCs w:val="22"/>
          <w:lang w:val="de-DE"/>
        </w:rPr>
        <w:t>Aber natürlich ist es mal mehr, mal weniger</w:t>
      </w:r>
      <w:r>
        <w:rPr>
          <w:rFonts w:eastAsia="SimSun" w:cs="Arial"/>
          <w:szCs w:val="22"/>
          <w:lang w:val="de-DE"/>
        </w:rPr>
        <w:t>.</w:t>
      </w:r>
      <w:r w:rsidRPr="00D07B19">
        <w:rPr>
          <w:rFonts w:eastAsia="SimSun" w:cs="Arial"/>
          <w:szCs w:val="22"/>
          <w:lang w:val="de-DE"/>
        </w:rPr>
        <w:t xml:space="preserve"> </w:t>
      </w:r>
      <w:r>
        <w:rPr>
          <w:rFonts w:eastAsia="SimSun" w:cs="Arial"/>
          <w:szCs w:val="22"/>
          <w:lang w:val="de-DE"/>
        </w:rPr>
        <w:t>A</w:t>
      </w:r>
      <w:r w:rsidRPr="00D07B19">
        <w:rPr>
          <w:rFonts w:eastAsia="SimSun" w:cs="Arial"/>
          <w:szCs w:val="22"/>
          <w:lang w:val="de-DE"/>
        </w:rPr>
        <w:t xml:space="preserve">ber </w:t>
      </w:r>
      <w:proofErr w:type="spellStart"/>
      <w:r w:rsidRPr="00D07B19">
        <w:rPr>
          <w:rFonts w:eastAsia="SimSun" w:cs="Arial"/>
          <w:szCs w:val="22"/>
          <w:lang w:val="de-DE"/>
        </w:rPr>
        <w:t>ehm</w:t>
      </w:r>
      <w:proofErr w:type="spellEnd"/>
      <w:r w:rsidRPr="00D07B19">
        <w:rPr>
          <w:rFonts w:eastAsia="SimSun" w:cs="Arial"/>
          <w:szCs w:val="22"/>
          <w:lang w:val="de-DE"/>
        </w:rPr>
        <w:t>, zum Beispiel auch wenn man dann von Freunden die da noch wohnen, wenn die dann Fotos posten, dann ist man immer so: “</w:t>
      </w:r>
      <w:proofErr w:type="spellStart"/>
      <w:r>
        <w:rPr>
          <w:rFonts w:eastAsia="SimSun" w:cs="Arial"/>
          <w:szCs w:val="22"/>
          <w:lang w:val="de-DE"/>
        </w:rPr>
        <w:t>A</w:t>
      </w:r>
      <w:r w:rsidRPr="00D07B19">
        <w:rPr>
          <w:rFonts w:eastAsia="SimSun" w:cs="Arial"/>
          <w:szCs w:val="22"/>
          <w:lang w:val="de-DE"/>
        </w:rPr>
        <w:t>ah</w:t>
      </w:r>
      <w:proofErr w:type="spellEnd"/>
      <w:r w:rsidRPr="00D07B19">
        <w:rPr>
          <w:rFonts w:eastAsia="SimSun" w:cs="Arial"/>
          <w:szCs w:val="22"/>
          <w:lang w:val="de-DE"/>
        </w:rPr>
        <w:t>, wie schön</w:t>
      </w:r>
      <w:proofErr w:type="gramStart"/>
      <w:r w:rsidRPr="00D07B19">
        <w:rPr>
          <w:rFonts w:eastAsia="SimSun" w:cs="Arial"/>
          <w:szCs w:val="22"/>
          <w:lang w:val="de-DE"/>
        </w:rPr>
        <w:t>,”</w:t>
      </w:r>
      <w:proofErr w:type="gramEnd"/>
      <w:r w:rsidRPr="00D07B19">
        <w:rPr>
          <w:rFonts w:eastAsia="SimSun" w:cs="Arial"/>
          <w:szCs w:val="22"/>
          <w:lang w:val="de-DE"/>
        </w:rPr>
        <w:t xml:space="preserve"> und das kuck ich mir dann auch wirklich gern an. Oder von Leuten die ich dann nicht kenne, sondern nur um zwei Ecken</w:t>
      </w:r>
      <w:r>
        <w:rPr>
          <w:rFonts w:eastAsia="SimSun" w:cs="Arial"/>
          <w:szCs w:val="22"/>
          <w:lang w:val="de-DE"/>
        </w:rPr>
        <w:t xml:space="preserve"> </w:t>
      </w:r>
      <w:r w:rsidRPr="00DE5A47">
        <w:rPr>
          <w:rStyle w:val="SpeakerInterviews"/>
        </w:rPr>
        <w:t>Interviewer:</w:t>
      </w:r>
      <w:r w:rsidRPr="0043227E">
        <w:rPr>
          <w:rFonts w:eastAsia="SimSun" w:cs="Arial"/>
          <w:szCs w:val="22"/>
          <w:lang w:val="de-DE"/>
        </w:rPr>
        <w:t xml:space="preserve"> Ja. </w:t>
      </w:r>
      <w:r w:rsidRPr="00DE5A47">
        <w:rPr>
          <w:rStyle w:val="SpeakerInterviews"/>
        </w:rPr>
        <w:t>Mia:</w:t>
      </w:r>
      <w:r>
        <w:rPr>
          <w:rFonts w:eastAsia="SimSun" w:cs="Arial"/>
          <w:szCs w:val="22"/>
          <w:lang w:val="de-DE"/>
        </w:rPr>
        <w:t xml:space="preserve"> </w:t>
      </w:r>
      <w:r w:rsidRPr="0043227E">
        <w:rPr>
          <w:rFonts w:eastAsia="SimSun" w:cs="Arial"/>
          <w:szCs w:val="22"/>
          <w:lang w:val="de-DE"/>
        </w:rPr>
        <w:t xml:space="preserve">Wenn du dann irgendwie auf </w:t>
      </w:r>
      <w:proofErr w:type="spellStart"/>
      <w:r w:rsidRPr="0043227E">
        <w:rPr>
          <w:rFonts w:eastAsia="SimSun" w:cs="Arial"/>
          <w:szCs w:val="22"/>
          <w:lang w:val="de-DE"/>
        </w:rPr>
        <w:t>Instagram</w:t>
      </w:r>
      <w:proofErr w:type="spellEnd"/>
      <w:r w:rsidRPr="0043227E">
        <w:rPr>
          <w:rFonts w:eastAsia="SimSun" w:cs="Arial"/>
          <w:szCs w:val="22"/>
          <w:lang w:val="de-DE"/>
        </w:rPr>
        <w:t xml:space="preserve"> denen folgen kannst, und dann siehst du, </w:t>
      </w:r>
      <w:r w:rsidRPr="00E735AC">
        <w:rPr>
          <w:lang w:val="de-DE"/>
        </w:rPr>
        <w:t>“</w:t>
      </w:r>
      <w:r>
        <w:rPr>
          <w:rFonts w:eastAsia="SimSun" w:cs="Arial"/>
          <w:szCs w:val="22"/>
          <w:lang w:val="de-DE"/>
        </w:rPr>
        <w:t>A</w:t>
      </w:r>
      <w:r w:rsidRPr="0043227E">
        <w:rPr>
          <w:rFonts w:eastAsia="SimSun" w:cs="Arial"/>
          <w:szCs w:val="22"/>
          <w:lang w:val="de-DE"/>
        </w:rPr>
        <w:t>ch was haben die nicht wieder für ein schönes Foto von der Skyline gepostet.</w:t>
      </w:r>
      <w:r>
        <w:rPr>
          <w:rFonts w:cs="Arial"/>
          <w:lang w:val="de-DE"/>
        </w:rPr>
        <w:t>”</w:t>
      </w:r>
      <w:r w:rsidRPr="0043227E">
        <w:rPr>
          <w:rFonts w:eastAsia="SimSun" w:cs="Arial"/>
          <w:szCs w:val="22"/>
          <w:lang w:val="de-DE"/>
        </w:rPr>
        <w:t xml:space="preserve"> […] So was kuck ich mir schon echt gerne an.</w:t>
      </w:r>
      <w:r>
        <w:rPr>
          <w:rFonts w:eastAsia="SimSun" w:cs="Arial"/>
          <w:szCs w:val="22"/>
          <w:lang w:val="de-DE"/>
        </w:rPr>
        <w:t xml:space="preserve"> </w:t>
      </w:r>
      <w:r w:rsidRPr="00DE5A47">
        <w:rPr>
          <w:rStyle w:val="SpeakerInterviews"/>
        </w:rPr>
        <w:t>Interviewer:</w:t>
      </w:r>
      <w:r w:rsidRPr="0043227E">
        <w:rPr>
          <w:rFonts w:eastAsia="SimSun" w:cs="Arial"/>
          <w:szCs w:val="22"/>
          <w:lang w:val="de-DE"/>
        </w:rPr>
        <w:t xml:space="preserve"> &lt;L&gt;</w:t>
      </w:r>
      <w:r>
        <w:rPr>
          <w:rFonts w:eastAsia="SimSun" w:cs="Arial"/>
          <w:szCs w:val="22"/>
          <w:lang w:val="de-DE"/>
        </w:rPr>
        <w:t xml:space="preserve"> </w:t>
      </w:r>
      <w:r w:rsidRPr="00DE5A47">
        <w:rPr>
          <w:rStyle w:val="SpeakerInterviews"/>
        </w:rPr>
        <w:t>Mia:</w:t>
      </w:r>
      <w:r w:rsidRPr="0043227E">
        <w:rPr>
          <w:rFonts w:eastAsia="SimSun" w:cs="Arial"/>
          <w:szCs w:val="22"/>
          <w:lang w:val="de-DE"/>
        </w:rPr>
        <w:t xml:space="preserve"> […] Ja ich hab da einfach gerne gewohnt, und dann ist das dann so, dass man das nicht so schnell vergis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FCFB34" w14:textId="77777777" w:rsidR="00DE5A47" w:rsidRDefault="00DE5A47" w:rsidP="000E2BBA">
    <w:pPr>
      <w:pStyle w:val="Kopfzeile"/>
      <w:framePr w:wrap="around" w:vAnchor="text" w:hAnchor="margin" w:xAlign="inside" w:y="1"/>
      <w:rPr>
        <w:rStyle w:val="Seitenzahl"/>
      </w:rPr>
    </w:pPr>
    <w:r>
      <w:rPr>
        <w:rStyle w:val="Seitenzahl"/>
      </w:rPr>
      <w:fldChar w:fldCharType="begin"/>
    </w:r>
    <w:r>
      <w:rPr>
        <w:rStyle w:val="Seitenzahl"/>
      </w:rPr>
      <w:instrText xml:space="preserve">PAGE  </w:instrText>
    </w:r>
    <w:r>
      <w:rPr>
        <w:rStyle w:val="Seitenzahl"/>
      </w:rPr>
      <w:fldChar w:fldCharType="end"/>
    </w:r>
  </w:p>
  <w:p w14:paraId="0AFA723B" w14:textId="77777777" w:rsidR="00DE5A47" w:rsidRDefault="00DE5A47" w:rsidP="00047696">
    <w:pPr>
      <w:pStyle w:val="Kopfzeile"/>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329BA2" w14:textId="77777777" w:rsidR="00DE5A47" w:rsidRDefault="00DE5A47" w:rsidP="00047696">
    <w:pPr>
      <w:pStyle w:val="Kopfzeile"/>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400F3" w14:textId="7A0416CC" w:rsidR="00DE5A47" w:rsidRDefault="00C4499C">
    <w:pPr>
      <w:pStyle w:val="Kopfzeile"/>
    </w:pPr>
    <w:r>
      <w:rPr>
        <w:b/>
        <w:sz w:val="32"/>
        <w:szCs w:val="32"/>
      </w:rPr>
      <w:pict w14:anchorId="39F3C829">
        <v:rect id="_x0000_i1025" style="width:475.3pt;height:4pt" o:hralign="center" o:hrstd="t" o:hrnoshade="t" o:hr="t" fillcolor="gray" stroked="f"/>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72E6C80"/>
    <w:lvl w:ilvl="0">
      <w:start w:val="1"/>
      <w:numFmt w:val="decimal"/>
      <w:lvlText w:val="%1."/>
      <w:lvlJc w:val="left"/>
      <w:pPr>
        <w:tabs>
          <w:tab w:val="num" w:pos="1492"/>
        </w:tabs>
        <w:ind w:left="1492" w:hanging="360"/>
      </w:pPr>
    </w:lvl>
  </w:abstractNum>
  <w:abstractNum w:abstractNumId="1">
    <w:nsid w:val="FFFFFF7F"/>
    <w:multiLevelType w:val="singleLevel"/>
    <w:tmpl w:val="8D987E8C"/>
    <w:lvl w:ilvl="0">
      <w:start w:val="1"/>
      <w:numFmt w:val="decimal"/>
      <w:lvlText w:val="%1."/>
      <w:lvlJc w:val="left"/>
      <w:pPr>
        <w:tabs>
          <w:tab w:val="num" w:pos="643"/>
        </w:tabs>
        <w:ind w:left="643" w:hanging="360"/>
      </w:pPr>
    </w:lvl>
  </w:abstractNum>
  <w:abstractNum w:abstractNumId="2">
    <w:nsid w:val="06E83116"/>
    <w:multiLevelType w:val="multilevel"/>
    <w:tmpl w:val="A06A938E"/>
    <w:lvl w:ilvl="0">
      <w:start w:val="2"/>
      <w:numFmt w:val="decimal"/>
      <w:lvlText w:val="%1."/>
      <w:lvlJc w:val="left"/>
      <w:pPr>
        <w:ind w:left="360" w:hanging="360"/>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76E3923"/>
    <w:multiLevelType w:val="multilevel"/>
    <w:tmpl w:val="86D07764"/>
    <w:lvl w:ilvl="0">
      <w:start w:val="2"/>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0C37419F"/>
    <w:multiLevelType w:val="multilevel"/>
    <w:tmpl w:val="AAB21EC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2AD44664"/>
    <w:multiLevelType w:val="multilevel"/>
    <w:tmpl w:val="61F44146"/>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F746018"/>
    <w:multiLevelType w:val="multilevel"/>
    <w:tmpl w:val="A1BC2140"/>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78C43F20"/>
    <w:multiLevelType w:val="multilevel"/>
    <w:tmpl w:val="0566532E"/>
    <w:lvl w:ilvl="0">
      <w:start w:val="2"/>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7D9F0860"/>
    <w:multiLevelType w:val="multilevel"/>
    <w:tmpl w:val="FEC211A2"/>
    <w:lvl w:ilvl="0">
      <w:start w:val="1"/>
      <w:numFmt w:val="decimal"/>
      <w:pStyle w:val="berschrift2"/>
      <w:lvlText w:val="%1."/>
      <w:lvlJc w:val="left"/>
      <w:pPr>
        <w:ind w:left="360" w:hanging="360"/>
      </w:pPr>
    </w:lvl>
    <w:lvl w:ilvl="1">
      <w:start w:val="1"/>
      <w:numFmt w:val="decimal"/>
      <w:pStyle w:val="berschrift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4"/>
  </w:num>
  <w:num w:numId="3">
    <w:abstractNumId w:val="6"/>
  </w:num>
  <w:num w:numId="4">
    <w:abstractNumId w:val="5"/>
  </w:num>
  <w:num w:numId="5">
    <w:abstractNumId w:val="3"/>
  </w:num>
  <w:num w:numId="6">
    <w:abstractNumId w:val="7"/>
  </w:num>
  <w:num w:numId="7">
    <w:abstractNumId w:val="2"/>
  </w:num>
  <w:num w:numId="8">
    <w:abstractNumId w:val="1"/>
  </w:num>
  <w:num w:numId="9">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mirrorMargins/>
  <w:hideSpellingErrors/>
  <w:activeWritingStyle w:appName="MSWord" w:lang="de-DE"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proofState w:spelling="clean" w:grammar="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38915"/>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3CA7"/>
    <w:rsid w:val="00000CF7"/>
    <w:rsid w:val="00000DE2"/>
    <w:rsid w:val="0000102D"/>
    <w:rsid w:val="00001265"/>
    <w:rsid w:val="000012D7"/>
    <w:rsid w:val="00001367"/>
    <w:rsid w:val="00001682"/>
    <w:rsid w:val="00001A97"/>
    <w:rsid w:val="00001ECD"/>
    <w:rsid w:val="00002690"/>
    <w:rsid w:val="000029DD"/>
    <w:rsid w:val="00002C6A"/>
    <w:rsid w:val="00002E2D"/>
    <w:rsid w:val="00002F9A"/>
    <w:rsid w:val="00003031"/>
    <w:rsid w:val="0000316F"/>
    <w:rsid w:val="00003812"/>
    <w:rsid w:val="00004250"/>
    <w:rsid w:val="000048E1"/>
    <w:rsid w:val="00004D52"/>
    <w:rsid w:val="000051CD"/>
    <w:rsid w:val="00005AFC"/>
    <w:rsid w:val="00005CB0"/>
    <w:rsid w:val="000067F4"/>
    <w:rsid w:val="00006861"/>
    <w:rsid w:val="000068F6"/>
    <w:rsid w:val="00006942"/>
    <w:rsid w:val="00006F8D"/>
    <w:rsid w:val="00007278"/>
    <w:rsid w:val="0000729E"/>
    <w:rsid w:val="00007AA8"/>
    <w:rsid w:val="00007AED"/>
    <w:rsid w:val="00007D16"/>
    <w:rsid w:val="0001056C"/>
    <w:rsid w:val="000105AA"/>
    <w:rsid w:val="0001063E"/>
    <w:rsid w:val="00010AA5"/>
    <w:rsid w:val="00011079"/>
    <w:rsid w:val="0001156E"/>
    <w:rsid w:val="00011BF3"/>
    <w:rsid w:val="00012534"/>
    <w:rsid w:val="000127F8"/>
    <w:rsid w:val="00012B1F"/>
    <w:rsid w:val="00012C30"/>
    <w:rsid w:val="000132D9"/>
    <w:rsid w:val="00013CCD"/>
    <w:rsid w:val="00013D42"/>
    <w:rsid w:val="000141E1"/>
    <w:rsid w:val="00014B31"/>
    <w:rsid w:val="00015251"/>
    <w:rsid w:val="000154D4"/>
    <w:rsid w:val="00015813"/>
    <w:rsid w:val="00015A5C"/>
    <w:rsid w:val="00015AAE"/>
    <w:rsid w:val="00015B04"/>
    <w:rsid w:val="00015F8C"/>
    <w:rsid w:val="000164FB"/>
    <w:rsid w:val="000165B7"/>
    <w:rsid w:val="000166DC"/>
    <w:rsid w:val="000167D1"/>
    <w:rsid w:val="000168C6"/>
    <w:rsid w:val="00016A4D"/>
    <w:rsid w:val="00016E38"/>
    <w:rsid w:val="00017A42"/>
    <w:rsid w:val="00017B91"/>
    <w:rsid w:val="00017BD9"/>
    <w:rsid w:val="00017E8C"/>
    <w:rsid w:val="000200C5"/>
    <w:rsid w:val="00020275"/>
    <w:rsid w:val="0002054D"/>
    <w:rsid w:val="00020E86"/>
    <w:rsid w:val="00020F1A"/>
    <w:rsid w:val="00021011"/>
    <w:rsid w:val="00021A0E"/>
    <w:rsid w:val="000221A8"/>
    <w:rsid w:val="000221DF"/>
    <w:rsid w:val="00022395"/>
    <w:rsid w:val="000230D2"/>
    <w:rsid w:val="0002397E"/>
    <w:rsid w:val="00024052"/>
    <w:rsid w:val="00024572"/>
    <w:rsid w:val="00024717"/>
    <w:rsid w:val="00024C38"/>
    <w:rsid w:val="00024CAD"/>
    <w:rsid w:val="00024F8B"/>
    <w:rsid w:val="000256F5"/>
    <w:rsid w:val="000259E9"/>
    <w:rsid w:val="00025C8F"/>
    <w:rsid w:val="00026887"/>
    <w:rsid w:val="000269EF"/>
    <w:rsid w:val="00026F51"/>
    <w:rsid w:val="000270E9"/>
    <w:rsid w:val="0002735A"/>
    <w:rsid w:val="000273CB"/>
    <w:rsid w:val="0002789D"/>
    <w:rsid w:val="00027A70"/>
    <w:rsid w:val="00027BAB"/>
    <w:rsid w:val="0003004C"/>
    <w:rsid w:val="000300EE"/>
    <w:rsid w:val="00030326"/>
    <w:rsid w:val="0003133C"/>
    <w:rsid w:val="00031696"/>
    <w:rsid w:val="00031781"/>
    <w:rsid w:val="00031844"/>
    <w:rsid w:val="00031CCE"/>
    <w:rsid w:val="00032116"/>
    <w:rsid w:val="00032FF7"/>
    <w:rsid w:val="0003325C"/>
    <w:rsid w:val="0003338D"/>
    <w:rsid w:val="0003371E"/>
    <w:rsid w:val="0003391C"/>
    <w:rsid w:val="00034EAA"/>
    <w:rsid w:val="00035076"/>
    <w:rsid w:val="000358C2"/>
    <w:rsid w:val="00036016"/>
    <w:rsid w:val="0003638E"/>
    <w:rsid w:val="00036C30"/>
    <w:rsid w:val="00037038"/>
    <w:rsid w:val="00037061"/>
    <w:rsid w:val="0003706A"/>
    <w:rsid w:val="0003749E"/>
    <w:rsid w:val="0004010C"/>
    <w:rsid w:val="00040151"/>
    <w:rsid w:val="000403E9"/>
    <w:rsid w:val="00040750"/>
    <w:rsid w:val="00040858"/>
    <w:rsid w:val="00040B56"/>
    <w:rsid w:val="0004102D"/>
    <w:rsid w:val="000410A5"/>
    <w:rsid w:val="00041277"/>
    <w:rsid w:val="00041370"/>
    <w:rsid w:val="000419F6"/>
    <w:rsid w:val="00041C07"/>
    <w:rsid w:val="00042491"/>
    <w:rsid w:val="0004303E"/>
    <w:rsid w:val="0004315E"/>
    <w:rsid w:val="000431B1"/>
    <w:rsid w:val="000435D0"/>
    <w:rsid w:val="00043A04"/>
    <w:rsid w:val="00044068"/>
    <w:rsid w:val="000441B5"/>
    <w:rsid w:val="000445BC"/>
    <w:rsid w:val="000446A5"/>
    <w:rsid w:val="00044727"/>
    <w:rsid w:val="00044AAB"/>
    <w:rsid w:val="00045CDB"/>
    <w:rsid w:val="00046098"/>
    <w:rsid w:val="00046145"/>
    <w:rsid w:val="0004632E"/>
    <w:rsid w:val="0004638D"/>
    <w:rsid w:val="000470FD"/>
    <w:rsid w:val="00047553"/>
    <w:rsid w:val="00047696"/>
    <w:rsid w:val="00047EBB"/>
    <w:rsid w:val="00047F8A"/>
    <w:rsid w:val="00047FDA"/>
    <w:rsid w:val="00050025"/>
    <w:rsid w:val="00050329"/>
    <w:rsid w:val="0005032D"/>
    <w:rsid w:val="0005038E"/>
    <w:rsid w:val="00050462"/>
    <w:rsid w:val="00050654"/>
    <w:rsid w:val="00050C72"/>
    <w:rsid w:val="00050CB3"/>
    <w:rsid w:val="00050DA7"/>
    <w:rsid w:val="00050E44"/>
    <w:rsid w:val="00051326"/>
    <w:rsid w:val="000516DA"/>
    <w:rsid w:val="00051980"/>
    <w:rsid w:val="00051C5A"/>
    <w:rsid w:val="00052175"/>
    <w:rsid w:val="00052350"/>
    <w:rsid w:val="000524F6"/>
    <w:rsid w:val="00052BB4"/>
    <w:rsid w:val="00052C81"/>
    <w:rsid w:val="00052FD8"/>
    <w:rsid w:val="000531D0"/>
    <w:rsid w:val="000532C1"/>
    <w:rsid w:val="0005343F"/>
    <w:rsid w:val="000534F7"/>
    <w:rsid w:val="0005353D"/>
    <w:rsid w:val="0005359A"/>
    <w:rsid w:val="00053999"/>
    <w:rsid w:val="00053A11"/>
    <w:rsid w:val="00054476"/>
    <w:rsid w:val="00054B28"/>
    <w:rsid w:val="00054BF5"/>
    <w:rsid w:val="00054D0E"/>
    <w:rsid w:val="0005505A"/>
    <w:rsid w:val="00055191"/>
    <w:rsid w:val="000553E0"/>
    <w:rsid w:val="00056AA7"/>
    <w:rsid w:val="00056B1E"/>
    <w:rsid w:val="00056BCD"/>
    <w:rsid w:val="00056F08"/>
    <w:rsid w:val="00056F3D"/>
    <w:rsid w:val="00056F4D"/>
    <w:rsid w:val="000578BE"/>
    <w:rsid w:val="00057CB6"/>
    <w:rsid w:val="00057DD4"/>
    <w:rsid w:val="0006094A"/>
    <w:rsid w:val="00060BC0"/>
    <w:rsid w:val="00060DF6"/>
    <w:rsid w:val="0006100B"/>
    <w:rsid w:val="000612B1"/>
    <w:rsid w:val="000615DB"/>
    <w:rsid w:val="000616A6"/>
    <w:rsid w:val="00061BF8"/>
    <w:rsid w:val="00061C71"/>
    <w:rsid w:val="00061D14"/>
    <w:rsid w:val="00061E6C"/>
    <w:rsid w:val="00062597"/>
    <w:rsid w:val="00062780"/>
    <w:rsid w:val="000629F3"/>
    <w:rsid w:val="00063D42"/>
    <w:rsid w:val="00063F1B"/>
    <w:rsid w:val="00064107"/>
    <w:rsid w:val="00064530"/>
    <w:rsid w:val="00064909"/>
    <w:rsid w:val="00064EA8"/>
    <w:rsid w:val="000652BF"/>
    <w:rsid w:val="00065447"/>
    <w:rsid w:val="000656D4"/>
    <w:rsid w:val="00065C84"/>
    <w:rsid w:val="00065D89"/>
    <w:rsid w:val="00065E10"/>
    <w:rsid w:val="000663B7"/>
    <w:rsid w:val="00066914"/>
    <w:rsid w:val="00067251"/>
    <w:rsid w:val="00067576"/>
    <w:rsid w:val="0006767C"/>
    <w:rsid w:val="00067787"/>
    <w:rsid w:val="00067793"/>
    <w:rsid w:val="00070182"/>
    <w:rsid w:val="000705EE"/>
    <w:rsid w:val="000709F2"/>
    <w:rsid w:val="00070A1B"/>
    <w:rsid w:val="0007113C"/>
    <w:rsid w:val="00071344"/>
    <w:rsid w:val="00071629"/>
    <w:rsid w:val="000718A1"/>
    <w:rsid w:val="000718F5"/>
    <w:rsid w:val="00071B75"/>
    <w:rsid w:val="00071C7D"/>
    <w:rsid w:val="0007218B"/>
    <w:rsid w:val="0007247C"/>
    <w:rsid w:val="00072737"/>
    <w:rsid w:val="00072819"/>
    <w:rsid w:val="00072906"/>
    <w:rsid w:val="00072ACE"/>
    <w:rsid w:val="00072C5B"/>
    <w:rsid w:val="000734D5"/>
    <w:rsid w:val="000736EB"/>
    <w:rsid w:val="00073B75"/>
    <w:rsid w:val="00074200"/>
    <w:rsid w:val="0007439A"/>
    <w:rsid w:val="00074568"/>
    <w:rsid w:val="000748D8"/>
    <w:rsid w:val="000749E0"/>
    <w:rsid w:val="00074AE9"/>
    <w:rsid w:val="00074F26"/>
    <w:rsid w:val="00074FDE"/>
    <w:rsid w:val="000755C8"/>
    <w:rsid w:val="0007564E"/>
    <w:rsid w:val="00075B31"/>
    <w:rsid w:val="00075E6A"/>
    <w:rsid w:val="000768C9"/>
    <w:rsid w:val="00077050"/>
    <w:rsid w:val="00077E28"/>
    <w:rsid w:val="00080189"/>
    <w:rsid w:val="00080361"/>
    <w:rsid w:val="00080374"/>
    <w:rsid w:val="00080508"/>
    <w:rsid w:val="000805E1"/>
    <w:rsid w:val="00080806"/>
    <w:rsid w:val="00080D13"/>
    <w:rsid w:val="00080DB9"/>
    <w:rsid w:val="0008117F"/>
    <w:rsid w:val="00081A5D"/>
    <w:rsid w:val="00081D18"/>
    <w:rsid w:val="00081DC6"/>
    <w:rsid w:val="00081F65"/>
    <w:rsid w:val="00081FD6"/>
    <w:rsid w:val="0008256B"/>
    <w:rsid w:val="000825EA"/>
    <w:rsid w:val="00082B36"/>
    <w:rsid w:val="00082C98"/>
    <w:rsid w:val="00082F23"/>
    <w:rsid w:val="00082FDF"/>
    <w:rsid w:val="00083C38"/>
    <w:rsid w:val="00084570"/>
    <w:rsid w:val="00084C6F"/>
    <w:rsid w:val="00084C9D"/>
    <w:rsid w:val="00084EC5"/>
    <w:rsid w:val="00085095"/>
    <w:rsid w:val="000851E5"/>
    <w:rsid w:val="0008542A"/>
    <w:rsid w:val="00085880"/>
    <w:rsid w:val="0008641E"/>
    <w:rsid w:val="00087607"/>
    <w:rsid w:val="00087C8F"/>
    <w:rsid w:val="00087D77"/>
    <w:rsid w:val="000903CE"/>
    <w:rsid w:val="00090703"/>
    <w:rsid w:val="00090DCD"/>
    <w:rsid w:val="00090E89"/>
    <w:rsid w:val="000915DD"/>
    <w:rsid w:val="00091964"/>
    <w:rsid w:val="000919E3"/>
    <w:rsid w:val="00092098"/>
    <w:rsid w:val="0009230C"/>
    <w:rsid w:val="00092994"/>
    <w:rsid w:val="00092D08"/>
    <w:rsid w:val="00092DFE"/>
    <w:rsid w:val="00092FDF"/>
    <w:rsid w:val="000930A1"/>
    <w:rsid w:val="000931AD"/>
    <w:rsid w:val="000933E6"/>
    <w:rsid w:val="00093A27"/>
    <w:rsid w:val="00093ABB"/>
    <w:rsid w:val="00093F37"/>
    <w:rsid w:val="00094275"/>
    <w:rsid w:val="000946DA"/>
    <w:rsid w:val="000948B2"/>
    <w:rsid w:val="000949BF"/>
    <w:rsid w:val="00094EF2"/>
    <w:rsid w:val="00095460"/>
    <w:rsid w:val="00095D39"/>
    <w:rsid w:val="00095DE6"/>
    <w:rsid w:val="000967D9"/>
    <w:rsid w:val="00096A86"/>
    <w:rsid w:val="00096B6A"/>
    <w:rsid w:val="000971D4"/>
    <w:rsid w:val="0009752F"/>
    <w:rsid w:val="000A00B6"/>
    <w:rsid w:val="000A0703"/>
    <w:rsid w:val="000A0AE6"/>
    <w:rsid w:val="000A0E11"/>
    <w:rsid w:val="000A0EAF"/>
    <w:rsid w:val="000A10B0"/>
    <w:rsid w:val="000A13EC"/>
    <w:rsid w:val="000A161F"/>
    <w:rsid w:val="000A1D3B"/>
    <w:rsid w:val="000A1E79"/>
    <w:rsid w:val="000A1ECB"/>
    <w:rsid w:val="000A2DEA"/>
    <w:rsid w:val="000A3140"/>
    <w:rsid w:val="000A3280"/>
    <w:rsid w:val="000A3378"/>
    <w:rsid w:val="000A346A"/>
    <w:rsid w:val="000A3611"/>
    <w:rsid w:val="000A3C6E"/>
    <w:rsid w:val="000A4112"/>
    <w:rsid w:val="000A4152"/>
    <w:rsid w:val="000A430F"/>
    <w:rsid w:val="000A4452"/>
    <w:rsid w:val="000A45FF"/>
    <w:rsid w:val="000A4A18"/>
    <w:rsid w:val="000A4EF4"/>
    <w:rsid w:val="000A503F"/>
    <w:rsid w:val="000A5669"/>
    <w:rsid w:val="000A573F"/>
    <w:rsid w:val="000A597F"/>
    <w:rsid w:val="000A5A14"/>
    <w:rsid w:val="000A5D6B"/>
    <w:rsid w:val="000A5EF7"/>
    <w:rsid w:val="000A5FB8"/>
    <w:rsid w:val="000A6423"/>
    <w:rsid w:val="000A6605"/>
    <w:rsid w:val="000A67F8"/>
    <w:rsid w:val="000A6A02"/>
    <w:rsid w:val="000A749A"/>
    <w:rsid w:val="000A7906"/>
    <w:rsid w:val="000A79D4"/>
    <w:rsid w:val="000A7A24"/>
    <w:rsid w:val="000B01C9"/>
    <w:rsid w:val="000B03FE"/>
    <w:rsid w:val="000B0432"/>
    <w:rsid w:val="000B0444"/>
    <w:rsid w:val="000B0725"/>
    <w:rsid w:val="000B08E8"/>
    <w:rsid w:val="000B0BF3"/>
    <w:rsid w:val="000B1013"/>
    <w:rsid w:val="000B1901"/>
    <w:rsid w:val="000B1CEB"/>
    <w:rsid w:val="000B1E79"/>
    <w:rsid w:val="000B235C"/>
    <w:rsid w:val="000B23AD"/>
    <w:rsid w:val="000B2E3A"/>
    <w:rsid w:val="000B392A"/>
    <w:rsid w:val="000B3A0D"/>
    <w:rsid w:val="000B3B03"/>
    <w:rsid w:val="000B3BA4"/>
    <w:rsid w:val="000B4091"/>
    <w:rsid w:val="000B4121"/>
    <w:rsid w:val="000B4D0F"/>
    <w:rsid w:val="000B5A3D"/>
    <w:rsid w:val="000B5B78"/>
    <w:rsid w:val="000B5BC7"/>
    <w:rsid w:val="000B5D0E"/>
    <w:rsid w:val="000B5E0B"/>
    <w:rsid w:val="000B6171"/>
    <w:rsid w:val="000B6225"/>
    <w:rsid w:val="000B6522"/>
    <w:rsid w:val="000B673A"/>
    <w:rsid w:val="000B6B0F"/>
    <w:rsid w:val="000B6B50"/>
    <w:rsid w:val="000B7045"/>
    <w:rsid w:val="000B716E"/>
    <w:rsid w:val="000B7257"/>
    <w:rsid w:val="000B725E"/>
    <w:rsid w:val="000B75DA"/>
    <w:rsid w:val="000C01AD"/>
    <w:rsid w:val="000C04F1"/>
    <w:rsid w:val="000C0BFF"/>
    <w:rsid w:val="000C0D1F"/>
    <w:rsid w:val="000C0E59"/>
    <w:rsid w:val="000C1414"/>
    <w:rsid w:val="000C1525"/>
    <w:rsid w:val="000C17E8"/>
    <w:rsid w:val="000C1C0F"/>
    <w:rsid w:val="000C1CE8"/>
    <w:rsid w:val="000C229A"/>
    <w:rsid w:val="000C2536"/>
    <w:rsid w:val="000C299E"/>
    <w:rsid w:val="000C2F88"/>
    <w:rsid w:val="000C3278"/>
    <w:rsid w:val="000C33B3"/>
    <w:rsid w:val="000C343A"/>
    <w:rsid w:val="000C3A71"/>
    <w:rsid w:val="000C3ADC"/>
    <w:rsid w:val="000C3BA6"/>
    <w:rsid w:val="000C3C57"/>
    <w:rsid w:val="000C4104"/>
    <w:rsid w:val="000C4D33"/>
    <w:rsid w:val="000C551F"/>
    <w:rsid w:val="000C58B3"/>
    <w:rsid w:val="000C5A5E"/>
    <w:rsid w:val="000C5CAB"/>
    <w:rsid w:val="000C655D"/>
    <w:rsid w:val="000C6A27"/>
    <w:rsid w:val="000C6AC0"/>
    <w:rsid w:val="000C731B"/>
    <w:rsid w:val="000C7395"/>
    <w:rsid w:val="000C7621"/>
    <w:rsid w:val="000C773D"/>
    <w:rsid w:val="000C7CD7"/>
    <w:rsid w:val="000D0C19"/>
    <w:rsid w:val="000D1BFD"/>
    <w:rsid w:val="000D1C4E"/>
    <w:rsid w:val="000D2E9C"/>
    <w:rsid w:val="000D30B7"/>
    <w:rsid w:val="000D3663"/>
    <w:rsid w:val="000D3BF0"/>
    <w:rsid w:val="000D3CD0"/>
    <w:rsid w:val="000D415A"/>
    <w:rsid w:val="000D4439"/>
    <w:rsid w:val="000D4521"/>
    <w:rsid w:val="000D5134"/>
    <w:rsid w:val="000D5144"/>
    <w:rsid w:val="000D53F1"/>
    <w:rsid w:val="000D5460"/>
    <w:rsid w:val="000D570F"/>
    <w:rsid w:val="000D5CF3"/>
    <w:rsid w:val="000D6533"/>
    <w:rsid w:val="000D671A"/>
    <w:rsid w:val="000D676E"/>
    <w:rsid w:val="000D6E0C"/>
    <w:rsid w:val="000D6E8B"/>
    <w:rsid w:val="000D7636"/>
    <w:rsid w:val="000D796B"/>
    <w:rsid w:val="000D7A18"/>
    <w:rsid w:val="000D7C8F"/>
    <w:rsid w:val="000D7FE9"/>
    <w:rsid w:val="000E0B27"/>
    <w:rsid w:val="000E0D07"/>
    <w:rsid w:val="000E0D52"/>
    <w:rsid w:val="000E0E89"/>
    <w:rsid w:val="000E0F90"/>
    <w:rsid w:val="000E0F93"/>
    <w:rsid w:val="000E143A"/>
    <w:rsid w:val="000E167E"/>
    <w:rsid w:val="000E17D8"/>
    <w:rsid w:val="000E1FD5"/>
    <w:rsid w:val="000E228B"/>
    <w:rsid w:val="000E2BBA"/>
    <w:rsid w:val="000E2DDF"/>
    <w:rsid w:val="000E30EF"/>
    <w:rsid w:val="000E3687"/>
    <w:rsid w:val="000E447E"/>
    <w:rsid w:val="000E464C"/>
    <w:rsid w:val="000E4D04"/>
    <w:rsid w:val="000E4D49"/>
    <w:rsid w:val="000E51F3"/>
    <w:rsid w:val="000E66AF"/>
    <w:rsid w:val="000E6948"/>
    <w:rsid w:val="000E6A9B"/>
    <w:rsid w:val="000E6D1C"/>
    <w:rsid w:val="000E6E03"/>
    <w:rsid w:val="000E723F"/>
    <w:rsid w:val="000E72B2"/>
    <w:rsid w:val="000E749E"/>
    <w:rsid w:val="000E7641"/>
    <w:rsid w:val="000E7C5B"/>
    <w:rsid w:val="000E7E8E"/>
    <w:rsid w:val="000F05D8"/>
    <w:rsid w:val="000F06DE"/>
    <w:rsid w:val="000F0702"/>
    <w:rsid w:val="000F0AAC"/>
    <w:rsid w:val="000F0C8A"/>
    <w:rsid w:val="000F0F7B"/>
    <w:rsid w:val="000F13B6"/>
    <w:rsid w:val="000F1442"/>
    <w:rsid w:val="000F15F2"/>
    <w:rsid w:val="000F15FD"/>
    <w:rsid w:val="000F176F"/>
    <w:rsid w:val="000F19B8"/>
    <w:rsid w:val="000F1E65"/>
    <w:rsid w:val="000F2E31"/>
    <w:rsid w:val="000F3523"/>
    <w:rsid w:val="000F373E"/>
    <w:rsid w:val="000F4158"/>
    <w:rsid w:val="000F4573"/>
    <w:rsid w:val="000F4A5E"/>
    <w:rsid w:val="000F4DFF"/>
    <w:rsid w:val="000F5182"/>
    <w:rsid w:val="000F5212"/>
    <w:rsid w:val="000F5343"/>
    <w:rsid w:val="000F538B"/>
    <w:rsid w:val="000F56D4"/>
    <w:rsid w:val="000F6755"/>
    <w:rsid w:val="000F6BA2"/>
    <w:rsid w:val="000F6E5C"/>
    <w:rsid w:val="000F730F"/>
    <w:rsid w:val="000F7864"/>
    <w:rsid w:val="000F7FA7"/>
    <w:rsid w:val="00100359"/>
    <w:rsid w:val="00100457"/>
    <w:rsid w:val="00100675"/>
    <w:rsid w:val="00100AD9"/>
    <w:rsid w:val="00100FDB"/>
    <w:rsid w:val="0010142C"/>
    <w:rsid w:val="00101840"/>
    <w:rsid w:val="001018BF"/>
    <w:rsid w:val="00101D1A"/>
    <w:rsid w:val="00101D43"/>
    <w:rsid w:val="001021FB"/>
    <w:rsid w:val="00102321"/>
    <w:rsid w:val="0010244C"/>
    <w:rsid w:val="00102594"/>
    <w:rsid w:val="00102739"/>
    <w:rsid w:val="001028F5"/>
    <w:rsid w:val="00102CC5"/>
    <w:rsid w:val="00102E56"/>
    <w:rsid w:val="0010339D"/>
    <w:rsid w:val="00103865"/>
    <w:rsid w:val="0010394D"/>
    <w:rsid w:val="00103B7F"/>
    <w:rsid w:val="00104242"/>
    <w:rsid w:val="001044CF"/>
    <w:rsid w:val="001046D9"/>
    <w:rsid w:val="00104A57"/>
    <w:rsid w:val="00104CAD"/>
    <w:rsid w:val="001053F5"/>
    <w:rsid w:val="00105F6C"/>
    <w:rsid w:val="0010623C"/>
    <w:rsid w:val="001066A8"/>
    <w:rsid w:val="00106CD4"/>
    <w:rsid w:val="00106D27"/>
    <w:rsid w:val="00106D4C"/>
    <w:rsid w:val="001076C6"/>
    <w:rsid w:val="00107769"/>
    <w:rsid w:val="0010777F"/>
    <w:rsid w:val="00107CAD"/>
    <w:rsid w:val="00107DF8"/>
    <w:rsid w:val="001100AB"/>
    <w:rsid w:val="001101D5"/>
    <w:rsid w:val="001102CF"/>
    <w:rsid w:val="0011030B"/>
    <w:rsid w:val="0011048E"/>
    <w:rsid w:val="001104CF"/>
    <w:rsid w:val="00110DE5"/>
    <w:rsid w:val="00110E2F"/>
    <w:rsid w:val="0011136D"/>
    <w:rsid w:val="0011180B"/>
    <w:rsid w:val="0011184A"/>
    <w:rsid w:val="00111ACC"/>
    <w:rsid w:val="0011231D"/>
    <w:rsid w:val="00112F8A"/>
    <w:rsid w:val="00112FD3"/>
    <w:rsid w:val="001134BA"/>
    <w:rsid w:val="00113970"/>
    <w:rsid w:val="00113C82"/>
    <w:rsid w:val="001140BB"/>
    <w:rsid w:val="00114C64"/>
    <w:rsid w:val="001157A3"/>
    <w:rsid w:val="001157B3"/>
    <w:rsid w:val="001158F4"/>
    <w:rsid w:val="00115AA7"/>
    <w:rsid w:val="00115BFE"/>
    <w:rsid w:val="00115F03"/>
    <w:rsid w:val="0011601D"/>
    <w:rsid w:val="001160AA"/>
    <w:rsid w:val="0011691B"/>
    <w:rsid w:val="00116DBC"/>
    <w:rsid w:val="00116E6B"/>
    <w:rsid w:val="001171B1"/>
    <w:rsid w:val="001173E8"/>
    <w:rsid w:val="001173EF"/>
    <w:rsid w:val="0011745D"/>
    <w:rsid w:val="0011756C"/>
    <w:rsid w:val="00120178"/>
    <w:rsid w:val="0012031B"/>
    <w:rsid w:val="00120519"/>
    <w:rsid w:val="001205E0"/>
    <w:rsid w:val="00120AC5"/>
    <w:rsid w:val="00120D00"/>
    <w:rsid w:val="001210CA"/>
    <w:rsid w:val="00121C18"/>
    <w:rsid w:val="001222D5"/>
    <w:rsid w:val="00122313"/>
    <w:rsid w:val="001226A1"/>
    <w:rsid w:val="00122C56"/>
    <w:rsid w:val="00122F23"/>
    <w:rsid w:val="001231AC"/>
    <w:rsid w:val="0012396F"/>
    <w:rsid w:val="001239DF"/>
    <w:rsid w:val="00123C41"/>
    <w:rsid w:val="00124934"/>
    <w:rsid w:val="00124A26"/>
    <w:rsid w:val="00124C77"/>
    <w:rsid w:val="001256C2"/>
    <w:rsid w:val="00125B84"/>
    <w:rsid w:val="0012636E"/>
    <w:rsid w:val="0012642B"/>
    <w:rsid w:val="0012666A"/>
    <w:rsid w:val="00126AB0"/>
    <w:rsid w:val="00126ABF"/>
    <w:rsid w:val="00126D88"/>
    <w:rsid w:val="00126E33"/>
    <w:rsid w:val="0012729B"/>
    <w:rsid w:val="001273A1"/>
    <w:rsid w:val="0012778C"/>
    <w:rsid w:val="00127B38"/>
    <w:rsid w:val="00127B42"/>
    <w:rsid w:val="0013083D"/>
    <w:rsid w:val="0013094B"/>
    <w:rsid w:val="00131081"/>
    <w:rsid w:val="001315E3"/>
    <w:rsid w:val="0013192F"/>
    <w:rsid w:val="00131AD6"/>
    <w:rsid w:val="00131BA6"/>
    <w:rsid w:val="00131EDD"/>
    <w:rsid w:val="001320E5"/>
    <w:rsid w:val="00132103"/>
    <w:rsid w:val="001324D4"/>
    <w:rsid w:val="0013254F"/>
    <w:rsid w:val="001329C8"/>
    <w:rsid w:val="00132E31"/>
    <w:rsid w:val="00133161"/>
    <w:rsid w:val="00133199"/>
    <w:rsid w:val="001335FB"/>
    <w:rsid w:val="00133849"/>
    <w:rsid w:val="001338F0"/>
    <w:rsid w:val="00134203"/>
    <w:rsid w:val="00134290"/>
    <w:rsid w:val="00134610"/>
    <w:rsid w:val="001346E1"/>
    <w:rsid w:val="00134BB5"/>
    <w:rsid w:val="00134D94"/>
    <w:rsid w:val="00135268"/>
    <w:rsid w:val="001358AA"/>
    <w:rsid w:val="001359AB"/>
    <w:rsid w:val="00135BAF"/>
    <w:rsid w:val="00135BDF"/>
    <w:rsid w:val="00135BF3"/>
    <w:rsid w:val="0013643B"/>
    <w:rsid w:val="0013654E"/>
    <w:rsid w:val="00136B76"/>
    <w:rsid w:val="00137015"/>
    <w:rsid w:val="00137043"/>
    <w:rsid w:val="00137321"/>
    <w:rsid w:val="0013758D"/>
    <w:rsid w:val="00140028"/>
    <w:rsid w:val="001402CB"/>
    <w:rsid w:val="00140808"/>
    <w:rsid w:val="00140A8E"/>
    <w:rsid w:val="001413A9"/>
    <w:rsid w:val="00141514"/>
    <w:rsid w:val="0014154B"/>
    <w:rsid w:val="001416E7"/>
    <w:rsid w:val="00141CF1"/>
    <w:rsid w:val="00141D0F"/>
    <w:rsid w:val="00141F12"/>
    <w:rsid w:val="0014220D"/>
    <w:rsid w:val="00142B00"/>
    <w:rsid w:val="00142BFE"/>
    <w:rsid w:val="00142C68"/>
    <w:rsid w:val="00142EFB"/>
    <w:rsid w:val="00142FD3"/>
    <w:rsid w:val="001431E8"/>
    <w:rsid w:val="0014356E"/>
    <w:rsid w:val="00144563"/>
    <w:rsid w:val="001446E2"/>
    <w:rsid w:val="00144709"/>
    <w:rsid w:val="00144ABD"/>
    <w:rsid w:val="00144CA9"/>
    <w:rsid w:val="00145027"/>
    <w:rsid w:val="0014502C"/>
    <w:rsid w:val="001453BB"/>
    <w:rsid w:val="00145AF1"/>
    <w:rsid w:val="00145F66"/>
    <w:rsid w:val="00145F90"/>
    <w:rsid w:val="001460BA"/>
    <w:rsid w:val="0014624E"/>
    <w:rsid w:val="00146C08"/>
    <w:rsid w:val="00146E6E"/>
    <w:rsid w:val="00147425"/>
    <w:rsid w:val="00147451"/>
    <w:rsid w:val="00150019"/>
    <w:rsid w:val="0015031C"/>
    <w:rsid w:val="00150401"/>
    <w:rsid w:val="0015056A"/>
    <w:rsid w:val="001508A8"/>
    <w:rsid w:val="0015148F"/>
    <w:rsid w:val="001516E3"/>
    <w:rsid w:val="00151C0B"/>
    <w:rsid w:val="00151DAE"/>
    <w:rsid w:val="00152643"/>
    <w:rsid w:val="001526D9"/>
    <w:rsid w:val="001533F4"/>
    <w:rsid w:val="00153404"/>
    <w:rsid w:val="00153412"/>
    <w:rsid w:val="00154137"/>
    <w:rsid w:val="001544C5"/>
    <w:rsid w:val="0015461E"/>
    <w:rsid w:val="001551CD"/>
    <w:rsid w:val="001555EC"/>
    <w:rsid w:val="001555EE"/>
    <w:rsid w:val="00155745"/>
    <w:rsid w:val="00155C86"/>
    <w:rsid w:val="00155CD3"/>
    <w:rsid w:val="00155EB5"/>
    <w:rsid w:val="001564F3"/>
    <w:rsid w:val="001565A3"/>
    <w:rsid w:val="001566FE"/>
    <w:rsid w:val="0015680C"/>
    <w:rsid w:val="001568E2"/>
    <w:rsid w:val="0015692D"/>
    <w:rsid w:val="00156F08"/>
    <w:rsid w:val="001572D1"/>
    <w:rsid w:val="001574DA"/>
    <w:rsid w:val="00157694"/>
    <w:rsid w:val="00157746"/>
    <w:rsid w:val="00157F32"/>
    <w:rsid w:val="00157F5D"/>
    <w:rsid w:val="001602C4"/>
    <w:rsid w:val="00160443"/>
    <w:rsid w:val="00160474"/>
    <w:rsid w:val="00160ADD"/>
    <w:rsid w:val="0016154F"/>
    <w:rsid w:val="0016193F"/>
    <w:rsid w:val="00161CE6"/>
    <w:rsid w:val="001625CD"/>
    <w:rsid w:val="0016281E"/>
    <w:rsid w:val="00162A1D"/>
    <w:rsid w:val="00162ED2"/>
    <w:rsid w:val="00162FEF"/>
    <w:rsid w:val="0016305E"/>
    <w:rsid w:val="0016341E"/>
    <w:rsid w:val="001635A9"/>
    <w:rsid w:val="001635E2"/>
    <w:rsid w:val="001636DC"/>
    <w:rsid w:val="001638CE"/>
    <w:rsid w:val="00163B85"/>
    <w:rsid w:val="00163EB3"/>
    <w:rsid w:val="00163FC9"/>
    <w:rsid w:val="00163FDD"/>
    <w:rsid w:val="001647C6"/>
    <w:rsid w:val="001648DA"/>
    <w:rsid w:val="00164A78"/>
    <w:rsid w:val="00164CC8"/>
    <w:rsid w:val="00164CF8"/>
    <w:rsid w:val="00164D11"/>
    <w:rsid w:val="0016564A"/>
    <w:rsid w:val="00165816"/>
    <w:rsid w:val="00165855"/>
    <w:rsid w:val="00165906"/>
    <w:rsid w:val="00166826"/>
    <w:rsid w:val="001668C8"/>
    <w:rsid w:val="00166907"/>
    <w:rsid w:val="0016697B"/>
    <w:rsid w:val="00166ADA"/>
    <w:rsid w:val="00166B81"/>
    <w:rsid w:val="001670C0"/>
    <w:rsid w:val="0016711D"/>
    <w:rsid w:val="0016735D"/>
    <w:rsid w:val="001678F9"/>
    <w:rsid w:val="0017004F"/>
    <w:rsid w:val="00170075"/>
    <w:rsid w:val="001700BC"/>
    <w:rsid w:val="001700F6"/>
    <w:rsid w:val="001702F0"/>
    <w:rsid w:val="00170337"/>
    <w:rsid w:val="00170B44"/>
    <w:rsid w:val="00171003"/>
    <w:rsid w:val="0017102B"/>
    <w:rsid w:val="00171241"/>
    <w:rsid w:val="00171425"/>
    <w:rsid w:val="001716DB"/>
    <w:rsid w:val="00171C62"/>
    <w:rsid w:val="00172A35"/>
    <w:rsid w:val="00172AA0"/>
    <w:rsid w:val="0017393D"/>
    <w:rsid w:val="00173A07"/>
    <w:rsid w:val="00174CF5"/>
    <w:rsid w:val="00174EBC"/>
    <w:rsid w:val="00175B4A"/>
    <w:rsid w:val="00175C25"/>
    <w:rsid w:val="001766CD"/>
    <w:rsid w:val="00176C75"/>
    <w:rsid w:val="00176DF7"/>
    <w:rsid w:val="0017757C"/>
    <w:rsid w:val="0017763F"/>
    <w:rsid w:val="00177732"/>
    <w:rsid w:val="00177BB4"/>
    <w:rsid w:val="0018003D"/>
    <w:rsid w:val="0018045C"/>
    <w:rsid w:val="0018089C"/>
    <w:rsid w:val="00180E51"/>
    <w:rsid w:val="001814B9"/>
    <w:rsid w:val="00181DA6"/>
    <w:rsid w:val="001824B3"/>
    <w:rsid w:val="00182560"/>
    <w:rsid w:val="00182685"/>
    <w:rsid w:val="00182781"/>
    <w:rsid w:val="00182A6E"/>
    <w:rsid w:val="00182CA6"/>
    <w:rsid w:val="00182D22"/>
    <w:rsid w:val="00182D2D"/>
    <w:rsid w:val="001832A7"/>
    <w:rsid w:val="001839F1"/>
    <w:rsid w:val="00183E21"/>
    <w:rsid w:val="0018406F"/>
    <w:rsid w:val="00184571"/>
    <w:rsid w:val="001849BD"/>
    <w:rsid w:val="00185812"/>
    <w:rsid w:val="00185EAA"/>
    <w:rsid w:val="001863FE"/>
    <w:rsid w:val="0018661D"/>
    <w:rsid w:val="00186675"/>
    <w:rsid w:val="00186C5B"/>
    <w:rsid w:val="00186DB2"/>
    <w:rsid w:val="00187606"/>
    <w:rsid w:val="001876EC"/>
    <w:rsid w:val="00187B16"/>
    <w:rsid w:val="00187DC9"/>
    <w:rsid w:val="001903C4"/>
    <w:rsid w:val="001909FF"/>
    <w:rsid w:val="00190AC1"/>
    <w:rsid w:val="00190B11"/>
    <w:rsid w:val="00190E15"/>
    <w:rsid w:val="00191C32"/>
    <w:rsid w:val="00191CFF"/>
    <w:rsid w:val="00192CE9"/>
    <w:rsid w:val="00192F5F"/>
    <w:rsid w:val="0019312E"/>
    <w:rsid w:val="00193824"/>
    <w:rsid w:val="00193BD8"/>
    <w:rsid w:val="00193E80"/>
    <w:rsid w:val="00194327"/>
    <w:rsid w:val="001944B4"/>
    <w:rsid w:val="00194A5B"/>
    <w:rsid w:val="00194AA9"/>
    <w:rsid w:val="00195428"/>
    <w:rsid w:val="0019576C"/>
    <w:rsid w:val="00195E47"/>
    <w:rsid w:val="00196376"/>
    <w:rsid w:val="00196827"/>
    <w:rsid w:val="001968C1"/>
    <w:rsid w:val="00196AB5"/>
    <w:rsid w:val="00196E25"/>
    <w:rsid w:val="00197440"/>
    <w:rsid w:val="00197876"/>
    <w:rsid w:val="0019787B"/>
    <w:rsid w:val="00197ACC"/>
    <w:rsid w:val="00197E6A"/>
    <w:rsid w:val="001A00B2"/>
    <w:rsid w:val="001A07B9"/>
    <w:rsid w:val="001A0A47"/>
    <w:rsid w:val="001A0A61"/>
    <w:rsid w:val="001A0AC1"/>
    <w:rsid w:val="001A15D5"/>
    <w:rsid w:val="001A1629"/>
    <w:rsid w:val="001A1681"/>
    <w:rsid w:val="001A171E"/>
    <w:rsid w:val="001A1ACB"/>
    <w:rsid w:val="001A1EBB"/>
    <w:rsid w:val="001A286C"/>
    <w:rsid w:val="001A2E21"/>
    <w:rsid w:val="001A2E4A"/>
    <w:rsid w:val="001A2E59"/>
    <w:rsid w:val="001A340E"/>
    <w:rsid w:val="001A3A7D"/>
    <w:rsid w:val="001A3AB2"/>
    <w:rsid w:val="001A3FD5"/>
    <w:rsid w:val="001A4995"/>
    <w:rsid w:val="001A4AD6"/>
    <w:rsid w:val="001A4EE2"/>
    <w:rsid w:val="001A50C3"/>
    <w:rsid w:val="001A562B"/>
    <w:rsid w:val="001A5D97"/>
    <w:rsid w:val="001A5DC9"/>
    <w:rsid w:val="001A60AC"/>
    <w:rsid w:val="001A61B1"/>
    <w:rsid w:val="001A629A"/>
    <w:rsid w:val="001A6938"/>
    <w:rsid w:val="001A6A9B"/>
    <w:rsid w:val="001A6AFD"/>
    <w:rsid w:val="001A6FFE"/>
    <w:rsid w:val="001B001F"/>
    <w:rsid w:val="001B0023"/>
    <w:rsid w:val="001B0165"/>
    <w:rsid w:val="001B0310"/>
    <w:rsid w:val="001B07AB"/>
    <w:rsid w:val="001B07B1"/>
    <w:rsid w:val="001B0994"/>
    <w:rsid w:val="001B0FFB"/>
    <w:rsid w:val="001B1208"/>
    <w:rsid w:val="001B129D"/>
    <w:rsid w:val="001B29ED"/>
    <w:rsid w:val="001B2EE6"/>
    <w:rsid w:val="001B30B1"/>
    <w:rsid w:val="001B32B1"/>
    <w:rsid w:val="001B36CB"/>
    <w:rsid w:val="001B3A71"/>
    <w:rsid w:val="001B3B10"/>
    <w:rsid w:val="001B3C57"/>
    <w:rsid w:val="001B3D80"/>
    <w:rsid w:val="001B42B7"/>
    <w:rsid w:val="001B43D0"/>
    <w:rsid w:val="001B49A8"/>
    <w:rsid w:val="001B4CB9"/>
    <w:rsid w:val="001B593C"/>
    <w:rsid w:val="001B5D51"/>
    <w:rsid w:val="001B610A"/>
    <w:rsid w:val="001B67B7"/>
    <w:rsid w:val="001B6EB6"/>
    <w:rsid w:val="001B72C4"/>
    <w:rsid w:val="001B7E35"/>
    <w:rsid w:val="001C0068"/>
    <w:rsid w:val="001C0070"/>
    <w:rsid w:val="001C0809"/>
    <w:rsid w:val="001C0E4A"/>
    <w:rsid w:val="001C1248"/>
    <w:rsid w:val="001C1328"/>
    <w:rsid w:val="001C18FC"/>
    <w:rsid w:val="001C2095"/>
    <w:rsid w:val="001C2DAB"/>
    <w:rsid w:val="001C2FFE"/>
    <w:rsid w:val="001C3307"/>
    <w:rsid w:val="001C34F3"/>
    <w:rsid w:val="001C3852"/>
    <w:rsid w:val="001C3A84"/>
    <w:rsid w:val="001C463D"/>
    <w:rsid w:val="001C4943"/>
    <w:rsid w:val="001C4AE7"/>
    <w:rsid w:val="001C4D6A"/>
    <w:rsid w:val="001C4EE8"/>
    <w:rsid w:val="001C530C"/>
    <w:rsid w:val="001C656F"/>
    <w:rsid w:val="001C66E2"/>
    <w:rsid w:val="001C67F6"/>
    <w:rsid w:val="001C78D7"/>
    <w:rsid w:val="001C7B16"/>
    <w:rsid w:val="001C7DC7"/>
    <w:rsid w:val="001D0035"/>
    <w:rsid w:val="001D0D6C"/>
    <w:rsid w:val="001D0DEA"/>
    <w:rsid w:val="001D0FD9"/>
    <w:rsid w:val="001D1804"/>
    <w:rsid w:val="001D19AC"/>
    <w:rsid w:val="001D1BC1"/>
    <w:rsid w:val="001D1D26"/>
    <w:rsid w:val="001D1D53"/>
    <w:rsid w:val="001D25A5"/>
    <w:rsid w:val="001D2F51"/>
    <w:rsid w:val="001D2FB7"/>
    <w:rsid w:val="001D31A9"/>
    <w:rsid w:val="001D34F5"/>
    <w:rsid w:val="001D3FCF"/>
    <w:rsid w:val="001D4361"/>
    <w:rsid w:val="001D4497"/>
    <w:rsid w:val="001D455A"/>
    <w:rsid w:val="001D47AA"/>
    <w:rsid w:val="001D4D4D"/>
    <w:rsid w:val="001D4EBF"/>
    <w:rsid w:val="001D52BF"/>
    <w:rsid w:val="001D5475"/>
    <w:rsid w:val="001D54DB"/>
    <w:rsid w:val="001D5A70"/>
    <w:rsid w:val="001D6071"/>
    <w:rsid w:val="001D64F0"/>
    <w:rsid w:val="001D6920"/>
    <w:rsid w:val="001D6ED9"/>
    <w:rsid w:val="001D703B"/>
    <w:rsid w:val="001D7B18"/>
    <w:rsid w:val="001D7E3F"/>
    <w:rsid w:val="001E006D"/>
    <w:rsid w:val="001E0072"/>
    <w:rsid w:val="001E014E"/>
    <w:rsid w:val="001E02D0"/>
    <w:rsid w:val="001E0993"/>
    <w:rsid w:val="001E10EB"/>
    <w:rsid w:val="001E1801"/>
    <w:rsid w:val="001E2155"/>
    <w:rsid w:val="001E27A1"/>
    <w:rsid w:val="001E27E4"/>
    <w:rsid w:val="001E2A95"/>
    <w:rsid w:val="001E3517"/>
    <w:rsid w:val="001E36F8"/>
    <w:rsid w:val="001E3A54"/>
    <w:rsid w:val="001E3D6E"/>
    <w:rsid w:val="001E3D80"/>
    <w:rsid w:val="001E4120"/>
    <w:rsid w:val="001E415C"/>
    <w:rsid w:val="001E4336"/>
    <w:rsid w:val="001E436C"/>
    <w:rsid w:val="001E44BB"/>
    <w:rsid w:val="001E454C"/>
    <w:rsid w:val="001E4B22"/>
    <w:rsid w:val="001E4F05"/>
    <w:rsid w:val="001E50DF"/>
    <w:rsid w:val="001E53CB"/>
    <w:rsid w:val="001E54A0"/>
    <w:rsid w:val="001E5880"/>
    <w:rsid w:val="001E58B4"/>
    <w:rsid w:val="001E5AF9"/>
    <w:rsid w:val="001E5DD6"/>
    <w:rsid w:val="001E5EDA"/>
    <w:rsid w:val="001E5FDD"/>
    <w:rsid w:val="001E6231"/>
    <w:rsid w:val="001E647A"/>
    <w:rsid w:val="001E653D"/>
    <w:rsid w:val="001E65AA"/>
    <w:rsid w:val="001E7252"/>
    <w:rsid w:val="001E7807"/>
    <w:rsid w:val="001E78EE"/>
    <w:rsid w:val="001E7A1A"/>
    <w:rsid w:val="001E7B16"/>
    <w:rsid w:val="001E7F96"/>
    <w:rsid w:val="001F0633"/>
    <w:rsid w:val="001F0850"/>
    <w:rsid w:val="001F09E4"/>
    <w:rsid w:val="001F0BBD"/>
    <w:rsid w:val="001F11ED"/>
    <w:rsid w:val="001F189F"/>
    <w:rsid w:val="001F1AED"/>
    <w:rsid w:val="001F1DA6"/>
    <w:rsid w:val="001F2030"/>
    <w:rsid w:val="001F225C"/>
    <w:rsid w:val="001F2632"/>
    <w:rsid w:val="001F29E1"/>
    <w:rsid w:val="001F29F1"/>
    <w:rsid w:val="001F2A2E"/>
    <w:rsid w:val="001F2E30"/>
    <w:rsid w:val="001F34AB"/>
    <w:rsid w:val="001F3729"/>
    <w:rsid w:val="001F3782"/>
    <w:rsid w:val="001F3999"/>
    <w:rsid w:val="001F3EA4"/>
    <w:rsid w:val="001F3EAF"/>
    <w:rsid w:val="001F3F51"/>
    <w:rsid w:val="001F3FF9"/>
    <w:rsid w:val="001F4648"/>
    <w:rsid w:val="001F47A3"/>
    <w:rsid w:val="001F4F61"/>
    <w:rsid w:val="001F5003"/>
    <w:rsid w:val="001F50A3"/>
    <w:rsid w:val="001F52BF"/>
    <w:rsid w:val="001F56FF"/>
    <w:rsid w:val="001F5F10"/>
    <w:rsid w:val="001F6A75"/>
    <w:rsid w:val="001F6C70"/>
    <w:rsid w:val="001F6FB7"/>
    <w:rsid w:val="001F7001"/>
    <w:rsid w:val="001F767C"/>
    <w:rsid w:val="001F796D"/>
    <w:rsid w:val="002004BB"/>
    <w:rsid w:val="00200720"/>
    <w:rsid w:val="00200FAD"/>
    <w:rsid w:val="002015A1"/>
    <w:rsid w:val="00201822"/>
    <w:rsid w:val="0020198C"/>
    <w:rsid w:val="00201B78"/>
    <w:rsid w:val="00201E8D"/>
    <w:rsid w:val="0020252D"/>
    <w:rsid w:val="00202A83"/>
    <w:rsid w:val="002030FB"/>
    <w:rsid w:val="0020316D"/>
    <w:rsid w:val="0020328A"/>
    <w:rsid w:val="00203559"/>
    <w:rsid w:val="00203B3A"/>
    <w:rsid w:val="00203EE2"/>
    <w:rsid w:val="00204882"/>
    <w:rsid w:val="00204921"/>
    <w:rsid w:val="00204A2D"/>
    <w:rsid w:val="00204AB5"/>
    <w:rsid w:val="00204E26"/>
    <w:rsid w:val="0020575F"/>
    <w:rsid w:val="0020591C"/>
    <w:rsid w:val="002059D9"/>
    <w:rsid w:val="00205FE2"/>
    <w:rsid w:val="002060ED"/>
    <w:rsid w:val="00206344"/>
    <w:rsid w:val="002068FC"/>
    <w:rsid w:val="00206D20"/>
    <w:rsid w:val="00206DE1"/>
    <w:rsid w:val="00207259"/>
    <w:rsid w:val="00207DC4"/>
    <w:rsid w:val="0021102E"/>
    <w:rsid w:val="002112E3"/>
    <w:rsid w:val="00211B11"/>
    <w:rsid w:val="00211F09"/>
    <w:rsid w:val="00211F40"/>
    <w:rsid w:val="002142E7"/>
    <w:rsid w:val="002144E3"/>
    <w:rsid w:val="002144F2"/>
    <w:rsid w:val="00214AAC"/>
    <w:rsid w:val="00214C83"/>
    <w:rsid w:val="002151D0"/>
    <w:rsid w:val="00215667"/>
    <w:rsid w:val="00215788"/>
    <w:rsid w:val="00215CF8"/>
    <w:rsid w:val="0021692B"/>
    <w:rsid w:val="00216FD0"/>
    <w:rsid w:val="00217F27"/>
    <w:rsid w:val="00217F63"/>
    <w:rsid w:val="00220079"/>
    <w:rsid w:val="00220B69"/>
    <w:rsid w:val="002218AE"/>
    <w:rsid w:val="00221CE1"/>
    <w:rsid w:val="0022219D"/>
    <w:rsid w:val="002221BD"/>
    <w:rsid w:val="0022258A"/>
    <w:rsid w:val="0022358D"/>
    <w:rsid w:val="00223620"/>
    <w:rsid w:val="00223E7D"/>
    <w:rsid w:val="00223F0F"/>
    <w:rsid w:val="00224B1F"/>
    <w:rsid w:val="00224CD4"/>
    <w:rsid w:val="00224D2F"/>
    <w:rsid w:val="002250EB"/>
    <w:rsid w:val="0022518F"/>
    <w:rsid w:val="00225442"/>
    <w:rsid w:val="002258AF"/>
    <w:rsid w:val="002259C9"/>
    <w:rsid w:val="00226024"/>
    <w:rsid w:val="00226505"/>
    <w:rsid w:val="00226711"/>
    <w:rsid w:val="00226A8D"/>
    <w:rsid w:val="00227005"/>
    <w:rsid w:val="00227C0C"/>
    <w:rsid w:val="0023005A"/>
    <w:rsid w:val="0023019D"/>
    <w:rsid w:val="002306A9"/>
    <w:rsid w:val="002306CF"/>
    <w:rsid w:val="00230989"/>
    <w:rsid w:val="00230D67"/>
    <w:rsid w:val="00231A96"/>
    <w:rsid w:val="00232549"/>
    <w:rsid w:val="00232B32"/>
    <w:rsid w:val="00232FA3"/>
    <w:rsid w:val="00233BB0"/>
    <w:rsid w:val="00233E42"/>
    <w:rsid w:val="00233E96"/>
    <w:rsid w:val="00234745"/>
    <w:rsid w:val="002348D1"/>
    <w:rsid w:val="00234D3B"/>
    <w:rsid w:val="002350E7"/>
    <w:rsid w:val="002351BC"/>
    <w:rsid w:val="002355DF"/>
    <w:rsid w:val="002355FA"/>
    <w:rsid w:val="00235A33"/>
    <w:rsid w:val="00235B51"/>
    <w:rsid w:val="00235D2A"/>
    <w:rsid w:val="002360F7"/>
    <w:rsid w:val="002362BA"/>
    <w:rsid w:val="002365F9"/>
    <w:rsid w:val="00236741"/>
    <w:rsid w:val="00236B50"/>
    <w:rsid w:val="002375EA"/>
    <w:rsid w:val="00237EE4"/>
    <w:rsid w:val="002404AB"/>
    <w:rsid w:val="00240A56"/>
    <w:rsid w:val="002414B4"/>
    <w:rsid w:val="00241705"/>
    <w:rsid w:val="00241A1B"/>
    <w:rsid w:val="00241CDF"/>
    <w:rsid w:val="002422B9"/>
    <w:rsid w:val="0024250D"/>
    <w:rsid w:val="00242EC3"/>
    <w:rsid w:val="0024385A"/>
    <w:rsid w:val="002438CF"/>
    <w:rsid w:val="00243AE5"/>
    <w:rsid w:val="00243C9E"/>
    <w:rsid w:val="00244284"/>
    <w:rsid w:val="0024485E"/>
    <w:rsid w:val="00244AF9"/>
    <w:rsid w:val="0024519D"/>
    <w:rsid w:val="002451A8"/>
    <w:rsid w:val="00245351"/>
    <w:rsid w:val="00245B2C"/>
    <w:rsid w:val="0024608A"/>
    <w:rsid w:val="0024617B"/>
    <w:rsid w:val="002463B8"/>
    <w:rsid w:val="00246B15"/>
    <w:rsid w:val="00246E3F"/>
    <w:rsid w:val="0024749C"/>
    <w:rsid w:val="00247666"/>
    <w:rsid w:val="00247869"/>
    <w:rsid w:val="002478C7"/>
    <w:rsid w:val="00247F31"/>
    <w:rsid w:val="002502A5"/>
    <w:rsid w:val="002504D7"/>
    <w:rsid w:val="0025050F"/>
    <w:rsid w:val="00250F96"/>
    <w:rsid w:val="00251146"/>
    <w:rsid w:val="00251300"/>
    <w:rsid w:val="0025154E"/>
    <w:rsid w:val="0025175F"/>
    <w:rsid w:val="00251936"/>
    <w:rsid w:val="0025219E"/>
    <w:rsid w:val="00252393"/>
    <w:rsid w:val="0025241A"/>
    <w:rsid w:val="0025274D"/>
    <w:rsid w:val="00252761"/>
    <w:rsid w:val="002531FC"/>
    <w:rsid w:val="002533AB"/>
    <w:rsid w:val="0025436F"/>
    <w:rsid w:val="0025466A"/>
    <w:rsid w:val="0025476A"/>
    <w:rsid w:val="00255B1A"/>
    <w:rsid w:val="0025632C"/>
    <w:rsid w:val="00256817"/>
    <w:rsid w:val="00256B2D"/>
    <w:rsid w:val="00256CDC"/>
    <w:rsid w:val="00256D73"/>
    <w:rsid w:val="00256F19"/>
    <w:rsid w:val="00256F36"/>
    <w:rsid w:val="00257B03"/>
    <w:rsid w:val="00257EC8"/>
    <w:rsid w:val="002601D1"/>
    <w:rsid w:val="00260668"/>
    <w:rsid w:val="00260AFD"/>
    <w:rsid w:val="00260CF9"/>
    <w:rsid w:val="00261198"/>
    <w:rsid w:val="0026177B"/>
    <w:rsid w:val="00261947"/>
    <w:rsid w:val="00261D11"/>
    <w:rsid w:val="00261EA8"/>
    <w:rsid w:val="0026212D"/>
    <w:rsid w:val="00262166"/>
    <w:rsid w:val="00262A73"/>
    <w:rsid w:val="00262B26"/>
    <w:rsid w:val="00263434"/>
    <w:rsid w:val="00263806"/>
    <w:rsid w:val="00263FE6"/>
    <w:rsid w:val="00264059"/>
    <w:rsid w:val="002645AB"/>
    <w:rsid w:val="002646F9"/>
    <w:rsid w:val="00264DF9"/>
    <w:rsid w:val="00264ED4"/>
    <w:rsid w:val="002652B5"/>
    <w:rsid w:val="00265EF6"/>
    <w:rsid w:val="0026651A"/>
    <w:rsid w:val="00266D43"/>
    <w:rsid w:val="00266D47"/>
    <w:rsid w:val="002676D7"/>
    <w:rsid w:val="002679A4"/>
    <w:rsid w:val="00267E74"/>
    <w:rsid w:val="00270114"/>
    <w:rsid w:val="002703F0"/>
    <w:rsid w:val="00270B98"/>
    <w:rsid w:val="00270BAE"/>
    <w:rsid w:val="00270D8A"/>
    <w:rsid w:val="00270EA5"/>
    <w:rsid w:val="002715A3"/>
    <w:rsid w:val="00271B94"/>
    <w:rsid w:val="00272017"/>
    <w:rsid w:val="00272688"/>
    <w:rsid w:val="00273878"/>
    <w:rsid w:val="00273FC4"/>
    <w:rsid w:val="0027443D"/>
    <w:rsid w:val="00275002"/>
    <w:rsid w:val="002751BA"/>
    <w:rsid w:val="00275901"/>
    <w:rsid w:val="00275E60"/>
    <w:rsid w:val="00275EFC"/>
    <w:rsid w:val="00276026"/>
    <w:rsid w:val="00276C16"/>
    <w:rsid w:val="00276C84"/>
    <w:rsid w:val="0027746E"/>
    <w:rsid w:val="002774EA"/>
    <w:rsid w:val="00277538"/>
    <w:rsid w:val="00277567"/>
    <w:rsid w:val="00277738"/>
    <w:rsid w:val="00280100"/>
    <w:rsid w:val="00280483"/>
    <w:rsid w:val="00280751"/>
    <w:rsid w:val="00280AD1"/>
    <w:rsid w:val="00280B04"/>
    <w:rsid w:val="00280E5A"/>
    <w:rsid w:val="00281156"/>
    <w:rsid w:val="002812D7"/>
    <w:rsid w:val="00281330"/>
    <w:rsid w:val="002813B1"/>
    <w:rsid w:val="00281B08"/>
    <w:rsid w:val="00282546"/>
    <w:rsid w:val="0028270D"/>
    <w:rsid w:val="00282D8F"/>
    <w:rsid w:val="002830BF"/>
    <w:rsid w:val="00283331"/>
    <w:rsid w:val="002834C1"/>
    <w:rsid w:val="002835CF"/>
    <w:rsid w:val="002837FB"/>
    <w:rsid w:val="002838A0"/>
    <w:rsid w:val="00283B3B"/>
    <w:rsid w:val="00283D28"/>
    <w:rsid w:val="00283E1E"/>
    <w:rsid w:val="002841F7"/>
    <w:rsid w:val="00284531"/>
    <w:rsid w:val="00284681"/>
    <w:rsid w:val="00284753"/>
    <w:rsid w:val="00284A20"/>
    <w:rsid w:val="00284A38"/>
    <w:rsid w:val="00285A83"/>
    <w:rsid w:val="00285EB0"/>
    <w:rsid w:val="0028612B"/>
    <w:rsid w:val="0028622A"/>
    <w:rsid w:val="00286562"/>
    <w:rsid w:val="002869E5"/>
    <w:rsid w:val="00286BBA"/>
    <w:rsid w:val="00286C99"/>
    <w:rsid w:val="002872B9"/>
    <w:rsid w:val="00287503"/>
    <w:rsid w:val="002875F0"/>
    <w:rsid w:val="002878FA"/>
    <w:rsid w:val="00287953"/>
    <w:rsid w:val="0029024C"/>
    <w:rsid w:val="0029109F"/>
    <w:rsid w:val="00291337"/>
    <w:rsid w:val="0029169F"/>
    <w:rsid w:val="00291E1B"/>
    <w:rsid w:val="00291EAB"/>
    <w:rsid w:val="00292118"/>
    <w:rsid w:val="0029270F"/>
    <w:rsid w:val="002928A2"/>
    <w:rsid w:val="00293087"/>
    <w:rsid w:val="00293587"/>
    <w:rsid w:val="002940B8"/>
    <w:rsid w:val="002947CE"/>
    <w:rsid w:val="0029490C"/>
    <w:rsid w:val="00294A51"/>
    <w:rsid w:val="002953CE"/>
    <w:rsid w:val="00295921"/>
    <w:rsid w:val="00295A64"/>
    <w:rsid w:val="00295AD3"/>
    <w:rsid w:val="00295B74"/>
    <w:rsid w:val="00295F75"/>
    <w:rsid w:val="00295FB0"/>
    <w:rsid w:val="002962AC"/>
    <w:rsid w:val="00296546"/>
    <w:rsid w:val="0029728F"/>
    <w:rsid w:val="00297554"/>
    <w:rsid w:val="00297EFE"/>
    <w:rsid w:val="002A0452"/>
    <w:rsid w:val="002A0471"/>
    <w:rsid w:val="002A052D"/>
    <w:rsid w:val="002A05F9"/>
    <w:rsid w:val="002A07AC"/>
    <w:rsid w:val="002A0A1A"/>
    <w:rsid w:val="002A0A33"/>
    <w:rsid w:val="002A0BE5"/>
    <w:rsid w:val="002A0CEE"/>
    <w:rsid w:val="002A0E13"/>
    <w:rsid w:val="002A1FD5"/>
    <w:rsid w:val="002A1FE7"/>
    <w:rsid w:val="002A22DD"/>
    <w:rsid w:val="002A2424"/>
    <w:rsid w:val="002A2974"/>
    <w:rsid w:val="002A2F9E"/>
    <w:rsid w:val="002A3316"/>
    <w:rsid w:val="002A3676"/>
    <w:rsid w:val="002A37C3"/>
    <w:rsid w:val="002A3838"/>
    <w:rsid w:val="002A3A49"/>
    <w:rsid w:val="002A3C35"/>
    <w:rsid w:val="002A4524"/>
    <w:rsid w:val="002A47F8"/>
    <w:rsid w:val="002A5506"/>
    <w:rsid w:val="002A5711"/>
    <w:rsid w:val="002A5A4D"/>
    <w:rsid w:val="002A5FE9"/>
    <w:rsid w:val="002A63CC"/>
    <w:rsid w:val="002A6861"/>
    <w:rsid w:val="002A75B7"/>
    <w:rsid w:val="002A76A6"/>
    <w:rsid w:val="002A76AB"/>
    <w:rsid w:val="002A7999"/>
    <w:rsid w:val="002A7FEF"/>
    <w:rsid w:val="002B00DB"/>
    <w:rsid w:val="002B0412"/>
    <w:rsid w:val="002B0732"/>
    <w:rsid w:val="002B09C5"/>
    <w:rsid w:val="002B0D17"/>
    <w:rsid w:val="002B1917"/>
    <w:rsid w:val="002B1CE9"/>
    <w:rsid w:val="002B26D1"/>
    <w:rsid w:val="002B2B3A"/>
    <w:rsid w:val="002B2EC9"/>
    <w:rsid w:val="002B35A6"/>
    <w:rsid w:val="002B3AA0"/>
    <w:rsid w:val="002B3B63"/>
    <w:rsid w:val="002B3DAC"/>
    <w:rsid w:val="002B447D"/>
    <w:rsid w:val="002B558A"/>
    <w:rsid w:val="002B55AB"/>
    <w:rsid w:val="002B56EB"/>
    <w:rsid w:val="002B588F"/>
    <w:rsid w:val="002B603F"/>
    <w:rsid w:val="002B610E"/>
    <w:rsid w:val="002B66E3"/>
    <w:rsid w:val="002B6712"/>
    <w:rsid w:val="002B6AE4"/>
    <w:rsid w:val="002B7504"/>
    <w:rsid w:val="002B75DC"/>
    <w:rsid w:val="002B7A97"/>
    <w:rsid w:val="002C0083"/>
    <w:rsid w:val="002C01F7"/>
    <w:rsid w:val="002C0728"/>
    <w:rsid w:val="002C0D02"/>
    <w:rsid w:val="002C191B"/>
    <w:rsid w:val="002C19E1"/>
    <w:rsid w:val="002C1A3C"/>
    <w:rsid w:val="002C1AEC"/>
    <w:rsid w:val="002C202D"/>
    <w:rsid w:val="002C20CD"/>
    <w:rsid w:val="002C2358"/>
    <w:rsid w:val="002C25A6"/>
    <w:rsid w:val="002C26CE"/>
    <w:rsid w:val="002C26E1"/>
    <w:rsid w:val="002C2768"/>
    <w:rsid w:val="002C27D8"/>
    <w:rsid w:val="002C30BD"/>
    <w:rsid w:val="002C321D"/>
    <w:rsid w:val="002C344D"/>
    <w:rsid w:val="002C354E"/>
    <w:rsid w:val="002C3EDF"/>
    <w:rsid w:val="002C4278"/>
    <w:rsid w:val="002C4457"/>
    <w:rsid w:val="002C4530"/>
    <w:rsid w:val="002C4849"/>
    <w:rsid w:val="002C492C"/>
    <w:rsid w:val="002C4C81"/>
    <w:rsid w:val="002C4FDD"/>
    <w:rsid w:val="002C5036"/>
    <w:rsid w:val="002C57EA"/>
    <w:rsid w:val="002C5DDE"/>
    <w:rsid w:val="002C5F4F"/>
    <w:rsid w:val="002C650C"/>
    <w:rsid w:val="002C71EA"/>
    <w:rsid w:val="002C7669"/>
    <w:rsid w:val="002C7A8E"/>
    <w:rsid w:val="002C7A99"/>
    <w:rsid w:val="002C7B2F"/>
    <w:rsid w:val="002C7BAA"/>
    <w:rsid w:val="002C7F87"/>
    <w:rsid w:val="002D0077"/>
    <w:rsid w:val="002D04B2"/>
    <w:rsid w:val="002D070D"/>
    <w:rsid w:val="002D0F87"/>
    <w:rsid w:val="002D121E"/>
    <w:rsid w:val="002D12EA"/>
    <w:rsid w:val="002D13A4"/>
    <w:rsid w:val="002D1570"/>
    <w:rsid w:val="002D1591"/>
    <w:rsid w:val="002D17AD"/>
    <w:rsid w:val="002D1C91"/>
    <w:rsid w:val="002D2704"/>
    <w:rsid w:val="002D2D32"/>
    <w:rsid w:val="002D2E84"/>
    <w:rsid w:val="002D3679"/>
    <w:rsid w:val="002D3A65"/>
    <w:rsid w:val="002D3C5A"/>
    <w:rsid w:val="002D3D29"/>
    <w:rsid w:val="002D4507"/>
    <w:rsid w:val="002D4554"/>
    <w:rsid w:val="002D48A7"/>
    <w:rsid w:val="002D4F35"/>
    <w:rsid w:val="002D500B"/>
    <w:rsid w:val="002D5065"/>
    <w:rsid w:val="002D5A5A"/>
    <w:rsid w:val="002D5D89"/>
    <w:rsid w:val="002D7F1B"/>
    <w:rsid w:val="002E0D21"/>
    <w:rsid w:val="002E0EA1"/>
    <w:rsid w:val="002E14A7"/>
    <w:rsid w:val="002E1F20"/>
    <w:rsid w:val="002E210A"/>
    <w:rsid w:val="002E21EB"/>
    <w:rsid w:val="002E2524"/>
    <w:rsid w:val="002E25B5"/>
    <w:rsid w:val="002E2A3D"/>
    <w:rsid w:val="002E2BB2"/>
    <w:rsid w:val="002E3282"/>
    <w:rsid w:val="002E3315"/>
    <w:rsid w:val="002E3361"/>
    <w:rsid w:val="002E3401"/>
    <w:rsid w:val="002E42A5"/>
    <w:rsid w:val="002E54ED"/>
    <w:rsid w:val="002E5689"/>
    <w:rsid w:val="002E599C"/>
    <w:rsid w:val="002E5A12"/>
    <w:rsid w:val="002E5B4C"/>
    <w:rsid w:val="002E5DA6"/>
    <w:rsid w:val="002E5E60"/>
    <w:rsid w:val="002E6330"/>
    <w:rsid w:val="002E665D"/>
    <w:rsid w:val="002E67A1"/>
    <w:rsid w:val="002E6E78"/>
    <w:rsid w:val="002E747B"/>
    <w:rsid w:val="002E74DB"/>
    <w:rsid w:val="002E773B"/>
    <w:rsid w:val="002F01DF"/>
    <w:rsid w:val="002F05B1"/>
    <w:rsid w:val="002F078B"/>
    <w:rsid w:val="002F0E49"/>
    <w:rsid w:val="002F0EA4"/>
    <w:rsid w:val="002F1D6E"/>
    <w:rsid w:val="002F2301"/>
    <w:rsid w:val="002F2490"/>
    <w:rsid w:val="002F259D"/>
    <w:rsid w:val="002F262E"/>
    <w:rsid w:val="002F284F"/>
    <w:rsid w:val="002F30D2"/>
    <w:rsid w:val="002F3F4F"/>
    <w:rsid w:val="002F429C"/>
    <w:rsid w:val="002F4314"/>
    <w:rsid w:val="002F459E"/>
    <w:rsid w:val="002F51E2"/>
    <w:rsid w:val="002F52AA"/>
    <w:rsid w:val="002F54E1"/>
    <w:rsid w:val="002F58D8"/>
    <w:rsid w:val="002F59C3"/>
    <w:rsid w:val="002F5A2B"/>
    <w:rsid w:val="002F6338"/>
    <w:rsid w:val="002F69F3"/>
    <w:rsid w:val="002F743F"/>
    <w:rsid w:val="002F7494"/>
    <w:rsid w:val="002F7672"/>
    <w:rsid w:val="002F7694"/>
    <w:rsid w:val="002F7815"/>
    <w:rsid w:val="002F7959"/>
    <w:rsid w:val="002F79AB"/>
    <w:rsid w:val="0030051D"/>
    <w:rsid w:val="00300DB6"/>
    <w:rsid w:val="0030100E"/>
    <w:rsid w:val="003010E5"/>
    <w:rsid w:val="003024B4"/>
    <w:rsid w:val="00302579"/>
    <w:rsid w:val="003025AD"/>
    <w:rsid w:val="00302DCC"/>
    <w:rsid w:val="003034F6"/>
    <w:rsid w:val="003035D4"/>
    <w:rsid w:val="003037D7"/>
    <w:rsid w:val="00303E07"/>
    <w:rsid w:val="00304041"/>
    <w:rsid w:val="0030406E"/>
    <w:rsid w:val="00304072"/>
    <w:rsid w:val="00304303"/>
    <w:rsid w:val="0030537F"/>
    <w:rsid w:val="003059FB"/>
    <w:rsid w:val="00305D05"/>
    <w:rsid w:val="00305FAB"/>
    <w:rsid w:val="0030634F"/>
    <w:rsid w:val="00306395"/>
    <w:rsid w:val="003065EC"/>
    <w:rsid w:val="00306C72"/>
    <w:rsid w:val="00307021"/>
    <w:rsid w:val="003079B4"/>
    <w:rsid w:val="003100B1"/>
    <w:rsid w:val="0031043D"/>
    <w:rsid w:val="00310488"/>
    <w:rsid w:val="00310808"/>
    <w:rsid w:val="00310AB4"/>
    <w:rsid w:val="00310BB5"/>
    <w:rsid w:val="00310C7F"/>
    <w:rsid w:val="003113E2"/>
    <w:rsid w:val="00311463"/>
    <w:rsid w:val="00311857"/>
    <w:rsid w:val="00311A3B"/>
    <w:rsid w:val="00311CD1"/>
    <w:rsid w:val="00311EA3"/>
    <w:rsid w:val="00312027"/>
    <w:rsid w:val="00312766"/>
    <w:rsid w:val="00312C1C"/>
    <w:rsid w:val="00313038"/>
    <w:rsid w:val="00313AED"/>
    <w:rsid w:val="00313AEE"/>
    <w:rsid w:val="003141D0"/>
    <w:rsid w:val="00314A51"/>
    <w:rsid w:val="00314BB9"/>
    <w:rsid w:val="00314E95"/>
    <w:rsid w:val="00314F65"/>
    <w:rsid w:val="00315D68"/>
    <w:rsid w:val="003160C0"/>
    <w:rsid w:val="003165B3"/>
    <w:rsid w:val="00316BD9"/>
    <w:rsid w:val="00316C97"/>
    <w:rsid w:val="00316CBD"/>
    <w:rsid w:val="0031711A"/>
    <w:rsid w:val="00317127"/>
    <w:rsid w:val="0031726F"/>
    <w:rsid w:val="00317510"/>
    <w:rsid w:val="00317869"/>
    <w:rsid w:val="00317E6A"/>
    <w:rsid w:val="00320287"/>
    <w:rsid w:val="00320503"/>
    <w:rsid w:val="0032063A"/>
    <w:rsid w:val="003208AE"/>
    <w:rsid w:val="0032183A"/>
    <w:rsid w:val="00322175"/>
    <w:rsid w:val="0032220B"/>
    <w:rsid w:val="00322485"/>
    <w:rsid w:val="0032249D"/>
    <w:rsid w:val="00322759"/>
    <w:rsid w:val="00322899"/>
    <w:rsid w:val="00322E73"/>
    <w:rsid w:val="003235BD"/>
    <w:rsid w:val="00324176"/>
    <w:rsid w:val="00324395"/>
    <w:rsid w:val="00324520"/>
    <w:rsid w:val="003246B1"/>
    <w:rsid w:val="003246C5"/>
    <w:rsid w:val="00324734"/>
    <w:rsid w:val="00324AC0"/>
    <w:rsid w:val="00325258"/>
    <w:rsid w:val="0032535E"/>
    <w:rsid w:val="00325826"/>
    <w:rsid w:val="00325E59"/>
    <w:rsid w:val="00325FC4"/>
    <w:rsid w:val="00326681"/>
    <w:rsid w:val="00326ADB"/>
    <w:rsid w:val="003271F8"/>
    <w:rsid w:val="00327E37"/>
    <w:rsid w:val="00327F91"/>
    <w:rsid w:val="0033045F"/>
    <w:rsid w:val="00330E01"/>
    <w:rsid w:val="00330E40"/>
    <w:rsid w:val="003311CA"/>
    <w:rsid w:val="00331640"/>
    <w:rsid w:val="003317C2"/>
    <w:rsid w:val="003317E6"/>
    <w:rsid w:val="0033221E"/>
    <w:rsid w:val="0033231D"/>
    <w:rsid w:val="0033247B"/>
    <w:rsid w:val="003327FD"/>
    <w:rsid w:val="00332F72"/>
    <w:rsid w:val="0033342B"/>
    <w:rsid w:val="00333E4C"/>
    <w:rsid w:val="003344D3"/>
    <w:rsid w:val="00334895"/>
    <w:rsid w:val="0033491F"/>
    <w:rsid w:val="0033557E"/>
    <w:rsid w:val="00335A12"/>
    <w:rsid w:val="00335A94"/>
    <w:rsid w:val="00335BC9"/>
    <w:rsid w:val="00335DAF"/>
    <w:rsid w:val="00335FCE"/>
    <w:rsid w:val="00336199"/>
    <w:rsid w:val="003363DF"/>
    <w:rsid w:val="003364DE"/>
    <w:rsid w:val="00336526"/>
    <w:rsid w:val="00336E7B"/>
    <w:rsid w:val="00337884"/>
    <w:rsid w:val="003379C6"/>
    <w:rsid w:val="00337EED"/>
    <w:rsid w:val="00340225"/>
    <w:rsid w:val="00340315"/>
    <w:rsid w:val="0034046D"/>
    <w:rsid w:val="00341934"/>
    <w:rsid w:val="00341F74"/>
    <w:rsid w:val="00341FC3"/>
    <w:rsid w:val="00342836"/>
    <w:rsid w:val="00342DE5"/>
    <w:rsid w:val="00343392"/>
    <w:rsid w:val="0034384B"/>
    <w:rsid w:val="00344328"/>
    <w:rsid w:val="0034485D"/>
    <w:rsid w:val="00344940"/>
    <w:rsid w:val="00344DB6"/>
    <w:rsid w:val="0034543E"/>
    <w:rsid w:val="00345532"/>
    <w:rsid w:val="003463C3"/>
    <w:rsid w:val="0034690E"/>
    <w:rsid w:val="00346BA7"/>
    <w:rsid w:val="00346CBE"/>
    <w:rsid w:val="00346D03"/>
    <w:rsid w:val="00347157"/>
    <w:rsid w:val="00347B45"/>
    <w:rsid w:val="00347BC7"/>
    <w:rsid w:val="00347D61"/>
    <w:rsid w:val="00347EDB"/>
    <w:rsid w:val="003502B2"/>
    <w:rsid w:val="00350A14"/>
    <w:rsid w:val="00350C71"/>
    <w:rsid w:val="003510B4"/>
    <w:rsid w:val="003517D6"/>
    <w:rsid w:val="00351AB3"/>
    <w:rsid w:val="00352166"/>
    <w:rsid w:val="003521FC"/>
    <w:rsid w:val="003527B2"/>
    <w:rsid w:val="00352C31"/>
    <w:rsid w:val="00352D7C"/>
    <w:rsid w:val="00352FD8"/>
    <w:rsid w:val="00353921"/>
    <w:rsid w:val="00353DF9"/>
    <w:rsid w:val="003540AF"/>
    <w:rsid w:val="003542AD"/>
    <w:rsid w:val="00354419"/>
    <w:rsid w:val="00354603"/>
    <w:rsid w:val="003549D2"/>
    <w:rsid w:val="00354AA7"/>
    <w:rsid w:val="00354AF1"/>
    <w:rsid w:val="00354C22"/>
    <w:rsid w:val="00354CAB"/>
    <w:rsid w:val="00354CFE"/>
    <w:rsid w:val="0035556A"/>
    <w:rsid w:val="00355622"/>
    <w:rsid w:val="003556C9"/>
    <w:rsid w:val="003557F1"/>
    <w:rsid w:val="003563C1"/>
    <w:rsid w:val="0035645F"/>
    <w:rsid w:val="00356D6A"/>
    <w:rsid w:val="00356D85"/>
    <w:rsid w:val="00356F51"/>
    <w:rsid w:val="00357263"/>
    <w:rsid w:val="00357902"/>
    <w:rsid w:val="003579AF"/>
    <w:rsid w:val="00357C3F"/>
    <w:rsid w:val="00357CA5"/>
    <w:rsid w:val="0036111F"/>
    <w:rsid w:val="003617D1"/>
    <w:rsid w:val="00361813"/>
    <w:rsid w:val="00361EBD"/>
    <w:rsid w:val="00362018"/>
    <w:rsid w:val="00362122"/>
    <w:rsid w:val="003621F5"/>
    <w:rsid w:val="0036222A"/>
    <w:rsid w:val="003623C4"/>
    <w:rsid w:val="003623DD"/>
    <w:rsid w:val="00362801"/>
    <w:rsid w:val="00362B47"/>
    <w:rsid w:val="00362FE6"/>
    <w:rsid w:val="0036319C"/>
    <w:rsid w:val="0036330B"/>
    <w:rsid w:val="00364589"/>
    <w:rsid w:val="003646C5"/>
    <w:rsid w:val="00364712"/>
    <w:rsid w:val="00364737"/>
    <w:rsid w:val="00364D61"/>
    <w:rsid w:val="00364ECD"/>
    <w:rsid w:val="00364EFE"/>
    <w:rsid w:val="003654D8"/>
    <w:rsid w:val="00365756"/>
    <w:rsid w:val="00365916"/>
    <w:rsid w:val="00365924"/>
    <w:rsid w:val="00365DB5"/>
    <w:rsid w:val="003661D9"/>
    <w:rsid w:val="00366401"/>
    <w:rsid w:val="0036650F"/>
    <w:rsid w:val="00366B01"/>
    <w:rsid w:val="003678A4"/>
    <w:rsid w:val="003679C1"/>
    <w:rsid w:val="00367D93"/>
    <w:rsid w:val="00370795"/>
    <w:rsid w:val="00370A99"/>
    <w:rsid w:val="00370FD7"/>
    <w:rsid w:val="0037190F"/>
    <w:rsid w:val="003719F6"/>
    <w:rsid w:val="00371B78"/>
    <w:rsid w:val="00371D1B"/>
    <w:rsid w:val="00371D75"/>
    <w:rsid w:val="00372316"/>
    <w:rsid w:val="0037237A"/>
    <w:rsid w:val="00372610"/>
    <w:rsid w:val="00372630"/>
    <w:rsid w:val="0037290E"/>
    <w:rsid w:val="00372A21"/>
    <w:rsid w:val="00372D49"/>
    <w:rsid w:val="00372D7F"/>
    <w:rsid w:val="00372FE3"/>
    <w:rsid w:val="003733E8"/>
    <w:rsid w:val="003734E3"/>
    <w:rsid w:val="0037364F"/>
    <w:rsid w:val="003737CE"/>
    <w:rsid w:val="00373A6C"/>
    <w:rsid w:val="00373B14"/>
    <w:rsid w:val="00373C31"/>
    <w:rsid w:val="00373E57"/>
    <w:rsid w:val="003740D0"/>
    <w:rsid w:val="003749F5"/>
    <w:rsid w:val="00374D24"/>
    <w:rsid w:val="00375035"/>
    <w:rsid w:val="00375811"/>
    <w:rsid w:val="00375846"/>
    <w:rsid w:val="0037603F"/>
    <w:rsid w:val="0037643B"/>
    <w:rsid w:val="0037672F"/>
    <w:rsid w:val="003773C0"/>
    <w:rsid w:val="00377463"/>
    <w:rsid w:val="00377528"/>
    <w:rsid w:val="00377710"/>
    <w:rsid w:val="003777D0"/>
    <w:rsid w:val="003778F0"/>
    <w:rsid w:val="00377F7F"/>
    <w:rsid w:val="0038063C"/>
    <w:rsid w:val="00380D87"/>
    <w:rsid w:val="00380EAE"/>
    <w:rsid w:val="003810C6"/>
    <w:rsid w:val="0038120F"/>
    <w:rsid w:val="00381280"/>
    <w:rsid w:val="003813B0"/>
    <w:rsid w:val="003813EE"/>
    <w:rsid w:val="00381A9E"/>
    <w:rsid w:val="00381C93"/>
    <w:rsid w:val="00382115"/>
    <w:rsid w:val="0038224E"/>
    <w:rsid w:val="00382691"/>
    <w:rsid w:val="00382804"/>
    <w:rsid w:val="00382D97"/>
    <w:rsid w:val="00382ED4"/>
    <w:rsid w:val="00383765"/>
    <w:rsid w:val="00383B7B"/>
    <w:rsid w:val="00384504"/>
    <w:rsid w:val="003847AC"/>
    <w:rsid w:val="0038485C"/>
    <w:rsid w:val="00384BBD"/>
    <w:rsid w:val="00384E36"/>
    <w:rsid w:val="00384ED8"/>
    <w:rsid w:val="003853EC"/>
    <w:rsid w:val="003856AB"/>
    <w:rsid w:val="0038648B"/>
    <w:rsid w:val="00386923"/>
    <w:rsid w:val="00386A76"/>
    <w:rsid w:val="00386BF3"/>
    <w:rsid w:val="00386EAA"/>
    <w:rsid w:val="00387283"/>
    <w:rsid w:val="00387A21"/>
    <w:rsid w:val="00387E18"/>
    <w:rsid w:val="00390AC4"/>
    <w:rsid w:val="0039115B"/>
    <w:rsid w:val="00391508"/>
    <w:rsid w:val="003918D5"/>
    <w:rsid w:val="00391A3A"/>
    <w:rsid w:val="0039256E"/>
    <w:rsid w:val="003925AE"/>
    <w:rsid w:val="00392957"/>
    <w:rsid w:val="00392BE5"/>
    <w:rsid w:val="00392D9F"/>
    <w:rsid w:val="0039323B"/>
    <w:rsid w:val="00393681"/>
    <w:rsid w:val="00393729"/>
    <w:rsid w:val="00393965"/>
    <w:rsid w:val="003944E7"/>
    <w:rsid w:val="003946AD"/>
    <w:rsid w:val="003947E7"/>
    <w:rsid w:val="00394A85"/>
    <w:rsid w:val="003952BF"/>
    <w:rsid w:val="003957C6"/>
    <w:rsid w:val="00395934"/>
    <w:rsid w:val="00395941"/>
    <w:rsid w:val="00395CF4"/>
    <w:rsid w:val="00396B48"/>
    <w:rsid w:val="00396EFA"/>
    <w:rsid w:val="00397186"/>
    <w:rsid w:val="003973FC"/>
    <w:rsid w:val="003A0040"/>
    <w:rsid w:val="003A00EE"/>
    <w:rsid w:val="003A04EC"/>
    <w:rsid w:val="003A077F"/>
    <w:rsid w:val="003A0DA5"/>
    <w:rsid w:val="003A1D93"/>
    <w:rsid w:val="003A1FD8"/>
    <w:rsid w:val="003A1FF7"/>
    <w:rsid w:val="003A208A"/>
    <w:rsid w:val="003A24A7"/>
    <w:rsid w:val="003A27E8"/>
    <w:rsid w:val="003A2C6F"/>
    <w:rsid w:val="003A2CD0"/>
    <w:rsid w:val="003A3538"/>
    <w:rsid w:val="003A3BC0"/>
    <w:rsid w:val="003A3BD9"/>
    <w:rsid w:val="003A3C8C"/>
    <w:rsid w:val="003A46DD"/>
    <w:rsid w:val="003A4AFD"/>
    <w:rsid w:val="003A4B42"/>
    <w:rsid w:val="003A4C0F"/>
    <w:rsid w:val="003A5D94"/>
    <w:rsid w:val="003A601A"/>
    <w:rsid w:val="003A60BB"/>
    <w:rsid w:val="003A6156"/>
    <w:rsid w:val="003A6177"/>
    <w:rsid w:val="003A6317"/>
    <w:rsid w:val="003A63F6"/>
    <w:rsid w:val="003A6AAB"/>
    <w:rsid w:val="003B0115"/>
    <w:rsid w:val="003B05F8"/>
    <w:rsid w:val="003B17C3"/>
    <w:rsid w:val="003B1C60"/>
    <w:rsid w:val="003B2308"/>
    <w:rsid w:val="003B2995"/>
    <w:rsid w:val="003B2AE5"/>
    <w:rsid w:val="003B3461"/>
    <w:rsid w:val="003B402A"/>
    <w:rsid w:val="003B41BD"/>
    <w:rsid w:val="003B4308"/>
    <w:rsid w:val="003B4349"/>
    <w:rsid w:val="003B46EC"/>
    <w:rsid w:val="003B4A11"/>
    <w:rsid w:val="003B51E8"/>
    <w:rsid w:val="003B524A"/>
    <w:rsid w:val="003B55A8"/>
    <w:rsid w:val="003B5725"/>
    <w:rsid w:val="003B5BE3"/>
    <w:rsid w:val="003B5C7A"/>
    <w:rsid w:val="003B5D2B"/>
    <w:rsid w:val="003B5E36"/>
    <w:rsid w:val="003B619A"/>
    <w:rsid w:val="003B61B7"/>
    <w:rsid w:val="003B6498"/>
    <w:rsid w:val="003B65C3"/>
    <w:rsid w:val="003B6AD8"/>
    <w:rsid w:val="003B7336"/>
    <w:rsid w:val="003B7590"/>
    <w:rsid w:val="003B76E0"/>
    <w:rsid w:val="003B7F38"/>
    <w:rsid w:val="003C0237"/>
    <w:rsid w:val="003C1367"/>
    <w:rsid w:val="003C13CE"/>
    <w:rsid w:val="003C18AB"/>
    <w:rsid w:val="003C1AA2"/>
    <w:rsid w:val="003C1B96"/>
    <w:rsid w:val="003C1CFA"/>
    <w:rsid w:val="003C273D"/>
    <w:rsid w:val="003C29FC"/>
    <w:rsid w:val="003C3433"/>
    <w:rsid w:val="003C3667"/>
    <w:rsid w:val="003C3F28"/>
    <w:rsid w:val="003C4184"/>
    <w:rsid w:val="003C4265"/>
    <w:rsid w:val="003C45E8"/>
    <w:rsid w:val="003C49D0"/>
    <w:rsid w:val="003C511F"/>
    <w:rsid w:val="003C521D"/>
    <w:rsid w:val="003C5788"/>
    <w:rsid w:val="003C5C6F"/>
    <w:rsid w:val="003C5FB1"/>
    <w:rsid w:val="003C61C0"/>
    <w:rsid w:val="003C65B5"/>
    <w:rsid w:val="003C6C7F"/>
    <w:rsid w:val="003C6F57"/>
    <w:rsid w:val="003C727F"/>
    <w:rsid w:val="003C7285"/>
    <w:rsid w:val="003C7326"/>
    <w:rsid w:val="003C7EC5"/>
    <w:rsid w:val="003D01AD"/>
    <w:rsid w:val="003D02DA"/>
    <w:rsid w:val="003D071D"/>
    <w:rsid w:val="003D107A"/>
    <w:rsid w:val="003D120A"/>
    <w:rsid w:val="003D14B3"/>
    <w:rsid w:val="003D15EB"/>
    <w:rsid w:val="003D1A93"/>
    <w:rsid w:val="003D1D54"/>
    <w:rsid w:val="003D1D82"/>
    <w:rsid w:val="003D222C"/>
    <w:rsid w:val="003D2436"/>
    <w:rsid w:val="003D2813"/>
    <w:rsid w:val="003D2B2C"/>
    <w:rsid w:val="003D2D82"/>
    <w:rsid w:val="003D2F63"/>
    <w:rsid w:val="003D314F"/>
    <w:rsid w:val="003D340F"/>
    <w:rsid w:val="003D3573"/>
    <w:rsid w:val="003D3CD9"/>
    <w:rsid w:val="003D5413"/>
    <w:rsid w:val="003D5B22"/>
    <w:rsid w:val="003D5B3B"/>
    <w:rsid w:val="003D5D20"/>
    <w:rsid w:val="003D5D64"/>
    <w:rsid w:val="003D6128"/>
    <w:rsid w:val="003D6561"/>
    <w:rsid w:val="003D680D"/>
    <w:rsid w:val="003D68E9"/>
    <w:rsid w:val="003D6BA4"/>
    <w:rsid w:val="003D73D5"/>
    <w:rsid w:val="003D7638"/>
    <w:rsid w:val="003D7699"/>
    <w:rsid w:val="003D78BA"/>
    <w:rsid w:val="003D7AD7"/>
    <w:rsid w:val="003D7D37"/>
    <w:rsid w:val="003D7E9D"/>
    <w:rsid w:val="003D7ED7"/>
    <w:rsid w:val="003E00E1"/>
    <w:rsid w:val="003E036D"/>
    <w:rsid w:val="003E03AB"/>
    <w:rsid w:val="003E092F"/>
    <w:rsid w:val="003E0D23"/>
    <w:rsid w:val="003E0DCD"/>
    <w:rsid w:val="003E0F9F"/>
    <w:rsid w:val="003E1359"/>
    <w:rsid w:val="003E15EC"/>
    <w:rsid w:val="003E1BFC"/>
    <w:rsid w:val="003E206D"/>
    <w:rsid w:val="003E222C"/>
    <w:rsid w:val="003E2573"/>
    <w:rsid w:val="003E262B"/>
    <w:rsid w:val="003E2858"/>
    <w:rsid w:val="003E28FE"/>
    <w:rsid w:val="003E298D"/>
    <w:rsid w:val="003E2E5D"/>
    <w:rsid w:val="003E301C"/>
    <w:rsid w:val="003E3D9A"/>
    <w:rsid w:val="003E3EE5"/>
    <w:rsid w:val="003E3F39"/>
    <w:rsid w:val="003E4003"/>
    <w:rsid w:val="003E4480"/>
    <w:rsid w:val="003E47E8"/>
    <w:rsid w:val="003E4B22"/>
    <w:rsid w:val="003E4BE4"/>
    <w:rsid w:val="003E5055"/>
    <w:rsid w:val="003E515F"/>
    <w:rsid w:val="003E54E3"/>
    <w:rsid w:val="003E5748"/>
    <w:rsid w:val="003E57DB"/>
    <w:rsid w:val="003E5B75"/>
    <w:rsid w:val="003E5F9C"/>
    <w:rsid w:val="003E6053"/>
    <w:rsid w:val="003E6374"/>
    <w:rsid w:val="003E678D"/>
    <w:rsid w:val="003E687A"/>
    <w:rsid w:val="003E698A"/>
    <w:rsid w:val="003E6C39"/>
    <w:rsid w:val="003E71A1"/>
    <w:rsid w:val="003E7625"/>
    <w:rsid w:val="003E79DF"/>
    <w:rsid w:val="003E7A8B"/>
    <w:rsid w:val="003E7B6C"/>
    <w:rsid w:val="003E7DB7"/>
    <w:rsid w:val="003E7EEC"/>
    <w:rsid w:val="003F004A"/>
    <w:rsid w:val="003F04D1"/>
    <w:rsid w:val="003F0790"/>
    <w:rsid w:val="003F0B04"/>
    <w:rsid w:val="003F0D20"/>
    <w:rsid w:val="003F0D95"/>
    <w:rsid w:val="003F0EA7"/>
    <w:rsid w:val="003F1017"/>
    <w:rsid w:val="003F168C"/>
    <w:rsid w:val="003F19BB"/>
    <w:rsid w:val="003F1AD4"/>
    <w:rsid w:val="003F1B7C"/>
    <w:rsid w:val="003F1B9B"/>
    <w:rsid w:val="003F1BBA"/>
    <w:rsid w:val="003F1ED0"/>
    <w:rsid w:val="003F215E"/>
    <w:rsid w:val="003F2252"/>
    <w:rsid w:val="003F239D"/>
    <w:rsid w:val="003F253B"/>
    <w:rsid w:val="003F2676"/>
    <w:rsid w:val="003F290A"/>
    <w:rsid w:val="003F2C54"/>
    <w:rsid w:val="003F2F36"/>
    <w:rsid w:val="003F330D"/>
    <w:rsid w:val="003F3CEC"/>
    <w:rsid w:val="003F3F4B"/>
    <w:rsid w:val="003F515B"/>
    <w:rsid w:val="003F51D5"/>
    <w:rsid w:val="003F5585"/>
    <w:rsid w:val="003F56B1"/>
    <w:rsid w:val="003F5739"/>
    <w:rsid w:val="003F5A73"/>
    <w:rsid w:val="003F62DD"/>
    <w:rsid w:val="003F6600"/>
    <w:rsid w:val="003F73C5"/>
    <w:rsid w:val="003F7811"/>
    <w:rsid w:val="003F7E78"/>
    <w:rsid w:val="00400582"/>
    <w:rsid w:val="00400706"/>
    <w:rsid w:val="00400939"/>
    <w:rsid w:val="0040114D"/>
    <w:rsid w:val="004014F6"/>
    <w:rsid w:val="00401D0B"/>
    <w:rsid w:val="00401D89"/>
    <w:rsid w:val="0040229B"/>
    <w:rsid w:val="004027D2"/>
    <w:rsid w:val="004027FD"/>
    <w:rsid w:val="00402A8A"/>
    <w:rsid w:val="00402CAA"/>
    <w:rsid w:val="00403A80"/>
    <w:rsid w:val="00403BAD"/>
    <w:rsid w:val="004041F6"/>
    <w:rsid w:val="00404287"/>
    <w:rsid w:val="00404289"/>
    <w:rsid w:val="0040429F"/>
    <w:rsid w:val="00404D0C"/>
    <w:rsid w:val="00404EEE"/>
    <w:rsid w:val="00405203"/>
    <w:rsid w:val="00405968"/>
    <w:rsid w:val="00405F5E"/>
    <w:rsid w:val="00406350"/>
    <w:rsid w:val="00406913"/>
    <w:rsid w:val="00406EB2"/>
    <w:rsid w:val="004100D0"/>
    <w:rsid w:val="00410489"/>
    <w:rsid w:val="004104E7"/>
    <w:rsid w:val="004106A8"/>
    <w:rsid w:val="00410920"/>
    <w:rsid w:val="00410E1B"/>
    <w:rsid w:val="00410F02"/>
    <w:rsid w:val="00410F3A"/>
    <w:rsid w:val="0041105C"/>
    <w:rsid w:val="00411991"/>
    <w:rsid w:val="00412674"/>
    <w:rsid w:val="00412689"/>
    <w:rsid w:val="0041273E"/>
    <w:rsid w:val="00412886"/>
    <w:rsid w:val="004128A0"/>
    <w:rsid w:val="00412A96"/>
    <w:rsid w:val="00412ACE"/>
    <w:rsid w:val="00412C75"/>
    <w:rsid w:val="00412E81"/>
    <w:rsid w:val="0041307D"/>
    <w:rsid w:val="004131ED"/>
    <w:rsid w:val="0041343F"/>
    <w:rsid w:val="0041351A"/>
    <w:rsid w:val="00413B7F"/>
    <w:rsid w:val="00413CBA"/>
    <w:rsid w:val="00414103"/>
    <w:rsid w:val="0041428A"/>
    <w:rsid w:val="00414348"/>
    <w:rsid w:val="00414725"/>
    <w:rsid w:val="004149C0"/>
    <w:rsid w:val="00414A84"/>
    <w:rsid w:val="00414ACE"/>
    <w:rsid w:val="00414D92"/>
    <w:rsid w:val="00414EB0"/>
    <w:rsid w:val="004150BC"/>
    <w:rsid w:val="004151E6"/>
    <w:rsid w:val="0041561D"/>
    <w:rsid w:val="00415AB4"/>
    <w:rsid w:val="004161B5"/>
    <w:rsid w:val="0041635B"/>
    <w:rsid w:val="004166F7"/>
    <w:rsid w:val="00416827"/>
    <w:rsid w:val="00416862"/>
    <w:rsid w:val="0041693B"/>
    <w:rsid w:val="0041749D"/>
    <w:rsid w:val="004174BD"/>
    <w:rsid w:val="004178A8"/>
    <w:rsid w:val="0042007B"/>
    <w:rsid w:val="004209FB"/>
    <w:rsid w:val="00420C86"/>
    <w:rsid w:val="004212EC"/>
    <w:rsid w:val="004215A0"/>
    <w:rsid w:val="004216C3"/>
    <w:rsid w:val="004218BE"/>
    <w:rsid w:val="004227D9"/>
    <w:rsid w:val="00422BEB"/>
    <w:rsid w:val="00423131"/>
    <w:rsid w:val="00423198"/>
    <w:rsid w:val="00423223"/>
    <w:rsid w:val="00423280"/>
    <w:rsid w:val="00423812"/>
    <w:rsid w:val="004239BF"/>
    <w:rsid w:val="00423A7F"/>
    <w:rsid w:val="00423D5D"/>
    <w:rsid w:val="00423EBA"/>
    <w:rsid w:val="00424154"/>
    <w:rsid w:val="0042424A"/>
    <w:rsid w:val="00424514"/>
    <w:rsid w:val="00424625"/>
    <w:rsid w:val="00424AA4"/>
    <w:rsid w:val="00424B52"/>
    <w:rsid w:val="00424C3C"/>
    <w:rsid w:val="00424F3E"/>
    <w:rsid w:val="00425029"/>
    <w:rsid w:val="00425580"/>
    <w:rsid w:val="004261F7"/>
    <w:rsid w:val="0042684E"/>
    <w:rsid w:val="0042712D"/>
    <w:rsid w:val="00427147"/>
    <w:rsid w:val="00427B06"/>
    <w:rsid w:val="00427E8F"/>
    <w:rsid w:val="0043091F"/>
    <w:rsid w:val="00430A82"/>
    <w:rsid w:val="00430E8E"/>
    <w:rsid w:val="00430EF0"/>
    <w:rsid w:val="00431764"/>
    <w:rsid w:val="00432AEA"/>
    <w:rsid w:val="00432B38"/>
    <w:rsid w:val="00432C90"/>
    <w:rsid w:val="004336E5"/>
    <w:rsid w:val="004337B8"/>
    <w:rsid w:val="004337CD"/>
    <w:rsid w:val="00433D7E"/>
    <w:rsid w:val="00433FF8"/>
    <w:rsid w:val="00434402"/>
    <w:rsid w:val="004344D9"/>
    <w:rsid w:val="004347F0"/>
    <w:rsid w:val="0043488D"/>
    <w:rsid w:val="00434B1B"/>
    <w:rsid w:val="00434F4F"/>
    <w:rsid w:val="00435411"/>
    <w:rsid w:val="004357CE"/>
    <w:rsid w:val="00435AF6"/>
    <w:rsid w:val="00435FCF"/>
    <w:rsid w:val="00436F27"/>
    <w:rsid w:val="00437380"/>
    <w:rsid w:val="00437F92"/>
    <w:rsid w:val="004400B3"/>
    <w:rsid w:val="004409EC"/>
    <w:rsid w:val="00440FF3"/>
    <w:rsid w:val="00441A4D"/>
    <w:rsid w:val="00441F53"/>
    <w:rsid w:val="00441FBD"/>
    <w:rsid w:val="004424A9"/>
    <w:rsid w:val="00442810"/>
    <w:rsid w:val="00443226"/>
    <w:rsid w:val="0044336C"/>
    <w:rsid w:val="004435BD"/>
    <w:rsid w:val="00443E2E"/>
    <w:rsid w:val="004444C9"/>
    <w:rsid w:val="004444E9"/>
    <w:rsid w:val="004444F6"/>
    <w:rsid w:val="0044462B"/>
    <w:rsid w:val="004449B6"/>
    <w:rsid w:val="004453AA"/>
    <w:rsid w:val="004455F6"/>
    <w:rsid w:val="00445F50"/>
    <w:rsid w:val="00445FA7"/>
    <w:rsid w:val="004465A3"/>
    <w:rsid w:val="004467A6"/>
    <w:rsid w:val="00446EB4"/>
    <w:rsid w:val="0044769B"/>
    <w:rsid w:val="004501CE"/>
    <w:rsid w:val="00450269"/>
    <w:rsid w:val="00450710"/>
    <w:rsid w:val="00450907"/>
    <w:rsid w:val="00450C45"/>
    <w:rsid w:val="00450FB6"/>
    <w:rsid w:val="00451CA0"/>
    <w:rsid w:val="0045206F"/>
    <w:rsid w:val="00452C09"/>
    <w:rsid w:val="00452C10"/>
    <w:rsid w:val="00452D35"/>
    <w:rsid w:val="00452F89"/>
    <w:rsid w:val="00453119"/>
    <w:rsid w:val="00453261"/>
    <w:rsid w:val="00453DAD"/>
    <w:rsid w:val="00453F85"/>
    <w:rsid w:val="00454E85"/>
    <w:rsid w:val="004551A7"/>
    <w:rsid w:val="004551DE"/>
    <w:rsid w:val="004556EC"/>
    <w:rsid w:val="00455F1F"/>
    <w:rsid w:val="004562FB"/>
    <w:rsid w:val="004566DA"/>
    <w:rsid w:val="00456765"/>
    <w:rsid w:val="004567A5"/>
    <w:rsid w:val="0045687F"/>
    <w:rsid w:val="00456E3E"/>
    <w:rsid w:val="00456ED2"/>
    <w:rsid w:val="00456F25"/>
    <w:rsid w:val="004572AF"/>
    <w:rsid w:val="004572FD"/>
    <w:rsid w:val="00457DC2"/>
    <w:rsid w:val="004600D0"/>
    <w:rsid w:val="0046022C"/>
    <w:rsid w:val="00460420"/>
    <w:rsid w:val="00460DB0"/>
    <w:rsid w:val="004617D9"/>
    <w:rsid w:val="00461C1B"/>
    <w:rsid w:val="00461F70"/>
    <w:rsid w:val="00462003"/>
    <w:rsid w:val="00462017"/>
    <w:rsid w:val="00462970"/>
    <w:rsid w:val="004631D9"/>
    <w:rsid w:val="00463607"/>
    <w:rsid w:val="0046404B"/>
    <w:rsid w:val="004643BA"/>
    <w:rsid w:val="004647BA"/>
    <w:rsid w:val="00464800"/>
    <w:rsid w:val="00464A83"/>
    <w:rsid w:val="004650D1"/>
    <w:rsid w:val="004652D5"/>
    <w:rsid w:val="0046543B"/>
    <w:rsid w:val="004655BD"/>
    <w:rsid w:val="004662C8"/>
    <w:rsid w:val="00466335"/>
    <w:rsid w:val="00466841"/>
    <w:rsid w:val="00466845"/>
    <w:rsid w:val="00466ADC"/>
    <w:rsid w:val="00466B47"/>
    <w:rsid w:val="00466B4B"/>
    <w:rsid w:val="00466BF6"/>
    <w:rsid w:val="0046749C"/>
    <w:rsid w:val="00467923"/>
    <w:rsid w:val="004700AC"/>
    <w:rsid w:val="00470CDD"/>
    <w:rsid w:val="00471216"/>
    <w:rsid w:val="0047136C"/>
    <w:rsid w:val="00471420"/>
    <w:rsid w:val="004715C9"/>
    <w:rsid w:val="00471672"/>
    <w:rsid w:val="004717A6"/>
    <w:rsid w:val="004718CE"/>
    <w:rsid w:val="004721E9"/>
    <w:rsid w:val="0047239E"/>
    <w:rsid w:val="004727FD"/>
    <w:rsid w:val="00472C3B"/>
    <w:rsid w:val="004737D1"/>
    <w:rsid w:val="00473914"/>
    <w:rsid w:val="00473CE4"/>
    <w:rsid w:val="00474223"/>
    <w:rsid w:val="004751B5"/>
    <w:rsid w:val="004752B2"/>
    <w:rsid w:val="00475399"/>
    <w:rsid w:val="00475586"/>
    <w:rsid w:val="0047598B"/>
    <w:rsid w:val="00475CB7"/>
    <w:rsid w:val="00475FDB"/>
    <w:rsid w:val="00476A5A"/>
    <w:rsid w:val="00476ABB"/>
    <w:rsid w:val="0047739B"/>
    <w:rsid w:val="00477722"/>
    <w:rsid w:val="00477DF0"/>
    <w:rsid w:val="00480A60"/>
    <w:rsid w:val="00480C18"/>
    <w:rsid w:val="00480D6B"/>
    <w:rsid w:val="00481033"/>
    <w:rsid w:val="00481EF3"/>
    <w:rsid w:val="0048200B"/>
    <w:rsid w:val="004823D9"/>
    <w:rsid w:val="0048323A"/>
    <w:rsid w:val="00483D33"/>
    <w:rsid w:val="00483E3D"/>
    <w:rsid w:val="004842AF"/>
    <w:rsid w:val="004843F9"/>
    <w:rsid w:val="004846BE"/>
    <w:rsid w:val="0048474E"/>
    <w:rsid w:val="0048510E"/>
    <w:rsid w:val="004854DC"/>
    <w:rsid w:val="00486097"/>
    <w:rsid w:val="0048612F"/>
    <w:rsid w:val="00486217"/>
    <w:rsid w:val="004866BF"/>
    <w:rsid w:val="00486AD0"/>
    <w:rsid w:val="0048747C"/>
    <w:rsid w:val="00487799"/>
    <w:rsid w:val="0048792A"/>
    <w:rsid w:val="00490453"/>
    <w:rsid w:val="00490523"/>
    <w:rsid w:val="00490878"/>
    <w:rsid w:val="004913FA"/>
    <w:rsid w:val="00491594"/>
    <w:rsid w:val="004916AA"/>
    <w:rsid w:val="00491A25"/>
    <w:rsid w:val="00491D4B"/>
    <w:rsid w:val="004920C0"/>
    <w:rsid w:val="00492B1A"/>
    <w:rsid w:val="0049336B"/>
    <w:rsid w:val="00493411"/>
    <w:rsid w:val="00493593"/>
    <w:rsid w:val="004935BF"/>
    <w:rsid w:val="00493C6D"/>
    <w:rsid w:val="00493CCD"/>
    <w:rsid w:val="00493E44"/>
    <w:rsid w:val="00493F65"/>
    <w:rsid w:val="00493FA8"/>
    <w:rsid w:val="00493FC8"/>
    <w:rsid w:val="00494679"/>
    <w:rsid w:val="004949FB"/>
    <w:rsid w:val="00494FB0"/>
    <w:rsid w:val="0049520A"/>
    <w:rsid w:val="0049594B"/>
    <w:rsid w:val="00496719"/>
    <w:rsid w:val="00496E7C"/>
    <w:rsid w:val="004979E5"/>
    <w:rsid w:val="004A08AC"/>
    <w:rsid w:val="004A0DD5"/>
    <w:rsid w:val="004A0EAB"/>
    <w:rsid w:val="004A118C"/>
    <w:rsid w:val="004A1333"/>
    <w:rsid w:val="004A154E"/>
    <w:rsid w:val="004A17FA"/>
    <w:rsid w:val="004A1E6C"/>
    <w:rsid w:val="004A23A6"/>
    <w:rsid w:val="004A2659"/>
    <w:rsid w:val="004A328F"/>
    <w:rsid w:val="004A39C9"/>
    <w:rsid w:val="004A40D0"/>
    <w:rsid w:val="004A43D6"/>
    <w:rsid w:val="004A47CC"/>
    <w:rsid w:val="004A4810"/>
    <w:rsid w:val="004A537D"/>
    <w:rsid w:val="004A5768"/>
    <w:rsid w:val="004A60AA"/>
    <w:rsid w:val="004A6298"/>
    <w:rsid w:val="004A6447"/>
    <w:rsid w:val="004A64C7"/>
    <w:rsid w:val="004A65AA"/>
    <w:rsid w:val="004A6890"/>
    <w:rsid w:val="004A68E7"/>
    <w:rsid w:val="004A694A"/>
    <w:rsid w:val="004A6A51"/>
    <w:rsid w:val="004A6BC8"/>
    <w:rsid w:val="004A7B8C"/>
    <w:rsid w:val="004A7F3D"/>
    <w:rsid w:val="004B019A"/>
    <w:rsid w:val="004B078A"/>
    <w:rsid w:val="004B0A6D"/>
    <w:rsid w:val="004B0AF4"/>
    <w:rsid w:val="004B0BAD"/>
    <w:rsid w:val="004B0FA5"/>
    <w:rsid w:val="004B10AB"/>
    <w:rsid w:val="004B1251"/>
    <w:rsid w:val="004B175A"/>
    <w:rsid w:val="004B2068"/>
    <w:rsid w:val="004B23C7"/>
    <w:rsid w:val="004B305B"/>
    <w:rsid w:val="004B3425"/>
    <w:rsid w:val="004B3505"/>
    <w:rsid w:val="004B360D"/>
    <w:rsid w:val="004B3698"/>
    <w:rsid w:val="004B3925"/>
    <w:rsid w:val="004B39CF"/>
    <w:rsid w:val="004B3DC3"/>
    <w:rsid w:val="004B3E49"/>
    <w:rsid w:val="004B43A5"/>
    <w:rsid w:val="004B451E"/>
    <w:rsid w:val="004B4D29"/>
    <w:rsid w:val="004B4F1B"/>
    <w:rsid w:val="004B5300"/>
    <w:rsid w:val="004B5965"/>
    <w:rsid w:val="004B5A16"/>
    <w:rsid w:val="004B5F73"/>
    <w:rsid w:val="004B6227"/>
    <w:rsid w:val="004B6575"/>
    <w:rsid w:val="004B6592"/>
    <w:rsid w:val="004B69B8"/>
    <w:rsid w:val="004B77E3"/>
    <w:rsid w:val="004B78B0"/>
    <w:rsid w:val="004C0AE9"/>
    <w:rsid w:val="004C0C65"/>
    <w:rsid w:val="004C1465"/>
    <w:rsid w:val="004C1563"/>
    <w:rsid w:val="004C1597"/>
    <w:rsid w:val="004C15D1"/>
    <w:rsid w:val="004C1728"/>
    <w:rsid w:val="004C1D04"/>
    <w:rsid w:val="004C22A5"/>
    <w:rsid w:val="004C22DE"/>
    <w:rsid w:val="004C24D0"/>
    <w:rsid w:val="004C27E0"/>
    <w:rsid w:val="004C28D1"/>
    <w:rsid w:val="004C31BA"/>
    <w:rsid w:val="004C3308"/>
    <w:rsid w:val="004C3333"/>
    <w:rsid w:val="004C46AD"/>
    <w:rsid w:val="004C46E2"/>
    <w:rsid w:val="004C4B68"/>
    <w:rsid w:val="004C4E15"/>
    <w:rsid w:val="004C51E6"/>
    <w:rsid w:val="004C529A"/>
    <w:rsid w:val="004C55A2"/>
    <w:rsid w:val="004C5C63"/>
    <w:rsid w:val="004C68FC"/>
    <w:rsid w:val="004C6E33"/>
    <w:rsid w:val="004C7212"/>
    <w:rsid w:val="004C73A2"/>
    <w:rsid w:val="004C73E4"/>
    <w:rsid w:val="004C73F1"/>
    <w:rsid w:val="004C7592"/>
    <w:rsid w:val="004C79C6"/>
    <w:rsid w:val="004C7D92"/>
    <w:rsid w:val="004C7F27"/>
    <w:rsid w:val="004D02D5"/>
    <w:rsid w:val="004D0BCF"/>
    <w:rsid w:val="004D0E2D"/>
    <w:rsid w:val="004D0F8E"/>
    <w:rsid w:val="004D0FBE"/>
    <w:rsid w:val="004D0FF0"/>
    <w:rsid w:val="004D1050"/>
    <w:rsid w:val="004D123B"/>
    <w:rsid w:val="004D1617"/>
    <w:rsid w:val="004D1885"/>
    <w:rsid w:val="004D1A5E"/>
    <w:rsid w:val="004D1B9D"/>
    <w:rsid w:val="004D21F1"/>
    <w:rsid w:val="004D3BC7"/>
    <w:rsid w:val="004D3DC5"/>
    <w:rsid w:val="004D447F"/>
    <w:rsid w:val="004D491E"/>
    <w:rsid w:val="004D49D2"/>
    <w:rsid w:val="004D4A74"/>
    <w:rsid w:val="004D4B29"/>
    <w:rsid w:val="004D4BC7"/>
    <w:rsid w:val="004D4C1D"/>
    <w:rsid w:val="004D50B4"/>
    <w:rsid w:val="004D51B4"/>
    <w:rsid w:val="004D68F2"/>
    <w:rsid w:val="004D7105"/>
    <w:rsid w:val="004D75EC"/>
    <w:rsid w:val="004D7676"/>
    <w:rsid w:val="004D78D1"/>
    <w:rsid w:val="004E01C7"/>
    <w:rsid w:val="004E0348"/>
    <w:rsid w:val="004E035B"/>
    <w:rsid w:val="004E0A5C"/>
    <w:rsid w:val="004E18B8"/>
    <w:rsid w:val="004E2164"/>
    <w:rsid w:val="004E2455"/>
    <w:rsid w:val="004E3A9E"/>
    <w:rsid w:val="004E431F"/>
    <w:rsid w:val="004E46EA"/>
    <w:rsid w:val="004E4B62"/>
    <w:rsid w:val="004E4D62"/>
    <w:rsid w:val="004E51F9"/>
    <w:rsid w:val="004E5ED4"/>
    <w:rsid w:val="004E6306"/>
    <w:rsid w:val="004E6396"/>
    <w:rsid w:val="004E68E2"/>
    <w:rsid w:val="004E6BFF"/>
    <w:rsid w:val="004E6E69"/>
    <w:rsid w:val="004E7457"/>
    <w:rsid w:val="004E7519"/>
    <w:rsid w:val="004F03EA"/>
    <w:rsid w:val="004F0429"/>
    <w:rsid w:val="004F0D15"/>
    <w:rsid w:val="004F0D4E"/>
    <w:rsid w:val="004F0DA3"/>
    <w:rsid w:val="004F0E14"/>
    <w:rsid w:val="004F11B0"/>
    <w:rsid w:val="004F12A3"/>
    <w:rsid w:val="004F1C75"/>
    <w:rsid w:val="004F1EF9"/>
    <w:rsid w:val="004F22D1"/>
    <w:rsid w:val="004F24A4"/>
    <w:rsid w:val="004F2B86"/>
    <w:rsid w:val="004F2EFF"/>
    <w:rsid w:val="004F3595"/>
    <w:rsid w:val="004F37F9"/>
    <w:rsid w:val="004F43BB"/>
    <w:rsid w:val="004F4475"/>
    <w:rsid w:val="004F47F9"/>
    <w:rsid w:val="004F4918"/>
    <w:rsid w:val="004F4CBF"/>
    <w:rsid w:val="004F4D1A"/>
    <w:rsid w:val="004F4E28"/>
    <w:rsid w:val="004F50DF"/>
    <w:rsid w:val="004F5218"/>
    <w:rsid w:val="004F5412"/>
    <w:rsid w:val="004F5AA1"/>
    <w:rsid w:val="004F5F40"/>
    <w:rsid w:val="004F5F76"/>
    <w:rsid w:val="004F6448"/>
    <w:rsid w:val="004F6BE9"/>
    <w:rsid w:val="004F6DB5"/>
    <w:rsid w:val="004F6FD3"/>
    <w:rsid w:val="004F752D"/>
    <w:rsid w:val="004F7FA1"/>
    <w:rsid w:val="005008F4"/>
    <w:rsid w:val="005016F9"/>
    <w:rsid w:val="00501727"/>
    <w:rsid w:val="00501A70"/>
    <w:rsid w:val="00501D27"/>
    <w:rsid w:val="00501E65"/>
    <w:rsid w:val="00501FE1"/>
    <w:rsid w:val="005021A0"/>
    <w:rsid w:val="00502709"/>
    <w:rsid w:val="00502730"/>
    <w:rsid w:val="0050279B"/>
    <w:rsid w:val="0050284F"/>
    <w:rsid w:val="00502925"/>
    <w:rsid w:val="00502CED"/>
    <w:rsid w:val="005032EA"/>
    <w:rsid w:val="00504159"/>
    <w:rsid w:val="00504C5D"/>
    <w:rsid w:val="0050528A"/>
    <w:rsid w:val="0050566E"/>
    <w:rsid w:val="00505862"/>
    <w:rsid w:val="005058FC"/>
    <w:rsid w:val="00505A1F"/>
    <w:rsid w:val="00505DC6"/>
    <w:rsid w:val="00505F2A"/>
    <w:rsid w:val="005064E7"/>
    <w:rsid w:val="005066D3"/>
    <w:rsid w:val="0050794B"/>
    <w:rsid w:val="00507998"/>
    <w:rsid w:val="00507C6D"/>
    <w:rsid w:val="00507F70"/>
    <w:rsid w:val="00507F76"/>
    <w:rsid w:val="005101F2"/>
    <w:rsid w:val="00510205"/>
    <w:rsid w:val="00510231"/>
    <w:rsid w:val="0051074C"/>
    <w:rsid w:val="00510D52"/>
    <w:rsid w:val="00510DC5"/>
    <w:rsid w:val="00510E4A"/>
    <w:rsid w:val="00510FB1"/>
    <w:rsid w:val="00510FF4"/>
    <w:rsid w:val="005110FB"/>
    <w:rsid w:val="00511A0B"/>
    <w:rsid w:val="00511DD8"/>
    <w:rsid w:val="00512275"/>
    <w:rsid w:val="0051249D"/>
    <w:rsid w:val="00512F1B"/>
    <w:rsid w:val="00512F31"/>
    <w:rsid w:val="00512FB1"/>
    <w:rsid w:val="00513031"/>
    <w:rsid w:val="00513710"/>
    <w:rsid w:val="00513A9F"/>
    <w:rsid w:val="005140D7"/>
    <w:rsid w:val="005141F9"/>
    <w:rsid w:val="005145DC"/>
    <w:rsid w:val="0051469A"/>
    <w:rsid w:val="005150F1"/>
    <w:rsid w:val="00515B91"/>
    <w:rsid w:val="00515E35"/>
    <w:rsid w:val="00515EB6"/>
    <w:rsid w:val="00516280"/>
    <w:rsid w:val="0051635C"/>
    <w:rsid w:val="00516983"/>
    <w:rsid w:val="005169BC"/>
    <w:rsid w:val="00516EA1"/>
    <w:rsid w:val="00517245"/>
    <w:rsid w:val="00517918"/>
    <w:rsid w:val="005179C3"/>
    <w:rsid w:val="00517DFD"/>
    <w:rsid w:val="0052001E"/>
    <w:rsid w:val="00520D14"/>
    <w:rsid w:val="00521198"/>
    <w:rsid w:val="00521332"/>
    <w:rsid w:val="0052196E"/>
    <w:rsid w:val="005219BF"/>
    <w:rsid w:val="005219D0"/>
    <w:rsid w:val="00521BC1"/>
    <w:rsid w:val="005220AD"/>
    <w:rsid w:val="005227C1"/>
    <w:rsid w:val="00522EE1"/>
    <w:rsid w:val="005231D0"/>
    <w:rsid w:val="005231F8"/>
    <w:rsid w:val="00523629"/>
    <w:rsid w:val="00523A0C"/>
    <w:rsid w:val="00523B49"/>
    <w:rsid w:val="00523C8A"/>
    <w:rsid w:val="00524672"/>
    <w:rsid w:val="005253F8"/>
    <w:rsid w:val="00525749"/>
    <w:rsid w:val="005259C2"/>
    <w:rsid w:val="005259E8"/>
    <w:rsid w:val="00525E50"/>
    <w:rsid w:val="0052646E"/>
    <w:rsid w:val="005265AC"/>
    <w:rsid w:val="005269D2"/>
    <w:rsid w:val="00526B18"/>
    <w:rsid w:val="005270E9"/>
    <w:rsid w:val="0052715F"/>
    <w:rsid w:val="005272DD"/>
    <w:rsid w:val="00527563"/>
    <w:rsid w:val="00527768"/>
    <w:rsid w:val="00527BE7"/>
    <w:rsid w:val="00527E95"/>
    <w:rsid w:val="00527F28"/>
    <w:rsid w:val="00530308"/>
    <w:rsid w:val="0053037C"/>
    <w:rsid w:val="0053058A"/>
    <w:rsid w:val="0053075B"/>
    <w:rsid w:val="00531057"/>
    <w:rsid w:val="005312EC"/>
    <w:rsid w:val="0053141C"/>
    <w:rsid w:val="00531ECA"/>
    <w:rsid w:val="00531EF1"/>
    <w:rsid w:val="005322E0"/>
    <w:rsid w:val="00532466"/>
    <w:rsid w:val="00532596"/>
    <w:rsid w:val="00532625"/>
    <w:rsid w:val="005327A1"/>
    <w:rsid w:val="00532B06"/>
    <w:rsid w:val="00532DB7"/>
    <w:rsid w:val="00532F2F"/>
    <w:rsid w:val="00532F83"/>
    <w:rsid w:val="00533834"/>
    <w:rsid w:val="0053387D"/>
    <w:rsid w:val="00534788"/>
    <w:rsid w:val="005349AC"/>
    <w:rsid w:val="00534F7B"/>
    <w:rsid w:val="0053521D"/>
    <w:rsid w:val="0053522D"/>
    <w:rsid w:val="0053606C"/>
    <w:rsid w:val="00536282"/>
    <w:rsid w:val="005363E2"/>
    <w:rsid w:val="00536447"/>
    <w:rsid w:val="00536638"/>
    <w:rsid w:val="005366BD"/>
    <w:rsid w:val="00536CF4"/>
    <w:rsid w:val="00536DBE"/>
    <w:rsid w:val="00536F08"/>
    <w:rsid w:val="00537221"/>
    <w:rsid w:val="00537347"/>
    <w:rsid w:val="00540193"/>
    <w:rsid w:val="00540328"/>
    <w:rsid w:val="00540926"/>
    <w:rsid w:val="00540D49"/>
    <w:rsid w:val="00541016"/>
    <w:rsid w:val="005413F4"/>
    <w:rsid w:val="005415A7"/>
    <w:rsid w:val="00541712"/>
    <w:rsid w:val="005417E8"/>
    <w:rsid w:val="00541C61"/>
    <w:rsid w:val="00542357"/>
    <w:rsid w:val="00542701"/>
    <w:rsid w:val="0054273E"/>
    <w:rsid w:val="005427B2"/>
    <w:rsid w:val="00542A84"/>
    <w:rsid w:val="00542AA3"/>
    <w:rsid w:val="00542AFC"/>
    <w:rsid w:val="00542E9C"/>
    <w:rsid w:val="00543400"/>
    <w:rsid w:val="0054347D"/>
    <w:rsid w:val="0054349A"/>
    <w:rsid w:val="005435D9"/>
    <w:rsid w:val="00543667"/>
    <w:rsid w:val="005437F3"/>
    <w:rsid w:val="00543FD1"/>
    <w:rsid w:val="00544058"/>
    <w:rsid w:val="0054409B"/>
    <w:rsid w:val="00544410"/>
    <w:rsid w:val="00545324"/>
    <w:rsid w:val="00545455"/>
    <w:rsid w:val="005455C1"/>
    <w:rsid w:val="0054575B"/>
    <w:rsid w:val="00545E86"/>
    <w:rsid w:val="005465BE"/>
    <w:rsid w:val="00546629"/>
    <w:rsid w:val="005469F8"/>
    <w:rsid w:val="00546C16"/>
    <w:rsid w:val="00546F9B"/>
    <w:rsid w:val="00547A0E"/>
    <w:rsid w:val="005502EB"/>
    <w:rsid w:val="005503DA"/>
    <w:rsid w:val="0055060F"/>
    <w:rsid w:val="00550725"/>
    <w:rsid w:val="00550AA4"/>
    <w:rsid w:val="00550B34"/>
    <w:rsid w:val="00550C44"/>
    <w:rsid w:val="00550FC0"/>
    <w:rsid w:val="00551086"/>
    <w:rsid w:val="005511AB"/>
    <w:rsid w:val="00551204"/>
    <w:rsid w:val="00551422"/>
    <w:rsid w:val="00551A1E"/>
    <w:rsid w:val="00551ADF"/>
    <w:rsid w:val="00551AFE"/>
    <w:rsid w:val="00551B68"/>
    <w:rsid w:val="00551BAB"/>
    <w:rsid w:val="00551EC0"/>
    <w:rsid w:val="00551FE8"/>
    <w:rsid w:val="00551FF6"/>
    <w:rsid w:val="00552469"/>
    <w:rsid w:val="005527BC"/>
    <w:rsid w:val="00552C38"/>
    <w:rsid w:val="00552DB1"/>
    <w:rsid w:val="00552E5D"/>
    <w:rsid w:val="00553499"/>
    <w:rsid w:val="00553A0B"/>
    <w:rsid w:val="00553D8D"/>
    <w:rsid w:val="00554197"/>
    <w:rsid w:val="00554647"/>
    <w:rsid w:val="00554680"/>
    <w:rsid w:val="005549D7"/>
    <w:rsid w:val="00554A02"/>
    <w:rsid w:val="00554EAF"/>
    <w:rsid w:val="00554F2D"/>
    <w:rsid w:val="00555726"/>
    <w:rsid w:val="0055583F"/>
    <w:rsid w:val="0055586C"/>
    <w:rsid w:val="00555994"/>
    <w:rsid w:val="00555C8F"/>
    <w:rsid w:val="005568C6"/>
    <w:rsid w:val="00556F59"/>
    <w:rsid w:val="005571FF"/>
    <w:rsid w:val="0056041C"/>
    <w:rsid w:val="005604C9"/>
    <w:rsid w:val="00560517"/>
    <w:rsid w:val="00560AA6"/>
    <w:rsid w:val="00560B5F"/>
    <w:rsid w:val="00560E61"/>
    <w:rsid w:val="005616D3"/>
    <w:rsid w:val="00561888"/>
    <w:rsid w:val="005618A1"/>
    <w:rsid w:val="00561ACF"/>
    <w:rsid w:val="00561FE4"/>
    <w:rsid w:val="005620B2"/>
    <w:rsid w:val="0056214D"/>
    <w:rsid w:val="00562227"/>
    <w:rsid w:val="005625E3"/>
    <w:rsid w:val="00562D30"/>
    <w:rsid w:val="00562D8D"/>
    <w:rsid w:val="00563105"/>
    <w:rsid w:val="00563805"/>
    <w:rsid w:val="00563BD4"/>
    <w:rsid w:val="00563C68"/>
    <w:rsid w:val="00563D98"/>
    <w:rsid w:val="00563F12"/>
    <w:rsid w:val="00563FEA"/>
    <w:rsid w:val="00564556"/>
    <w:rsid w:val="00564966"/>
    <w:rsid w:val="00564A10"/>
    <w:rsid w:val="00564B31"/>
    <w:rsid w:val="00565152"/>
    <w:rsid w:val="005664EC"/>
    <w:rsid w:val="00567411"/>
    <w:rsid w:val="00567C4A"/>
    <w:rsid w:val="005704D2"/>
    <w:rsid w:val="0057082A"/>
    <w:rsid w:val="005709C9"/>
    <w:rsid w:val="005716B8"/>
    <w:rsid w:val="005717FB"/>
    <w:rsid w:val="00571915"/>
    <w:rsid w:val="005720AA"/>
    <w:rsid w:val="00572291"/>
    <w:rsid w:val="0057265A"/>
    <w:rsid w:val="00572684"/>
    <w:rsid w:val="005726C3"/>
    <w:rsid w:val="0057324A"/>
    <w:rsid w:val="0057327D"/>
    <w:rsid w:val="00573CD8"/>
    <w:rsid w:val="00573D5B"/>
    <w:rsid w:val="0057420C"/>
    <w:rsid w:val="00574237"/>
    <w:rsid w:val="00574285"/>
    <w:rsid w:val="00574743"/>
    <w:rsid w:val="00575425"/>
    <w:rsid w:val="005758BC"/>
    <w:rsid w:val="0057599F"/>
    <w:rsid w:val="00575DED"/>
    <w:rsid w:val="00575F80"/>
    <w:rsid w:val="005760FE"/>
    <w:rsid w:val="005765F0"/>
    <w:rsid w:val="0057690F"/>
    <w:rsid w:val="00576A55"/>
    <w:rsid w:val="0057713F"/>
    <w:rsid w:val="005778E2"/>
    <w:rsid w:val="005806C9"/>
    <w:rsid w:val="00580942"/>
    <w:rsid w:val="00580F96"/>
    <w:rsid w:val="005810C4"/>
    <w:rsid w:val="00581385"/>
    <w:rsid w:val="00581387"/>
    <w:rsid w:val="00581449"/>
    <w:rsid w:val="00581466"/>
    <w:rsid w:val="005817E6"/>
    <w:rsid w:val="00581927"/>
    <w:rsid w:val="00581B90"/>
    <w:rsid w:val="00581E1B"/>
    <w:rsid w:val="00582088"/>
    <w:rsid w:val="0058228D"/>
    <w:rsid w:val="0058238F"/>
    <w:rsid w:val="00582443"/>
    <w:rsid w:val="00582881"/>
    <w:rsid w:val="00582A2C"/>
    <w:rsid w:val="00582B61"/>
    <w:rsid w:val="00582C25"/>
    <w:rsid w:val="00582CCE"/>
    <w:rsid w:val="00582F25"/>
    <w:rsid w:val="0058360F"/>
    <w:rsid w:val="0058392E"/>
    <w:rsid w:val="0058421F"/>
    <w:rsid w:val="00584AA4"/>
    <w:rsid w:val="00584D11"/>
    <w:rsid w:val="0058542F"/>
    <w:rsid w:val="005854B8"/>
    <w:rsid w:val="0058629D"/>
    <w:rsid w:val="005864E2"/>
    <w:rsid w:val="00586BF0"/>
    <w:rsid w:val="00586C8E"/>
    <w:rsid w:val="005870D1"/>
    <w:rsid w:val="00587B82"/>
    <w:rsid w:val="005906FE"/>
    <w:rsid w:val="0059080A"/>
    <w:rsid w:val="00590967"/>
    <w:rsid w:val="00590A2D"/>
    <w:rsid w:val="00590AA2"/>
    <w:rsid w:val="00590C12"/>
    <w:rsid w:val="00590D73"/>
    <w:rsid w:val="005912D3"/>
    <w:rsid w:val="00591302"/>
    <w:rsid w:val="005915BE"/>
    <w:rsid w:val="005917E4"/>
    <w:rsid w:val="00591CAE"/>
    <w:rsid w:val="00591FB5"/>
    <w:rsid w:val="00592048"/>
    <w:rsid w:val="00592652"/>
    <w:rsid w:val="005926E6"/>
    <w:rsid w:val="005928BF"/>
    <w:rsid w:val="005928DE"/>
    <w:rsid w:val="00592F63"/>
    <w:rsid w:val="005939A7"/>
    <w:rsid w:val="00594267"/>
    <w:rsid w:val="0059444B"/>
    <w:rsid w:val="0059453E"/>
    <w:rsid w:val="0059473F"/>
    <w:rsid w:val="0059481D"/>
    <w:rsid w:val="00595897"/>
    <w:rsid w:val="00595BB6"/>
    <w:rsid w:val="00595C8D"/>
    <w:rsid w:val="00595E4C"/>
    <w:rsid w:val="00596BE2"/>
    <w:rsid w:val="00597109"/>
    <w:rsid w:val="005978A2"/>
    <w:rsid w:val="00597A5C"/>
    <w:rsid w:val="00597CB3"/>
    <w:rsid w:val="00597F6C"/>
    <w:rsid w:val="005A0021"/>
    <w:rsid w:val="005A0121"/>
    <w:rsid w:val="005A04A6"/>
    <w:rsid w:val="005A04F3"/>
    <w:rsid w:val="005A0713"/>
    <w:rsid w:val="005A0895"/>
    <w:rsid w:val="005A0930"/>
    <w:rsid w:val="005A0AF8"/>
    <w:rsid w:val="005A0CED"/>
    <w:rsid w:val="005A1022"/>
    <w:rsid w:val="005A14EC"/>
    <w:rsid w:val="005A16B1"/>
    <w:rsid w:val="005A19C8"/>
    <w:rsid w:val="005A1A6D"/>
    <w:rsid w:val="005A1BE4"/>
    <w:rsid w:val="005A1F3E"/>
    <w:rsid w:val="005A1FA6"/>
    <w:rsid w:val="005A2429"/>
    <w:rsid w:val="005A2ED2"/>
    <w:rsid w:val="005A31F9"/>
    <w:rsid w:val="005A34B9"/>
    <w:rsid w:val="005A3531"/>
    <w:rsid w:val="005A35C8"/>
    <w:rsid w:val="005A3716"/>
    <w:rsid w:val="005A37B0"/>
    <w:rsid w:val="005A3829"/>
    <w:rsid w:val="005A3892"/>
    <w:rsid w:val="005A3AFC"/>
    <w:rsid w:val="005A40D8"/>
    <w:rsid w:val="005A4464"/>
    <w:rsid w:val="005A4729"/>
    <w:rsid w:val="005A499E"/>
    <w:rsid w:val="005A49AB"/>
    <w:rsid w:val="005A4C9F"/>
    <w:rsid w:val="005A4D92"/>
    <w:rsid w:val="005A4FB4"/>
    <w:rsid w:val="005A5119"/>
    <w:rsid w:val="005A5340"/>
    <w:rsid w:val="005A56C3"/>
    <w:rsid w:val="005A57F0"/>
    <w:rsid w:val="005A5CE1"/>
    <w:rsid w:val="005A5CEE"/>
    <w:rsid w:val="005A5E06"/>
    <w:rsid w:val="005A5F1F"/>
    <w:rsid w:val="005A63AD"/>
    <w:rsid w:val="005A71BF"/>
    <w:rsid w:val="005A74C0"/>
    <w:rsid w:val="005A79D4"/>
    <w:rsid w:val="005B000E"/>
    <w:rsid w:val="005B0075"/>
    <w:rsid w:val="005B0103"/>
    <w:rsid w:val="005B013C"/>
    <w:rsid w:val="005B018A"/>
    <w:rsid w:val="005B0194"/>
    <w:rsid w:val="005B07B2"/>
    <w:rsid w:val="005B0810"/>
    <w:rsid w:val="005B0908"/>
    <w:rsid w:val="005B0C8C"/>
    <w:rsid w:val="005B0CC1"/>
    <w:rsid w:val="005B16FF"/>
    <w:rsid w:val="005B17FF"/>
    <w:rsid w:val="005B1E6C"/>
    <w:rsid w:val="005B2119"/>
    <w:rsid w:val="005B2249"/>
    <w:rsid w:val="005B229A"/>
    <w:rsid w:val="005B2562"/>
    <w:rsid w:val="005B26A7"/>
    <w:rsid w:val="005B2734"/>
    <w:rsid w:val="005B2B59"/>
    <w:rsid w:val="005B2C25"/>
    <w:rsid w:val="005B2EC9"/>
    <w:rsid w:val="005B2F78"/>
    <w:rsid w:val="005B3A21"/>
    <w:rsid w:val="005B406D"/>
    <w:rsid w:val="005B4235"/>
    <w:rsid w:val="005B4496"/>
    <w:rsid w:val="005B44D7"/>
    <w:rsid w:val="005B4748"/>
    <w:rsid w:val="005B4BB5"/>
    <w:rsid w:val="005B4C96"/>
    <w:rsid w:val="005B547F"/>
    <w:rsid w:val="005B5892"/>
    <w:rsid w:val="005B5A32"/>
    <w:rsid w:val="005B5A40"/>
    <w:rsid w:val="005B5CF6"/>
    <w:rsid w:val="005B5DAB"/>
    <w:rsid w:val="005B5EC4"/>
    <w:rsid w:val="005B65D6"/>
    <w:rsid w:val="005B678A"/>
    <w:rsid w:val="005B6B75"/>
    <w:rsid w:val="005B6BDD"/>
    <w:rsid w:val="005B6EE2"/>
    <w:rsid w:val="005B7255"/>
    <w:rsid w:val="005B757F"/>
    <w:rsid w:val="005B7713"/>
    <w:rsid w:val="005C031B"/>
    <w:rsid w:val="005C0357"/>
    <w:rsid w:val="005C0592"/>
    <w:rsid w:val="005C0A1E"/>
    <w:rsid w:val="005C16F0"/>
    <w:rsid w:val="005C1D2D"/>
    <w:rsid w:val="005C240F"/>
    <w:rsid w:val="005C2483"/>
    <w:rsid w:val="005C2548"/>
    <w:rsid w:val="005C2571"/>
    <w:rsid w:val="005C29F9"/>
    <w:rsid w:val="005C353D"/>
    <w:rsid w:val="005C39CC"/>
    <w:rsid w:val="005C39D8"/>
    <w:rsid w:val="005C3C61"/>
    <w:rsid w:val="005C3C97"/>
    <w:rsid w:val="005C3E96"/>
    <w:rsid w:val="005C40A1"/>
    <w:rsid w:val="005C41D7"/>
    <w:rsid w:val="005C448A"/>
    <w:rsid w:val="005C4930"/>
    <w:rsid w:val="005C49B2"/>
    <w:rsid w:val="005C4DF0"/>
    <w:rsid w:val="005C58D9"/>
    <w:rsid w:val="005C5972"/>
    <w:rsid w:val="005C5DDB"/>
    <w:rsid w:val="005C6267"/>
    <w:rsid w:val="005C644C"/>
    <w:rsid w:val="005C6A95"/>
    <w:rsid w:val="005C6FB4"/>
    <w:rsid w:val="005C7454"/>
    <w:rsid w:val="005C7884"/>
    <w:rsid w:val="005C7FC8"/>
    <w:rsid w:val="005D0FAD"/>
    <w:rsid w:val="005D1996"/>
    <w:rsid w:val="005D2504"/>
    <w:rsid w:val="005D2564"/>
    <w:rsid w:val="005D2D4C"/>
    <w:rsid w:val="005D323D"/>
    <w:rsid w:val="005D3C5E"/>
    <w:rsid w:val="005D4026"/>
    <w:rsid w:val="005D413F"/>
    <w:rsid w:val="005D46A6"/>
    <w:rsid w:val="005D49FB"/>
    <w:rsid w:val="005D4AFA"/>
    <w:rsid w:val="005D548F"/>
    <w:rsid w:val="005D54F1"/>
    <w:rsid w:val="005D55A6"/>
    <w:rsid w:val="005D5C04"/>
    <w:rsid w:val="005D5C9C"/>
    <w:rsid w:val="005D5D9A"/>
    <w:rsid w:val="005D694D"/>
    <w:rsid w:val="005D7031"/>
    <w:rsid w:val="005D7310"/>
    <w:rsid w:val="005D7550"/>
    <w:rsid w:val="005D75A6"/>
    <w:rsid w:val="005D761A"/>
    <w:rsid w:val="005D78CC"/>
    <w:rsid w:val="005D7C58"/>
    <w:rsid w:val="005E0773"/>
    <w:rsid w:val="005E08EE"/>
    <w:rsid w:val="005E0967"/>
    <w:rsid w:val="005E0AFD"/>
    <w:rsid w:val="005E0C97"/>
    <w:rsid w:val="005E12E9"/>
    <w:rsid w:val="005E19F1"/>
    <w:rsid w:val="005E1AFE"/>
    <w:rsid w:val="005E1BBC"/>
    <w:rsid w:val="005E21A5"/>
    <w:rsid w:val="005E2FC0"/>
    <w:rsid w:val="005E351B"/>
    <w:rsid w:val="005E385B"/>
    <w:rsid w:val="005E3E12"/>
    <w:rsid w:val="005E4078"/>
    <w:rsid w:val="005E4457"/>
    <w:rsid w:val="005E4666"/>
    <w:rsid w:val="005E4BC1"/>
    <w:rsid w:val="005E4C0A"/>
    <w:rsid w:val="005E4C1B"/>
    <w:rsid w:val="005E4D12"/>
    <w:rsid w:val="005E4F00"/>
    <w:rsid w:val="005E5079"/>
    <w:rsid w:val="005E5166"/>
    <w:rsid w:val="005E5286"/>
    <w:rsid w:val="005E5956"/>
    <w:rsid w:val="005E5A97"/>
    <w:rsid w:val="005E5B49"/>
    <w:rsid w:val="005E5CD9"/>
    <w:rsid w:val="005E5F3D"/>
    <w:rsid w:val="005E78E2"/>
    <w:rsid w:val="005F023C"/>
    <w:rsid w:val="005F040A"/>
    <w:rsid w:val="005F1198"/>
    <w:rsid w:val="005F1700"/>
    <w:rsid w:val="005F1A4C"/>
    <w:rsid w:val="005F1AE8"/>
    <w:rsid w:val="005F1B3F"/>
    <w:rsid w:val="005F1B57"/>
    <w:rsid w:val="005F1F4B"/>
    <w:rsid w:val="005F2517"/>
    <w:rsid w:val="005F2537"/>
    <w:rsid w:val="005F274C"/>
    <w:rsid w:val="005F2BC8"/>
    <w:rsid w:val="005F2C3F"/>
    <w:rsid w:val="005F2ED6"/>
    <w:rsid w:val="005F3209"/>
    <w:rsid w:val="005F33A3"/>
    <w:rsid w:val="005F3533"/>
    <w:rsid w:val="005F3652"/>
    <w:rsid w:val="005F36E2"/>
    <w:rsid w:val="005F3C27"/>
    <w:rsid w:val="005F3E22"/>
    <w:rsid w:val="005F405B"/>
    <w:rsid w:val="005F410B"/>
    <w:rsid w:val="005F48EC"/>
    <w:rsid w:val="005F4A57"/>
    <w:rsid w:val="005F4B51"/>
    <w:rsid w:val="005F4C15"/>
    <w:rsid w:val="005F4CF7"/>
    <w:rsid w:val="005F4F05"/>
    <w:rsid w:val="005F5508"/>
    <w:rsid w:val="005F56DC"/>
    <w:rsid w:val="005F5BD3"/>
    <w:rsid w:val="005F5C5C"/>
    <w:rsid w:val="005F6AC3"/>
    <w:rsid w:val="005F6BB4"/>
    <w:rsid w:val="005F78AA"/>
    <w:rsid w:val="005F7C7A"/>
    <w:rsid w:val="005F7E87"/>
    <w:rsid w:val="005F7F05"/>
    <w:rsid w:val="00600C09"/>
    <w:rsid w:val="00600C22"/>
    <w:rsid w:val="00600C88"/>
    <w:rsid w:val="006018B7"/>
    <w:rsid w:val="006019B6"/>
    <w:rsid w:val="00601A6B"/>
    <w:rsid w:val="00602509"/>
    <w:rsid w:val="00602938"/>
    <w:rsid w:val="00602D44"/>
    <w:rsid w:val="00602F38"/>
    <w:rsid w:val="006035B6"/>
    <w:rsid w:val="00603841"/>
    <w:rsid w:val="00603EA5"/>
    <w:rsid w:val="006045D4"/>
    <w:rsid w:val="006048F3"/>
    <w:rsid w:val="00604A87"/>
    <w:rsid w:val="00604BFF"/>
    <w:rsid w:val="00605229"/>
    <w:rsid w:val="0060558B"/>
    <w:rsid w:val="00605F13"/>
    <w:rsid w:val="00606216"/>
    <w:rsid w:val="0060643A"/>
    <w:rsid w:val="00606BA5"/>
    <w:rsid w:val="0060721E"/>
    <w:rsid w:val="006074E7"/>
    <w:rsid w:val="006075A1"/>
    <w:rsid w:val="0060763F"/>
    <w:rsid w:val="00607B59"/>
    <w:rsid w:val="00607BAC"/>
    <w:rsid w:val="00607BCC"/>
    <w:rsid w:val="00607CB1"/>
    <w:rsid w:val="00607E5A"/>
    <w:rsid w:val="00607EBB"/>
    <w:rsid w:val="00607EF0"/>
    <w:rsid w:val="006100FE"/>
    <w:rsid w:val="00610E0E"/>
    <w:rsid w:val="0061162C"/>
    <w:rsid w:val="0061215D"/>
    <w:rsid w:val="00612711"/>
    <w:rsid w:val="006128FA"/>
    <w:rsid w:val="00612A46"/>
    <w:rsid w:val="00612AD9"/>
    <w:rsid w:val="00612FBB"/>
    <w:rsid w:val="0061334C"/>
    <w:rsid w:val="006134E4"/>
    <w:rsid w:val="00613789"/>
    <w:rsid w:val="006139A2"/>
    <w:rsid w:val="006144BB"/>
    <w:rsid w:val="00614C36"/>
    <w:rsid w:val="00614E9A"/>
    <w:rsid w:val="00614EEA"/>
    <w:rsid w:val="006158C1"/>
    <w:rsid w:val="00615DF8"/>
    <w:rsid w:val="00615EA7"/>
    <w:rsid w:val="00615EC7"/>
    <w:rsid w:val="0061629A"/>
    <w:rsid w:val="006166A2"/>
    <w:rsid w:val="00616929"/>
    <w:rsid w:val="00616C28"/>
    <w:rsid w:val="00616E2A"/>
    <w:rsid w:val="00617621"/>
    <w:rsid w:val="00620594"/>
    <w:rsid w:val="00620615"/>
    <w:rsid w:val="00620A32"/>
    <w:rsid w:val="00620DE6"/>
    <w:rsid w:val="00621622"/>
    <w:rsid w:val="006216D5"/>
    <w:rsid w:val="00621B87"/>
    <w:rsid w:val="0062244E"/>
    <w:rsid w:val="00622537"/>
    <w:rsid w:val="00622D32"/>
    <w:rsid w:val="00622FE8"/>
    <w:rsid w:val="00623290"/>
    <w:rsid w:val="0062340F"/>
    <w:rsid w:val="006239A0"/>
    <w:rsid w:val="00623A87"/>
    <w:rsid w:val="00623B99"/>
    <w:rsid w:val="00623D38"/>
    <w:rsid w:val="006241B0"/>
    <w:rsid w:val="00624239"/>
    <w:rsid w:val="00624252"/>
    <w:rsid w:val="00624364"/>
    <w:rsid w:val="00625002"/>
    <w:rsid w:val="00625B40"/>
    <w:rsid w:val="00625BC3"/>
    <w:rsid w:val="00626372"/>
    <w:rsid w:val="00626B43"/>
    <w:rsid w:val="00626C8F"/>
    <w:rsid w:val="00626EC3"/>
    <w:rsid w:val="00627558"/>
    <w:rsid w:val="00627ACA"/>
    <w:rsid w:val="00627C40"/>
    <w:rsid w:val="006302DC"/>
    <w:rsid w:val="006304D1"/>
    <w:rsid w:val="006307B7"/>
    <w:rsid w:val="0063103F"/>
    <w:rsid w:val="006318A9"/>
    <w:rsid w:val="00632427"/>
    <w:rsid w:val="0063251E"/>
    <w:rsid w:val="006328D3"/>
    <w:rsid w:val="00632A2F"/>
    <w:rsid w:val="00632B5A"/>
    <w:rsid w:val="006333A9"/>
    <w:rsid w:val="006338BD"/>
    <w:rsid w:val="006339C1"/>
    <w:rsid w:val="00633CD8"/>
    <w:rsid w:val="006341DC"/>
    <w:rsid w:val="0063435B"/>
    <w:rsid w:val="00634AB6"/>
    <w:rsid w:val="00634AF9"/>
    <w:rsid w:val="00634FD7"/>
    <w:rsid w:val="006351D7"/>
    <w:rsid w:val="00635D27"/>
    <w:rsid w:val="00636177"/>
    <w:rsid w:val="00636376"/>
    <w:rsid w:val="006363EB"/>
    <w:rsid w:val="006365F6"/>
    <w:rsid w:val="006366D5"/>
    <w:rsid w:val="006366EC"/>
    <w:rsid w:val="00636ADC"/>
    <w:rsid w:val="00636AF4"/>
    <w:rsid w:val="00636B3B"/>
    <w:rsid w:val="00636DBB"/>
    <w:rsid w:val="00636E9A"/>
    <w:rsid w:val="00637432"/>
    <w:rsid w:val="00637442"/>
    <w:rsid w:val="0063760E"/>
    <w:rsid w:val="006379FB"/>
    <w:rsid w:val="00637B1D"/>
    <w:rsid w:val="00637CA3"/>
    <w:rsid w:val="00637F79"/>
    <w:rsid w:val="00640071"/>
    <w:rsid w:val="006403BA"/>
    <w:rsid w:val="006405D8"/>
    <w:rsid w:val="006413C6"/>
    <w:rsid w:val="006415BE"/>
    <w:rsid w:val="00641A62"/>
    <w:rsid w:val="00641AE6"/>
    <w:rsid w:val="00642022"/>
    <w:rsid w:val="00642598"/>
    <w:rsid w:val="006426DD"/>
    <w:rsid w:val="00643594"/>
    <w:rsid w:val="0064379C"/>
    <w:rsid w:val="00643853"/>
    <w:rsid w:val="0064396B"/>
    <w:rsid w:val="00643A30"/>
    <w:rsid w:val="006444CA"/>
    <w:rsid w:val="00644888"/>
    <w:rsid w:val="006448A3"/>
    <w:rsid w:val="00644E7E"/>
    <w:rsid w:val="006451D9"/>
    <w:rsid w:val="00645665"/>
    <w:rsid w:val="00645810"/>
    <w:rsid w:val="00645ED9"/>
    <w:rsid w:val="0064648A"/>
    <w:rsid w:val="006468B1"/>
    <w:rsid w:val="00646CA0"/>
    <w:rsid w:val="00646D1D"/>
    <w:rsid w:val="00646ED4"/>
    <w:rsid w:val="006471EC"/>
    <w:rsid w:val="0064737A"/>
    <w:rsid w:val="00647640"/>
    <w:rsid w:val="00647B4F"/>
    <w:rsid w:val="006503EC"/>
    <w:rsid w:val="00650535"/>
    <w:rsid w:val="00650C62"/>
    <w:rsid w:val="00650CDB"/>
    <w:rsid w:val="00650DD5"/>
    <w:rsid w:val="00651445"/>
    <w:rsid w:val="00652167"/>
    <w:rsid w:val="00652196"/>
    <w:rsid w:val="00652286"/>
    <w:rsid w:val="00652B2D"/>
    <w:rsid w:val="00652D0F"/>
    <w:rsid w:val="00653B70"/>
    <w:rsid w:val="00653F46"/>
    <w:rsid w:val="00653FE0"/>
    <w:rsid w:val="00654061"/>
    <w:rsid w:val="006543B5"/>
    <w:rsid w:val="006546FF"/>
    <w:rsid w:val="006547C3"/>
    <w:rsid w:val="00654A02"/>
    <w:rsid w:val="00654FB0"/>
    <w:rsid w:val="00655CDC"/>
    <w:rsid w:val="00655FAF"/>
    <w:rsid w:val="006560DF"/>
    <w:rsid w:val="00656A7F"/>
    <w:rsid w:val="006570A8"/>
    <w:rsid w:val="0065741D"/>
    <w:rsid w:val="00657A86"/>
    <w:rsid w:val="00660852"/>
    <w:rsid w:val="00660890"/>
    <w:rsid w:val="00660E50"/>
    <w:rsid w:val="006611A7"/>
    <w:rsid w:val="00661529"/>
    <w:rsid w:val="00661BC9"/>
    <w:rsid w:val="00661C96"/>
    <w:rsid w:val="00661FD0"/>
    <w:rsid w:val="0066225F"/>
    <w:rsid w:val="0066235F"/>
    <w:rsid w:val="006624CF"/>
    <w:rsid w:val="00662866"/>
    <w:rsid w:val="00662A80"/>
    <w:rsid w:val="00662B09"/>
    <w:rsid w:val="00662C33"/>
    <w:rsid w:val="00662E97"/>
    <w:rsid w:val="006632F0"/>
    <w:rsid w:val="006635B0"/>
    <w:rsid w:val="006636FE"/>
    <w:rsid w:val="00663759"/>
    <w:rsid w:val="006639A3"/>
    <w:rsid w:val="00663CA1"/>
    <w:rsid w:val="0066427E"/>
    <w:rsid w:val="0066436E"/>
    <w:rsid w:val="0066479F"/>
    <w:rsid w:val="0066502E"/>
    <w:rsid w:val="006657CA"/>
    <w:rsid w:val="00665AEB"/>
    <w:rsid w:val="00665EDB"/>
    <w:rsid w:val="00665F67"/>
    <w:rsid w:val="00666385"/>
    <w:rsid w:val="006663D3"/>
    <w:rsid w:val="006667A5"/>
    <w:rsid w:val="00666AF9"/>
    <w:rsid w:val="00666B44"/>
    <w:rsid w:val="00666C97"/>
    <w:rsid w:val="006677E6"/>
    <w:rsid w:val="006702DE"/>
    <w:rsid w:val="006709A8"/>
    <w:rsid w:val="006709AC"/>
    <w:rsid w:val="00670AA2"/>
    <w:rsid w:val="00670B92"/>
    <w:rsid w:val="00670E10"/>
    <w:rsid w:val="00671942"/>
    <w:rsid w:val="00671CB1"/>
    <w:rsid w:val="00672040"/>
    <w:rsid w:val="00672681"/>
    <w:rsid w:val="00672D03"/>
    <w:rsid w:val="0067325C"/>
    <w:rsid w:val="0067360A"/>
    <w:rsid w:val="00673F01"/>
    <w:rsid w:val="00674D7B"/>
    <w:rsid w:val="006751D3"/>
    <w:rsid w:val="00675599"/>
    <w:rsid w:val="0067584B"/>
    <w:rsid w:val="00675CF1"/>
    <w:rsid w:val="006760D4"/>
    <w:rsid w:val="0067665B"/>
    <w:rsid w:val="006766A1"/>
    <w:rsid w:val="006767F5"/>
    <w:rsid w:val="00676FEB"/>
    <w:rsid w:val="006773AE"/>
    <w:rsid w:val="00677C55"/>
    <w:rsid w:val="00680398"/>
    <w:rsid w:val="006805F2"/>
    <w:rsid w:val="006807E7"/>
    <w:rsid w:val="006807F8"/>
    <w:rsid w:val="00680B63"/>
    <w:rsid w:val="00680BFC"/>
    <w:rsid w:val="00680C58"/>
    <w:rsid w:val="00680E26"/>
    <w:rsid w:val="0068159E"/>
    <w:rsid w:val="0068193B"/>
    <w:rsid w:val="00681C01"/>
    <w:rsid w:val="00682955"/>
    <w:rsid w:val="00682A71"/>
    <w:rsid w:val="00682FE3"/>
    <w:rsid w:val="00683083"/>
    <w:rsid w:val="006835B6"/>
    <w:rsid w:val="00683ADD"/>
    <w:rsid w:val="00683C69"/>
    <w:rsid w:val="00683DD1"/>
    <w:rsid w:val="0068410D"/>
    <w:rsid w:val="00684236"/>
    <w:rsid w:val="00684330"/>
    <w:rsid w:val="0068486A"/>
    <w:rsid w:val="00684F4E"/>
    <w:rsid w:val="006861F9"/>
    <w:rsid w:val="00686517"/>
    <w:rsid w:val="00686573"/>
    <w:rsid w:val="00686A7F"/>
    <w:rsid w:val="00686AB7"/>
    <w:rsid w:val="00686C17"/>
    <w:rsid w:val="00686E1F"/>
    <w:rsid w:val="00686FF8"/>
    <w:rsid w:val="00687091"/>
    <w:rsid w:val="0068738F"/>
    <w:rsid w:val="0068759F"/>
    <w:rsid w:val="00687B06"/>
    <w:rsid w:val="00687B55"/>
    <w:rsid w:val="00687D2A"/>
    <w:rsid w:val="00687DA8"/>
    <w:rsid w:val="0069017A"/>
    <w:rsid w:val="0069044F"/>
    <w:rsid w:val="00690EFB"/>
    <w:rsid w:val="00691261"/>
    <w:rsid w:val="006912EE"/>
    <w:rsid w:val="00691374"/>
    <w:rsid w:val="0069161D"/>
    <w:rsid w:val="006916EA"/>
    <w:rsid w:val="00691BD9"/>
    <w:rsid w:val="00691C07"/>
    <w:rsid w:val="00692181"/>
    <w:rsid w:val="00692433"/>
    <w:rsid w:val="006931A5"/>
    <w:rsid w:val="0069337E"/>
    <w:rsid w:val="00693820"/>
    <w:rsid w:val="006938A6"/>
    <w:rsid w:val="00693DF3"/>
    <w:rsid w:val="006945C1"/>
    <w:rsid w:val="00694623"/>
    <w:rsid w:val="00694D67"/>
    <w:rsid w:val="00694DB2"/>
    <w:rsid w:val="00694F2B"/>
    <w:rsid w:val="006950A7"/>
    <w:rsid w:val="0069525C"/>
    <w:rsid w:val="00695C2E"/>
    <w:rsid w:val="00696BE4"/>
    <w:rsid w:val="006970E0"/>
    <w:rsid w:val="00697C8F"/>
    <w:rsid w:val="006A0042"/>
    <w:rsid w:val="006A066A"/>
    <w:rsid w:val="006A0737"/>
    <w:rsid w:val="006A0F9E"/>
    <w:rsid w:val="006A1164"/>
    <w:rsid w:val="006A1168"/>
    <w:rsid w:val="006A18B2"/>
    <w:rsid w:val="006A19C0"/>
    <w:rsid w:val="006A1CFD"/>
    <w:rsid w:val="006A20B3"/>
    <w:rsid w:val="006A22A6"/>
    <w:rsid w:val="006A2630"/>
    <w:rsid w:val="006A2808"/>
    <w:rsid w:val="006A28EF"/>
    <w:rsid w:val="006A32DE"/>
    <w:rsid w:val="006A34A9"/>
    <w:rsid w:val="006A3F0F"/>
    <w:rsid w:val="006A412D"/>
    <w:rsid w:val="006A45F8"/>
    <w:rsid w:val="006A4C29"/>
    <w:rsid w:val="006A4EF4"/>
    <w:rsid w:val="006A5499"/>
    <w:rsid w:val="006A5753"/>
    <w:rsid w:val="006A577B"/>
    <w:rsid w:val="006A5C23"/>
    <w:rsid w:val="006A5E71"/>
    <w:rsid w:val="006A6745"/>
    <w:rsid w:val="006A6795"/>
    <w:rsid w:val="006A6811"/>
    <w:rsid w:val="006A684B"/>
    <w:rsid w:val="006A6FD9"/>
    <w:rsid w:val="006B0633"/>
    <w:rsid w:val="006B06AA"/>
    <w:rsid w:val="006B0E73"/>
    <w:rsid w:val="006B0F60"/>
    <w:rsid w:val="006B1327"/>
    <w:rsid w:val="006B1535"/>
    <w:rsid w:val="006B1A85"/>
    <w:rsid w:val="006B1B94"/>
    <w:rsid w:val="006B1E50"/>
    <w:rsid w:val="006B20ED"/>
    <w:rsid w:val="006B232C"/>
    <w:rsid w:val="006B276B"/>
    <w:rsid w:val="006B3933"/>
    <w:rsid w:val="006B4932"/>
    <w:rsid w:val="006B5081"/>
    <w:rsid w:val="006B535A"/>
    <w:rsid w:val="006B55FD"/>
    <w:rsid w:val="006B56F1"/>
    <w:rsid w:val="006B5AF3"/>
    <w:rsid w:val="006B5C12"/>
    <w:rsid w:val="006B5CC0"/>
    <w:rsid w:val="006B6182"/>
    <w:rsid w:val="006B655C"/>
    <w:rsid w:val="006B67BF"/>
    <w:rsid w:val="006B7093"/>
    <w:rsid w:val="006B760F"/>
    <w:rsid w:val="006B7A1C"/>
    <w:rsid w:val="006B7D80"/>
    <w:rsid w:val="006C010D"/>
    <w:rsid w:val="006C0132"/>
    <w:rsid w:val="006C03B8"/>
    <w:rsid w:val="006C0498"/>
    <w:rsid w:val="006C05BA"/>
    <w:rsid w:val="006C0DAB"/>
    <w:rsid w:val="006C103A"/>
    <w:rsid w:val="006C176A"/>
    <w:rsid w:val="006C20B1"/>
    <w:rsid w:val="006C21BC"/>
    <w:rsid w:val="006C27CB"/>
    <w:rsid w:val="006C2D7D"/>
    <w:rsid w:val="006C2EA5"/>
    <w:rsid w:val="006C3275"/>
    <w:rsid w:val="006C333A"/>
    <w:rsid w:val="006C3586"/>
    <w:rsid w:val="006C3BB4"/>
    <w:rsid w:val="006C3EB2"/>
    <w:rsid w:val="006C4693"/>
    <w:rsid w:val="006C49EC"/>
    <w:rsid w:val="006C4AD4"/>
    <w:rsid w:val="006C4F98"/>
    <w:rsid w:val="006C5551"/>
    <w:rsid w:val="006C571E"/>
    <w:rsid w:val="006C5B9C"/>
    <w:rsid w:val="006C6264"/>
    <w:rsid w:val="006C6927"/>
    <w:rsid w:val="006C6C68"/>
    <w:rsid w:val="006C6DE1"/>
    <w:rsid w:val="006C6E5D"/>
    <w:rsid w:val="006C6E93"/>
    <w:rsid w:val="006C6FC7"/>
    <w:rsid w:val="006C70F3"/>
    <w:rsid w:val="006C72D6"/>
    <w:rsid w:val="006C7594"/>
    <w:rsid w:val="006C7AD5"/>
    <w:rsid w:val="006C7B63"/>
    <w:rsid w:val="006D005E"/>
    <w:rsid w:val="006D0557"/>
    <w:rsid w:val="006D07D6"/>
    <w:rsid w:val="006D0895"/>
    <w:rsid w:val="006D113F"/>
    <w:rsid w:val="006D16AE"/>
    <w:rsid w:val="006D1829"/>
    <w:rsid w:val="006D1A5E"/>
    <w:rsid w:val="006D249B"/>
    <w:rsid w:val="006D2535"/>
    <w:rsid w:val="006D255B"/>
    <w:rsid w:val="006D3004"/>
    <w:rsid w:val="006D3A73"/>
    <w:rsid w:val="006D3B8B"/>
    <w:rsid w:val="006D3BA8"/>
    <w:rsid w:val="006D3D00"/>
    <w:rsid w:val="006D42BA"/>
    <w:rsid w:val="006D4702"/>
    <w:rsid w:val="006D5267"/>
    <w:rsid w:val="006D52B0"/>
    <w:rsid w:val="006D52B9"/>
    <w:rsid w:val="006D5F26"/>
    <w:rsid w:val="006D644F"/>
    <w:rsid w:val="006D6529"/>
    <w:rsid w:val="006D7374"/>
    <w:rsid w:val="006D7859"/>
    <w:rsid w:val="006D7B80"/>
    <w:rsid w:val="006E009C"/>
    <w:rsid w:val="006E041D"/>
    <w:rsid w:val="006E09F8"/>
    <w:rsid w:val="006E0B19"/>
    <w:rsid w:val="006E112A"/>
    <w:rsid w:val="006E1309"/>
    <w:rsid w:val="006E2528"/>
    <w:rsid w:val="006E2CA7"/>
    <w:rsid w:val="006E3608"/>
    <w:rsid w:val="006E3A85"/>
    <w:rsid w:val="006E4006"/>
    <w:rsid w:val="006E4529"/>
    <w:rsid w:val="006E48A6"/>
    <w:rsid w:val="006E4E61"/>
    <w:rsid w:val="006E4FA2"/>
    <w:rsid w:val="006E5D56"/>
    <w:rsid w:val="006E60CA"/>
    <w:rsid w:val="006E67A8"/>
    <w:rsid w:val="006E6E35"/>
    <w:rsid w:val="006E703A"/>
    <w:rsid w:val="006E718D"/>
    <w:rsid w:val="006E76B7"/>
    <w:rsid w:val="006E7942"/>
    <w:rsid w:val="006E7990"/>
    <w:rsid w:val="006F06E9"/>
    <w:rsid w:val="006F073D"/>
    <w:rsid w:val="006F0C48"/>
    <w:rsid w:val="006F0E26"/>
    <w:rsid w:val="006F1587"/>
    <w:rsid w:val="006F1C41"/>
    <w:rsid w:val="006F1CD0"/>
    <w:rsid w:val="006F21D6"/>
    <w:rsid w:val="006F2AE5"/>
    <w:rsid w:val="006F308C"/>
    <w:rsid w:val="006F3822"/>
    <w:rsid w:val="006F398B"/>
    <w:rsid w:val="006F3F84"/>
    <w:rsid w:val="006F407B"/>
    <w:rsid w:val="006F475B"/>
    <w:rsid w:val="006F4F32"/>
    <w:rsid w:val="006F4FC9"/>
    <w:rsid w:val="006F62C0"/>
    <w:rsid w:val="006F6E74"/>
    <w:rsid w:val="006F7184"/>
    <w:rsid w:val="006F7AA6"/>
    <w:rsid w:val="00700061"/>
    <w:rsid w:val="00700259"/>
    <w:rsid w:val="00700664"/>
    <w:rsid w:val="007007EF"/>
    <w:rsid w:val="00700960"/>
    <w:rsid w:val="00700B6A"/>
    <w:rsid w:val="007013E0"/>
    <w:rsid w:val="00701569"/>
    <w:rsid w:val="00701BE5"/>
    <w:rsid w:val="00701D65"/>
    <w:rsid w:val="007025FF"/>
    <w:rsid w:val="00703411"/>
    <w:rsid w:val="00703AEA"/>
    <w:rsid w:val="00703E5D"/>
    <w:rsid w:val="007040D1"/>
    <w:rsid w:val="007041F2"/>
    <w:rsid w:val="007047A8"/>
    <w:rsid w:val="00704925"/>
    <w:rsid w:val="00704C2D"/>
    <w:rsid w:val="00705450"/>
    <w:rsid w:val="007056F4"/>
    <w:rsid w:val="0070580D"/>
    <w:rsid w:val="00705848"/>
    <w:rsid w:val="00705C7C"/>
    <w:rsid w:val="00706136"/>
    <w:rsid w:val="00706A04"/>
    <w:rsid w:val="00707777"/>
    <w:rsid w:val="00707A39"/>
    <w:rsid w:val="00707CC6"/>
    <w:rsid w:val="00707DAD"/>
    <w:rsid w:val="007104AE"/>
    <w:rsid w:val="007104F4"/>
    <w:rsid w:val="007107CA"/>
    <w:rsid w:val="00710A4D"/>
    <w:rsid w:val="00710AC4"/>
    <w:rsid w:val="007110C9"/>
    <w:rsid w:val="007111D0"/>
    <w:rsid w:val="00711930"/>
    <w:rsid w:val="00711C9A"/>
    <w:rsid w:val="007126BC"/>
    <w:rsid w:val="0071279B"/>
    <w:rsid w:val="0071287E"/>
    <w:rsid w:val="00712CF6"/>
    <w:rsid w:val="0071357D"/>
    <w:rsid w:val="007136E3"/>
    <w:rsid w:val="00713A10"/>
    <w:rsid w:val="00713C9A"/>
    <w:rsid w:val="00714015"/>
    <w:rsid w:val="007143A1"/>
    <w:rsid w:val="00714473"/>
    <w:rsid w:val="00714AE1"/>
    <w:rsid w:val="00714C15"/>
    <w:rsid w:val="0071513D"/>
    <w:rsid w:val="00715221"/>
    <w:rsid w:val="0071529B"/>
    <w:rsid w:val="007155E3"/>
    <w:rsid w:val="007156EE"/>
    <w:rsid w:val="00715807"/>
    <w:rsid w:val="00715869"/>
    <w:rsid w:val="00715DC8"/>
    <w:rsid w:val="0071601A"/>
    <w:rsid w:val="00716C3D"/>
    <w:rsid w:val="00716F71"/>
    <w:rsid w:val="0071784A"/>
    <w:rsid w:val="00717E57"/>
    <w:rsid w:val="00717FBD"/>
    <w:rsid w:val="007205E8"/>
    <w:rsid w:val="007207B5"/>
    <w:rsid w:val="00720C3B"/>
    <w:rsid w:val="00720E1D"/>
    <w:rsid w:val="00720F70"/>
    <w:rsid w:val="00720F9F"/>
    <w:rsid w:val="00721005"/>
    <w:rsid w:val="0072169E"/>
    <w:rsid w:val="007216BB"/>
    <w:rsid w:val="007219F6"/>
    <w:rsid w:val="00722883"/>
    <w:rsid w:val="00722B84"/>
    <w:rsid w:val="00723190"/>
    <w:rsid w:val="00723650"/>
    <w:rsid w:val="00723704"/>
    <w:rsid w:val="00723941"/>
    <w:rsid w:val="00723EEA"/>
    <w:rsid w:val="0072417F"/>
    <w:rsid w:val="00724315"/>
    <w:rsid w:val="007247AE"/>
    <w:rsid w:val="0072491D"/>
    <w:rsid w:val="00724BEE"/>
    <w:rsid w:val="00725B5C"/>
    <w:rsid w:val="00725D7F"/>
    <w:rsid w:val="00725DA7"/>
    <w:rsid w:val="0072636B"/>
    <w:rsid w:val="00727072"/>
    <w:rsid w:val="00727423"/>
    <w:rsid w:val="00727863"/>
    <w:rsid w:val="00727A3D"/>
    <w:rsid w:val="0073041C"/>
    <w:rsid w:val="00731F81"/>
    <w:rsid w:val="007321F7"/>
    <w:rsid w:val="007328F6"/>
    <w:rsid w:val="00732991"/>
    <w:rsid w:val="007329A2"/>
    <w:rsid w:val="00732B0C"/>
    <w:rsid w:val="007332C3"/>
    <w:rsid w:val="0073352D"/>
    <w:rsid w:val="007337B9"/>
    <w:rsid w:val="007338D7"/>
    <w:rsid w:val="00733EE3"/>
    <w:rsid w:val="00733FAD"/>
    <w:rsid w:val="007340E9"/>
    <w:rsid w:val="007345C9"/>
    <w:rsid w:val="0073476E"/>
    <w:rsid w:val="007347E2"/>
    <w:rsid w:val="00734B93"/>
    <w:rsid w:val="00734BB4"/>
    <w:rsid w:val="00734E7F"/>
    <w:rsid w:val="007350E1"/>
    <w:rsid w:val="00736E68"/>
    <w:rsid w:val="00736F20"/>
    <w:rsid w:val="007370C0"/>
    <w:rsid w:val="007370EE"/>
    <w:rsid w:val="007404A4"/>
    <w:rsid w:val="00740887"/>
    <w:rsid w:val="00740AAA"/>
    <w:rsid w:val="00740B89"/>
    <w:rsid w:val="00741192"/>
    <w:rsid w:val="00741420"/>
    <w:rsid w:val="00741B00"/>
    <w:rsid w:val="00741F34"/>
    <w:rsid w:val="00741FEF"/>
    <w:rsid w:val="00742A0D"/>
    <w:rsid w:val="00742B15"/>
    <w:rsid w:val="00742F05"/>
    <w:rsid w:val="00743463"/>
    <w:rsid w:val="0074354A"/>
    <w:rsid w:val="00743C40"/>
    <w:rsid w:val="00743F0B"/>
    <w:rsid w:val="00744312"/>
    <w:rsid w:val="00744BF6"/>
    <w:rsid w:val="007450CA"/>
    <w:rsid w:val="00745898"/>
    <w:rsid w:val="007466EB"/>
    <w:rsid w:val="00746FB1"/>
    <w:rsid w:val="007471D9"/>
    <w:rsid w:val="00747563"/>
    <w:rsid w:val="00747B5C"/>
    <w:rsid w:val="00747F3E"/>
    <w:rsid w:val="00747F7A"/>
    <w:rsid w:val="00750046"/>
    <w:rsid w:val="00750292"/>
    <w:rsid w:val="007502EB"/>
    <w:rsid w:val="00750314"/>
    <w:rsid w:val="007506B8"/>
    <w:rsid w:val="00750771"/>
    <w:rsid w:val="007507D9"/>
    <w:rsid w:val="0075088B"/>
    <w:rsid w:val="00750B30"/>
    <w:rsid w:val="00750C71"/>
    <w:rsid w:val="00751236"/>
    <w:rsid w:val="007512A1"/>
    <w:rsid w:val="007512B1"/>
    <w:rsid w:val="007512F7"/>
    <w:rsid w:val="00751A00"/>
    <w:rsid w:val="00751CD6"/>
    <w:rsid w:val="00751FE1"/>
    <w:rsid w:val="00752362"/>
    <w:rsid w:val="0075256A"/>
    <w:rsid w:val="0075266B"/>
    <w:rsid w:val="00752986"/>
    <w:rsid w:val="0075335A"/>
    <w:rsid w:val="00753883"/>
    <w:rsid w:val="00753C05"/>
    <w:rsid w:val="00753FBA"/>
    <w:rsid w:val="007544B1"/>
    <w:rsid w:val="007544FD"/>
    <w:rsid w:val="00754514"/>
    <w:rsid w:val="0075459C"/>
    <w:rsid w:val="0075539A"/>
    <w:rsid w:val="007553BD"/>
    <w:rsid w:val="00755564"/>
    <w:rsid w:val="007559AE"/>
    <w:rsid w:val="00755AD5"/>
    <w:rsid w:val="00755BDD"/>
    <w:rsid w:val="00756325"/>
    <w:rsid w:val="0075633F"/>
    <w:rsid w:val="007568C5"/>
    <w:rsid w:val="00756B27"/>
    <w:rsid w:val="00756DD0"/>
    <w:rsid w:val="00756F86"/>
    <w:rsid w:val="007572F0"/>
    <w:rsid w:val="00757894"/>
    <w:rsid w:val="00757C02"/>
    <w:rsid w:val="00757CD7"/>
    <w:rsid w:val="00757DC9"/>
    <w:rsid w:val="007601E6"/>
    <w:rsid w:val="007606A6"/>
    <w:rsid w:val="007608C2"/>
    <w:rsid w:val="00760A9D"/>
    <w:rsid w:val="00761291"/>
    <w:rsid w:val="007614F3"/>
    <w:rsid w:val="00761A66"/>
    <w:rsid w:val="00761FE7"/>
    <w:rsid w:val="00762176"/>
    <w:rsid w:val="007621C7"/>
    <w:rsid w:val="00762F31"/>
    <w:rsid w:val="0076315B"/>
    <w:rsid w:val="0076331E"/>
    <w:rsid w:val="00764853"/>
    <w:rsid w:val="00764E7B"/>
    <w:rsid w:val="0076506D"/>
    <w:rsid w:val="007650AA"/>
    <w:rsid w:val="007652B4"/>
    <w:rsid w:val="007659EC"/>
    <w:rsid w:val="0076617F"/>
    <w:rsid w:val="0076642B"/>
    <w:rsid w:val="00766935"/>
    <w:rsid w:val="00767871"/>
    <w:rsid w:val="0076792F"/>
    <w:rsid w:val="00767BE4"/>
    <w:rsid w:val="00767CD6"/>
    <w:rsid w:val="00767CE9"/>
    <w:rsid w:val="00767D36"/>
    <w:rsid w:val="0077008B"/>
    <w:rsid w:val="007704AE"/>
    <w:rsid w:val="0077052B"/>
    <w:rsid w:val="00770BCE"/>
    <w:rsid w:val="00770C56"/>
    <w:rsid w:val="00770F5F"/>
    <w:rsid w:val="00771085"/>
    <w:rsid w:val="007710F6"/>
    <w:rsid w:val="007711D7"/>
    <w:rsid w:val="0077135D"/>
    <w:rsid w:val="007713FF"/>
    <w:rsid w:val="007716D4"/>
    <w:rsid w:val="007717BA"/>
    <w:rsid w:val="00771F24"/>
    <w:rsid w:val="007722CB"/>
    <w:rsid w:val="00772547"/>
    <w:rsid w:val="007729E3"/>
    <w:rsid w:val="00772ED3"/>
    <w:rsid w:val="00773F4D"/>
    <w:rsid w:val="0077412D"/>
    <w:rsid w:val="00774BB9"/>
    <w:rsid w:val="007753A1"/>
    <w:rsid w:val="007759DA"/>
    <w:rsid w:val="007764E1"/>
    <w:rsid w:val="007773B9"/>
    <w:rsid w:val="007777D3"/>
    <w:rsid w:val="00780287"/>
    <w:rsid w:val="007803EC"/>
    <w:rsid w:val="00780785"/>
    <w:rsid w:val="00780B9C"/>
    <w:rsid w:val="00780BFA"/>
    <w:rsid w:val="00781098"/>
    <w:rsid w:val="007815AA"/>
    <w:rsid w:val="00781662"/>
    <w:rsid w:val="007819D2"/>
    <w:rsid w:val="00781A44"/>
    <w:rsid w:val="00781A51"/>
    <w:rsid w:val="00781D57"/>
    <w:rsid w:val="007820BB"/>
    <w:rsid w:val="0078247F"/>
    <w:rsid w:val="007829E9"/>
    <w:rsid w:val="00782E37"/>
    <w:rsid w:val="00783188"/>
    <w:rsid w:val="00783736"/>
    <w:rsid w:val="00783874"/>
    <w:rsid w:val="00783DD6"/>
    <w:rsid w:val="00783DF8"/>
    <w:rsid w:val="00783E6C"/>
    <w:rsid w:val="00783F06"/>
    <w:rsid w:val="0078417A"/>
    <w:rsid w:val="007842B2"/>
    <w:rsid w:val="007842CE"/>
    <w:rsid w:val="007846AC"/>
    <w:rsid w:val="007847AB"/>
    <w:rsid w:val="00784DD6"/>
    <w:rsid w:val="0078521E"/>
    <w:rsid w:val="007852BB"/>
    <w:rsid w:val="00785ECD"/>
    <w:rsid w:val="00786418"/>
    <w:rsid w:val="007867F8"/>
    <w:rsid w:val="00786C2B"/>
    <w:rsid w:val="0078731E"/>
    <w:rsid w:val="0078763A"/>
    <w:rsid w:val="00787924"/>
    <w:rsid w:val="00787CB1"/>
    <w:rsid w:val="007905C0"/>
    <w:rsid w:val="00790650"/>
    <w:rsid w:val="007907DB"/>
    <w:rsid w:val="00790867"/>
    <w:rsid w:val="007908E8"/>
    <w:rsid w:val="00790CB6"/>
    <w:rsid w:val="00790F57"/>
    <w:rsid w:val="00790F80"/>
    <w:rsid w:val="007911F2"/>
    <w:rsid w:val="00791BF7"/>
    <w:rsid w:val="00791DDE"/>
    <w:rsid w:val="00791E5A"/>
    <w:rsid w:val="00791E9D"/>
    <w:rsid w:val="00792278"/>
    <w:rsid w:val="00792D28"/>
    <w:rsid w:val="0079362C"/>
    <w:rsid w:val="00793F01"/>
    <w:rsid w:val="00794321"/>
    <w:rsid w:val="007946AF"/>
    <w:rsid w:val="007955C8"/>
    <w:rsid w:val="0079562B"/>
    <w:rsid w:val="00795E4A"/>
    <w:rsid w:val="007960D5"/>
    <w:rsid w:val="007961CD"/>
    <w:rsid w:val="007967F5"/>
    <w:rsid w:val="00796ADD"/>
    <w:rsid w:val="00796E09"/>
    <w:rsid w:val="00796E62"/>
    <w:rsid w:val="0079741A"/>
    <w:rsid w:val="00797B15"/>
    <w:rsid w:val="007A02A4"/>
    <w:rsid w:val="007A02AA"/>
    <w:rsid w:val="007A0B2E"/>
    <w:rsid w:val="007A0D27"/>
    <w:rsid w:val="007A15DE"/>
    <w:rsid w:val="007A163A"/>
    <w:rsid w:val="007A1644"/>
    <w:rsid w:val="007A1655"/>
    <w:rsid w:val="007A17D2"/>
    <w:rsid w:val="007A18BC"/>
    <w:rsid w:val="007A1960"/>
    <w:rsid w:val="007A1C3E"/>
    <w:rsid w:val="007A20ED"/>
    <w:rsid w:val="007A2451"/>
    <w:rsid w:val="007A28B8"/>
    <w:rsid w:val="007A29F9"/>
    <w:rsid w:val="007A2D58"/>
    <w:rsid w:val="007A3570"/>
    <w:rsid w:val="007A3981"/>
    <w:rsid w:val="007A4D81"/>
    <w:rsid w:val="007A4F13"/>
    <w:rsid w:val="007A5377"/>
    <w:rsid w:val="007A5564"/>
    <w:rsid w:val="007A58B5"/>
    <w:rsid w:val="007A5B13"/>
    <w:rsid w:val="007A6FC7"/>
    <w:rsid w:val="007A73E2"/>
    <w:rsid w:val="007A7A15"/>
    <w:rsid w:val="007A7A22"/>
    <w:rsid w:val="007A7CAA"/>
    <w:rsid w:val="007B06F3"/>
    <w:rsid w:val="007B103A"/>
    <w:rsid w:val="007B1FAE"/>
    <w:rsid w:val="007B22C5"/>
    <w:rsid w:val="007B25A9"/>
    <w:rsid w:val="007B2E5A"/>
    <w:rsid w:val="007B3501"/>
    <w:rsid w:val="007B3BC9"/>
    <w:rsid w:val="007B3CB6"/>
    <w:rsid w:val="007B3DF6"/>
    <w:rsid w:val="007B4327"/>
    <w:rsid w:val="007B4329"/>
    <w:rsid w:val="007B473C"/>
    <w:rsid w:val="007B4CBD"/>
    <w:rsid w:val="007B515E"/>
    <w:rsid w:val="007B58D4"/>
    <w:rsid w:val="007B6522"/>
    <w:rsid w:val="007B66DF"/>
    <w:rsid w:val="007B6766"/>
    <w:rsid w:val="007B6D69"/>
    <w:rsid w:val="007B71F5"/>
    <w:rsid w:val="007B72FA"/>
    <w:rsid w:val="007B7850"/>
    <w:rsid w:val="007C0906"/>
    <w:rsid w:val="007C1007"/>
    <w:rsid w:val="007C110E"/>
    <w:rsid w:val="007C19C1"/>
    <w:rsid w:val="007C1DAD"/>
    <w:rsid w:val="007C1E7E"/>
    <w:rsid w:val="007C200D"/>
    <w:rsid w:val="007C29B0"/>
    <w:rsid w:val="007C2D30"/>
    <w:rsid w:val="007C2FF0"/>
    <w:rsid w:val="007C3029"/>
    <w:rsid w:val="007C3365"/>
    <w:rsid w:val="007C3561"/>
    <w:rsid w:val="007C3704"/>
    <w:rsid w:val="007C5255"/>
    <w:rsid w:val="007C5622"/>
    <w:rsid w:val="007C5659"/>
    <w:rsid w:val="007C5663"/>
    <w:rsid w:val="007C5A79"/>
    <w:rsid w:val="007C5D34"/>
    <w:rsid w:val="007C63D2"/>
    <w:rsid w:val="007C6836"/>
    <w:rsid w:val="007C6C9D"/>
    <w:rsid w:val="007C7383"/>
    <w:rsid w:val="007C757F"/>
    <w:rsid w:val="007C7817"/>
    <w:rsid w:val="007C7838"/>
    <w:rsid w:val="007C7F22"/>
    <w:rsid w:val="007D0256"/>
    <w:rsid w:val="007D0308"/>
    <w:rsid w:val="007D0383"/>
    <w:rsid w:val="007D039A"/>
    <w:rsid w:val="007D10EA"/>
    <w:rsid w:val="007D14FE"/>
    <w:rsid w:val="007D172A"/>
    <w:rsid w:val="007D1876"/>
    <w:rsid w:val="007D1E25"/>
    <w:rsid w:val="007D2077"/>
    <w:rsid w:val="007D2A7E"/>
    <w:rsid w:val="007D33BF"/>
    <w:rsid w:val="007D381B"/>
    <w:rsid w:val="007D3921"/>
    <w:rsid w:val="007D3BCB"/>
    <w:rsid w:val="007D3E19"/>
    <w:rsid w:val="007D4089"/>
    <w:rsid w:val="007D4700"/>
    <w:rsid w:val="007D4CB8"/>
    <w:rsid w:val="007D4EE7"/>
    <w:rsid w:val="007D5078"/>
    <w:rsid w:val="007D52F6"/>
    <w:rsid w:val="007D5DA6"/>
    <w:rsid w:val="007D5E03"/>
    <w:rsid w:val="007D5FF4"/>
    <w:rsid w:val="007D60EE"/>
    <w:rsid w:val="007D6467"/>
    <w:rsid w:val="007D64A5"/>
    <w:rsid w:val="007E02E4"/>
    <w:rsid w:val="007E030B"/>
    <w:rsid w:val="007E10BF"/>
    <w:rsid w:val="007E1341"/>
    <w:rsid w:val="007E19B6"/>
    <w:rsid w:val="007E1ADC"/>
    <w:rsid w:val="007E1E88"/>
    <w:rsid w:val="007E2983"/>
    <w:rsid w:val="007E2F6C"/>
    <w:rsid w:val="007E3447"/>
    <w:rsid w:val="007E3A93"/>
    <w:rsid w:val="007E3B2A"/>
    <w:rsid w:val="007E4095"/>
    <w:rsid w:val="007E40D3"/>
    <w:rsid w:val="007E4DD8"/>
    <w:rsid w:val="007E5B95"/>
    <w:rsid w:val="007E5C33"/>
    <w:rsid w:val="007E5EED"/>
    <w:rsid w:val="007E6342"/>
    <w:rsid w:val="007E6511"/>
    <w:rsid w:val="007E6986"/>
    <w:rsid w:val="007E6A6B"/>
    <w:rsid w:val="007E6C65"/>
    <w:rsid w:val="007E6F5F"/>
    <w:rsid w:val="007E6FCB"/>
    <w:rsid w:val="007E74BD"/>
    <w:rsid w:val="007E7771"/>
    <w:rsid w:val="007E7CA9"/>
    <w:rsid w:val="007F0489"/>
    <w:rsid w:val="007F08BF"/>
    <w:rsid w:val="007F0AE7"/>
    <w:rsid w:val="007F0FBC"/>
    <w:rsid w:val="007F114C"/>
    <w:rsid w:val="007F1791"/>
    <w:rsid w:val="007F17A9"/>
    <w:rsid w:val="007F1802"/>
    <w:rsid w:val="007F18A4"/>
    <w:rsid w:val="007F1C39"/>
    <w:rsid w:val="007F209D"/>
    <w:rsid w:val="007F388F"/>
    <w:rsid w:val="007F4790"/>
    <w:rsid w:val="007F4A5B"/>
    <w:rsid w:val="007F4CAA"/>
    <w:rsid w:val="007F544C"/>
    <w:rsid w:val="007F5456"/>
    <w:rsid w:val="007F5869"/>
    <w:rsid w:val="007F5870"/>
    <w:rsid w:val="007F5C96"/>
    <w:rsid w:val="007F604E"/>
    <w:rsid w:val="007F6560"/>
    <w:rsid w:val="007F6DFE"/>
    <w:rsid w:val="007F74B8"/>
    <w:rsid w:val="007F7783"/>
    <w:rsid w:val="00800096"/>
    <w:rsid w:val="0080016E"/>
    <w:rsid w:val="0080050E"/>
    <w:rsid w:val="008005FB"/>
    <w:rsid w:val="00800730"/>
    <w:rsid w:val="00800A2E"/>
    <w:rsid w:val="00800B78"/>
    <w:rsid w:val="00800C95"/>
    <w:rsid w:val="00800D07"/>
    <w:rsid w:val="0080102C"/>
    <w:rsid w:val="0080136D"/>
    <w:rsid w:val="0080158B"/>
    <w:rsid w:val="00801E31"/>
    <w:rsid w:val="00802929"/>
    <w:rsid w:val="008037BD"/>
    <w:rsid w:val="00803A5D"/>
    <w:rsid w:val="00803A64"/>
    <w:rsid w:val="00803C39"/>
    <w:rsid w:val="00803FAF"/>
    <w:rsid w:val="008041A5"/>
    <w:rsid w:val="00804338"/>
    <w:rsid w:val="008048D5"/>
    <w:rsid w:val="00804B5F"/>
    <w:rsid w:val="00804B96"/>
    <w:rsid w:val="00804C23"/>
    <w:rsid w:val="00804CA0"/>
    <w:rsid w:val="00804CB1"/>
    <w:rsid w:val="00804D87"/>
    <w:rsid w:val="00805649"/>
    <w:rsid w:val="008058B9"/>
    <w:rsid w:val="00805A6E"/>
    <w:rsid w:val="00805F78"/>
    <w:rsid w:val="008065A3"/>
    <w:rsid w:val="008065AE"/>
    <w:rsid w:val="00806972"/>
    <w:rsid w:val="0080726D"/>
    <w:rsid w:val="00807F57"/>
    <w:rsid w:val="008104F7"/>
    <w:rsid w:val="00810548"/>
    <w:rsid w:val="00810654"/>
    <w:rsid w:val="00810947"/>
    <w:rsid w:val="00811326"/>
    <w:rsid w:val="0081156F"/>
    <w:rsid w:val="0081171D"/>
    <w:rsid w:val="0081180C"/>
    <w:rsid w:val="00811D0E"/>
    <w:rsid w:val="0081219C"/>
    <w:rsid w:val="0081226B"/>
    <w:rsid w:val="0081263A"/>
    <w:rsid w:val="00812681"/>
    <w:rsid w:val="0081269E"/>
    <w:rsid w:val="00812B91"/>
    <w:rsid w:val="00812FE8"/>
    <w:rsid w:val="00813214"/>
    <w:rsid w:val="00813279"/>
    <w:rsid w:val="008139B5"/>
    <w:rsid w:val="00813A5A"/>
    <w:rsid w:val="00813FD9"/>
    <w:rsid w:val="0081409E"/>
    <w:rsid w:val="008140C8"/>
    <w:rsid w:val="00814178"/>
    <w:rsid w:val="00814377"/>
    <w:rsid w:val="008144D7"/>
    <w:rsid w:val="0081457B"/>
    <w:rsid w:val="00815482"/>
    <w:rsid w:val="00815667"/>
    <w:rsid w:val="00815A0C"/>
    <w:rsid w:val="00815CCB"/>
    <w:rsid w:val="008165A2"/>
    <w:rsid w:val="008168D9"/>
    <w:rsid w:val="00817314"/>
    <w:rsid w:val="008176C8"/>
    <w:rsid w:val="00817E3F"/>
    <w:rsid w:val="00817F2E"/>
    <w:rsid w:val="008201A7"/>
    <w:rsid w:val="0082028B"/>
    <w:rsid w:val="008202E1"/>
    <w:rsid w:val="008203D2"/>
    <w:rsid w:val="00820543"/>
    <w:rsid w:val="00820B90"/>
    <w:rsid w:val="008210F6"/>
    <w:rsid w:val="008212A3"/>
    <w:rsid w:val="008221F7"/>
    <w:rsid w:val="00822473"/>
    <w:rsid w:val="008229E9"/>
    <w:rsid w:val="008230B5"/>
    <w:rsid w:val="008232C2"/>
    <w:rsid w:val="008234EB"/>
    <w:rsid w:val="008249A4"/>
    <w:rsid w:val="00825334"/>
    <w:rsid w:val="008255EE"/>
    <w:rsid w:val="00825CDE"/>
    <w:rsid w:val="00825DA9"/>
    <w:rsid w:val="008263E7"/>
    <w:rsid w:val="008267A3"/>
    <w:rsid w:val="00826841"/>
    <w:rsid w:val="00827B0A"/>
    <w:rsid w:val="00830217"/>
    <w:rsid w:val="00830B8C"/>
    <w:rsid w:val="00830D4A"/>
    <w:rsid w:val="00830D57"/>
    <w:rsid w:val="00830D85"/>
    <w:rsid w:val="00831090"/>
    <w:rsid w:val="00831097"/>
    <w:rsid w:val="00831A3C"/>
    <w:rsid w:val="008324CA"/>
    <w:rsid w:val="00832765"/>
    <w:rsid w:val="008327B8"/>
    <w:rsid w:val="00832AE3"/>
    <w:rsid w:val="00832BA6"/>
    <w:rsid w:val="00833572"/>
    <w:rsid w:val="00833BB4"/>
    <w:rsid w:val="00833DCB"/>
    <w:rsid w:val="0083407B"/>
    <w:rsid w:val="00834600"/>
    <w:rsid w:val="00834977"/>
    <w:rsid w:val="00834E67"/>
    <w:rsid w:val="00835445"/>
    <w:rsid w:val="00835462"/>
    <w:rsid w:val="0083553B"/>
    <w:rsid w:val="00835F3D"/>
    <w:rsid w:val="00835F99"/>
    <w:rsid w:val="0083615D"/>
    <w:rsid w:val="0083644B"/>
    <w:rsid w:val="0083686C"/>
    <w:rsid w:val="00836FA6"/>
    <w:rsid w:val="008378F5"/>
    <w:rsid w:val="00837DDE"/>
    <w:rsid w:val="00837ED9"/>
    <w:rsid w:val="00837F5A"/>
    <w:rsid w:val="008400EA"/>
    <w:rsid w:val="00840201"/>
    <w:rsid w:val="008403AF"/>
    <w:rsid w:val="008407F7"/>
    <w:rsid w:val="0084124E"/>
    <w:rsid w:val="00841EFB"/>
    <w:rsid w:val="008420D6"/>
    <w:rsid w:val="00842104"/>
    <w:rsid w:val="0084282C"/>
    <w:rsid w:val="00842C3D"/>
    <w:rsid w:val="00842D24"/>
    <w:rsid w:val="00843693"/>
    <w:rsid w:val="00844023"/>
    <w:rsid w:val="008444B4"/>
    <w:rsid w:val="008444E1"/>
    <w:rsid w:val="00844B4A"/>
    <w:rsid w:val="00845D9D"/>
    <w:rsid w:val="0084631B"/>
    <w:rsid w:val="00846838"/>
    <w:rsid w:val="00846B49"/>
    <w:rsid w:val="008471CF"/>
    <w:rsid w:val="0084738F"/>
    <w:rsid w:val="00847489"/>
    <w:rsid w:val="00847BF6"/>
    <w:rsid w:val="00847DA3"/>
    <w:rsid w:val="00847DCD"/>
    <w:rsid w:val="00847FA1"/>
    <w:rsid w:val="0085002F"/>
    <w:rsid w:val="008504C7"/>
    <w:rsid w:val="008508B2"/>
    <w:rsid w:val="008508E2"/>
    <w:rsid w:val="008509BC"/>
    <w:rsid w:val="00850D53"/>
    <w:rsid w:val="00851F32"/>
    <w:rsid w:val="00851FF3"/>
    <w:rsid w:val="0085224B"/>
    <w:rsid w:val="00852279"/>
    <w:rsid w:val="008522DE"/>
    <w:rsid w:val="00852362"/>
    <w:rsid w:val="008525C3"/>
    <w:rsid w:val="00852642"/>
    <w:rsid w:val="008528DE"/>
    <w:rsid w:val="00852931"/>
    <w:rsid w:val="00852E3A"/>
    <w:rsid w:val="00852E59"/>
    <w:rsid w:val="008530F1"/>
    <w:rsid w:val="00853B30"/>
    <w:rsid w:val="00853E21"/>
    <w:rsid w:val="00853EA8"/>
    <w:rsid w:val="00854603"/>
    <w:rsid w:val="0085493D"/>
    <w:rsid w:val="00854CD3"/>
    <w:rsid w:val="00854EF7"/>
    <w:rsid w:val="00855002"/>
    <w:rsid w:val="0085512B"/>
    <w:rsid w:val="00856021"/>
    <w:rsid w:val="00856253"/>
    <w:rsid w:val="00856535"/>
    <w:rsid w:val="008571AB"/>
    <w:rsid w:val="00857A21"/>
    <w:rsid w:val="00860049"/>
    <w:rsid w:val="00860100"/>
    <w:rsid w:val="008613AD"/>
    <w:rsid w:val="00861737"/>
    <w:rsid w:val="00861B77"/>
    <w:rsid w:val="00861D64"/>
    <w:rsid w:val="008629A2"/>
    <w:rsid w:val="00862AB3"/>
    <w:rsid w:val="00862D78"/>
    <w:rsid w:val="0086363F"/>
    <w:rsid w:val="008638BD"/>
    <w:rsid w:val="008638CF"/>
    <w:rsid w:val="00864192"/>
    <w:rsid w:val="00864222"/>
    <w:rsid w:val="00864263"/>
    <w:rsid w:val="008643FD"/>
    <w:rsid w:val="008645F2"/>
    <w:rsid w:val="00864E46"/>
    <w:rsid w:val="00865D3C"/>
    <w:rsid w:val="00865EA5"/>
    <w:rsid w:val="008663A1"/>
    <w:rsid w:val="008663EB"/>
    <w:rsid w:val="00866A87"/>
    <w:rsid w:val="00866D03"/>
    <w:rsid w:val="00866F13"/>
    <w:rsid w:val="00867D24"/>
    <w:rsid w:val="00867E22"/>
    <w:rsid w:val="00871473"/>
    <w:rsid w:val="00871B68"/>
    <w:rsid w:val="00872308"/>
    <w:rsid w:val="00872A69"/>
    <w:rsid w:val="00872CB9"/>
    <w:rsid w:val="00873F97"/>
    <w:rsid w:val="008743E6"/>
    <w:rsid w:val="0087440B"/>
    <w:rsid w:val="00874FA5"/>
    <w:rsid w:val="008753A2"/>
    <w:rsid w:val="0087545E"/>
    <w:rsid w:val="0087587A"/>
    <w:rsid w:val="00875ABA"/>
    <w:rsid w:val="00876A92"/>
    <w:rsid w:val="00877230"/>
    <w:rsid w:val="0087740F"/>
    <w:rsid w:val="00877A50"/>
    <w:rsid w:val="00877EDF"/>
    <w:rsid w:val="00877F7E"/>
    <w:rsid w:val="008803D4"/>
    <w:rsid w:val="00881012"/>
    <w:rsid w:val="008811B2"/>
    <w:rsid w:val="00881326"/>
    <w:rsid w:val="008814B4"/>
    <w:rsid w:val="00881AE6"/>
    <w:rsid w:val="00881CA9"/>
    <w:rsid w:val="008821F4"/>
    <w:rsid w:val="00882206"/>
    <w:rsid w:val="00882EC1"/>
    <w:rsid w:val="00883087"/>
    <w:rsid w:val="008838A6"/>
    <w:rsid w:val="00883954"/>
    <w:rsid w:val="00883B2E"/>
    <w:rsid w:val="00883E07"/>
    <w:rsid w:val="008840A8"/>
    <w:rsid w:val="00884AC4"/>
    <w:rsid w:val="00884B70"/>
    <w:rsid w:val="00885315"/>
    <w:rsid w:val="00885C93"/>
    <w:rsid w:val="00886A45"/>
    <w:rsid w:val="0088710D"/>
    <w:rsid w:val="008871C0"/>
    <w:rsid w:val="008873D2"/>
    <w:rsid w:val="008874A9"/>
    <w:rsid w:val="008875B5"/>
    <w:rsid w:val="00890647"/>
    <w:rsid w:val="00890937"/>
    <w:rsid w:val="00891388"/>
    <w:rsid w:val="008916AA"/>
    <w:rsid w:val="008917DD"/>
    <w:rsid w:val="00891DEF"/>
    <w:rsid w:val="00892129"/>
    <w:rsid w:val="008925F1"/>
    <w:rsid w:val="008926D9"/>
    <w:rsid w:val="0089296B"/>
    <w:rsid w:val="00892A35"/>
    <w:rsid w:val="008930A2"/>
    <w:rsid w:val="00893311"/>
    <w:rsid w:val="0089356A"/>
    <w:rsid w:val="00893B65"/>
    <w:rsid w:val="008941B7"/>
    <w:rsid w:val="00894CEA"/>
    <w:rsid w:val="00894FE5"/>
    <w:rsid w:val="00895198"/>
    <w:rsid w:val="00895503"/>
    <w:rsid w:val="00895635"/>
    <w:rsid w:val="008957AE"/>
    <w:rsid w:val="00895CD6"/>
    <w:rsid w:val="0089616F"/>
    <w:rsid w:val="00896398"/>
    <w:rsid w:val="008968AC"/>
    <w:rsid w:val="00896CD2"/>
    <w:rsid w:val="00896FF9"/>
    <w:rsid w:val="008974DB"/>
    <w:rsid w:val="0089784A"/>
    <w:rsid w:val="00897CB6"/>
    <w:rsid w:val="008A001C"/>
    <w:rsid w:val="008A00D8"/>
    <w:rsid w:val="008A0269"/>
    <w:rsid w:val="008A0923"/>
    <w:rsid w:val="008A0A54"/>
    <w:rsid w:val="008A0ACE"/>
    <w:rsid w:val="008A0EF6"/>
    <w:rsid w:val="008A0F5B"/>
    <w:rsid w:val="008A1602"/>
    <w:rsid w:val="008A18CB"/>
    <w:rsid w:val="008A1924"/>
    <w:rsid w:val="008A1C7B"/>
    <w:rsid w:val="008A1F84"/>
    <w:rsid w:val="008A1FB4"/>
    <w:rsid w:val="008A268A"/>
    <w:rsid w:val="008A2979"/>
    <w:rsid w:val="008A3334"/>
    <w:rsid w:val="008A34AD"/>
    <w:rsid w:val="008A3A35"/>
    <w:rsid w:val="008A3FCF"/>
    <w:rsid w:val="008A4100"/>
    <w:rsid w:val="008A44C4"/>
    <w:rsid w:val="008A45B2"/>
    <w:rsid w:val="008A4C6A"/>
    <w:rsid w:val="008A5986"/>
    <w:rsid w:val="008A5FEE"/>
    <w:rsid w:val="008A64E7"/>
    <w:rsid w:val="008A6DFE"/>
    <w:rsid w:val="008A7069"/>
    <w:rsid w:val="008A7102"/>
    <w:rsid w:val="008A7146"/>
    <w:rsid w:val="008A7257"/>
    <w:rsid w:val="008A73ED"/>
    <w:rsid w:val="008A765A"/>
    <w:rsid w:val="008A76BA"/>
    <w:rsid w:val="008B0887"/>
    <w:rsid w:val="008B1345"/>
    <w:rsid w:val="008B135A"/>
    <w:rsid w:val="008B13D3"/>
    <w:rsid w:val="008B1574"/>
    <w:rsid w:val="008B1606"/>
    <w:rsid w:val="008B172A"/>
    <w:rsid w:val="008B205D"/>
    <w:rsid w:val="008B214A"/>
    <w:rsid w:val="008B23BD"/>
    <w:rsid w:val="008B262B"/>
    <w:rsid w:val="008B312D"/>
    <w:rsid w:val="008B36C5"/>
    <w:rsid w:val="008B3838"/>
    <w:rsid w:val="008B3941"/>
    <w:rsid w:val="008B3CD7"/>
    <w:rsid w:val="008B3D89"/>
    <w:rsid w:val="008B45DD"/>
    <w:rsid w:val="008B4718"/>
    <w:rsid w:val="008B5093"/>
    <w:rsid w:val="008B50E8"/>
    <w:rsid w:val="008B528B"/>
    <w:rsid w:val="008B57B9"/>
    <w:rsid w:val="008B5B4B"/>
    <w:rsid w:val="008B6430"/>
    <w:rsid w:val="008B6590"/>
    <w:rsid w:val="008B6B58"/>
    <w:rsid w:val="008B6F4B"/>
    <w:rsid w:val="008B776F"/>
    <w:rsid w:val="008B7865"/>
    <w:rsid w:val="008C07D8"/>
    <w:rsid w:val="008C0974"/>
    <w:rsid w:val="008C0993"/>
    <w:rsid w:val="008C0CDB"/>
    <w:rsid w:val="008C0FD8"/>
    <w:rsid w:val="008C1091"/>
    <w:rsid w:val="008C12F7"/>
    <w:rsid w:val="008C14DD"/>
    <w:rsid w:val="008C1625"/>
    <w:rsid w:val="008C1652"/>
    <w:rsid w:val="008C17E6"/>
    <w:rsid w:val="008C20DF"/>
    <w:rsid w:val="008C2111"/>
    <w:rsid w:val="008C21F3"/>
    <w:rsid w:val="008C241B"/>
    <w:rsid w:val="008C298C"/>
    <w:rsid w:val="008C2A81"/>
    <w:rsid w:val="008C2F6D"/>
    <w:rsid w:val="008C3098"/>
    <w:rsid w:val="008C3676"/>
    <w:rsid w:val="008C3967"/>
    <w:rsid w:val="008C3BF9"/>
    <w:rsid w:val="008C3D49"/>
    <w:rsid w:val="008C3EF5"/>
    <w:rsid w:val="008C3F2E"/>
    <w:rsid w:val="008C44DB"/>
    <w:rsid w:val="008C458A"/>
    <w:rsid w:val="008C4DEC"/>
    <w:rsid w:val="008C53B4"/>
    <w:rsid w:val="008C64B9"/>
    <w:rsid w:val="008C6AD6"/>
    <w:rsid w:val="008C6D94"/>
    <w:rsid w:val="008C7A3B"/>
    <w:rsid w:val="008D0883"/>
    <w:rsid w:val="008D09B3"/>
    <w:rsid w:val="008D0E80"/>
    <w:rsid w:val="008D1212"/>
    <w:rsid w:val="008D1AC4"/>
    <w:rsid w:val="008D1F2B"/>
    <w:rsid w:val="008D214B"/>
    <w:rsid w:val="008D291E"/>
    <w:rsid w:val="008D2BBB"/>
    <w:rsid w:val="008D2CE4"/>
    <w:rsid w:val="008D302C"/>
    <w:rsid w:val="008D3100"/>
    <w:rsid w:val="008D47FB"/>
    <w:rsid w:val="008D49C3"/>
    <w:rsid w:val="008D4D4F"/>
    <w:rsid w:val="008D5385"/>
    <w:rsid w:val="008D545A"/>
    <w:rsid w:val="008D54AC"/>
    <w:rsid w:val="008D57E6"/>
    <w:rsid w:val="008D5AF4"/>
    <w:rsid w:val="008D5EE1"/>
    <w:rsid w:val="008D651B"/>
    <w:rsid w:val="008D7286"/>
    <w:rsid w:val="008D7646"/>
    <w:rsid w:val="008D7BAE"/>
    <w:rsid w:val="008D7EE4"/>
    <w:rsid w:val="008D7FED"/>
    <w:rsid w:val="008E011B"/>
    <w:rsid w:val="008E0880"/>
    <w:rsid w:val="008E0B57"/>
    <w:rsid w:val="008E0DD3"/>
    <w:rsid w:val="008E1879"/>
    <w:rsid w:val="008E1BE6"/>
    <w:rsid w:val="008E1F53"/>
    <w:rsid w:val="008E219F"/>
    <w:rsid w:val="008E225E"/>
    <w:rsid w:val="008E2540"/>
    <w:rsid w:val="008E2683"/>
    <w:rsid w:val="008E2DE8"/>
    <w:rsid w:val="008E2ED6"/>
    <w:rsid w:val="008E3109"/>
    <w:rsid w:val="008E327D"/>
    <w:rsid w:val="008E3C0D"/>
    <w:rsid w:val="008E3CAE"/>
    <w:rsid w:val="008E449B"/>
    <w:rsid w:val="008E471E"/>
    <w:rsid w:val="008E4BDE"/>
    <w:rsid w:val="008E57AF"/>
    <w:rsid w:val="008E582D"/>
    <w:rsid w:val="008E6211"/>
    <w:rsid w:val="008E64A6"/>
    <w:rsid w:val="008E6B41"/>
    <w:rsid w:val="008E7A90"/>
    <w:rsid w:val="008F00E6"/>
    <w:rsid w:val="008F0449"/>
    <w:rsid w:val="008F0F5D"/>
    <w:rsid w:val="008F13DD"/>
    <w:rsid w:val="008F15C0"/>
    <w:rsid w:val="008F18E0"/>
    <w:rsid w:val="008F1E2D"/>
    <w:rsid w:val="008F1E66"/>
    <w:rsid w:val="008F26CB"/>
    <w:rsid w:val="008F2BDA"/>
    <w:rsid w:val="008F3154"/>
    <w:rsid w:val="008F3724"/>
    <w:rsid w:val="008F391B"/>
    <w:rsid w:val="008F3F8D"/>
    <w:rsid w:val="008F4028"/>
    <w:rsid w:val="008F41EB"/>
    <w:rsid w:val="008F42E2"/>
    <w:rsid w:val="008F45B5"/>
    <w:rsid w:val="008F467F"/>
    <w:rsid w:val="008F4BB3"/>
    <w:rsid w:val="008F4C18"/>
    <w:rsid w:val="008F4FFD"/>
    <w:rsid w:val="008F54C4"/>
    <w:rsid w:val="008F5717"/>
    <w:rsid w:val="008F60C7"/>
    <w:rsid w:val="008F626A"/>
    <w:rsid w:val="008F647C"/>
    <w:rsid w:val="008F65E2"/>
    <w:rsid w:val="008F666A"/>
    <w:rsid w:val="008F6997"/>
    <w:rsid w:val="008F6B5C"/>
    <w:rsid w:val="008F6BB1"/>
    <w:rsid w:val="008F6CC4"/>
    <w:rsid w:val="008F7109"/>
    <w:rsid w:val="008F7587"/>
    <w:rsid w:val="008F7F3C"/>
    <w:rsid w:val="008F7FBD"/>
    <w:rsid w:val="008F7FD5"/>
    <w:rsid w:val="0090025C"/>
    <w:rsid w:val="00900498"/>
    <w:rsid w:val="00900E3A"/>
    <w:rsid w:val="00901AAC"/>
    <w:rsid w:val="00902178"/>
    <w:rsid w:val="0090221F"/>
    <w:rsid w:val="00902667"/>
    <w:rsid w:val="00902C87"/>
    <w:rsid w:val="00903B6C"/>
    <w:rsid w:val="00903C76"/>
    <w:rsid w:val="00904531"/>
    <w:rsid w:val="00904575"/>
    <w:rsid w:val="00904888"/>
    <w:rsid w:val="00904B6C"/>
    <w:rsid w:val="00904D8A"/>
    <w:rsid w:val="00904E73"/>
    <w:rsid w:val="009051C5"/>
    <w:rsid w:val="009053DF"/>
    <w:rsid w:val="009054D1"/>
    <w:rsid w:val="009055C0"/>
    <w:rsid w:val="00905918"/>
    <w:rsid w:val="00905ADE"/>
    <w:rsid w:val="00905D2D"/>
    <w:rsid w:val="00905E80"/>
    <w:rsid w:val="009065EB"/>
    <w:rsid w:val="00906661"/>
    <w:rsid w:val="00906C4E"/>
    <w:rsid w:val="00906E67"/>
    <w:rsid w:val="00906F7F"/>
    <w:rsid w:val="00906FBC"/>
    <w:rsid w:val="0090747B"/>
    <w:rsid w:val="0090796D"/>
    <w:rsid w:val="00907B7E"/>
    <w:rsid w:val="00907D00"/>
    <w:rsid w:val="0091139B"/>
    <w:rsid w:val="009113F4"/>
    <w:rsid w:val="009118C7"/>
    <w:rsid w:val="009123B4"/>
    <w:rsid w:val="0091242A"/>
    <w:rsid w:val="00912B7E"/>
    <w:rsid w:val="00913216"/>
    <w:rsid w:val="0091429A"/>
    <w:rsid w:val="009145E5"/>
    <w:rsid w:val="00914720"/>
    <w:rsid w:val="0091481B"/>
    <w:rsid w:val="009148D1"/>
    <w:rsid w:val="00914ECD"/>
    <w:rsid w:val="00914F7A"/>
    <w:rsid w:val="009154EF"/>
    <w:rsid w:val="00915D5A"/>
    <w:rsid w:val="009163A5"/>
    <w:rsid w:val="009166D6"/>
    <w:rsid w:val="00916EDD"/>
    <w:rsid w:val="00917585"/>
    <w:rsid w:val="009205D4"/>
    <w:rsid w:val="00920846"/>
    <w:rsid w:val="00920BCE"/>
    <w:rsid w:val="009211DE"/>
    <w:rsid w:val="00921330"/>
    <w:rsid w:val="009216A2"/>
    <w:rsid w:val="009219C0"/>
    <w:rsid w:val="00921D92"/>
    <w:rsid w:val="00921E80"/>
    <w:rsid w:val="00921F73"/>
    <w:rsid w:val="00922128"/>
    <w:rsid w:val="009223AE"/>
    <w:rsid w:val="009224D0"/>
    <w:rsid w:val="00922A0A"/>
    <w:rsid w:val="00922C61"/>
    <w:rsid w:val="00922D00"/>
    <w:rsid w:val="00922E88"/>
    <w:rsid w:val="00922F27"/>
    <w:rsid w:val="009231D3"/>
    <w:rsid w:val="00923394"/>
    <w:rsid w:val="0092369B"/>
    <w:rsid w:val="00923785"/>
    <w:rsid w:val="0092398C"/>
    <w:rsid w:val="00923A8E"/>
    <w:rsid w:val="00923BB3"/>
    <w:rsid w:val="00924058"/>
    <w:rsid w:val="009249AD"/>
    <w:rsid w:val="009249C6"/>
    <w:rsid w:val="00924A67"/>
    <w:rsid w:val="00924B1D"/>
    <w:rsid w:val="0092522F"/>
    <w:rsid w:val="00925377"/>
    <w:rsid w:val="0092551A"/>
    <w:rsid w:val="00925655"/>
    <w:rsid w:val="009257A4"/>
    <w:rsid w:val="00925A0A"/>
    <w:rsid w:val="00925AAE"/>
    <w:rsid w:val="00925E8D"/>
    <w:rsid w:val="0092619B"/>
    <w:rsid w:val="00926300"/>
    <w:rsid w:val="0092672F"/>
    <w:rsid w:val="00927C87"/>
    <w:rsid w:val="00930208"/>
    <w:rsid w:val="00930BF6"/>
    <w:rsid w:val="00930E13"/>
    <w:rsid w:val="00930EAE"/>
    <w:rsid w:val="00931680"/>
    <w:rsid w:val="00931B01"/>
    <w:rsid w:val="00931FF6"/>
    <w:rsid w:val="00932373"/>
    <w:rsid w:val="009323CE"/>
    <w:rsid w:val="00932B1D"/>
    <w:rsid w:val="00932D6C"/>
    <w:rsid w:val="009334D8"/>
    <w:rsid w:val="0093373C"/>
    <w:rsid w:val="00933A66"/>
    <w:rsid w:val="00933CEE"/>
    <w:rsid w:val="009341E2"/>
    <w:rsid w:val="00934D35"/>
    <w:rsid w:val="00934D5C"/>
    <w:rsid w:val="00934F2A"/>
    <w:rsid w:val="009352E7"/>
    <w:rsid w:val="009353A1"/>
    <w:rsid w:val="009357C2"/>
    <w:rsid w:val="009357DD"/>
    <w:rsid w:val="00935877"/>
    <w:rsid w:val="00935A8F"/>
    <w:rsid w:val="00935AAF"/>
    <w:rsid w:val="0093620C"/>
    <w:rsid w:val="00936982"/>
    <w:rsid w:val="00936DB8"/>
    <w:rsid w:val="00936E42"/>
    <w:rsid w:val="00936FA8"/>
    <w:rsid w:val="0093756F"/>
    <w:rsid w:val="0093761B"/>
    <w:rsid w:val="009377CF"/>
    <w:rsid w:val="00937EBD"/>
    <w:rsid w:val="00937FA6"/>
    <w:rsid w:val="00940203"/>
    <w:rsid w:val="00940CD0"/>
    <w:rsid w:val="00940D29"/>
    <w:rsid w:val="009411D9"/>
    <w:rsid w:val="009414DF"/>
    <w:rsid w:val="009416F5"/>
    <w:rsid w:val="00941961"/>
    <w:rsid w:val="00941A9D"/>
    <w:rsid w:val="00942CD6"/>
    <w:rsid w:val="0094424C"/>
    <w:rsid w:val="00944943"/>
    <w:rsid w:val="00944B98"/>
    <w:rsid w:val="00944D43"/>
    <w:rsid w:val="00944D72"/>
    <w:rsid w:val="00944E72"/>
    <w:rsid w:val="00945099"/>
    <w:rsid w:val="00945AF5"/>
    <w:rsid w:val="00945C04"/>
    <w:rsid w:val="0094615A"/>
    <w:rsid w:val="009461E6"/>
    <w:rsid w:val="0094640D"/>
    <w:rsid w:val="00946D1F"/>
    <w:rsid w:val="009475EA"/>
    <w:rsid w:val="00947752"/>
    <w:rsid w:val="00947D68"/>
    <w:rsid w:val="00947E40"/>
    <w:rsid w:val="00950083"/>
    <w:rsid w:val="00950085"/>
    <w:rsid w:val="00950D74"/>
    <w:rsid w:val="0095112E"/>
    <w:rsid w:val="00951270"/>
    <w:rsid w:val="00951324"/>
    <w:rsid w:val="00951860"/>
    <w:rsid w:val="0095186D"/>
    <w:rsid w:val="00951A98"/>
    <w:rsid w:val="00951B36"/>
    <w:rsid w:val="00951C79"/>
    <w:rsid w:val="00951DBA"/>
    <w:rsid w:val="00952830"/>
    <w:rsid w:val="009528D0"/>
    <w:rsid w:val="00952D86"/>
    <w:rsid w:val="00952E34"/>
    <w:rsid w:val="00952EC4"/>
    <w:rsid w:val="009530EB"/>
    <w:rsid w:val="00953354"/>
    <w:rsid w:val="009536C4"/>
    <w:rsid w:val="00953968"/>
    <w:rsid w:val="00953AAC"/>
    <w:rsid w:val="00953F72"/>
    <w:rsid w:val="00953FAA"/>
    <w:rsid w:val="0095410D"/>
    <w:rsid w:val="0095423E"/>
    <w:rsid w:val="0095437B"/>
    <w:rsid w:val="0095483B"/>
    <w:rsid w:val="00954937"/>
    <w:rsid w:val="00954B89"/>
    <w:rsid w:val="00954C69"/>
    <w:rsid w:val="00954F84"/>
    <w:rsid w:val="00955F98"/>
    <w:rsid w:val="00955FC4"/>
    <w:rsid w:val="009561E6"/>
    <w:rsid w:val="0095627E"/>
    <w:rsid w:val="00956743"/>
    <w:rsid w:val="00957121"/>
    <w:rsid w:val="00957284"/>
    <w:rsid w:val="0095732E"/>
    <w:rsid w:val="00957636"/>
    <w:rsid w:val="009579DA"/>
    <w:rsid w:val="00957D02"/>
    <w:rsid w:val="00960047"/>
    <w:rsid w:val="009600DA"/>
    <w:rsid w:val="00960B6A"/>
    <w:rsid w:val="00960EC9"/>
    <w:rsid w:val="00961A78"/>
    <w:rsid w:val="00961C78"/>
    <w:rsid w:val="00962372"/>
    <w:rsid w:val="009623DF"/>
    <w:rsid w:val="009624CB"/>
    <w:rsid w:val="009626C6"/>
    <w:rsid w:val="00962715"/>
    <w:rsid w:val="009627F4"/>
    <w:rsid w:val="0096295C"/>
    <w:rsid w:val="00962D7D"/>
    <w:rsid w:val="00962FA5"/>
    <w:rsid w:val="00963413"/>
    <w:rsid w:val="009637D0"/>
    <w:rsid w:val="0096396B"/>
    <w:rsid w:val="00963973"/>
    <w:rsid w:val="00963CB4"/>
    <w:rsid w:val="00963F30"/>
    <w:rsid w:val="00964539"/>
    <w:rsid w:val="00964612"/>
    <w:rsid w:val="0096467D"/>
    <w:rsid w:val="00964B53"/>
    <w:rsid w:val="0096512C"/>
    <w:rsid w:val="009652DE"/>
    <w:rsid w:val="00965352"/>
    <w:rsid w:val="009654D5"/>
    <w:rsid w:val="00965CBA"/>
    <w:rsid w:val="00965DAF"/>
    <w:rsid w:val="009662A6"/>
    <w:rsid w:val="00966B1B"/>
    <w:rsid w:val="00967A77"/>
    <w:rsid w:val="0097015A"/>
    <w:rsid w:val="00970746"/>
    <w:rsid w:val="009712F2"/>
    <w:rsid w:val="009715B5"/>
    <w:rsid w:val="00971932"/>
    <w:rsid w:val="00971C6E"/>
    <w:rsid w:val="00971F19"/>
    <w:rsid w:val="00972872"/>
    <w:rsid w:val="00972B7B"/>
    <w:rsid w:val="0097321C"/>
    <w:rsid w:val="0097327A"/>
    <w:rsid w:val="00973ED0"/>
    <w:rsid w:val="00974DFF"/>
    <w:rsid w:val="00974E86"/>
    <w:rsid w:val="00974FCD"/>
    <w:rsid w:val="00975343"/>
    <w:rsid w:val="0097585D"/>
    <w:rsid w:val="00975AAB"/>
    <w:rsid w:val="00976761"/>
    <w:rsid w:val="009769B9"/>
    <w:rsid w:val="00977990"/>
    <w:rsid w:val="00977A9A"/>
    <w:rsid w:val="00977B60"/>
    <w:rsid w:val="00977BA9"/>
    <w:rsid w:val="00977E8D"/>
    <w:rsid w:val="00980029"/>
    <w:rsid w:val="00980715"/>
    <w:rsid w:val="0098076B"/>
    <w:rsid w:val="009807FA"/>
    <w:rsid w:val="009808B8"/>
    <w:rsid w:val="00980DA3"/>
    <w:rsid w:val="009810FF"/>
    <w:rsid w:val="009820F9"/>
    <w:rsid w:val="0098220E"/>
    <w:rsid w:val="009828C6"/>
    <w:rsid w:val="009829BA"/>
    <w:rsid w:val="00982A1F"/>
    <w:rsid w:val="009835F5"/>
    <w:rsid w:val="009836C1"/>
    <w:rsid w:val="00983E74"/>
    <w:rsid w:val="00984308"/>
    <w:rsid w:val="009847A7"/>
    <w:rsid w:val="00984A7D"/>
    <w:rsid w:val="00984F1A"/>
    <w:rsid w:val="009850D1"/>
    <w:rsid w:val="00985F66"/>
    <w:rsid w:val="00986032"/>
    <w:rsid w:val="009863FD"/>
    <w:rsid w:val="0098660A"/>
    <w:rsid w:val="00986859"/>
    <w:rsid w:val="00986867"/>
    <w:rsid w:val="009868F1"/>
    <w:rsid w:val="00986BDE"/>
    <w:rsid w:val="00986E34"/>
    <w:rsid w:val="009876B1"/>
    <w:rsid w:val="00990BE9"/>
    <w:rsid w:val="00990D62"/>
    <w:rsid w:val="009910E0"/>
    <w:rsid w:val="00991E54"/>
    <w:rsid w:val="009929B7"/>
    <w:rsid w:val="00992AC8"/>
    <w:rsid w:val="00992CCC"/>
    <w:rsid w:val="00993064"/>
    <w:rsid w:val="00993E1A"/>
    <w:rsid w:val="00993E99"/>
    <w:rsid w:val="0099419A"/>
    <w:rsid w:val="00994202"/>
    <w:rsid w:val="009947A0"/>
    <w:rsid w:val="00994BC6"/>
    <w:rsid w:val="0099520D"/>
    <w:rsid w:val="00995D1C"/>
    <w:rsid w:val="00995DBB"/>
    <w:rsid w:val="00995DE5"/>
    <w:rsid w:val="00995F41"/>
    <w:rsid w:val="009961D6"/>
    <w:rsid w:val="009963B3"/>
    <w:rsid w:val="009964BE"/>
    <w:rsid w:val="00996DB7"/>
    <w:rsid w:val="00996DF9"/>
    <w:rsid w:val="00996E16"/>
    <w:rsid w:val="009971C1"/>
    <w:rsid w:val="009975B7"/>
    <w:rsid w:val="009A00DF"/>
    <w:rsid w:val="009A01AB"/>
    <w:rsid w:val="009A0504"/>
    <w:rsid w:val="009A07B8"/>
    <w:rsid w:val="009A11A7"/>
    <w:rsid w:val="009A1280"/>
    <w:rsid w:val="009A12B2"/>
    <w:rsid w:val="009A1649"/>
    <w:rsid w:val="009A193A"/>
    <w:rsid w:val="009A19EE"/>
    <w:rsid w:val="009A20DA"/>
    <w:rsid w:val="009A20E6"/>
    <w:rsid w:val="009A2791"/>
    <w:rsid w:val="009A2BA2"/>
    <w:rsid w:val="009A2CA2"/>
    <w:rsid w:val="009A3C15"/>
    <w:rsid w:val="009A3FC6"/>
    <w:rsid w:val="009A4780"/>
    <w:rsid w:val="009A4960"/>
    <w:rsid w:val="009A535E"/>
    <w:rsid w:val="009A5957"/>
    <w:rsid w:val="009A5F16"/>
    <w:rsid w:val="009A5F2B"/>
    <w:rsid w:val="009A5F92"/>
    <w:rsid w:val="009A60DC"/>
    <w:rsid w:val="009A6F15"/>
    <w:rsid w:val="009A7146"/>
    <w:rsid w:val="009A7368"/>
    <w:rsid w:val="009A7840"/>
    <w:rsid w:val="009A7F69"/>
    <w:rsid w:val="009A7F75"/>
    <w:rsid w:val="009B079F"/>
    <w:rsid w:val="009B085B"/>
    <w:rsid w:val="009B0AA0"/>
    <w:rsid w:val="009B10D6"/>
    <w:rsid w:val="009B1156"/>
    <w:rsid w:val="009B1450"/>
    <w:rsid w:val="009B14BB"/>
    <w:rsid w:val="009B191C"/>
    <w:rsid w:val="009B1D13"/>
    <w:rsid w:val="009B2224"/>
    <w:rsid w:val="009B25BC"/>
    <w:rsid w:val="009B2693"/>
    <w:rsid w:val="009B26B0"/>
    <w:rsid w:val="009B283C"/>
    <w:rsid w:val="009B36DF"/>
    <w:rsid w:val="009B36F3"/>
    <w:rsid w:val="009B389F"/>
    <w:rsid w:val="009B3D3C"/>
    <w:rsid w:val="009B4772"/>
    <w:rsid w:val="009B522F"/>
    <w:rsid w:val="009B5431"/>
    <w:rsid w:val="009B5864"/>
    <w:rsid w:val="009B5E0F"/>
    <w:rsid w:val="009B5EAE"/>
    <w:rsid w:val="009B5EE8"/>
    <w:rsid w:val="009B63EE"/>
    <w:rsid w:val="009B6E19"/>
    <w:rsid w:val="009B6E6D"/>
    <w:rsid w:val="009B7118"/>
    <w:rsid w:val="009B71B5"/>
    <w:rsid w:val="009B730B"/>
    <w:rsid w:val="009B7F2B"/>
    <w:rsid w:val="009C050A"/>
    <w:rsid w:val="009C0BD0"/>
    <w:rsid w:val="009C0FAB"/>
    <w:rsid w:val="009C125C"/>
    <w:rsid w:val="009C12A0"/>
    <w:rsid w:val="009C1463"/>
    <w:rsid w:val="009C14CA"/>
    <w:rsid w:val="009C1977"/>
    <w:rsid w:val="009C1981"/>
    <w:rsid w:val="009C19DC"/>
    <w:rsid w:val="009C1A4C"/>
    <w:rsid w:val="009C2278"/>
    <w:rsid w:val="009C2BF1"/>
    <w:rsid w:val="009C37B1"/>
    <w:rsid w:val="009C477E"/>
    <w:rsid w:val="009C4923"/>
    <w:rsid w:val="009C5154"/>
    <w:rsid w:val="009C5426"/>
    <w:rsid w:val="009C5B3C"/>
    <w:rsid w:val="009C5B84"/>
    <w:rsid w:val="009C6156"/>
    <w:rsid w:val="009C6742"/>
    <w:rsid w:val="009C674D"/>
    <w:rsid w:val="009C6EF4"/>
    <w:rsid w:val="009C74F1"/>
    <w:rsid w:val="009C7518"/>
    <w:rsid w:val="009C7958"/>
    <w:rsid w:val="009C7A34"/>
    <w:rsid w:val="009D0037"/>
    <w:rsid w:val="009D0989"/>
    <w:rsid w:val="009D0DD5"/>
    <w:rsid w:val="009D1279"/>
    <w:rsid w:val="009D143D"/>
    <w:rsid w:val="009D146B"/>
    <w:rsid w:val="009D182B"/>
    <w:rsid w:val="009D2430"/>
    <w:rsid w:val="009D2C82"/>
    <w:rsid w:val="009D3000"/>
    <w:rsid w:val="009D36BE"/>
    <w:rsid w:val="009D38A4"/>
    <w:rsid w:val="009D3C97"/>
    <w:rsid w:val="009D4022"/>
    <w:rsid w:val="009D4165"/>
    <w:rsid w:val="009D4339"/>
    <w:rsid w:val="009D4380"/>
    <w:rsid w:val="009D4976"/>
    <w:rsid w:val="009D54D9"/>
    <w:rsid w:val="009D57E8"/>
    <w:rsid w:val="009D5DEA"/>
    <w:rsid w:val="009D64E6"/>
    <w:rsid w:val="009D6835"/>
    <w:rsid w:val="009D6838"/>
    <w:rsid w:val="009D709F"/>
    <w:rsid w:val="009D72B7"/>
    <w:rsid w:val="009D77D6"/>
    <w:rsid w:val="009D78FF"/>
    <w:rsid w:val="009D79AF"/>
    <w:rsid w:val="009E025A"/>
    <w:rsid w:val="009E071F"/>
    <w:rsid w:val="009E0BB7"/>
    <w:rsid w:val="009E0D17"/>
    <w:rsid w:val="009E0E85"/>
    <w:rsid w:val="009E114B"/>
    <w:rsid w:val="009E1464"/>
    <w:rsid w:val="009E1969"/>
    <w:rsid w:val="009E1A43"/>
    <w:rsid w:val="009E1CF6"/>
    <w:rsid w:val="009E1D88"/>
    <w:rsid w:val="009E22B1"/>
    <w:rsid w:val="009E291D"/>
    <w:rsid w:val="009E2A12"/>
    <w:rsid w:val="009E315A"/>
    <w:rsid w:val="009E3560"/>
    <w:rsid w:val="009E39BD"/>
    <w:rsid w:val="009E3A6B"/>
    <w:rsid w:val="009E4188"/>
    <w:rsid w:val="009E45E8"/>
    <w:rsid w:val="009E48F3"/>
    <w:rsid w:val="009E4D4A"/>
    <w:rsid w:val="009E4EFA"/>
    <w:rsid w:val="009E52F8"/>
    <w:rsid w:val="009E53A5"/>
    <w:rsid w:val="009E5788"/>
    <w:rsid w:val="009E5B8E"/>
    <w:rsid w:val="009E6200"/>
    <w:rsid w:val="009E6348"/>
    <w:rsid w:val="009E64C4"/>
    <w:rsid w:val="009E65C6"/>
    <w:rsid w:val="009E667D"/>
    <w:rsid w:val="009E6CC8"/>
    <w:rsid w:val="009E6E9C"/>
    <w:rsid w:val="009E71A2"/>
    <w:rsid w:val="009E73C2"/>
    <w:rsid w:val="009E74E5"/>
    <w:rsid w:val="009E7E2C"/>
    <w:rsid w:val="009E7ED6"/>
    <w:rsid w:val="009F0135"/>
    <w:rsid w:val="009F024A"/>
    <w:rsid w:val="009F025C"/>
    <w:rsid w:val="009F0A1C"/>
    <w:rsid w:val="009F0B80"/>
    <w:rsid w:val="009F1454"/>
    <w:rsid w:val="009F1E77"/>
    <w:rsid w:val="009F1E78"/>
    <w:rsid w:val="009F1FDD"/>
    <w:rsid w:val="009F21E0"/>
    <w:rsid w:val="009F2246"/>
    <w:rsid w:val="009F22A1"/>
    <w:rsid w:val="009F2A37"/>
    <w:rsid w:val="009F3346"/>
    <w:rsid w:val="009F3554"/>
    <w:rsid w:val="009F359E"/>
    <w:rsid w:val="009F3615"/>
    <w:rsid w:val="009F4086"/>
    <w:rsid w:val="009F44B3"/>
    <w:rsid w:val="009F4721"/>
    <w:rsid w:val="009F494D"/>
    <w:rsid w:val="009F4988"/>
    <w:rsid w:val="009F51BF"/>
    <w:rsid w:val="009F54D4"/>
    <w:rsid w:val="009F5E1F"/>
    <w:rsid w:val="009F5FB8"/>
    <w:rsid w:val="009F655F"/>
    <w:rsid w:val="009F6B3B"/>
    <w:rsid w:val="009F7052"/>
    <w:rsid w:val="009F744D"/>
    <w:rsid w:val="009F755F"/>
    <w:rsid w:val="009F7672"/>
    <w:rsid w:val="009F7680"/>
    <w:rsid w:val="009F790D"/>
    <w:rsid w:val="009F7A77"/>
    <w:rsid w:val="00A000B6"/>
    <w:rsid w:val="00A017D4"/>
    <w:rsid w:val="00A01983"/>
    <w:rsid w:val="00A01A14"/>
    <w:rsid w:val="00A01B2E"/>
    <w:rsid w:val="00A01E68"/>
    <w:rsid w:val="00A021A4"/>
    <w:rsid w:val="00A02AE7"/>
    <w:rsid w:val="00A02D0F"/>
    <w:rsid w:val="00A0303A"/>
    <w:rsid w:val="00A03164"/>
    <w:rsid w:val="00A0325D"/>
    <w:rsid w:val="00A035A2"/>
    <w:rsid w:val="00A03622"/>
    <w:rsid w:val="00A03830"/>
    <w:rsid w:val="00A03D92"/>
    <w:rsid w:val="00A03E2D"/>
    <w:rsid w:val="00A03E79"/>
    <w:rsid w:val="00A044EC"/>
    <w:rsid w:val="00A05036"/>
    <w:rsid w:val="00A05215"/>
    <w:rsid w:val="00A0576D"/>
    <w:rsid w:val="00A058A5"/>
    <w:rsid w:val="00A060EB"/>
    <w:rsid w:val="00A062DF"/>
    <w:rsid w:val="00A063EA"/>
    <w:rsid w:val="00A0679C"/>
    <w:rsid w:val="00A069CA"/>
    <w:rsid w:val="00A06A7C"/>
    <w:rsid w:val="00A06E94"/>
    <w:rsid w:val="00A06EC5"/>
    <w:rsid w:val="00A0718B"/>
    <w:rsid w:val="00A0738C"/>
    <w:rsid w:val="00A073B4"/>
    <w:rsid w:val="00A077A9"/>
    <w:rsid w:val="00A0787C"/>
    <w:rsid w:val="00A079B3"/>
    <w:rsid w:val="00A079D4"/>
    <w:rsid w:val="00A07E6B"/>
    <w:rsid w:val="00A106E8"/>
    <w:rsid w:val="00A106EC"/>
    <w:rsid w:val="00A113A9"/>
    <w:rsid w:val="00A11725"/>
    <w:rsid w:val="00A118B8"/>
    <w:rsid w:val="00A12367"/>
    <w:rsid w:val="00A12EA8"/>
    <w:rsid w:val="00A132BC"/>
    <w:rsid w:val="00A13386"/>
    <w:rsid w:val="00A13698"/>
    <w:rsid w:val="00A139B3"/>
    <w:rsid w:val="00A13C02"/>
    <w:rsid w:val="00A13E8D"/>
    <w:rsid w:val="00A1411F"/>
    <w:rsid w:val="00A141B8"/>
    <w:rsid w:val="00A142D0"/>
    <w:rsid w:val="00A148A0"/>
    <w:rsid w:val="00A14A0B"/>
    <w:rsid w:val="00A14B8E"/>
    <w:rsid w:val="00A14B93"/>
    <w:rsid w:val="00A14EBB"/>
    <w:rsid w:val="00A151BA"/>
    <w:rsid w:val="00A1547D"/>
    <w:rsid w:val="00A1561F"/>
    <w:rsid w:val="00A158F8"/>
    <w:rsid w:val="00A159ED"/>
    <w:rsid w:val="00A15AFF"/>
    <w:rsid w:val="00A163E3"/>
    <w:rsid w:val="00A16664"/>
    <w:rsid w:val="00A16803"/>
    <w:rsid w:val="00A16814"/>
    <w:rsid w:val="00A1684F"/>
    <w:rsid w:val="00A16D3C"/>
    <w:rsid w:val="00A1707E"/>
    <w:rsid w:val="00A1722F"/>
    <w:rsid w:val="00A175FC"/>
    <w:rsid w:val="00A176C4"/>
    <w:rsid w:val="00A1788A"/>
    <w:rsid w:val="00A17900"/>
    <w:rsid w:val="00A17A75"/>
    <w:rsid w:val="00A17D40"/>
    <w:rsid w:val="00A17E99"/>
    <w:rsid w:val="00A20260"/>
    <w:rsid w:val="00A20343"/>
    <w:rsid w:val="00A20602"/>
    <w:rsid w:val="00A207C7"/>
    <w:rsid w:val="00A2083C"/>
    <w:rsid w:val="00A2093F"/>
    <w:rsid w:val="00A20BCF"/>
    <w:rsid w:val="00A21539"/>
    <w:rsid w:val="00A218A1"/>
    <w:rsid w:val="00A21DEA"/>
    <w:rsid w:val="00A225EC"/>
    <w:rsid w:val="00A22A63"/>
    <w:rsid w:val="00A234A9"/>
    <w:rsid w:val="00A23799"/>
    <w:rsid w:val="00A23C6A"/>
    <w:rsid w:val="00A24096"/>
    <w:rsid w:val="00A2421C"/>
    <w:rsid w:val="00A250E3"/>
    <w:rsid w:val="00A252C2"/>
    <w:rsid w:val="00A253E5"/>
    <w:rsid w:val="00A25701"/>
    <w:rsid w:val="00A25A06"/>
    <w:rsid w:val="00A25F5C"/>
    <w:rsid w:val="00A261FB"/>
    <w:rsid w:val="00A26220"/>
    <w:rsid w:val="00A26463"/>
    <w:rsid w:val="00A267F6"/>
    <w:rsid w:val="00A27128"/>
    <w:rsid w:val="00A276DC"/>
    <w:rsid w:val="00A27BB0"/>
    <w:rsid w:val="00A27D9B"/>
    <w:rsid w:val="00A27EF3"/>
    <w:rsid w:val="00A30229"/>
    <w:rsid w:val="00A30C4D"/>
    <w:rsid w:val="00A30D49"/>
    <w:rsid w:val="00A30F70"/>
    <w:rsid w:val="00A313A4"/>
    <w:rsid w:val="00A31C31"/>
    <w:rsid w:val="00A31C82"/>
    <w:rsid w:val="00A320D2"/>
    <w:rsid w:val="00A32157"/>
    <w:rsid w:val="00A323E4"/>
    <w:rsid w:val="00A3283A"/>
    <w:rsid w:val="00A329B6"/>
    <w:rsid w:val="00A32A89"/>
    <w:rsid w:val="00A33147"/>
    <w:rsid w:val="00A33504"/>
    <w:rsid w:val="00A335AD"/>
    <w:rsid w:val="00A3372F"/>
    <w:rsid w:val="00A33B9D"/>
    <w:rsid w:val="00A33D0D"/>
    <w:rsid w:val="00A3441E"/>
    <w:rsid w:val="00A34B6A"/>
    <w:rsid w:val="00A34DCD"/>
    <w:rsid w:val="00A34F5B"/>
    <w:rsid w:val="00A3573D"/>
    <w:rsid w:val="00A3582B"/>
    <w:rsid w:val="00A35957"/>
    <w:rsid w:val="00A35ADD"/>
    <w:rsid w:val="00A35B4A"/>
    <w:rsid w:val="00A36096"/>
    <w:rsid w:val="00A36600"/>
    <w:rsid w:val="00A367C6"/>
    <w:rsid w:val="00A3693A"/>
    <w:rsid w:val="00A36B4F"/>
    <w:rsid w:val="00A36D02"/>
    <w:rsid w:val="00A3734B"/>
    <w:rsid w:val="00A37614"/>
    <w:rsid w:val="00A37710"/>
    <w:rsid w:val="00A377C2"/>
    <w:rsid w:val="00A37A32"/>
    <w:rsid w:val="00A37AA6"/>
    <w:rsid w:val="00A40626"/>
    <w:rsid w:val="00A40750"/>
    <w:rsid w:val="00A408D4"/>
    <w:rsid w:val="00A41183"/>
    <w:rsid w:val="00A4193E"/>
    <w:rsid w:val="00A41D4F"/>
    <w:rsid w:val="00A4214D"/>
    <w:rsid w:val="00A42237"/>
    <w:rsid w:val="00A4239D"/>
    <w:rsid w:val="00A42682"/>
    <w:rsid w:val="00A426A5"/>
    <w:rsid w:val="00A43114"/>
    <w:rsid w:val="00A43156"/>
    <w:rsid w:val="00A43607"/>
    <w:rsid w:val="00A4367B"/>
    <w:rsid w:val="00A4377D"/>
    <w:rsid w:val="00A43A61"/>
    <w:rsid w:val="00A43DE4"/>
    <w:rsid w:val="00A449DC"/>
    <w:rsid w:val="00A455BD"/>
    <w:rsid w:val="00A4573A"/>
    <w:rsid w:val="00A4592C"/>
    <w:rsid w:val="00A45AA0"/>
    <w:rsid w:val="00A45E5A"/>
    <w:rsid w:val="00A46146"/>
    <w:rsid w:val="00A467B2"/>
    <w:rsid w:val="00A468EA"/>
    <w:rsid w:val="00A46B79"/>
    <w:rsid w:val="00A46FCF"/>
    <w:rsid w:val="00A4777F"/>
    <w:rsid w:val="00A477EA"/>
    <w:rsid w:val="00A47950"/>
    <w:rsid w:val="00A47974"/>
    <w:rsid w:val="00A479EB"/>
    <w:rsid w:val="00A47F14"/>
    <w:rsid w:val="00A50D10"/>
    <w:rsid w:val="00A50D70"/>
    <w:rsid w:val="00A51112"/>
    <w:rsid w:val="00A5125C"/>
    <w:rsid w:val="00A5128D"/>
    <w:rsid w:val="00A5192C"/>
    <w:rsid w:val="00A519AA"/>
    <w:rsid w:val="00A51EA5"/>
    <w:rsid w:val="00A51F1A"/>
    <w:rsid w:val="00A52294"/>
    <w:rsid w:val="00A522F2"/>
    <w:rsid w:val="00A529F5"/>
    <w:rsid w:val="00A52B15"/>
    <w:rsid w:val="00A53340"/>
    <w:rsid w:val="00A536F5"/>
    <w:rsid w:val="00A5382A"/>
    <w:rsid w:val="00A53A5F"/>
    <w:rsid w:val="00A54CA2"/>
    <w:rsid w:val="00A54CCC"/>
    <w:rsid w:val="00A5525B"/>
    <w:rsid w:val="00A55571"/>
    <w:rsid w:val="00A55B17"/>
    <w:rsid w:val="00A55F99"/>
    <w:rsid w:val="00A56039"/>
    <w:rsid w:val="00A5618F"/>
    <w:rsid w:val="00A562D2"/>
    <w:rsid w:val="00A565D7"/>
    <w:rsid w:val="00A566D6"/>
    <w:rsid w:val="00A569FE"/>
    <w:rsid w:val="00A56C46"/>
    <w:rsid w:val="00A56E04"/>
    <w:rsid w:val="00A56F0B"/>
    <w:rsid w:val="00A56F32"/>
    <w:rsid w:val="00A578EA"/>
    <w:rsid w:val="00A57F39"/>
    <w:rsid w:val="00A6031B"/>
    <w:rsid w:val="00A6060D"/>
    <w:rsid w:val="00A60978"/>
    <w:rsid w:val="00A60BB8"/>
    <w:rsid w:val="00A60D18"/>
    <w:rsid w:val="00A60E5E"/>
    <w:rsid w:val="00A60E6D"/>
    <w:rsid w:val="00A60F5B"/>
    <w:rsid w:val="00A6259A"/>
    <w:rsid w:val="00A62715"/>
    <w:rsid w:val="00A62880"/>
    <w:rsid w:val="00A62CBF"/>
    <w:rsid w:val="00A62CFF"/>
    <w:rsid w:val="00A62E1A"/>
    <w:rsid w:val="00A63082"/>
    <w:rsid w:val="00A6309A"/>
    <w:rsid w:val="00A6309F"/>
    <w:rsid w:val="00A632EA"/>
    <w:rsid w:val="00A637B6"/>
    <w:rsid w:val="00A63A20"/>
    <w:rsid w:val="00A63AD4"/>
    <w:rsid w:val="00A63BF8"/>
    <w:rsid w:val="00A63E7C"/>
    <w:rsid w:val="00A64175"/>
    <w:rsid w:val="00A64E70"/>
    <w:rsid w:val="00A653BC"/>
    <w:rsid w:val="00A654DA"/>
    <w:rsid w:val="00A65A97"/>
    <w:rsid w:val="00A65B19"/>
    <w:rsid w:val="00A65DC4"/>
    <w:rsid w:val="00A6616F"/>
    <w:rsid w:val="00A663AB"/>
    <w:rsid w:val="00A668B6"/>
    <w:rsid w:val="00A66BB1"/>
    <w:rsid w:val="00A66C99"/>
    <w:rsid w:val="00A66D23"/>
    <w:rsid w:val="00A66E2D"/>
    <w:rsid w:val="00A671A7"/>
    <w:rsid w:val="00A672AE"/>
    <w:rsid w:val="00A6731A"/>
    <w:rsid w:val="00A6794B"/>
    <w:rsid w:val="00A679C2"/>
    <w:rsid w:val="00A67BD4"/>
    <w:rsid w:val="00A67FBB"/>
    <w:rsid w:val="00A703E7"/>
    <w:rsid w:val="00A70F47"/>
    <w:rsid w:val="00A710ED"/>
    <w:rsid w:val="00A7128F"/>
    <w:rsid w:val="00A718E1"/>
    <w:rsid w:val="00A718FB"/>
    <w:rsid w:val="00A71E59"/>
    <w:rsid w:val="00A722FB"/>
    <w:rsid w:val="00A7359B"/>
    <w:rsid w:val="00A735B7"/>
    <w:rsid w:val="00A73E66"/>
    <w:rsid w:val="00A752E6"/>
    <w:rsid w:val="00A7543D"/>
    <w:rsid w:val="00A75BA1"/>
    <w:rsid w:val="00A75D11"/>
    <w:rsid w:val="00A75E5D"/>
    <w:rsid w:val="00A76036"/>
    <w:rsid w:val="00A763B7"/>
    <w:rsid w:val="00A7702A"/>
    <w:rsid w:val="00A77F1D"/>
    <w:rsid w:val="00A80009"/>
    <w:rsid w:val="00A80216"/>
    <w:rsid w:val="00A80371"/>
    <w:rsid w:val="00A80725"/>
    <w:rsid w:val="00A80CA3"/>
    <w:rsid w:val="00A80D89"/>
    <w:rsid w:val="00A80D90"/>
    <w:rsid w:val="00A819ED"/>
    <w:rsid w:val="00A820CC"/>
    <w:rsid w:val="00A82496"/>
    <w:rsid w:val="00A8295A"/>
    <w:rsid w:val="00A82C51"/>
    <w:rsid w:val="00A82D07"/>
    <w:rsid w:val="00A82D1F"/>
    <w:rsid w:val="00A830FD"/>
    <w:rsid w:val="00A834F4"/>
    <w:rsid w:val="00A83558"/>
    <w:rsid w:val="00A83687"/>
    <w:rsid w:val="00A83C3E"/>
    <w:rsid w:val="00A84B5F"/>
    <w:rsid w:val="00A84DC2"/>
    <w:rsid w:val="00A851D6"/>
    <w:rsid w:val="00A852A3"/>
    <w:rsid w:val="00A8551B"/>
    <w:rsid w:val="00A864D6"/>
    <w:rsid w:val="00A86B18"/>
    <w:rsid w:val="00A8705F"/>
    <w:rsid w:val="00A8761B"/>
    <w:rsid w:val="00A8769D"/>
    <w:rsid w:val="00A87BCA"/>
    <w:rsid w:val="00A90134"/>
    <w:rsid w:val="00A901B9"/>
    <w:rsid w:val="00A908E2"/>
    <w:rsid w:val="00A90F47"/>
    <w:rsid w:val="00A919BA"/>
    <w:rsid w:val="00A91CF2"/>
    <w:rsid w:val="00A920F4"/>
    <w:rsid w:val="00A92230"/>
    <w:rsid w:val="00A922CF"/>
    <w:rsid w:val="00A92367"/>
    <w:rsid w:val="00A92592"/>
    <w:rsid w:val="00A92C33"/>
    <w:rsid w:val="00A930A7"/>
    <w:rsid w:val="00A930DD"/>
    <w:rsid w:val="00A9391A"/>
    <w:rsid w:val="00A93CB6"/>
    <w:rsid w:val="00A93F93"/>
    <w:rsid w:val="00A94380"/>
    <w:rsid w:val="00A94392"/>
    <w:rsid w:val="00A9443F"/>
    <w:rsid w:val="00A95BB9"/>
    <w:rsid w:val="00A95E68"/>
    <w:rsid w:val="00A96B47"/>
    <w:rsid w:val="00A97084"/>
    <w:rsid w:val="00A97356"/>
    <w:rsid w:val="00AA04E9"/>
    <w:rsid w:val="00AA09D6"/>
    <w:rsid w:val="00AA0F6F"/>
    <w:rsid w:val="00AA106B"/>
    <w:rsid w:val="00AA10C4"/>
    <w:rsid w:val="00AA1124"/>
    <w:rsid w:val="00AA171A"/>
    <w:rsid w:val="00AA174B"/>
    <w:rsid w:val="00AA18E7"/>
    <w:rsid w:val="00AA19F4"/>
    <w:rsid w:val="00AA1A02"/>
    <w:rsid w:val="00AA2053"/>
    <w:rsid w:val="00AA2322"/>
    <w:rsid w:val="00AA254E"/>
    <w:rsid w:val="00AA2870"/>
    <w:rsid w:val="00AA2C0C"/>
    <w:rsid w:val="00AA2C97"/>
    <w:rsid w:val="00AA3344"/>
    <w:rsid w:val="00AA34B5"/>
    <w:rsid w:val="00AA3521"/>
    <w:rsid w:val="00AA391A"/>
    <w:rsid w:val="00AA3BD9"/>
    <w:rsid w:val="00AA3FB8"/>
    <w:rsid w:val="00AA42A5"/>
    <w:rsid w:val="00AA470E"/>
    <w:rsid w:val="00AA4AEA"/>
    <w:rsid w:val="00AA5696"/>
    <w:rsid w:val="00AA5B82"/>
    <w:rsid w:val="00AA5C90"/>
    <w:rsid w:val="00AA5CD3"/>
    <w:rsid w:val="00AA750B"/>
    <w:rsid w:val="00AA7633"/>
    <w:rsid w:val="00AA7B6C"/>
    <w:rsid w:val="00AA7C23"/>
    <w:rsid w:val="00AA7DA6"/>
    <w:rsid w:val="00AB0062"/>
    <w:rsid w:val="00AB04AE"/>
    <w:rsid w:val="00AB0B87"/>
    <w:rsid w:val="00AB171C"/>
    <w:rsid w:val="00AB17CA"/>
    <w:rsid w:val="00AB1D13"/>
    <w:rsid w:val="00AB1D9C"/>
    <w:rsid w:val="00AB1F1A"/>
    <w:rsid w:val="00AB1FC4"/>
    <w:rsid w:val="00AB2288"/>
    <w:rsid w:val="00AB2466"/>
    <w:rsid w:val="00AB2647"/>
    <w:rsid w:val="00AB2B21"/>
    <w:rsid w:val="00AB2B5E"/>
    <w:rsid w:val="00AB3726"/>
    <w:rsid w:val="00AB41E4"/>
    <w:rsid w:val="00AB448F"/>
    <w:rsid w:val="00AB4930"/>
    <w:rsid w:val="00AB4E4F"/>
    <w:rsid w:val="00AB4E8E"/>
    <w:rsid w:val="00AB5095"/>
    <w:rsid w:val="00AB5B45"/>
    <w:rsid w:val="00AB5B4F"/>
    <w:rsid w:val="00AB6C2B"/>
    <w:rsid w:val="00AB7075"/>
    <w:rsid w:val="00AB714D"/>
    <w:rsid w:val="00AB7604"/>
    <w:rsid w:val="00AB76B1"/>
    <w:rsid w:val="00AB77A1"/>
    <w:rsid w:val="00AB7838"/>
    <w:rsid w:val="00AC041D"/>
    <w:rsid w:val="00AC0C2D"/>
    <w:rsid w:val="00AC0F9E"/>
    <w:rsid w:val="00AC151B"/>
    <w:rsid w:val="00AC15B0"/>
    <w:rsid w:val="00AC18C1"/>
    <w:rsid w:val="00AC19DE"/>
    <w:rsid w:val="00AC2652"/>
    <w:rsid w:val="00AC298E"/>
    <w:rsid w:val="00AC3091"/>
    <w:rsid w:val="00AC388B"/>
    <w:rsid w:val="00AC3D88"/>
    <w:rsid w:val="00AC41E7"/>
    <w:rsid w:val="00AC46D8"/>
    <w:rsid w:val="00AC4917"/>
    <w:rsid w:val="00AC4A6B"/>
    <w:rsid w:val="00AC4D48"/>
    <w:rsid w:val="00AC4D56"/>
    <w:rsid w:val="00AC539E"/>
    <w:rsid w:val="00AC5AD6"/>
    <w:rsid w:val="00AC5AFF"/>
    <w:rsid w:val="00AC659A"/>
    <w:rsid w:val="00AC6669"/>
    <w:rsid w:val="00AC6D83"/>
    <w:rsid w:val="00AC6F2C"/>
    <w:rsid w:val="00AC75D8"/>
    <w:rsid w:val="00AC78A3"/>
    <w:rsid w:val="00AC7B4F"/>
    <w:rsid w:val="00AD0204"/>
    <w:rsid w:val="00AD057B"/>
    <w:rsid w:val="00AD0ADF"/>
    <w:rsid w:val="00AD189F"/>
    <w:rsid w:val="00AD1982"/>
    <w:rsid w:val="00AD1A1E"/>
    <w:rsid w:val="00AD2DA0"/>
    <w:rsid w:val="00AD2E02"/>
    <w:rsid w:val="00AD3009"/>
    <w:rsid w:val="00AD3262"/>
    <w:rsid w:val="00AD3893"/>
    <w:rsid w:val="00AD3979"/>
    <w:rsid w:val="00AD39E7"/>
    <w:rsid w:val="00AD3A38"/>
    <w:rsid w:val="00AD3CA5"/>
    <w:rsid w:val="00AD3CBC"/>
    <w:rsid w:val="00AD4060"/>
    <w:rsid w:val="00AD4F7D"/>
    <w:rsid w:val="00AD5285"/>
    <w:rsid w:val="00AD53D2"/>
    <w:rsid w:val="00AD588B"/>
    <w:rsid w:val="00AD5FF4"/>
    <w:rsid w:val="00AD62C2"/>
    <w:rsid w:val="00AD693F"/>
    <w:rsid w:val="00AD69A5"/>
    <w:rsid w:val="00AD6DF3"/>
    <w:rsid w:val="00AD6F21"/>
    <w:rsid w:val="00AD7414"/>
    <w:rsid w:val="00AD76D5"/>
    <w:rsid w:val="00AD77F3"/>
    <w:rsid w:val="00AD7D9F"/>
    <w:rsid w:val="00AE0751"/>
    <w:rsid w:val="00AE08E4"/>
    <w:rsid w:val="00AE0AE4"/>
    <w:rsid w:val="00AE0C7F"/>
    <w:rsid w:val="00AE0FCD"/>
    <w:rsid w:val="00AE1067"/>
    <w:rsid w:val="00AE11DA"/>
    <w:rsid w:val="00AE188E"/>
    <w:rsid w:val="00AE24E3"/>
    <w:rsid w:val="00AE2723"/>
    <w:rsid w:val="00AE2B6F"/>
    <w:rsid w:val="00AE397A"/>
    <w:rsid w:val="00AE3E2F"/>
    <w:rsid w:val="00AE3FE2"/>
    <w:rsid w:val="00AE43A6"/>
    <w:rsid w:val="00AE4407"/>
    <w:rsid w:val="00AE45D0"/>
    <w:rsid w:val="00AE4A9E"/>
    <w:rsid w:val="00AE4B59"/>
    <w:rsid w:val="00AE52B8"/>
    <w:rsid w:val="00AE5472"/>
    <w:rsid w:val="00AE5D29"/>
    <w:rsid w:val="00AE5ED7"/>
    <w:rsid w:val="00AE5FA2"/>
    <w:rsid w:val="00AE65BF"/>
    <w:rsid w:val="00AE66D3"/>
    <w:rsid w:val="00AE6895"/>
    <w:rsid w:val="00AE691C"/>
    <w:rsid w:val="00AE6CFD"/>
    <w:rsid w:val="00AE6FC7"/>
    <w:rsid w:val="00AE71E9"/>
    <w:rsid w:val="00AE764E"/>
    <w:rsid w:val="00AE7A09"/>
    <w:rsid w:val="00AF0C75"/>
    <w:rsid w:val="00AF1144"/>
    <w:rsid w:val="00AF11F7"/>
    <w:rsid w:val="00AF181F"/>
    <w:rsid w:val="00AF2159"/>
    <w:rsid w:val="00AF247D"/>
    <w:rsid w:val="00AF2652"/>
    <w:rsid w:val="00AF2EDF"/>
    <w:rsid w:val="00AF39BD"/>
    <w:rsid w:val="00AF3C02"/>
    <w:rsid w:val="00AF3CCA"/>
    <w:rsid w:val="00AF472C"/>
    <w:rsid w:val="00AF4C3C"/>
    <w:rsid w:val="00AF4DCF"/>
    <w:rsid w:val="00AF4EF5"/>
    <w:rsid w:val="00AF594E"/>
    <w:rsid w:val="00AF62DE"/>
    <w:rsid w:val="00AF6417"/>
    <w:rsid w:val="00AF641E"/>
    <w:rsid w:val="00AF663A"/>
    <w:rsid w:val="00AF696E"/>
    <w:rsid w:val="00AF6B2F"/>
    <w:rsid w:val="00AF7954"/>
    <w:rsid w:val="00AF7A27"/>
    <w:rsid w:val="00AF7B9A"/>
    <w:rsid w:val="00AF7EAC"/>
    <w:rsid w:val="00B00474"/>
    <w:rsid w:val="00B005C1"/>
    <w:rsid w:val="00B00BFF"/>
    <w:rsid w:val="00B01013"/>
    <w:rsid w:val="00B0108E"/>
    <w:rsid w:val="00B012D4"/>
    <w:rsid w:val="00B013A5"/>
    <w:rsid w:val="00B01B1C"/>
    <w:rsid w:val="00B01B3C"/>
    <w:rsid w:val="00B01B52"/>
    <w:rsid w:val="00B01F31"/>
    <w:rsid w:val="00B026A6"/>
    <w:rsid w:val="00B03D33"/>
    <w:rsid w:val="00B041EE"/>
    <w:rsid w:val="00B04428"/>
    <w:rsid w:val="00B0465E"/>
    <w:rsid w:val="00B04A31"/>
    <w:rsid w:val="00B04B5A"/>
    <w:rsid w:val="00B04BD8"/>
    <w:rsid w:val="00B05797"/>
    <w:rsid w:val="00B05F17"/>
    <w:rsid w:val="00B060CA"/>
    <w:rsid w:val="00B06B89"/>
    <w:rsid w:val="00B10347"/>
    <w:rsid w:val="00B103CF"/>
    <w:rsid w:val="00B104C5"/>
    <w:rsid w:val="00B10BA5"/>
    <w:rsid w:val="00B10D56"/>
    <w:rsid w:val="00B11857"/>
    <w:rsid w:val="00B11E81"/>
    <w:rsid w:val="00B12C2C"/>
    <w:rsid w:val="00B13464"/>
    <w:rsid w:val="00B137EA"/>
    <w:rsid w:val="00B13DF4"/>
    <w:rsid w:val="00B13FAC"/>
    <w:rsid w:val="00B14729"/>
    <w:rsid w:val="00B151E6"/>
    <w:rsid w:val="00B153D0"/>
    <w:rsid w:val="00B1541A"/>
    <w:rsid w:val="00B15711"/>
    <w:rsid w:val="00B15E12"/>
    <w:rsid w:val="00B169F8"/>
    <w:rsid w:val="00B16CC5"/>
    <w:rsid w:val="00B16F49"/>
    <w:rsid w:val="00B17830"/>
    <w:rsid w:val="00B17DE0"/>
    <w:rsid w:val="00B17E5A"/>
    <w:rsid w:val="00B17EB8"/>
    <w:rsid w:val="00B20339"/>
    <w:rsid w:val="00B2062E"/>
    <w:rsid w:val="00B20756"/>
    <w:rsid w:val="00B2094B"/>
    <w:rsid w:val="00B21B39"/>
    <w:rsid w:val="00B21B79"/>
    <w:rsid w:val="00B21E09"/>
    <w:rsid w:val="00B21FD8"/>
    <w:rsid w:val="00B2210C"/>
    <w:rsid w:val="00B22186"/>
    <w:rsid w:val="00B2226E"/>
    <w:rsid w:val="00B22452"/>
    <w:rsid w:val="00B224AB"/>
    <w:rsid w:val="00B224F6"/>
    <w:rsid w:val="00B22789"/>
    <w:rsid w:val="00B2288E"/>
    <w:rsid w:val="00B2312C"/>
    <w:rsid w:val="00B233F8"/>
    <w:rsid w:val="00B235BC"/>
    <w:rsid w:val="00B23D2E"/>
    <w:rsid w:val="00B242D3"/>
    <w:rsid w:val="00B244F1"/>
    <w:rsid w:val="00B24B4A"/>
    <w:rsid w:val="00B24DFE"/>
    <w:rsid w:val="00B24F1F"/>
    <w:rsid w:val="00B25B8F"/>
    <w:rsid w:val="00B25C28"/>
    <w:rsid w:val="00B25E0A"/>
    <w:rsid w:val="00B262C0"/>
    <w:rsid w:val="00B265A8"/>
    <w:rsid w:val="00B26711"/>
    <w:rsid w:val="00B26895"/>
    <w:rsid w:val="00B26C1E"/>
    <w:rsid w:val="00B26FFC"/>
    <w:rsid w:val="00B273A7"/>
    <w:rsid w:val="00B274BD"/>
    <w:rsid w:val="00B275A6"/>
    <w:rsid w:val="00B27EA0"/>
    <w:rsid w:val="00B30016"/>
    <w:rsid w:val="00B3019E"/>
    <w:rsid w:val="00B304D5"/>
    <w:rsid w:val="00B309FE"/>
    <w:rsid w:val="00B30C32"/>
    <w:rsid w:val="00B30CBD"/>
    <w:rsid w:val="00B31279"/>
    <w:rsid w:val="00B315CA"/>
    <w:rsid w:val="00B31DCC"/>
    <w:rsid w:val="00B31E0A"/>
    <w:rsid w:val="00B3307D"/>
    <w:rsid w:val="00B3316C"/>
    <w:rsid w:val="00B3327B"/>
    <w:rsid w:val="00B33BEF"/>
    <w:rsid w:val="00B33DCE"/>
    <w:rsid w:val="00B3418E"/>
    <w:rsid w:val="00B3461C"/>
    <w:rsid w:val="00B34A3B"/>
    <w:rsid w:val="00B34AE1"/>
    <w:rsid w:val="00B34BEF"/>
    <w:rsid w:val="00B3512A"/>
    <w:rsid w:val="00B3541E"/>
    <w:rsid w:val="00B355EC"/>
    <w:rsid w:val="00B35E9F"/>
    <w:rsid w:val="00B363EB"/>
    <w:rsid w:val="00B3651E"/>
    <w:rsid w:val="00B36775"/>
    <w:rsid w:val="00B3692A"/>
    <w:rsid w:val="00B36B4C"/>
    <w:rsid w:val="00B36C18"/>
    <w:rsid w:val="00B36D4C"/>
    <w:rsid w:val="00B36E9B"/>
    <w:rsid w:val="00B37509"/>
    <w:rsid w:val="00B37B64"/>
    <w:rsid w:val="00B37D0A"/>
    <w:rsid w:val="00B405F8"/>
    <w:rsid w:val="00B40659"/>
    <w:rsid w:val="00B40D3A"/>
    <w:rsid w:val="00B40E73"/>
    <w:rsid w:val="00B40F29"/>
    <w:rsid w:val="00B412A9"/>
    <w:rsid w:val="00B41AE5"/>
    <w:rsid w:val="00B41BC1"/>
    <w:rsid w:val="00B42191"/>
    <w:rsid w:val="00B42ED1"/>
    <w:rsid w:val="00B43719"/>
    <w:rsid w:val="00B43B32"/>
    <w:rsid w:val="00B4442E"/>
    <w:rsid w:val="00B44795"/>
    <w:rsid w:val="00B44929"/>
    <w:rsid w:val="00B44FBD"/>
    <w:rsid w:val="00B450B1"/>
    <w:rsid w:val="00B45359"/>
    <w:rsid w:val="00B457A7"/>
    <w:rsid w:val="00B457FF"/>
    <w:rsid w:val="00B458A3"/>
    <w:rsid w:val="00B46355"/>
    <w:rsid w:val="00B463CE"/>
    <w:rsid w:val="00B4647D"/>
    <w:rsid w:val="00B468CE"/>
    <w:rsid w:val="00B47E66"/>
    <w:rsid w:val="00B47EB7"/>
    <w:rsid w:val="00B47EB9"/>
    <w:rsid w:val="00B5052D"/>
    <w:rsid w:val="00B50767"/>
    <w:rsid w:val="00B508AA"/>
    <w:rsid w:val="00B508DB"/>
    <w:rsid w:val="00B50919"/>
    <w:rsid w:val="00B50AC7"/>
    <w:rsid w:val="00B5184E"/>
    <w:rsid w:val="00B51A69"/>
    <w:rsid w:val="00B5231C"/>
    <w:rsid w:val="00B52380"/>
    <w:rsid w:val="00B5240F"/>
    <w:rsid w:val="00B524DA"/>
    <w:rsid w:val="00B52712"/>
    <w:rsid w:val="00B52E15"/>
    <w:rsid w:val="00B52EEC"/>
    <w:rsid w:val="00B53707"/>
    <w:rsid w:val="00B53934"/>
    <w:rsid w:val="00B54C46"/>
    <w:rsid w:val="00B54C83"/>
    <w:rsid w:val="00B551A7"/>
    <w:rsid w:val="00B55274"/>
    <w:rsid w:val="00B55695"/>
    <w:rsid w:val="00B556F0"/>
    <w:rsid w:val="00B5571A"/>
    <w:rsid w:val="00B55ABE"/>
    <w:rsid w:val="00B55DB2"/>
    <w:rsid w:val="00B56DE9"/>
    <w:rsid w:val="00B5709A"/>
    <w:rsid w:val="00B571C6"/>
    <w:rsid w:val="00B57679"/>
    <w:rsid w:val="00B576F6"/>
    <w:rsid w:val="00B57E74"/>
    <w:rsid w:val="00B60595"/>
    <w:rsid w:val="00B61690"/>
    <w:rsid w:val="00B61B84"/>
    <w:rsid w:val="00B6255E"/>
    <w:rsid w:val="00B62569"/>
    <w:rsid w:val="00B629B0"/>
    <w:rsid w:val="00B62E50"/>
    <w:rsid w:val="00B63262"/>
    <w:rsid w:val="00B632DD"/>
    <w:rsid w:val="00B63325"/>
    <w:rsid w:val="00B6362A"/>
    <w:rsid w:val="00B63EB5"/>
    <w:rsid w:val="00B64490"/>
    <w:rsid w:val="00B64B35"/>
    <w:rsid w:val="00B64B50"/>
    <w:rsid w:val="00B64B97"/>
    <w:rsid w:val="00B650B4"/>
    <w:rsid w:val="00B65A1B"/>
    <w:rsid w:val="00B6643A"/>
    <w:rsid w:val="00B665C2"/>
    <w:rsid w:val="00B66814"/>
    <w:rsid w:val="00B66B70"/>
    <w:rsid w:val="00B67046"/>
    <w:rsid w:val="00B670F3"/>
    <w:rsid w:val="00B67485"/>
    <w:rsid w:val="00B67587"/>
    <w:rsid w:val="00B6798D"/>
    <w:rsid w:val="00B700CA"/>
    <w:rsid w:val="00B7053F"/>
    <w:rsid w:val="00B70DAC"/>
    <w:rsid w:val="00B70DB0"/>
    <w:rsid w:val="00B70E7A"/>
    <w:rsid w:val="00B72804"/>
    <w:rsid w:val="00B72A72"/>
    <w:rsid w:val="00B72E33"/>
    <w:rsid w:val="00B72E7B"/>
    <w:rsid w:val="00B731B6"/>
    <w:rsid w:val="00B73553"/>
    <w:rsid w:val="00B736D2"/>
    <w:rsid w:val="00B738FC"/>
    <w:rsid w:val="00B73B76"/>
    <w:rsid w:val="00B73BB7"/>
    <w:rsid w:val="00B73C27"/>
    <w:rsid w:val="00B73EE2"/>
    <w:rsid w:val="00B74296"/>
    <w:rsid w:val="00B746CB"/>
    <w:rsid w:val="00B749E1"/>
    <w:rsid w:val="00B74E25"/>
    <w:rsid w:val="00B74E2C"/>
    <w:rsid w:val="00B74EBF"/>
    <w:rsid w:val="00B751AA"/>
    <w:rsid w:val="00B7553B"/>
    <w:rsid w:val="00B7585B"/>
    <w:rsid w:val="00B75C73"/>
    <w:rsid w:val="00B75D0A"/>
    <w:rsid w:val="00B765E0"/>
    <w:rsid w:val="00B768C1"/>
    <w:rsid w:val="00B76CBD"/>
    <w:rsid w:val="00B772D8"/>
    <w:rsid w:val="00B77335"/>
    <w:rsid w:val="00B77A1D"/>
    <w:rsid w:val="00B77BBC"/>
    <w:rsid w:val="00B80131"/>
    <w:rsid w:val="00B80228"/>
    <w:rsid w:val="00B80366"/>
    <w:rsid w:val="00B805C2"/>
    <w:rsid w:val="00B812D8"/>
    <w:rsid w:val="00B815FB"/>
    <w:rsid w:val="00B8169A"/>
    <w:rsid w:val="00B8188F"/>
    <w:rsid w:val="00B82091"/>
    <w:rsid w:val="00B832BA"/>
    <w:rsid w:val="00B83517"/>
    <w:rsid w:val="00B83672"/>
    <w:rsid w:val="00B83722"/>
    <w:rsid w:val="00B840A2"/>
    <w:rsid w:val="00B8457F"/>
    <w:rsid w:val="00B8487C"/>
    <w:rsid w:val="00B85049"/>
    <w:rsid w:val="00B85421"/>
    <w:rsid w:val="00B858D3"/>
    <w:rsid w:val="00B85EA5"/>
    <w:rsid w:val="00B8691A"/>
    <w:rsid w:val="00B8695B"/>
    <w:rsid w:val="00B86B3A"/>
    <w:rsid w:val="00B8711F"/>
    <w:rsid w:val="00B87355"/>
    <w:rsid w:val="00B878D0"/>
    <w:rsid w:val="00B87A78"/>
    <w:rsid w:val="00B9048E"/>
    <w:rsid w:val="00B90586"/>
    <w:rsid w:val="00B90646"/>
    <w:rsid w:val="00B9066D"/>
    <w:rsid w:val="00B90A2F"/>
    <w:rsid w:val="00B90B36"/>
    <w:rsid w:val="00B91249"/>
    <w:rsid w:val="00B9198E"/>
    <w:rsid w:val="00B919C2"/>
    <w:rsid w:val="00B91AB8"/>
    <w:rsid w:val="00B91ABA"/>
    <w:rsid w:val="00B91AD4"/>
    <w:rsid w:val="00B91E5F"/>
    <w:rsid w:val="00B91F2A"/>
    <w:rsid w:val="00B92EF8"/>
    <w:rsid w:val="00B93141"/>
    <w:rsid w:val="00B93404"/>
    <w:rsid w:val="00B93514"/>
    <w:rsid w:val="00B94DFD"/>
    <w:rsid w:val="00B94FF3"/>
    <w:rsid w:val="00B95A40"/>
    <w:rsid w:val="00B95CDA"/>
    <w:rsid w:val="00B95DD3"/>
    <w:rsid w:val="00B95E20"/>
    <w:rsid w:val="00B96000"/>
    <w:rsid w:val="00B96399"/>
    <w:rsid w:val="00B96640"/>
    <w:rsid w:val="00B96775"/>
    <w:rsid w:val="00B96834"/>
    <w:rsid w:val="00B96A45"/>
    <w:rsid w:val="00B97400"/>
    <w:rsid w:val="00B97757"/>
    <w:rsid w:val="00B979B2"/>
    <w:rsid w:val="00B97F3C"/>
    <w:rsid w:val="00BA00E1"/>
    <w:rsid w:val="00BA05C0"/>
    <w:rsid w:val="00BA1226"/>
    <w:rsid w:val="00BA143D"/>
    <w:rsid w:val="00BA1A56"/>
    <w:rsid w:val="00BA1BBB"/>
    <w:rsid w:val="00BA1BD9"/>
    <w:rsid w:val="00BA2161"/>
    <w:rsid w:val="00BA2574"/>
    <w:rsid w:val="00BA2B81"/>
    <w:rsid w:val="00BA31C3"/>
    <w:rsid w:val="00BA3217"/>
    <w:rsid w:val="00BA3266"/>
    <w:rsid w:val="00BA33E7"/>
    <w:rsid w:val="00BA3B04"/>
    <w:rsid w:val="00BA4150"/>
    <w:rsid w:val="00BA418E"/>
    <w:rsid w:val="00BA43C2"/>
    <w:rsid w:val="00BA4E24"/>
    <w:rsid w:val="00BA5555"/>
    <w:rsid w:val="00BA55EB"/>
    <w:rsid w:val="00BA5723"/>
    <w:rsid w:val="00BA6078"/>
    <w:rsid w:val="00BA615F"/>
    <w:rsid w:val="00BA61FD"/>
    <w:rsid w:val="00BA6284"/>
    <w:rsid w:val="00BA66E5"/>
    <w:rsid w:val="00BA6CAB"/>
    <w:rsid w:val="00BA6FC3"/>
    <w:rsid w:val="00BA7038"/>
    <w:rsid w:val="00BA729F"/>
    <w:rsid w:val="00BA785B"/>
    <w:rsid w:val="00BA7BC0"/>
    <w:rsid w:val="00BB0865"/>
    <w:rsid w:val="00BB0BBE"/>
    <w:rsid w:val="00BB0C49"/>
    <w:rsid w:val="00BB1077"/>
    <w:rsid w:val="00BB14C2"/>
    <w:rsid w:val="00BB1A8F"/>
    <w:rsid w:val="00BB21C7"/>
    <w:rsid w:val="00BB283E"/>
    <w:rsid w:val="00BB2CAA"/>
    <w:rsid w:val="00BB2D3B"/>
    <w:rsid w:val="00BB2FF3"/>
    <w:rsid w:val="00BB38F2"/>
    <w:rsid w:val="00BB39A1"/>
    <w:rsid w:val="00BB53CC"/>
    <w:rsid w:val="00BB5403"/>
    <w:rsid w:val="00BB57EC"/>
    <w:rsid w:val="00BB5E3B"/>
    <w:rsid w:val="00BB6278"/>
    <w:rsid w:val="00BB62E0"/>
    <w:rsid w:val="00BB6769"/>
    <w:rsid w:val="00BB6B68"/>
    <w:rsid w:val="00BB7216"/>
    <w:rsid w:val="00BB7220"/>
    <w:rsid w:val="00BB7321"/>
    <w:rsid w:val="00BB73E5"/>
    <w:rsid w:val="00BB77DF"/>
    <w:rsid w:val="00BB7AAF"/>
    <w:rsid w:val="00BB7D27"/>
    <w:rsid w:val="00BC0132"/>
    <w:rsid w:val="00BC03D8"/>
    <w:rsid w:val="00BC1A73"/>
    <w:rsid w:val="00BC20CA"/>
    <w:rsid w:val="00BC2242"/>
    <w:rsid w:val="00BC24E8"/>
    <w:rsid w:val="00BC2756"/>
    <w:rsid w:val="00BC2B90"/>
    <w:rsid w:val="00BC2E69"/>
    <w:rsid w:val="00BC2EFC"/>
    <w:rsid w:val="00BC302A"/>
    <w:rsid w:val="00BC3615"/>
    <w:rsid w:val="00BC3659"/>
    <w:rsid w:val="00BC37FA"/>
    <w:rsid w:val="00BC3B20"/>
    <w:rsid w:val="00BC3CD0"/>
    <w:rsid w:val="00BC4226"/>
    <w:rsid w:val="00BC425F"/>
    <w:rsid w:val="00BC43BE"/>
    <w:rsid w:val="00BC4693"/>
    <w:rsid w:val="00BC4891"/>
    <w:rsid w:val="00BC4927"/>
    <w:rsid w:val="00BC4E48"/>
    <w:rsid w:val="00BC4EE0"/>
    <w:rsid w:val="00BC4FA2"/>
    <w:rsid w:val="00BC5009"/>
    <w:rsid w:val="00BC53C0"/>
    <w:rsid w:val="00BC57D7"/>
    <w:rsid w:val="00BC5CC4"/>
    <w:rsid w:val="00BC65BC"/>
    <w:rsid w:val="00BC6A19"/>
    <w:rsid w:val="00BC6AE1"/>
    <w:rsid w:val="00BC6EEF"/>
    <w:rsid w:val="00BC6EF5"/>
    <w:rsid w:val="00BC7102"/>
    <w:rsid w:val="00BC7B28"/>
    <w:rsid w:val="00BC7C7F"/>
    <w:rsid w:val="00BD0D33"/>
    <w:rsid w:val="00BD102A"/>
    <w:rsid w:val="00BD109C"/>
    <w:rsid w:val="00BD1253"/>
    <w:rsid w:val="00BD1360"/>
    <w:rsid w:val="00BD13CA"/>
    <w:rsid w:val="00BD13E5"/>
    <w:rsid w:val="00BD1416"/>
    <w:rsid w:val="00BD157D"/>
    <w:rsid w:val="00BD18B7"/>
    <w:rsid w:val="00BD1CFD"/>
    <w:rsid w:val="00BD1F82"/>
    <w:rsid w:val="00BD2042"/>
    <w:rsid w:val="00BD2724"/>
    <w:rsid w:val="00BD3617"/>
    <w:rsid w:val="00BD3B55"/>
    <w:rsid w:val="00BD3BA1"/>
    <w:rsid w:val="00BD3FA6"/>
    <w:rsid w:val="00BD4298"/>
    <w:rsid w:val="00BD42A1"/>
    <w:rsid w:val="00BD43AD"/>
    <w:rsid w:val="00BD4404"/>
    <w:rsid w:val="00BD4824"/>
    <w:rsid w:val="00BD4CDC"/>
    <w:rsid w:val="00BD5238"/>
    <w:rsid w:val="00BD58CF"/>
    <w:rsid w:val="00BD5DFF"/>
    <w:rsid w:val="00BD604B"/>
    <w:rsid w:val="00BD630A"/>
    <w:rsid w:val="00BD69B1"/>
    <w:rsid w:val="00BD69BD"/>
    <w:rsid w:val="00BD6E92"/>
    <w:rsid w:val="00BD6F4F"/>
    <w:rsid w:val="00BD73E5"/>
    <w:rsid w:val="00BD7A4D"/>
    <w:rsid w:val="00BE0621"/>
    <w:rsid w:val="00BE0E05"/>
    <w:rsid w:val="00BE0FAA"/>
    <w:rsid w:val="00BE16CC"/>
    <w:rsid w:val="00BE179A"/>
    <w:rsid w:val="00BE1936"/>
    <w:rsid w:val="00BE1B05"/>
    <w:rsid w:val="00BE1E9B"/>
    <w:rsid w:val="00BE22C0"/>
    <w:rsid w:val="00BE26E7"/>
    <w:rsid w:val="00BE281E"/>
    <w:rsid w:val="00BE2853"/>
    <w:rsid w:val="00BE285C"/>
    <w:rsid w:val="00BE2A73"/>
    <w:rsid w:val="00BE2F72"/>
    <w:rsid w:val="00BE2FE1"/>
    <w:rsid w:val="00BE3339"/>
    <w:rsid w:val="00BE3448"/>
    <w:rsid w:val="00BE34A0"/>
    <w:rsid w:val="00BE3957"/>
    <w:rsid w:val="00BE39B5"/>
    <w:rsid w:val="00BE3C34"/>
    <w:rsid w:val="00BE411E"/>
    <w:rsid w:val="00BE4376"/>
    <w:rsid w:val="00BE459C"/>
    <w:rsid w:val="00BE4871"/>
    <w:rsid w:val="00BE495A"/>
    <w:rsid w:val="00BE5451"/>
    <w:rsid w:val="00BE551A"/>
    <w:rsid w:val="00BE55A4"/>
    <w:rsid w:val="00BE55DD"/>
    <w:rsid w:val="00BE58FD"/>
    <w:rsid w:val="00BE5956"/>
    <w:rsid w:val="00BE5CA6"/>
    <w:rsid w:val="00BE5E8E"/>
    <w:rsid w:val="00BE5F03"/>
    <w:rsid w:val="00BE649D"/>
    <w:rsid w:val="00BE6A81"/>
    <w:rsid w:val="00BE6B89"/>
    <w:rsid w:val="00BE7579"/>
    <w:rsid w:val="00BE790D"/>
    <w:rsid w:val="00BE7A7A"/>
    <w:rsid w:val="00BF0BA2"/>
    <w:rsid w:val="00BF1024"/>
    <w:rsid w:val="00BF1743"/>
    <w:rsid w:val="00BF1AD4"/>
    <w:rsid w:val="00BF203C"/>
    <w:rsid w:val="00BF25BD"/>
    <w:rsid w:val="00BF266B"/>
    <w:rsid w:val="00BF275B"/>
    <w:rsid w:val="00BF2801"/>
    <w:rsid w:val="00BF48FD"/>
    <w:rsid w:val="00BF4932"/>
    <w:rsid w:val="00BF4A50"/>
    <w:rsid w:val="00BF5C2F"/>
    <w:rsid w:val="00BF5DC8"/>
    <w:rsid w:val="00BF60E0"/>
    <w:rsid w:val="00BF6231"/>
    <w:rsid w:val="00BF649C"/>
    <w:rsid w:val="00BF73A5"/>
    <w:rsid w:val="00BF745F"/>
    <w:rsid w:val="00BF7465"/>
    <w:rsid w:val="00BF7B20"/>
    <w:rsid w:val="00BF7F13"/>
    <w:rsid w:val="00C00D10"/>
    <w:rsid w:val="00C020B1"/>
    <w:rsid w:val="00C0225B"/>
    <w:rsid w:val="00C02429"/>
    <w:rsid w:val="00C02462"/>
    <w:rsid w:val="00C025FB"/>
    <w:rsid w:val="00C03384"/>
    <w:rsid w:val="00C033B2"/>
    <w:rsid w:val="00C033E0"/>
    <w:rsid w:val="00C037C4"/>
    <w:rsid w:val="00C03800"/>
    <w:rsid w:val="00C051CB"/>
    <w:rsid w:val="00C05358"/>
    <w:rsid w:val="00C05441"/>
    <w:rsid w:val="00C0567F"/>
    <w:rsid w:val="00C05790"/>
    <w:rsid w:val="00C0611D"/>
    <w:rsid w:val="00C06B73"/>
    <w:rsid w:val="00C06FE6"/>
    <w:rsid w:val="00C073BD"/>
    <w:rsid w:val="00C0743E"/>
    <w:rsid w:val="00C076EC"/>
    <w:rsid w:val="00C078A2"/>
    <w:rsid w:val="00C07FF0"/>
    <w:rsid w:val="00C1027F"/>
    <w:rsid w:val="00C1038D"/>
    <w:rsid w:val="00C10E66"/>
    <w:rsid w:val="00C115EB"/>
    <w:rsid w:val="00C11AD4"/>
    <w:rsid w:val="00C11CC9"/>
    <w:rsid w:val="00C122A1"/>
    <w:rsid w:val="00C12A21"/>
    <w:rsid w:val="00C12A9D"/>
    <w:rsid w:val="00C12D53"/>
    <w:rsid w:val="00C13403"/>
    <w:rsid w:val="00C1343D"/>
    <w:rsid w:val="00C14144"/>
    <w:rsid w:val="00C14D9E"/>
    <w:rsid w:val="00C14F51"/>
    <w:rsid w:val="00C15363"/>
    <w:rsid w:val="00C1554C"/>
    <w:rsid w:val="00C1593B"/>
    <w:rsid w:val="00C162B4"/>
    <w:rsid w:val="00C1632C"/>
    <w:rsid w:val="00C16399"/>
    <w:rsid w:val="00C1701F"/>
    <w:rsid w:val="00C1723E"/>
    <w:rsid w:val="00C17321"/>
    <w:rsid w:val="00C1795C"/>
    <w:rsid w:val="00C20571"/>
    <w:rsid w:val="00C2117C"/>
    <w:rsid w:val="00C213AF"/>
    <w:rsid w:val="00C21CA1"/>
    <w:rsid w:val="00C21CBB"/>
    <w:rsid w:val="00C21D09"/>
    <w:rsid w:val="00C21E15"/>
    <w:rsid w:val="00C22705"/>
    <w:rsid w:val="00C22ECC"/>
    <w:rsid w:val="00C2345E"/>
    <w:rsid w:val="00C24242"/>
    <w:rsid w:val="00C24356"/>
    <w:rsid w:val="00C245C2"/>
    <w:rsid w:val="00C24665"/>
    <w:rsid w:val="00C24874"/>
    <w:rsid w:val="00C24F5D"/>
    <w:rsid w:val="00C25405"/>
    <w:rsid w:val="00C259B5"/>
    <w:rsid w:val="00C2649A"/>
    <w:rsid w:val="00C26A28"/>
    <w:rsid w:val="00C26B58"/>
    <w:rsid w:val="00C26C3D"/>
    <w:rsid w:val="00C26CF3"/>
    <w:rsid w:val="00C26F31"/>
    <w:rsid w:val="00C2724A"/>
    <w:rsid w:val="00C2732D"/>
    <w:rsid w:val="00C30276"/>
    <w:rsid w:val="00C307C1"/>
    <w:rsid w:val="00C30F1B"/>
    <w:rsid w:val="00C30F54"/>
    <w:rsid w:val="00C31FCA"/>
    <w:rsid w:val="00C321D5"/>
    <w:rsid w:val="00C32277"/>
    <w:rsid w:val="00C323F1"/>
    <w:rsid w:val="00C324DE"/>
    <w:rsid w:val="00C32561"/>
    <w:rsid w:val="00C32B54"/>
    <w:rsid w:val="00C32C3B"/>
    <w:rsid w:val="00C32D33"/>
    <w:rsid w:val="00C32FB8"/>
    <w:rsid w:val="00C3345A"/>
    <w:rsid w:val="00C334C8"/>
    <w:rsid w:val="00C338D7"/>
    <w:rsid w:val="00C3421A"/>
    <w:rsid w:val="00C346B5"/>
    <w:rsid w:val="00C3488A"/>
    <w:rsid w:val="00C34AF5"/>
    <w:rsid w:val="00C354E8"/>
    <w:rsid w:val="00C35636"/>
    <w:rsid w:val="00C35944"/>
    <w:rsid w:val="00C35DC3"/>
    <w:rsid w:val="00C35FA0"/>
    <w:rsid w:val="00C36005"/>
    <w:rsid w:val="00C360AD"/>
    <w:rsid w:val="00C36D7B"/>
    <w:rsid w:val="00C3726F"/>
    <w:rsid w:val="00C37C1C"/>
    <w:rsid w:val="00C37C92"/>
    <w:rsid w:val="00C37D10"/>
    <w:rsid w:val="00C37D63"/>
    <w:rsid w:val="00C404EB"/>
    <w:rsid w:val="00C407CC"/>
    <w:rsid w:val="00C40BF8"/>
    <w:rsid w:val="00C410EF"/>
    <w:rsid w:val="00C4154E"/>
    <w:rsid w:val="00C41610"/>
    <w:rsid w:val="00C418A8"/>
    <w:rsid w:val="00C41D9E"/>
    <w:rsid w:val="00C420A8"/>
    <w:rsid w:val="00C42498"/>
    <w:rsid w:val="00C424E2"/>
    <w:rsid w:val="00C42B05"/>
    <w:rsid w:val="00C42D11"/>
    <w:rsid w:val="00C42D21"/>
    <w:rsid w:val="00C4304E"/>
    <w:rsid w:val="00C4368B"/>
    <w:rsid w:val="00C43C50"/>
    <w:rsid w:val="00C443B7"/>
    <w:rsid w:val="00C44640"/>
    <w:rsid w:val="00C4478A"/>
    <w:rsid w:val="00C4499C"/>
    <w:rsid w:val="00C44A7F"/>
    <w:rsid w:val="00C44B13"/>
    <w:rsid w:val="00C44C42"/>
    <w:rsid w:val="00C44D38"/>
    <w:rsid w:val="00C45404"/>
    <w:rsid w:val="00C454E6"/>
    <w:rsid w:val="00C456D3"/>
    <w:rsid w:val="00C462C3"/>
    <w:rsid w:val="00C46814"/>
    <w:rsid w:val="00C46DBB"/>
    <w:rsid w:val="00C47272"/>
    <w:rsid w:val="00C47399"/>
    <w:rsid w:val="00C47A2B"/>
    <w:rsid w:val="00C47C2D"/>
    <w:rsid w:val="00C47D10"/>
    <w:rsid w:val="00C502F3"/>
    <w:rsid w:val="00C5075C"/>
    <w:rsid w:val="00C509EC"/>
    <w:rsid w:val="00C50A61"/>
    <w:rsid w:val="00C51619"/>
    <w:rsid w:val="00C516A8"/>
    <w:rsid w:val="00C51782"/>
    <w:rsid w:val="00C51AB2"/>
    <w:rsid w:val="00C51B0E"/>
    <w:rsid w:val="00C51D28"/>
    <w:rsid w:val="00C520B8"/>
    <w:rsid w:val="00C52CB0"/>
    <w:rsid w:val="00C52E8A"/>
    <w:rsid w:val="00C531B3"/>
    <w:rsid w:val="00C536AE"/>
    <w:rsid w:val="00C5388C"/>
    <w:rsid w:val="00C53903"/>
    <w:rsid w:val="00C539F6"/>
    <w:rsid w:val="00C53B5B"/>
    <w:rsid w:val="00C53BB5"/>
    <w:rsid w:val="00C53CCA"/>
    <w:rsid w:val="00C5416A"/>
    <w:rsid w:val="00C5439D"/>
    <w:rsid w:val="00C543B9"/>
    <w:rsid w:val="00C54459"/>
    <w:rsid w:val="00C54749"/>
    <w:rsid w:val="00C54C47"/>
    <w:rsid w:val="00C54CAF"/>
    <w:rsid w:val="00C55420"/>
    <w:rsid w:val="00C557D7"/>
    <w:rsid w:val="00C55C4C"/>
    <w:rsid w:val="00C55FAD"/>
    <w:rsid w:val="00C562EB"/>
    <w:rsid w:val="00C566C2"/>
    <w:rsid w:val="00C56AAE"/>
    <w:rsid w:val="00C56E7B"/>
    <w:rsid w:val="00C578C0"/>
    <w:rsid w:val="00C57DBA"/>
    <w:rsid w:val="00C605D0"/>
    <w:rsid w:val="00C60980"/>
    <w:rsid w:val="00C60D8E"/>
    <w:rsid w:val="00C61226"/>
    <w:rsid w:val="00C61370"/>
    <w:rsid w:val="00C617D7"/>
    <w:rsid w:val="00C61D24"/>
    <w:rsid w:val="00C61FD0"/>
    <w:rsid w:val="00C627AC"/>
    <w:rsid w:val="00C62EE5"/>
    <w:rsid w:val="00C63074"/>
    <w:rsid w:val="00C6308F"/>
    <w:rsid w:val="00C630E0"/>
    <w:rsid w:val="00C6358A"/>
    <w:rsid w:val="00C63799"/>
    <w:rsid w:val="00C63AF4"/>
    <w:rsid w:val="00C63CD9"/>
    <w:rsid w:val="00C63D2D"/>
    <w:rsid w:val="00C64999"/>
    <w:rsid w:val="00C64BEE"/>
    <w:rsid w:val="00C64C43"/>
    <w:rsid w:val="00C64D53"/>
    <w:rsid w:val="00C65118"/>
    <w:rsid w:val="00C65729"/>
    <w:rsid w:val="00C659E6"/>
    <w:rsid w:val="00C659ED"/>
    <w:rsid w:val="00C65B96"/>
    <w:rsid w:val="00C65CC5"/>
    <w:rsid w:val="00C66214"/>
    <w:rsid w:val="00C6627C"/>
    <w:rsid w:val="00C66359"/>
    <w:rsid w:val="00C66365"/>
    <w:rsid w:val="00C669AF"/>
    <w:rsid w:val="00C66A2B"/>
    <w:rsid w:val="00C66A56"/>
    <w:rsid w:val="00C672ED"/>
    <w:rsid w:val="00C6782F"/>
    <w:rsid w:val="00C67BE2"/>
    <w:rsid w:val="00C70461"/>
    <w:rsid w:val="00C70951"/>
    <w:rsid w:val="00C709F9"/>
    <w:rsid w:val="00C70E09"/>
    <w:rsid w:val="00C7156A"/>
    <w:rsid w:val="00C721CD"/>
    <w:rsid w:val="00C722F0"/>
    <w:rsid w:val="00C7232A"/>
    <w:rsid w:val="00C7267E"/>
    <w:rsid w:val="00C7292B"/>
    <w:rsid w:val="00C72EB1"/>
    <w:rsid w:val="00C732CE"/>
    <w:rsid w:val="00C73506"/>
    <w:rsid w:val="00C73723"/>
    <w:rsid w:val="00C739ED"/>
    <w:rsid w:val="00C73CF7"/>
    <w:rsid w:val="00C74023"/>
    <w:rsid w:val="00C742D9"/>
    <w:rsid w:val="00C742DE"/>
    <w:rsid w:val="00C7453D"/>
    <w:rsid w:val="00C74C1D"/>
    <w:rsid w:val="00C74DEC"/>
    <w:rsid w:val="00C751B6"/>
    <w:rsid w:val="00C7554C"/>
    <w:rsid w:val="00C756BE"/>
    <w:rsid w:val="00C75A5C"/>
    <w:rsid w:val="00C75F0D"/>
    <w:rsid w:val="00C75FE3"/>
    <w:rsid w:val="00C762EA"/>
    <w:rsid w:val="00C765A3"/>
    <w:rsid w:val="00C768DD"/>
    <w:rsid w:val="00C769B5"/>
    <w:rsid w:val="00C769C1"/>
    <w:rsid w:val="00C76C71"/>
    <w:rsid w:val="00C76D5C"/>
    <w:rsid w:val="00C77163"/>
    <w:rsid w:val="00C77776"/>
    <w:rsid w:val="00C77957"/>
    <w:rsid w:val="00C803EF"/>
    <w:rsid w:val="00C8104C"/>
    <w:rsid w:val="00C816DC"/>
    <w:rsid w:val="00C817D5"/>
    <w:rsid w:val="00C83335"/>
    <w:rsid w:val="00C8354A"/>
    <w:rsid w:val="00C836AE"/>
    <w:rsid w:val="00C83AFD"/>
    <w:rsid w:val="00C84820"/>
    <w:rsid w:val="00C84E64"/>
    <w:rsid w:val="00C8527C"/>
    <w:rsid w:val="00C85B9D"/>
    <w:rsid w:val="00C85C02"/>
    <w:rsid w:val="00C85CC2"/>
    <w:rsid w:val="00C862B7"/>
    <w:rsid w:val="00C86872"/>
    <w:rsid w:val="00C86B6D"/>
    <w:rsid w:val="00C87D89"/>
    <w:rsid w:val="00C87D9E"/>
    <w:rsid w:val="00C908FE"/>
    <w:rsid w:val="00C90E6F"/>
    <w:rsid w:val="00C90FD0"/>
    <w:rsid w:val="00C91650"/>
    <w:rsid w:val="00C91720"/>
    <w:rsid w:val="00C919BF"/>
    <w:rsid w:val="00C91DFB"/>
    <w:rsid w:val="00C923CA"/>
    <w:rsid w:val="00C92879"/>
    <w:rsid w:val="00C92EF3"/>
    <w:rsid w:val="00C93464"/>
    <w:rsid w:val="00C934AD"/>
    <w:rsid w:val="00C93831"/>
    <w:rsid w:val="00C9431B"/>
    <w:rsid w:val="00C94656"/>
    <w:rsid w:val="00C9481F"/>
    <w:rsid w:val="00C9482D"/>
    <w:rsid w:val="00C94906"/>
    <w:rsid w:val="00C94AD3"/>
    <w:rsid w:val="00C94E0D"/>
    <w:rsid w:val="00C9519E"/>
    <w:rsid w:val="00C95606"/>
    <w:rsid w:val="00C95DF4"/>
    <w:rsid w:val="00C95E41"/>
    <w:rsid w:val="00C96079"/>
    <w:rsid w:val="00C96CC8"/>
    <w:rsid w:val="00C96DD6"/>
    <w:rsid w:val="00C97593"/>
    <w:rsid w:val="00C97796"/>
    <w:rsid w:val="00C979FE"/>
    <w:rsid w:val="00C97A30"/>
    <w:rsid w:val="00C97C2F"/>
    <w:rsid w:val="00C97DEB"/>
    <w:rsid w:val="00C97E3C"/>
    <w:rsid w:val="00CA00CB"/>
    <w:rsid w:val="00CA013F"/>
    <w:rsid w:val="00CA0616"/>
    <w:rsid w:val="00CA062C"/>
    <w:rsid w:val="00CA0A1C"/>
    <w:rsid w:val="00CA0DEF"/>
    <w:rsid w:val="00CA19F8"/>
    <w:rsid w:val="00CA1A3C"/>
    <w:rsid w:val="00CA21D0"/>
    <w:rsid w:val="00CA23AC"/>
    <w:rsid w:val="00CA2905"/>
    <w:rsid w:val="00CA2A59"/>
    <w:rsid w:val="00CA2C16"/>
    <w:rsid w:val="00CA30C8"/>
    <w:rsid w:val="00CA367E"/>
    <w:rsid w:val="00CA3DFE"/>
    <w:rsid w:val="00CA3F3B"/>
    <w:rsid w:val="00CA440A"/>
    <w:rsid w:val="00CA4663"/>
    <w:rsid w:val="00CA4D2E"/>
    <w:rsid w:val="00CA5606"/>
    <w:rsid w:val="00CA584C"/>
    <w:rsid w:val="00CA5994"/>
    <w:rsid w:val="00CA66BD"/>
    <w:rsid w:val="00CA6BCE"/>
    <w:rsid w:val="00CA7141"/>
    <w:rsid w:val="00CA7BE0"/>
    <w:rsid w:val="00CB0982"/>
    <w:rsid w:val="00CB09A8"/>
    <w:rsid w:val="00CB0C55"/>
    <w:rsid w:val="00CB145A"/>
    <w:rsid w:val="00CB163C"/>
    <w:rsid w:val="00CB1E7D"/>
    <w:rsid w:val="00CB2C25"/>
    <w:rsid w:val="00CB2D82"/>
    <w:rsid w:val="00CB335F"/>
    <w:rsid w:val="00CB3888"/>
    <w:rsid w:val="00CB3A86"/>
    <w:rsid w:val="00CB3D9E"/>
    <w:rsid w:val="00CB3DE8"/>
    <w:rsid w:val="00CB41CA"/>
    <w:rsid w:val="00CB4394"/>
    <w:rsid w:val="00CB450D"/>
    <w:rsid w:val="00CB4DED"/>
    <w:rsid w:val="00CB5A8D"/>
    <w:rsid w:val="00CB619E"/>
    <w:rsid w:val="00CB630A"/>
    <w:rsid w:val="00CB63AA"/>
    <w:rsid w:val="00CB642A"/>
    <w:rsid w:val="00CB69C1"/>
    <w:rsid w:val="00CB6A3C"/>
    <w:rsid w:val="00CB6C85"/>
    <w:rsid w:val="00CB7011"/>
    <w:rsid w:val="00CB7581"/>
    <w:rsid w:val="00CB780D"/>
    <w:rsid w:val="00CB7AA7"/>
    <w:rsid w:val="00CB7B26"/>
    <w:rsid w:val="00CB7B95"/>
    <w:rsid w:val="00CC0640"/>
    <w:rsid w:val="00CC07CC"/>
    <w:rsid w:val="00CC080B"/>
    <w:rsid w:val="00CC0810"/>
    <w:rsid w:val="00CC0AA3"/>
    <w:rsid w:val="00CC0AF9"/>
    <w:rsid w:val="00CC0CF1"/>
    <w:rsid w:val="00CC0EAD"/>
    <w:rsid w:val="00CC0EDE"/>
    <w:rsid w:val="00CC128F"/>
    <w:rsid w:val="00CC1380"/>
    <w:rsid w:val="00CC149F"/>
    <w:rsid w:val="00CC1CA7"/>
    <w:rsid w:val="00CC2021"/>
    <w:rsid w:val="00CC2822"/>
    <w:rsid w:val="00CC2A76"/>
    <w:rsid w:val="00CC2F06"/>
    <w:rsid w:val="00CC2FB5"/>
    <w:rsid w:val="00CC3E3B"/>
    <w:rsid w:val="00CC40F2"/>
    <w:rsid w:val="00CC43EF"/>
    <w:rsid w:val="00CC4625"/>
    <w:rsid w:val="00CC47B9"/>
    <w:rsid w:val="00CC4B8E"/>
    <w:rsid w:val="00CC5068"/>
    <w:rsid w:val="00CC5AF2"/>
    <w:rsid w:val="00CC5B6F"/>
    <w:rsid w:val="00CC5C07"/>
    <w:rsid w:val="00CC5C9E"/>
    <w:rsid w:val="00CC5CD9"/>
    <w:rsid w:val="00CC5E2D"/>
    <w:rsid w:val="00CC6497"/>
    <w:rsid w:val="00CC6605"/>
    <w:rsid w:val="00CC6A17"/>
    <w:rsid w:val="00CC6F4A"/>
    <w:rsid w:val="00CC7597"/>
    <w:rsid w:val="00CC75DD"/>
    <w:rsid w:val="00CC7C00"/>
    <w:rsid w:val="00CC7FE9"/>
    <w:rsid w:val="00CD113C"/>
    <w:rsid w:val="00CD15B3"/>
    <w:rsid w:val="00CD18F2"/>
    <w:rsid w:val="00CD1A9A"/>
    <w:rsid w:val="00CD206E"/>
    <w:rsid w:val="00CD2554"/>
    <w:rsid w:val="00CD297B"/>
    <w:rsid w:val="00CD2D53"/>
    <w:rsid w:val="00CD3011"/>
    <w:rsid w:val="00CD3216"/>
    <w:rsid w:val="00CD32B5"/>
    <w:rsid w:val="00CD32D7"/>
    <w:rsid w:val="00CD3307"/>
    <w:rsid w:val="00CD3524"/>
    <w:rsid w:val="00CD39D7"/>
    <w:rsid w:val="00CD3C52"/>
    <w:rsid w:val="00CD3FE4"/>
    <w:rsid w:val="00CD4B57"/>
    <w:rsid w:val="00CD4BFE"/>
    <w:rsid w:val="00CD4CE5"/>
    <w:rsid w:val="00CD5020"/>
    <w:rsid w:val="00CD5101"/>
    <w:rsid w:val="00CD5204"/>
    <w:rsid w:val="00CD5458"/>
    <w:rsid w:val="00CD57E2"/>
    <w:rsid w:val="00CD5A0E"/>
    <w:rsid w:val="00CD6201"/>
    <w:rsid w:val="00CD63D3"/>
    <w:rsid w:val="00CD645B"/>
    <w:rsid w:val="00CD71B7"/>
    <w:rsid w:val="00CD71F0"/>
    <w:rsid w:val="00CE047B"/>
    <w:rsid w:val="00CE0F26"/>
    <w:rsid w:val="00CE100B"/>
    <w:rsid w:val="00CE1151"/>
    <w:rsid w:val="00CE1474"/>
    <w:rsid w:val="00CE181A"/>
    <w:rsid w:val="00CE1C00"/>
    <w:rsid w:val="00CE1D14"/>
    <w:rsid w:val="00CE1DCD"/>
    <w:rsid w:val="00CE2119"/>
    <w:rsid w:val="00CE23AC"/>
    <w:rsid w:val="00CE27FC"/>
    <w:rsid w:val="00CE2844"/>
    <w:rsid w:val="00CE296A"/>
    <w:rsid w:val="00CE2A36"/>
    <w:rsid w:val="00CE2F2D"/>
    <w:rsid w:val="00CE3A62"/>
    <w:rsid w:val="00CE3ADA"/>
    <w:rsid w:val="00CE41FE"/>
    <w:rsid w:val="00CE4538"/>
    <w:rsid w:val="00CE49D6"/>
    <w:rsid w:val="00CE5196"/>
    <w:rsid w:val="00CE5ACB"/>
    <w:rsid w:val="00CE5C51"/>
    <w:rsid w:val="00CE5F0C"/>
    <w:rsid w:val="00CE5F37"/>
    <w:rsid w:val="00CE63BA"/>
    <w:rsid w:val="00CE66A3"/>
    <w:rsid w:val="00CE6892"/>
    <w:rsid w:val="00CE6ADD"/>
    <w:rsid w:val="00CE6BB5"/>
    <w:rsid w:val="00CE6FA4"/>
    <w:rsid w:val="00CE72DA"/>
    <w:rsid w:val="00CE74C4"/>
    <w:rsid w:val="00CE7654"/>
    <w:rsid w:val="00CE7C76"/>
    <w:rsid w:val="00CF0428"/>
    <w:rsid w:val="00CF066B"/>
    <w:rsid w:val="00CF08AA"/>
    <w:rsid w:val="00CF0A42"/>
    <w:rsid w:val="00CF0AFC"/>
    <w:rsid w:val="00CF0EDD"/>
    <w:rsid w:val="00CF0F09"/>
    <w:rsid w:val="00CF123B"/>
    <w:rsid w:val="00CF1250"/>
    <w:rsid w:val="00CF1366"/>
    <w:rsid w:val="00CF13B2"/>
    <w:rsid w:val="00CF155D"/>
    <w:rsid w:val="00CF1962"/>
    <w:rsid w:val="00CF19B0"/>
    <w:rsid w:val="00CF286C"/>
    <w:rsid w:val="00CF2BFC"/>
    <w:rsid w:val="00CF3094"/>
    <w:rsid w:val="00CF321C"/>
    <w:rsid w:val="00CF3320"/>
    <w:rsid w:val="00CF34AF"/>
    <w:rsid w:val="00CF34BF"/>
    <w:rsid w:val="00CF3504"/>
    <w:rsid w:val="00CF387A"/>
    <w:rsid w:val="00CF399F"/>
    <w:rsid w:val="00CF41FC"/>
    <w:rsid w:val="00CF42B2"/>
    <w:rsid w:val="00CF455E"/>
    <w:rsid w:val="00CF481C"/>
    <w:rsid w:val="00CF4A65"/>
    <w:rsid w:val="00CF4B80"/>
    <w:rsid w:val="00CF4C02"/>
    <w:rsid w:val="00CF4FF5"/>
    <w:rsid w:val="00CF51D7"/>
    <w:rsid w:val="00CF58BB"/>
    <w:rsid w:val="00CF5A1C"/>
    <w:rsid w:val="00CF5A3E"/>
    <w:rsid w:val="00CF5ADF"/>
    <w:rsid w:val="00CF5B31"/>
    <w:rsid w:val="00CF66C6"/>
    <w:rsid w:val="00CF66FD"/>
    <w:rsid w:val="00CF6DD9"/>
    <w:rsid w:val="00CF710C"/>
    <w:rsid w:val="00CF722C"/>
    <w:rsid w:val="00CF75FD"/>
    <w:rsid w:val="00CF7BBE"/>
    <w:rsid w:val="00D00001"/>
    <w:rsid w:val="00D000BE"/>
    <w:rsid w:val="00D0081C"/>
    <w:rsid w:val="00D00DB5"/>
    <w:rsid w:val="00D00E23"/>
    <w:rsid w:val="00D0155F"/>
    <w:rsid w:val="00D01673"/>
    <w:rsid w:val="00D0168F"/>
    <w:rsid w:val="00D018D6"/>
    <w:rsid w:val="00D01929"/>
    <w:rsid w:val="00D01E8E"/>
    <w:rsid w:val="00D01F5A"/>
    <w:rsid w:val="00D0213F"/>
    <w:rsid w:val="00D025D4"/>
    <w:rsid w:val="00D027F2"/>
    <w:rsid w:val="00D02854"/>
    <w:rsid w:val="00D0286D"/>
    <w:rsid w:val="00D03425"/>
    <w:rsid w:val="00D03640"/>
    <w:rsid w:val="00D04183"/>
    <w:rsid w:val="00D0436A"/>
    <w:rsid w:val="00D0469B"/>
    <w:rsid w:val="00D04E3B"/>
    <w:rsid w:val="00D057F6"/>
    <w:rsid w:val="00D05E17"/>
    <w:rsid w:val="00D05F45"/>
    <w:rsid w:val="00D062BC"/>
    <w:rsid w:val="00D06BEE"/>
    <w:rsid w:val="00D06E2C"/>
    <w:rsid w:val="00D071D0"/>
    <w:rsid w:val="00D0746F"/>
    <w:rsid w:val="00D0794F"/>
    <w:rsid w:val="00D0795B"/>
    <w:rsid w:val="00D10186"/>
    <w:rsid w:val="00D102B1"/>
    <w:rsid w:val="00D10463"/>
    <w:rsid w:val="00D104C3"/>
    <w:rsid w:val="00D1059A"/>
    <w:rsid w:val="00D105CD"/>
    <w:rsid w:val="00D10C7D"/>
    <w:rsid w:val="00D11794"/>
    <w:rsid w:val="00D1213E"/>
    <w:rsid w:val="00D1238D"/>
    <w:rsid w:val="00D12DE1"/>
    <w:rsid w:val="00D13157"/>
    <w:rsid w:val="00D132A8"/>
    <w:rsid w:val="00D13CE6"/>
    <w:rsid w:val="00D13D4B"/>
    <w:rsid w:val="00D143BC"/>
    <w:rsid w:val="00D14A9E"/>
    <w:rsid w:val="00D14B40"/>
    <w:rsid w:val="00D14EE0"/>
    <w:rsid w:val="00D150CB"/>
    <w:rsid w:val="00D15233"/>
    <w:rsid w:val="00D15619"/>
    <w:rsid w:val="00D163DC"/>
    <w:rsid w:val="00D1683B"/>
    <w:rsid w:val="00D16CD4"/>
    <w:rsid w:val="00D1712C"/>
    <w:rsid w:val="00D17E6A"/>
    <w:rsid w:val="00D17EFE"/>
    <w:rsid w:val="00D205F8"/>
    <w:rsid w:val="00D20657"/>
    <w:rsid w:val="00D20908"/>
    <w:rsid w:val="00D20E8C"/>
    <w:rsid w:val="00D21B0E"/>
    <w:rsid w:val="00D21D03"/>
    <w:rsid w:val="00D21EA8"/>
    <w:rsid w:val="00D220DC"/>
    <w:rsid w:val="00D221C6"/>
    <w:rsid w:val="00D226DA"/>
    <w:rsid w:val="00D22E23"/>
    <w:rsid w:val="00D23198"/>
    <w:rsid w:val="00D231EA"/>
    <w:rsid w:val="00D23631"/>
    <w:rsid w:val="00D238DA"/>
    <w:rsid w:val="00D23D2F"/>
    <w:rsid w:val="00D246DE"/>
    <w:rsid w:val="00D246EB"/>
    <w:rsid w:val="00D24885"/>
    <w:rsid w:val="00D24E51"/>
    <w:rsid w:val="00D2556A"/>
    <w:rsid w:val="00D2558E"/>
    <w:rsid w:val="00D2561A"/>
    <w:rsid w:val="00D25E56"/>
    <w:rsid w:val="00D26545"/>
    <w:rsid w:val="00D269BC"/>
    <w:rsid w:val="00D26B3B"/>
    <w:rsid w:val="00D26EC3"/>
    <w:rsid w:val="00D272CC"/>
    <w:rsid w:val="00D306DF"/>
    <w:rsid w:val="00D3077E"/>
    <w:rsid w:val="00D30970"/>
    <w:rsid w:val="00D30F59"/>
    <w:rsid w:val="00D30F5D"/>
    <w:rsid w:val="00D31271"/>
    <w:rsid w:val="00D313A7"/>
    <w:rsid w:val="00D315ED"/>
    <w:rsid w:val="00D319BA"/>
    <w:rsid w:val="00D31A33"/>
    <w:rsid w:val="00D31A83"/>
    <w:rsid w:val="00D31F96"/>
    <w:rsid w:val="00D322B0"/>
    <w:rsid w:val="00D324B0"/>
    <w:rsid w:val="00D324B5"/>
    <w:rsid w:val="00D32545"/>
    <w:rsid w:val="00D3259A"/>
    <w:rsid w:val="00D3280D"/>
    <w:rsid w:val="00D32938"/>
    <w:rsid w:val="00D32A49"/>
    <w:rsid w:val="00D32BA6"/>
    <w:rsid w:val="00D32E99"/>
    <w:rsid w:val="00D331EB"/>
    <w:rsid w:val="00D3341A"/>
    <w:rsid w:val="00D33821"/>
    <w:rsid w:val="00D33E05"/>
    <w:rsid w:val="00D33F34"/>
    <w:rsid w:val="00D3503C"/>
    <w:rsid w:val="00D35B95"/>
    <w:rsid w:val="00D367EA"/>
    <w:rsid w:val="00D372CC"/>
    <w:rsid w:val="00D3730A"/>
    <w:rsid w:val="00D378D9"/>
    <w:rsid w:val="00D379EE"/>
    <w:rsid w:val="00D379F4"/>
    <w:rsid w:val="00D37DA1"/>
    <w:rsid w:val="00D37FA1"/>
    <w:rsid w:val="00D40004"/>
    <w:rsid w:val="00D40870"/>
    <w:rsid w:val="00D40CCC"/>
    <w:rsid w:val="00D40CF5"/>
    <w:rsid w:val="00D4127E"/>
    <w:rsid w:val="00D4137D"/>
    <w:rsid w:val="00D416BE"/>
    <w:rsid w:val="00D41F1D"/>
    <w:rsid w:val="00D4237E"/>
    <w:rsid w:val="00D42538"/>
    <w:rsid w:val="00D4259A"/>
    <w:rsid w:val="00D42725"/>
    <w:rsid w:val="00D42BC3"/>
    <w:rsid w:val="00D44156"/>
    <w:rsid w:val="00D4445F"/>
    <w:rsid w:val="00D444DA"/>
    <w:rsid w:val="00D45327"/>
    <w:rsid w:val="00D45A57"/>
    <w:rsid w:val="00D45ED8"/>
    <w:rsid w:val="00D45FB4"/>
    <w:rsid w:val="00D4624E"/>
    <w:rsid w:val="00D462E5"/>
    <w:rsid w:val="00D463DB"/>
    <w:rsid w:val="00D46F38"/>
    <w:rsid w:val="00D475B6"/>
    <w:rsid w:val="00D50386"/>
    <w:rsid w:val="00D50516"/>
    <w:rsid w:val="00D50868"/>
    <w:rsid w:val="00D508C9"/>
    <w:rsid w:val="00D509E4"/>
    <w:rsid w:val="00D50C8F"/>
    <w:rsid w:val="00D50E54"/>
    <w:rsid w:val="00D50FEE"/>
    <w:rsid w:val="00D513DB"/>
    <w:rsid w:val="00D514C1"/>
    <w:rsid w:val="00D514CC"/>
    <w:rsid w:val="00D518C4"/>
    <w:rsid w:val="00D5196F"/>
    <w:rsid w:val="00D51A41"/>
    <w:rsid w:val="00D51C2A"/>
    <w:rsid w:val="00D51D5E"/>
    <w:rsid w:val="00D51F4C"/>
    <w:rsid w:val="00D52501"/>
    <w:rsid w:val="00D52D6C"/>
    <w:rsid w:val="00D535B5"/>
    <w:rsid w:val="00D53A2A"/>
    <w:rsid w:val="00D53F32"/>
    <w:rsid w:val="00D54A92"/>
    <w:rsid w:val="00D54C89"/>
    <w:rsid w:val="00D5511E"/>
    <w:rsid w:val="00D55177"/>
    <w:rsid w:val="00D551B1"/>
    <w:rsid w:val="00D56702"/>
    <w:rsid w:val="00D56980"/>
    <w:rsid w:val="00D569BC"/>
    <w:rsid w:val="00D56EE5"/>
    <w:rsid w:val="00D56F08"/>
    <w:rsid w:val="00D5721F"/>
    <w:rsid w:val="00D574B3"/>
    <w:rsid w:val="00D57650"/>
    <w:rsid w:val="00D577E0"/>
    <w:rsid w:val="00D57FDD"/>
    <w:rsid w:val="00D6003F"/>
    <w:rsid w:val="00D6071C"/>
    <w:rsid w:val="00D60903"/>
    <w:rsid w:val="00D60E97"/>
    <w:rsid w:val="00D611CA"/>
    <w:rsid w:val="00D61462"/>
    <w:rsid w:val="00D61643"/>
    <w:rsid w:val="00D6171E"/>
    <w:rsid w:val="00D6175E"/>
    <w:rsid w:val="00D61E0E"/>
    <w:rsid w:val="00D631BE"/>
    <w:rsid w:val="00D6321E"/>
    <w:rsid w:val="00D63C26"/>
    <w:rsid w:val="00D63E0E"/>
    <w:rsid w:val="00D6476D"/>
    <w:rsid w:val="00D64785"/>
    <w:rsid w:val="00D64788"/>
    <w:rsid w:val="00D647EE"/>
    <w:rsid w:val="00D64EA8"/>
    <w:rsid w:val="00D652A0"/>
    <w:rsid w:val="00D657AB"/>
    <w:rsid w:val="00D65F25"/>
    <w:rsid w:val="00D6690B"/>
    <w:rsid w:val="00D669D7"/>
    <w:rsid w:val="00D66CEB"/>
    <w:rsid w:val="00D6771A"/>
    <w:rsid w:val="00D67874"/>
    <w:rsid w:val="00D67B30"/>
    <w:rsid w:val="00D67B87"/>
    <w:rsid w:val="00D67CCA"/>
    <w:rsid w:val="00D67FCA"/>
    <w:rsid w:val="00D70BA0"/>
    <w:rsid w:val="00D71008"/>
    <w:rsid w:val="00D7125E"/>
    <w:rsid w:val="00D714A8"/>
    <w:rsid w:val="00D71939"/>
    <w:rsid w:val="00D71C6D"/>
    <w:rsid w:val="00D72544"/>
    <w:rsid w:val="00D72878"/>
    <w:rsid w:val="00D72885"/>
    <w:rsid w:val="00D7300D"/>
    <w:rsid w:val="00D73277"/>
    <w:rsid w:val="00D733FF"/>
    <w:rsid w:val="00D73869"/>
    <w:rsid w:val="00D738F0"/>
    <w:rsid w:val="00D74166"/>
    <w:rsid w:val="00D745B2"/>
    <w:rsid w:val="00D745B9"/>
    <w:rsid w:val="00D7465F"/>
    <w:rsid w:val="00D748D4"/>
    <w:rsid w:val="00D74B9C"/>
    <w:rsid w:val="00D74F4C"/>
    <w:rsid w:val="00D7517A"/>
    <w:rsid w:val="00D75202"/>
    <w:rsid w:val="00D75594"/>
    <w:rsid w:val="00D75955"/>
    <w:rsid w:val="00D75C1B"/>
    <w:rsid w:val="00D761C2"/>
    <w:rsid w:val="00D76201"/>
    <w:rsid w:val="00D7638F"/>
    <w:rsid w:val="00D764B2"/>
    <w:rsid w:val="00D767E1"/>
    <w:rsid w:val="00D777F5"/>
    <w:rsid w:val="00D77FAC"/>
    <w:rsid w:val="00D807E1"/>
    <w:rsid w:val="00D80FD2"/>
    <w:rsid w:val="00D8114C"/>
    <w:rsid w:val="00D81157"/>
    <w:rsid w:val="00D8124E"/>
    <w:rsid w:val="00D81318"/>
    <w:rsid w:val="00D814B2"/>
    <w:rsid w:val="00D81BF0"/>
    <w:rsid w:val="00D8209E"/>
    <w:rsid w:val="00D826CA"/>
    <w:rsid w:val="00D82B2C"/>
    <w:rsid w:val="00D8346F"/>
    <w:rsid w:val="00D834A2"/>
    <w:rsid w:val="00D836B3"/>
    <w:rsid w:val="00D83AA6"/>
    <w:rsid w:val="00D83C33"/>
    <w:rsid w:val="00D840BC"/>
    <w:rsid w:val="00D84663"/>
    <w:rsid w:val="00D84FD9"/>
    <w:rsid w:val="00D851E2"/>
    <w:rsid w:val="00D85239"/>
    <w:rsid w:val="00D8561D"/>
    <w:rsid w:val="00D85988"/>
    <w:rsid w:val="00D865C2"/>
    <w:rsid w:val="00D872A1"/>
    <w:rsid w:val="00D87310"/>
    <w:rsid w:val="00D87520"/>
    <w:rsid w:val="00D8790C"/>
    <w:rsid w:val="00D87B1B"/>
    <w:rsid w:val="00D87CC1"/>
    <w:rsid w:val="00D90037"/>
    <w:rsid w:val="00D90415"/>
    <w:rsid w:val="00D9047F"/>
    <w:rsid w:val="00D90613"/>
    <w:rsid w:val="00D90A1D"/>
    <w:rsid w:val="00D90B53"/>
    <w:rsid w:val="00D90D93"/>
    <w:rsid w:val="00D90E47"/>
    <w:rsid w:val="00D916F4"/>
    <w:rsid w:val="00D919BB"/>
    <w:rsid w:val="00D91E14"/>
    <w:rsid w:val="00D92057"/>
    <w:rsid w:val="00D92161"/>
    <w:rsid w:val="00D92467"/>
    <w:rsid w:val="00D9278E"/>
    <w:rsid w:val="00D928E3"/>
    <w:rsid w:val="00D92DF6"/>
    <w:rsid w:val="00D92E80"/>
    <w:rsid w:val="00D930BE"/>
    <w:rsid w:val="00D93799"/>
    <w:rsid w:val="00D93A24"/>
    <w:rsid w:val="00D93B99"/>
    <w:rsid w:val="00D93F3F"/>
    <w:rsid w:val="00D940ED"/>
    <w:rsid w:val="00D9436C"/>
    <w:rsid w:val="00D94454"/>
    <w:rsid w:val="00D946F6"/>
    <w:rsid w:val="00D947BE"/>
    <w:rsid w:val="00D94F0D"/>
    <w:rsid w:val="00D95094"/>
    <w:rsid w:val="00D955AD"/>
    <w:rsid w:val="00D95B24"/>
    <w:rsid w:val="00D95B58"/>
    <w:rsid w:val="00D95BE2"/>
    <w:rsid w:val="00D95C8F"/>
    <w:rsid w:val="00D96012"/>
    <w:rsid w:val="00D9774F"/>
    <w:rsid w:val="00D97F55"/>
    <w:rsid w:val="00D97F7C"/>
    <w:rsid w:val="00DA001B"/>
    <w:rsid w:val="00DA0416"/>
    <w:rsid w:val="00DA06AD"/>
    <w:rsid w:val="00DA0989"/>
    <w:rsid w:val="00DA0F9B"/>
    <w:rsid w:val="00DA0FBA"/>
    <w:rsid w:val="00DA1005"/>
    <w:rsid w:val="00DA139F"/>
    <w:rsid w:val="00DA1428"/>
    <w:rsid w:val="00DA164E"/>
    <w:rsid w:val="00DA1815"/>
    <w:rsid w:val="00DA1D5F"/>
    <w:rsid w:val="00DA21F2"/>
    <w:rsid w:val="00DA253C"/>
    <w:rsid w:val="00DA26D5"/>
    <w:rsid w:val="00DA276F"/>
    <w:rsid w:val="00DA2934"/>
    <w:rsid w:val="00DA2B5E"/>
    <w:rsid w:val="00DA2EF2"/>
    <w:rsid w:val="00DA3B0E"/>
    <w:rsid w:val="00DA3BC5"/>
    <w:rsid w:val="00DA3C33"/>
    <w:rsid w:val="00DA3D6B"/>
    <w:rsid w:val="00DA3D77"/>
    <w:rsid w:val="00DA3DB8"/>
    <w:rsid w:val="00DA3F8C"/>
    <w:rsid w:val="00DA4250"/>
    <w:rsid w:val="00DA50F5"/>
    <w:rsid w:val="00DA52BE"/>
    <w:rsid w:val="00DA5587"/>
    <w:rsid w:val="00DA5845"/>
    <w:rsid w:val="00DA6119"/>
    <w:rsid w:val="00DA65B3"/>
    <w:rsid w:val="00DA7149"/>
    <w:rsid w:val="00DA746F"/>
    <w:rsid w:val="00DA7750"/>
    <w:rsid w:val="00DA7928"/>
    <w:rsid w:val="00DA7B02"/>
    <w:rsid w:val="00DA7B46"/>
    <w:rsid w:val="00DA7DFE"/>
    <w:rsid w:val="00DA7E04"/>
    <w:rsid w:val="00DA7F17"/>
    <w:rsid w:val="00DB028A"/>
    <w:rsid w:val="00DB04AB"/>
    <w:rsid w:val="00DB04C0"/>
    <w:rsid w:val="00DB138A"/>
    <w:rsid w:val="00DB18DE"/>
    <w:rsid w:val="00DB1FC3"/>
    <w:rsid w:val="00DB23AD"/>
    <w:rsid w:val="00DB25C3"/>
    <w:rsid w:val="00DB2C02"/>
    <w:rsid w:val="00DB2EF9"/>
    <w:rsid w:val="00DB2F64"/>
    <w:rsid w:val="00DB339B"/>
    <w:rsid w:val="00DB362D"/>
    <w:rsid w:val="00DB42D0"/>
    <w:rsid w:val="00DB43E5"/>
    <w:rsid w:val="00DB444F"/>
    <w:rsid w:val="00DB4512"/>
    <w:rsid w:val="00DB48F1"/>
    <w:rsid w:val="00DB4FB0"/>
    <w:rsid w:val="00DB5096"/>
    <w:rsid w:val="00DB5458"/>
    <w:rsid w:val="00DB5617"/>
    <w:rsid w:val="00DB5BA0"/>
    <w:rsid w:val="00DB5CD9"/>
    <w:rsid w:val="00DB6421"/>
    <w:rsid w:val="00DB6809"/>
    <w:rsid w:val="00DB6A9C"/>
    <w:rsid w:val="00DB6E35"/>
    <w:rsid w:val="00DB74E1"/>
    <w:rsid w:val="00DB7720"/>
    <w:rsid w:val="00DB7854"/>
    <w:rsid w:val="00DB7EC8"/>
    <w:rsid w:val="00DB7F76"/>
    <w:rsid w:val="00DC04BE"/>
    <w:rsid w:val="00DC08F7"/>
    <w:rsid w:val="00DC0AB7"/>
    <w:rsid w:val="00DC0BAA"/>
    <w:rsid w:val="00DC0BF1"/>
    <w:rsid w:val="00DC11E1"/>
    <w:rsid w:val="00DC23C8"/>
    <w:rsid w:val="00DC23EB"/>
    <w:rsid w:val="00DC24E3"/>
    <w:rsid w:val="00DC25EE"/>
    <w:rsid w:val="00DC323B"/>
    <w:rsid w:val="00DC34A4"/>
    <w:rsid w:val="00DC3581"/>
    <w:rsid w:val="00DC3ACB"/>
    <w:rsid w:val="00DC3BCE"/>
    <w:rsid w:val="00DC3F0C"/>
    <w:rsid w:val="00DC422F"/>
    <w:rsid w:val="00DC451A"/>
    <w:rsid w:val="00DC4853"/>
    <w:rsid w:val="00DC576D"/>
    <w:rsid w:val="00DC5A73"/>
    <w:rsid w:val="00DC5B71"/>
    <w:rsid w:val="00DC6132"/>
    <w:rsid w:val="00DC618E"/>
    <w:rsid w:val="00DC6376"/>
    <w:rsid w:val="00DC65DC"/>
    <w:rsid w:val="00DC6C4B"/>
    <w:rsid w:val="00DC721E"/>
    <w:rsid w:val="00DC7466"/>
    <w:rsid w:val="00DC74DD"/>
    <w:rsid w:val="00DC7602"/>
    <w:rsid w:val="00DC772B"/>
    <w:rsid w:val="00DC7A00"/>
    <w:rsid w:val="00DC7B80"/>
    <w:rsid w:val="00DC7FCB"/>
    <w:rsid w:val="00DD0097"/>
    <w:rsid w:val="00DD0406"/>
    <w:rsid w:val="00DD09E8"/>
    <w:rsid w:val="00DD12C3"/>
    <w:rsid w:val="00DD16B3"/>
    <w:rsid w:val="00DD1F24"/>
    <w:rsid w:val="00DD21A9"/>
    <w:rsid w:val="00DD241E"/>
    <w:rsid w:val="00DD2460"/>
    <w:rsid w:val="00DD2461"/>
    <w:rsid w:val="00DD24FB"/>
    <w:rsid w:val="00DD2A46"/>
    <w:rsid w:val="00DD2C87"/>
    <w:rsid w:val="00DD3153"/>
    <w:rsid w:val="00DD3292"/>
    <w:rsid w:val="00DD3646"/>
    <w:rsid w:val="00DD39BF"/>
    <w:rsid w:val="00DD3CCA"/>
    <w:rsid w:val="00DD3D50"/>
    <w:rsid w:val="00DD3E72"/>
    <w:rsid w:val="00DD3E88"/>
    <w:rsid w:val="00DD41CA"/>
    <w:rsid w:val="00DD444E"/>
    <w:rsid w:val="00DD4530"/>
    <w:rsid w:val="00DD4A4C"/>
    <w:rsid w:val="00DD4B73"/>
    <w:rsid w:val="00DD5149"/>
    <w:rsid w:val="00DD5152"/>
    <w:rsid w:val="00DD52A2"/>
    <w:rsid w:val="00DD5309"/>
    <w:rsid w:val="00DD53DA"/>
    <w:rsid w:val="00DD59C1"/>
    <w:rsid w:val="00DD5A77"/>
    <w:rsid w:val="00DD60C5"/>
    <w:rsid w:val="00DD63F6"/>
    <w:rsid w:val="00DD640F"/>
    <w:rsid w:val="00DD6E15"/>
    <w:rsid w:val="00DD70AE"/>
    <w:rsid w:val="00DD715C"/>
    <w:rsid w:val="00DD76FF"/>
    <w:rsid w:val="00DD7C5B"/>
    <w:rsid w:val="00DD7DF1"/>
    <w:rsid w:val="00DD7F90"/>
    <w:rsid w:val="00DE0665"/>
    <w:rsid w:val="00DE0F50"/>
    <w:rsid w:val="00DE16F5"/>
    <w:rsid w:val="00DE1E99"/>
    <w:rsid w:val="00DE1F10"/>
    <w:rsid w:val="00DE2804"/>
    <w:rsid w:val="00DE28FF"/>
    <w:rsid w:val="00DE2E7F"/>
    <w:rsid w:val="00DE3497"/>
    <w:rsid w:val="00DE349A"/>
    <w:rsid w:val="00DE39AF"/>
    <w:rsid w:val="00DE3C30"/>
    <w:rsid w:val="00DE3CBC"/>
    <w:rsid w:val="00DE3CD9"/>
    <w:rsid w:val="00DE3F69"/>
    <w:rsid w:val="00DE4262"/>
    <w:rsid w:val="00DE49B2"/>
    <w:rsid w:val="00DE4A7C"/>
    <w:rsid w:val="00DE4C4D"/>
    <w:rsid w:val="00DE4D9C"/>
    <w:rsid w:val="00DE52BE"/>
    <w:rsid w:val="00DE563C"/>
    <w:rsid w:val="00DE57A8"/>
    <w:rsid w:val="00DE5A47"/>
    <w:rsid w:val="00DE5C39"/>
    <w:rsid w:val="00DE636F"/>
    <w:rsid w:val="00DE655B"/>
    <w:rsid w:val="00DE6613"/>
    <w:rsid w:val="00DE685C"/>
    <w:rsid w:val="00DE6C0E"/>
    <w:rsid w:val="00DE7B8D"/>
    <w:rsid w:val="00DE7F76"/>
    <w:rsid w:val="00DF0084"/>
    <w:rsid w:val="00DF00E6"/>
    <w:rsid w:val="00DF0632"/>
    <w:rsid w:val="00DF1200"/>
    <w:rsid w:val="00DF12A1"/>
    <w:rsid w:val="00DF165E"/>
    <w:rsid w:val="00DF1ACE"/>
    <w:rsid w:val="00DF1FEE"/>
    <w:rsid w:val="00DF2373"/>
    <w:rsid w:val="00DF23B0"/>
    <w:rsid w:val="00DF2402"/>
    <w:rsid w:val="00DF259B"/>
    <w:rsid w:val="00DF2A53"/>
    <w:rsid w:val="00DF3059"/>
    <w:rsid w:val="00DF3811"/>
    <w:rsid w:val="00DF3BF3"/>
    <w:rsid w:val="00DF4120"/>
    <w:rsid w:val="00DF4223"/>
    <w:rsid w:val="00DF4F61"/>
    <w:rsid w:val="00DF4FD3"/>
    <w:rsid w:val="00DF65B5"/>
    <w:rsid w:val="00DF6715"/>
    <w:rsid w:val="00DF682A"/>
    <w:rsid w:val="00DF6A60"/>
    <w:rsid w:val="00DF6B7A"/>
    <w:rsid w:val="00DF782C"/>
    <w:rsid w:val="00DF7B1A"/>
    <w:rsid w:val="00DF7B97"/>
    <w:rsid w:val="00DF7CFA"/>
    <w:rsid w:val="00DF7E2E"/>
    <w:rsid w:val="00E00CA5"/>
    <w:rsid w:val="00E013C4"/>
    <w:rsid w:val="00E015C3"/>
    <w:rsid w:val="00E019E5"/>
    <w:rsid w:val="00E01BC8"/>
    <w:rsid w:val="00E02161"/>
    <w:rsid w:val="00E02834"/>
    <w:rsid w:val="00E028F2"/>
    <w:rsid w:val="00E02AFC"/>
    <w:rsid w:val="00E02C80"/>
    <w:rsid w:val="00E03084"/>
    <w:rsid w:val="00E03194"/>
    <w:rsid w:val="00E031BE"/>
    <w:rsid w:val="00E0437E"/>
    <w:rsid w:val="00E04707"/>
    <w:rsid w:val="00E04A4E"/>
    <w:rsid w:val="00E04A53"/>
    <w:rsid w:val="00E04EC5"/>
    <w:rsid w:val="00E04F91"/>
    <w:rsid w:val="00E05259"/>
    <w:rsid w:val="00E0532A"/>
    <w:rsid w:val="00E05AC5"/>
    <w:rsid w:val="00E063BF"/>
    <w:rsid w:val="00E064C2"/>
    <w:rsid w:val="00E0659F"/>
    <w:rsid w:val="00E06B8B"/>
    <w:rsid w:val="00E074A1"/>
    <w:rsid w:val="00E07502"/>
    <w:rsid w:val="00E07572"/>
    <w:rsid w:val="00E0775C"/>
    <w:rsid w:val="00E07D50"/>
    <w:rsid w:val="00E101F5"/>
    <w:rsid w:val="00E10282"/>
    <w:rsid w:val="00E10311"/>
    <w:rsid w:val="00E109BF"/>
    <w:rsid w:val="00E10D32"/>
    <w:rsid w:val="00E1111E"/>
    <w:rsid w:val="00E111E0"/>
    <w:rsid w:val="00E114F1"/>
    <w:rsid w:val="00E121E1"/>
    <w:rsid w:val="00E12239"/>
    <w:rsid w:val="00E1226C"/>
    <w:rsid w:val="00E1275E"/>
    <w:rsid w:val="00E13403"/>
    <w:rsid w:val="00E1345A"/>
    <w:rsid w:val="00E136A2"/>
    <w:rsid w:val="00E13B28"/>
    <w:rsid w:val="00E13CC5"/>
    <w:rsid w:val="00E13E0F"/>
    <w:rsid w:val="00E13E58"/>
    <w:rsid w:val="00E140EA"/>
    <w:rsid w:val="00E14935"/>
    <w:rsid w:val="00E14C05"/>
    <w:rsid w:val="00E15716"/>
    <w:rsid w:val="00E158C2"/>
    <w:rsid w:val="00E158E6"/>
    <w:rsid w:val="00E15B9E"/>
    <w:rsid w:val="00E15FC4"/>
    <w:rsid w:val="00E16242"/>
    <w:rsid w:val="00E16C41"/>
    <w:rsid w:val="00E1727D"/>
    <w:rsid w:val="00E17BC1"/>
    <w:rsid w:val="00E17D16"/>
    <w:rsid w:val="00E17D31"/>
    <w:rsid w:val="00E2072B"/>
    <w:rsid w:val="00E20AF5"/>
    <w:rsid w:val="00E20D46"/>
    <w:rsid w:val="00E2125D"/>
    <w:rsid w:val="00E21441"/>
    <w:rsid w:val="00E21559"/>
    <w:rsid w:val="00E21614"/>
    <w:rsid w:val="00E21867"/>
    <w:rsid w:val="00E2230F"/>
    <w:rsid w:val="00E22746"/>
    <w:rsid w:val="00E22BA7"/>
    <w:rsid w:val="00E22DEB"/>
    <w:rsid w:val="00E22E9E"/>
    <w:rsid w:val="00E22F88"/>
    <w:rsid w:val="00E232B7"/>
    <w:rsid w:val="00E235B1"/>
    <w:rsid w:val="00E237BF"/>
    <w:rsid w:val="00E23862"/>
    <w:rsid w:val="00E24324"/>
    <w:rsid w:val="00E2516A"/>
    <w:rsid w:val="00E2526C"/>
    <w:rsid w:val="00E254BB"/>
    <w:rsid w:val="00E25881"/>
    <w:rsid w:val="00E25C50"/>
    <w:rsid w:val="00E26504"/>
    <w:rsid w:val="00E26509"/>
    <w:rsid w:val="00E26FE9"/>
    <w:rsid w:val="00E27798"/>
    <w:rsid w:val="00E27F4F"/>
    <w:rsid w:val="00E3013E"/>
    <w:rsid w:val="00E30372"/>
    <w:rsid w:val="00E304C4"/>
    <w:rsid w:val="00E305A3"/>
    <w:rsid w:val="00E30E36"/>
    <w:rsid w:val="00E30EA5"/>
    <w:rsid w:val="00E31224"/>
    <w:rsid w:val="00E317D0"/>
    <w:rsid w:val="00E31851"/>
    <w:rsid w:val="00E31EDB"/>
    <w:rsid w:val="00E323D4"/>
    <w:rsid w:val="00E324E8"/>
    <w:rsid w:val="00E328F0"/>
    <w:rsid w:val="00E32D7E"/>
    <w:rsid w:val="00E32D87"/>
    <w:rsid w:val="00E32FB9"/>
    <w:rsid w:val="00E33AFA"/>
    <w:rsid w:val="00E34828"/>
    <w:rsid w:val="00E348A1"/>
    <w:rsid w:val="00E352F5"/>
    <w:rsid w:val="00E35634"/>
    <w:rsid w:val="00E35966"/>
    <w:rsid w:val="00E35C1C"/>
    <w:rsid w:val="00E35E96"/>
    <w:rsid w:val="00E36C91"/>
    <w:rsid w:val="00E37046"/>
    <w:rsid w:val="00E37239"/>
    <w:rsid w:val="00E37360"/>
    <w:rsid w:val="00E375F7"/>
    <w:rsid w:val="00E401DF"/>
    <w:rsid w:val="00E40253"/>
    <w:rsid w:val="00E407AB"/>
    <w:rsid w:val="00E40A37"/>
    <w:rsid w:val="00E40E18"/>
    <w:rsid w:val="00E410AF"/>
    <w:rsid w:val="00E4156B"/>
    <w:rsid w:val="00E415C3"/>
    <w:rsid w:val="00E417DB"/>
    <w:rsid w:val="00E418A8"/>
    <w:rsid w:val="00E41AA4"/>
    <w:rsid w:val="00E41FAF"/>
    <w:rsid w:val="00E42059"/>
    <w:rsid w:val="00E42A9C"/>
    <w:rsid w:val="00E42D82"/>
    <w:rsid w:val="00E42FC6"/>
    <w:rsid w:val="00E43666"/>
    <w:rsid w:val="00E436D0"/>
    <w:rsid w:val="00E44266"/>
    <w:rsid w:val="00E442A8"/>
    <w:rsid w:val="00E44333"/>
    <w:rsid w:val="00E4438F"/>
    <w:rsid w:val="00E446B8"/>
    <w:rsid w:val="00E4482A"/>
    <w:rsid w:val="00E44C16"/>
    <w:rsid w:val="00E44CA4"/>
    <w:rsid w:val="00E44D8D"/>
    <w:rsid w:val="00E4508B"/>
    <w:rsid w:val="00E450F1"/>
    <w:rsid w:val="00E4512A"/>
    <w:rsid w:val="00E4528A"/>
    <w:rsid w:val="00E45866"/>
    <w:rsid w:val="00E45C39"/>
    <w:rsid w:val="00E45E14"/>
    <w:rsid w:val="00E45FF6"/>
    <w:rsid w:val="00E46396"/>
    <w:rsid w:val="00E46CB0"/>
    <w:rsid w:val="00E470E7"/>
    <w:rsid w:val="00E47620"/>
    <w:rsid w:val="00E47FC5"/>
    <w:rsid w:val="00E5028D"/>
    <w:rsid w:val="00E50717"/>
    <w:rsid w:val="00E50DC9"/>
    <w:rsid w:val="00E51151"/>
    <w:rsid w:val="00E51DB9"/>
    <w:rsid w:val="00E51DBE"/>
    <w:rsid w:val="00E52566"/>
    <w:rsid w:val="00E52BE6"/>
    <w:rsid w:val="00E530C2"/>
    <w:rsid w:val="00E531AF"/>
    <w:rsid w:val="00E53319"/>
    <w:rsid w:val="00E54A59"/>
    <w:rsid w:val="00E54E8D"/>
    <w:rsid w:val="00E551B0"/>
    <w:rsid w:val="00E55B3B"/>
    <w:rsid w:val="00E55C2D"/>
    <w:rsid w:val="00E55D37"/>
    <w:rsid w:val="00E57106"/>
    <w:rsid w:val="00E573EB"/>
    <w:rsid w:val="00E5785A"/>
    <w:rsid w:val="00E57937"/>
    <w:rsid w:val="00E57B6F"/>
    <w:rsid w:val="00E57FA7"/>
    <w:rsid w:val="00E57FBD"/>
    <w:rsid w:val="00E60058"/>
    <w:rsid w:val="00E601FA"/>
    <w:rsid w:val="00E60659"/>
    <w:rsid w:val="00E60F62"/>
    <w:rsid w:val="00E61730"/>
    <w:rsid w:val="00E61ADA"/>
    <w:rsid w:val="00E61F2B"/>
    <w:rsid w:val="00E621C3"/>
    <w:rsid w:val="00E62590"/>
    <w:rsid w:val="00E62754"/>
    <w:rsid w:val="00E62F86"/>
    <w:rsid w:val="00E63312"/>
    <w:rsid w:val="00E634FA"/>
    <w:rsid w:val="00E6369D"/>
    <w:rsid w:val="00E63BA9"/>
    <w:rsid w:val="00E64133"/>
    <w:rsid w:val="00E64213"/>
    <w:rsid w:val="00E64B31"/>
    <w:rsid w:val="00E64B87"/>
    <w:rsid w:val="00E64C04"/>
    <w:rsid w:val="00E64CB1"/>
    <w:rsid w:val="00E65091"/>
    <w:rsid w:val="00E651BA"/>
    <w:rsid w:val="00E65293"/>
    <w:rsid w:val="00E65781"/>
    <w:rsid w:val="00E66165"/>
    <w:rsid w:val="00E66637"/>
    <w:rsid w:val="00E66FA3"/>
    <w:rsid w:val="00E66FCD"/>
    <w:rsid w:val="00E67102"/>
    <w:rsid w:val="00E672CA"/>
    <w:rsid w:val="00E673CF"/>
    <w:rsid w:val="00E674FC"/>
    <w:rsid w:val="00E675DB"/>
    <w:rsid w:val="00E67C88"/>
    <w:rsid w:val="00E7048F"/>
    <w:rsid w:val="00E707EC"/>
    <w:rsid w:val="00E70CD2"/>
    <w:rsid w:val="00E70ED2"/>
    <w:rsid w:val="00E70ED6"/>
    <w:rsid w:val="00E70F90"/>
    <w:rsid w:val="00E7131C"/>
    <w:rsid w:val="00E71669"/>
    <w:rsid w:val="00E71CE0"/>
    <w:rsid w:val="00E71F8E"/>
    <w:rsid w:val="00E721EE"/>
    <w:rsid w:val="00E722F2"/>
    <w:rsid w:val="00E72317"/>
    <w:rsid w:val="00E727D8"/>
    <w:rsid w:val="00E72801"/>
    <w:rsid w:val="00E72C89"/>
    <w:rsid w:val="00E73213"/>
    <w:rsid w:val="00E732A8"/>
    <w:rsid w:val="00E73436"/>
    <w:rsid w:val="00E734CA"/>
    <w:rsid w:val="00E735AC"/>
    <w:rsid w:val="00E7379D"/>
    <w:rsid w:val="00E73BF0"/>
    <w:rsid w:val="00E73C1A"/>
    <w:rsid w:val="00E749D5"/>
    <w:rsid w:val="00E74D9D"/>
    <w:rsid w:val="00E7540F"/>
    <w:rsid w:val="00E75430"/>
    <w:rsid w:val="00E755E7"/>
    <w:rsid w:val="00E76279"/>
    <w:rsid w:val="00E76783"/>
    <w:rsid w:val="00E7679D"/>
    <w:rsid w:val="00E76A1C"/>
    <w:rsid w:val="00E76B06"/>
    <w:rsid w:val="00E773CE"/>
    <w:rsid w:val="00E7756E"/>
    <w:rsid w:val="00E7761B"/>
    <w:rsid w:val="00E777BA"/>
    <w:rsid w:val="00E77AAC"/>
    <w:rsid w:val="00E77E05"/>
    <w:rsid w:val="00E77E11"/>
    <w:rsid w:val="00E8090B"/>
    <w:rsid w:val="00E80D8D"/>
    <w:rsid w:val="00E80FE6"/>
    <w:rsid w:val="00E811C8"/>
    <w:rsid w:val="00E81308"/>
    <w:rsid w:val="00E81585"/>
    <w:rsid w:val="00E817A2"/>
    <w:rsid w:val="00E819B5"/>
    <w:rsid w:val="00E81B01"/>
    <w:rsid w:val="00E82123"/>
    <w:rsid w:val="00E8241F"/>
    <w:rsid w:val="00E8266F"/>
    <w:rsid w:val="00E82D17"/>
    <w:rsid w:val="00E82E5D"/>
    <w:rsid w:val="00E8354D"/>
    <w:rsid w:val="00E83EDF"/>
    <w:rsid w:val="00E83F71"/>
    <w:rsid w:val="00E83FBC"/>
    <w:rsid w:val="00E84031"/>
    <w:rsid w:val="00E84209"/>
    <w:rsid w:val="00E84C4E"/>
    <w:rsid w:val="00E8583B"/>
    <w:rsid w:val="00E85EAA"/>
    <w:rsid w:val="00E867BE"/>
    <w:rsid w:val="00E86964"/>
    <w:rsid w:val="00E86AAF"/>
    <w:rsid w:val="00E86D67"/>
    <w:rsid w:val="00E87660"/>
    <w:rsid w:val="00E8770B"/>
    <w:rsid w:val="00E87714"/>
    <w:rsid w:val="00E878BE"/>
    <w:rsid w:val="00E87AAF"/>
    <w:rsid w:val="00E87BE5"/>
    <w:rsid w:val="00E9000D"/>
    <w:rsid w:val="00E900D5"/>
    <w:rsid w:val="00E903FE"/>
    <w:rsid w:val="00E905D0"/>
    <w:rsid w:val="00E90B79"/>
    <w:rsid w:val="00E90BBC"/>
    <w:rsid w:val="00E91AF9"/>
    <w:rsid w:val="00E91EA8"/>
    <w:rsid w:val="00E91F78"/>
    <w:rsid w:val="00E926B2"/>
    <w:rsid w:val="00E92A54"/>
    <w:rsid w:val="00E936BE"/>
    <w:rsid w:val="00E937CC"/>
    <w:rsid w:val="00E9382E"/>
    <w:rsid w:val="00E93BA5"/>
    <w:rsid w:val="00E940DC"/>
    <w:rsid w:val="00E94369"/>
    <w:rsid w:val="00E94D20"/>
    <w:rsid w:val="00E96233"/>
    <w:rsid w:val="00E965F8"/>
    <w:rsid w:val="00E96CF7"/>
    <w:rsid w:val="00E97047"/>
    <w:rsid w:val="00E971D9"/>
    <w:rsid w:val="00E9732F"/>
    <w:rsid w:val="00EA0163"/>
    <w:rsid w:val="00EA06A4"/>
    <w:rsid w:val="00EA1390"/>
    <w:rsid w:val="00EA151B"/>
    <w:rsid w:val="00EA1706"/>
    <w:rsid w:val="00EA1C83"/>
    <w:rsid w:val="00EA1DC0"/>
    <w:rsid w:val="00EA1E41"/>
    <w:rsid w:val="00EA1F5B"/>
    <w:rsid w:val="00EA25A2"/>
    <w:rsid w:val="00EA2630"/>
    <w:rsid w:val="00EA2959"/>
    <w:rsid w:val="00EA2DC0"/>
    <w:rsid w:val="00EA3442"/>
    <w:rsid w:val="00EA3B69"/>
    <w:rsid w:val="00EA3C09"/>
    <w:rsid w:val="00EA424B"/>
    <w:rsid w:val="00EA4AD7"/>
    <w:rsid w:val="00EA4CCD"/>
    <w:rsid w:val="00EA5136"/>
    <w:rsid w:val="00EA5256"/>
    <w:rsid w:val="00EA5D5D"/>
    <w:rsid w:val="00EA5E15"/>
    <w:rsid w:val="00EA5F3E"/>
    <w:rsid w:val="00EA66C4"/>
    <w:rsid w:val="00EA6B83"/>
    <w:rsid w:val="00EB0324"/>
    <w:rsid w:val="00EB0404"/>
    <w:rsid w:val="00EB08A3"/>
    <w:rsid w:val="00EB11BF"/>
    <w:rsid w:val="00EB12B4"/>
    <w:rsid w:val="00EB1579"/>
    <w:rsid w:val="00EB1DB8"/>
    <w:rsid w:val="00EB244D"/>
    <w:rsid w:val="00EB2B03"/>
    <w:rsid w:val="00EB3457"/>
    <w:rsid w:val="00EB34BA"/>
    <w:rsid w:val="00EB35E4"/>
    <w:rsid w:val="00EB38BD"/>
    <w:rsid w:val="00EB3D97"/>
    <w:rsid w:val="00EB3E2B"/>
    <w:rsid w:val="00EB406C"/>
    <w:rsid w:val="00EB44AD"/>
    <w:rsid w:val="00EB453A"/>
    <w:rsid w:val="00EB4A27"/>
    <w:rsid w:val="00EB4AB3"/>
    <w:rsid w:val="00EB4F80"/>
    <w:rsid w:val="00EB5711"/>
    <w:rsid w:val="00EB6028"/>
    <w:rsid w:val="00EB61AF"/>
    <w:rsid w:val="00EB63C6"/>
    <w:rsid w:val="00EB662E"/>
    <w:rsid w:val="00EB6BB3"/>
    <w:rsid w:val="00EB7003"/>
    <w:rsid w:val="00EB704E"/>
    <w:rsid w:val="00EB72A6"/>
    <w:rsid w:val="00EB7AA0"/>
    <w:rsid w:val="00EC0251"/>
    <w:rsid w:val="00EC07BE"/>
    <w:rsid w:val="00EC0847"/>
    <w:rsid w:val="00EC0859"/>
    <w:rsid w:val="00EC1249"/>
    <w:rsid w:val="00EC12B7"/>
    <w:rsid w:val="00EC1C59"/>
    <w:rsid w:val="00EC1D20"/>
    <w:rsid w:val="00EC1E75"/>
    <w:rsid w:val="00EC24F0"/>
    <w:rsid w:val="00EC3114"/>
    <w:rsid w:val="00EC3129"/>
    <w:rsid w:val="00EC34D0"/>
    <w:rsid w:val="00EC35BF"/>
    <w:rsid w:val="00EC362A"/>
    <w:rsid w:val="00EC3682"/>
    <w:rsid w:val="00EC36EE"/>
    <w:rsid w:val="00EC3C73"/>
    <w:rsid w:val="00EC3CE8"/>
    <w:rsid w:val="00EC3E78"/>
    <w:rsid w:val="00EC3ECC"/>
    <w:rsid w:val="00EC4007"/>
    <w:rsid w:val="00EC4551"/>
    <w:rsid w:val="00EC4718"/>
    <w:rsid w:val="00EC496E"/>
    <w:rsid w:val="00EC4A96"/>
    <w:rsid w:val="00EC519D"/>
    <w:rsid w:val="00EC554D"/>
    <w:rsid w:val="00EC592A"/>
    <w:rsid w:val="00EC5C30"/>
    <w:rsid w:val="00EC5D7D"/>
    <w:rsid w:val="00EC669C"/>
    <w:rsid w:val="00EC6D6D"/>
    <w:rsid w:val="00EC6E5B"/>
    <w:rsid w:val="00EC765A"/>
    <w:rsid w:val="00EC7C10"/>
    <w:rsid w:val="00ED003E"/>
    <w:rsid w:val="00ED0C8F"/>
    <w:rsid w:val="00ED10D7"/>
    <w:rsid w:val="00ED1FB1"/>
    <w:rsid w:val="00ED1FEA"/>
    <w:rsid w:val="00ED2060"/>
    <w:rsid w:val="00ED211E"/>
    <w:rsid w:val="00ED2300"/>
    <w:rsid w:val="00ED2369"/>
    <w:rsid w:val="00ED23F9"/>
    <w:rsid w:val="00ED28E1"/>
    <w:rsid w:val="00ED2A88"/>
    <w:rsid w:val="00ED2C0D"/>
    <w:rsid w:val="00ED2ED7"/>
    <w:rsid w:val="00ED3122"/>
    <w:rsid w:val="00ED31E4"/>
    <w:rsid w:val="00ED3650"/>
    <w:rsid w:val="00ED374E"/>
    <w:rsid w:val="00ED38AB"/>
    <w:rsid w:val="00ED4479"/>
    <w:rsid w:val="00ED44C2"/>
    <w:rsid w:val="00ED4596"/>
    <w:rsid w:val="00ED466B"/>
    <w:rsid w:val="00ED4C9D"/>
    <w:rsid w:val="00ED4DCE"/>
    <w:rsid w:val="00ED5422"/>
    <w:rsid w:val="00ED56D5"/>
    <w:rsid w:val="00ED5965"/>
    <w:rsid w:val="00ED5AD4"/>
    <w:rsid w:val="00ED617F"/>
    <w:rsid w:val="00ED6394"/>
    <w:rsid w:val="00ED69A6"/>
    <w:rsid w:val="00ED6E11"/>
    <w:rsid w:val="00ED70E6"/>
    <w:rsid w:val="00ED7168"/>
    <w:rsid w:val="00ED732E"/>
    <w:rsid w:val="00ED7925"/>
    <w:rsid w:val="00ED7F28"/>
    <w:rsid w:val="00EE0068"/>
    <w:rsid w:val="00EE0972"/>
    <w:rsid w:val="00EE0C33"/>
    <w:rsid w:val="00EE1D40"/>
    <w:rsid w:val="00EE1F30"/>
    <w:rsid w:val="00EE21D3"/>
    <w:rsid w:val="00EE2467"/>
    <w:rsid w:val="00EE2605"/>
    <w:rsid w:val="00EE2BAB"/>
    <w:rsid w:val="00EE2DF9"/>
    <w:rsid w:val="00EE2E69"/>
    <w:rsid w:val="00EE3038"/>
    <w:rsid w:val="00EE3472"/>
    <w:rsid w:val="00EE3500"/>
    <w:rsid w:val="00EE38F4"/>
    <w:rsid w:val="00EE3F4E"/>
    <w:rsid w:val="00EE47BF"/>
    <w:rsid w:val="00EE4DD1"/>
    <w:rsid w:val="00EE5079"/>
    <w:rsid w:val="00EE51A6"/>
    <w:rsid w:val="00EE57DB"/>
    <w:rsid w:val="00EE593C"/>
    <w:rsid w:val="00EE5F17"/>
    <w:rsid w:val="00EE604F"/>
    <w:rsid w:val="00EE6733"/>
    <w:rsid w:val="00EE69A5"/>
    <w:rsid w:val="00EE6C29"/>
    <w:rsid w:val="00EE6F6E"/>
    <w:rsid w:val="00EE72A9"/>
    <w:rsid w:val="00EE73F5"/>
    <w:rsid w:val="00EF015D"/>
    <w:rsid w:val="00EF0F52"/>
    <w:rsid w:val="00EF1024"/>
    <w:rsid w:val="00EF1152"/>
    <w:rsid w:val="00EF1C38"/>
    <w:rsid w:val="00EF1E58"/>
    <w:rsid w:val="00EF2227"/>
    <w:rsid w:val="00EF2817"/>
    <w:rsid w:val="00EF2D0A"/>
    <w:rsid w:val="00EF303A"/>
    <w:rsid w:val="00EF31E8"/>
    <w:rsid w:val="00EF365E"/>
    <w:rsid w:val="00EF3DCC"/>
    <w:rsid w:val="00EF3F91"/>
    <w:rsid w:val="00EF4127"/>
    <w:rsid w:val="00EF4ADD"/>
    <w:rsid w:val="00EF5076"/>
    <w:rsid w:val="00EF511F"/>
    <w:rsid w:val="00EF53E3"/>
    <w:rsid w:val="00EF5A3E"/>
    <w:rsid w:val="00EF62A7"/>
    <w:rsid w:val="00EF6315"/>
    <w:rsid w:val="00EF67CC"/>
    <w:rsid w:val="00EF67DC"/>
    <w:rsid w:val="00EF6C21"/>
    <w:rsid w:val="00EF75FF"/>
    <w:rsid w:val="00EF7620"/>
    <w:rsid w:val="00EF76F0"/>
    <w:rsid w:val="00EF7A15"/>
    <w:rsid w:val="00EF7ADA"/>
    <w:rsid w:val="00F000F0"/>
    <w:rsid w:val="00F00116"/>
    <w:rsid w:val="00F00DCB"/>
    <w:rsid w:val="00F00E1F"/>
    <w:rsid w:val="00F011A8"/>
    <w:rsid w:val="00F01B2D"/>
    <w:rsid w:val="00F01BE8"/>
    <w:rsid w:val="00F02769"/>
    <w:rsid w:val="00F02FA5"/>
    <w:rsid w:val="00F030C4"/>
    <w:rsid w:val="00F036ED"/>
    <w:rsid w:val="00F036FA"/>
    <w:rsid w:val="00F0489D"/>
    <w:rsid w:val="00F04B36"/>
    <w:rsid w:val="00F04EE9"/>
    <w:rsid w:val="00F04F25"/>
    <w:rsid w:val="00F0599D"/>
    <w:rsid w:val="00F05E86"/>
    <w:rsid w:val="00F0602F"/>
    <w:rsid w:val="00F06861"/>
    <w:rsid w:val="00F069BB"/>
    <w:rsid w:val="00F06BF5"/>
    <w:rsid w:val="00F06DC7"/>
    <w:rsid w:val="00F078EC"/>
    <w:rsid w:val="00F1067B"/>
    <w:rsid w:val="00F11050"/>
    <w:rsid w:val="00F11139"/>
    <w:rsid w:val="00F1134B"/>
    <w:rsid w:val="00F11475"/>
    <w:rsid w:val="00F1215C"/>
    <w:rsid w:val="00F12168"/>
    <w:rsid w:val="00F12172"/>
    <w:rsid w:val="00F12BBB"/>
    <w:rsid w:val="00F12DE6"/>
    <w:rsid w:val="00F12FBC"/>
    <w:rsid w:val="00F1303C"/>
    <w:rsid w:val="00F13864"/>
    <w:rsid w:val="00F13CCB"/>
    <w:rsid w:val="00F145A6"/>
    <w:rsid w:val="00F148BC"/>
    <w:rsid w:val="00F14B4E"/>
    <w:rsid w:val="00F160FD"/>
    <w:rsid w:val="00F1654E"/>
    <w:rsid w:val="00F165DA"/>
    <w:rsid w:val="00F167C5"/>
    <w:rsid w:val="00F16E4A"/>
    <w:rsid w:val="00F16E7D"/>
    <w:rsid w:val="00F170AB"/>
    <w:rsid w:val="00F17284"/>
    <w:rsid w:val="00F17366"/>
    <w:rsid w:val="00F17395"/>
    <w:rsid w:val="00F17B3B"/>
    <w:rsid w:val="00F203B5"/>
    <w:rsid w:val="00F20AC8"/>
    <w:rsid w:val="00F20AD6"/>
    <w:rsid w:val="00F20BE7"/>
    <w:rsid w:val="00F20E1F"/>
    <w:rsid w:val="00F21328"/>
    <w:rsid w:val="00F2167B"/>
    <w:rsid w:val="00F21DA1"/>
    <w:rsid w:val="00F22253"/>
    <w:rsid w:val="00F22A86"/>
    <w:rsid w:val="00F22BBB"/>
    <w:rsid w:val="00F23831"/>
    <w:rsid w:val="00F23BCF"/>
    <w:rsid w:val="00F23EED"/>
    <w:rsid w:val="00F23FB8"/>
    <w:rsid w:val="00F24041"/>
    <w:rsid w:val="00F247A6"/>
    <w:rsid w:val="00F24D76"/>
    <w:rsid w:val="00F24F1E"/>
    <w:rsid w:val="00F2569E"/>
    <w:rsid w:val="00F25746"/>
    <w:rsid w:val="00F25CC2"/>
    <w:rsid w:val="00F25D27"/>
    <w:rsid w:val="00F25F7F"/>
    <w:rsid w:val="00F2608E"/>
    <w:rsid w:val="00F266AA"/>
    <w:rsid w:val="00F266B8"/>
    <w:rsid w:val="00F26BEE"/>
    <w:rsid w:val="00F26D63"/>
    <w:rsid w:val="00F26D84"/>
    <w:rsid w:val="00F26D8E"/>
    <w:rsid w:val="00F273E6"/>
    <w:rsid w:val="00F275F5"/>
    <w:rsid w:val="00F2777E"/>
    <w:rsid w:val="00F277B6"/>
    <w:rsid w:val="00F27DA4"/>
    <w:rsid w:val="00F30107"/>
    <w:rsid w:val="00F30130"/>
    <w:rsid w:val="00F30E08"/>
    <w:rsid w:val="00F319B9"/>
    <w:rsid w:val="00F31A85"/>
    <w:rsid w:val="00F31B35"/>
    <w:rsid w:val="00F31E00"/>
    <w:rsid w:val="00F31FA2"/>
    <w:rsid w:val="00F32D24"/>
    <w:rsid w:val="00F33087"/>
    <w:rsid w:val="00F3337A"/>
    <w:rsid w:val="00F33392"/>
    <w:rsid w:val="00F33828"/>
    <w:rsid w:val="00F33DF4"/>
    <w:rsid w:val="00F346BC"/>
    <w:rsid w:val="00F346E0"/>
    <w:rsid w:val="00F348A3"/>
    <w:rsid w:val="00F34D82"/>
    <w:rsid w:val="00F34DD5"/>
    <w:rsid w:val="00F354A5"/>
    <w:rsid w:val="00F35591"/>
    <w:rsid w:val="00F3561B"/>
    <w:rsid w:val="00F35BAF"/>
    <w:rsid w:val="00F35BE8"/>
    <w:rsid w:val="00F35DC7"/>
    <w:rsid w:val="00F35E75"/>
    <w:rsid w:val="00F35EE6"/>
    <w:rsid w:val="00F3613D"/>
    <w:rsid w:val="00F365B9"/>
    <w:rsid w:val="00F37889"/>
    <w:rsid w:val="00F37BEA"/>
    <w:rsid w:val="00F4037B"/>
    <w:rsid w:val="00F406DC"/>
    <w:rsid w:val="00F40A91"/>
    <w:rsid w:val="00F40AF9"/>
    <w:rsid w:val="00F40E1E"/>
    <w:rsid w:val="00F4104E"/>
    <w:rsid w:val="00F417F6"/>
    <w:rsid w:val="00F41965"/>
    <w:rsid w:val="00F41D01"/>
    <w:rsid w:val="00F41FF2"/>
    <w:rsid w:val="00F420BD"/>
    <w:rsid w:val="00F4309A"/>
    <w:rsid w:val="00F43138"/>
    <w:rsid w:val="00F43CA7"/>
    <w:rsid w:val="00F43E88"/>
    <w:rsid w:val="00F4404D"/>
    <w:rsid w:val="00F442AD"/>
    <w:rsid w:val="00F44608"/>
    <w:rsid w:val="00F44A4E"/>
    <w:rsid w:val="00F44C87"/>
    <w:rsid w:val="00F44DEF"/>
    <w:rsid w:val="00F45199"/>
    <w:rsid w:val="00F455BF"/>
    <w:rsid w:val="00F457AF"/>
    <w:rsid w:val="00F45CEC"/>
    <w:rsid w:val="00F46079"/>
    <w:rsid w:val="00F466F4"/>
    <w:rsid w:val="00F46857"/>
    <w:rsid w:val="00F46889"/>
    <w:rsid w:val="00F469CC"/>
    <w:rsid w:val="00F46CEB"/>
    <w:rsid w:val="00F46E7B"/>
    <w:rsid w:val="00F46ECD"/>
    <w:rsid w:val="00F4723F"/>
    <w:rsid w:val="00F47247"/>
    <w:rsid w:val="00F472F4"/>
    <w:rsid w:val="00F47479"/>
    <w:rsid w:val="00F474F9"/>
    <w:rsid w:val="00F47600"/>
    <w:rsid w:val="00F47F14"/>
    <w:rsid w:val="00F500C1"/>
    <w:rsid w:val="00F501B2"/>
    <w:rsid w:val="00F504D5"/>
    <w:rsid w:val="00F505F1"/>
    <w:rsid w:val="00F50EF1"/>
    <w:rsid w:val="00F510F5"/>
    <w:rsid w:val="00F52386"/>
    <w:rsid w:val="00F5427C"/>
    <w:rsid w:val="00F54324"/>
    <w:rsid w:val="00F54733"/>
    <w:rsid w:val="00F547D6"/>
    <w:rsid w:val="00F54AC2"/>
    <w:rsid w:val="00F54CB8"/>
    <w:rsid w:val="00F54D88"/>
    <w:rsid w:val="00F5524B"/>
    <w:rsid w:val="00F5556D"/>
    <w:rsid w:val="00F55B99"/>
    <w:rsid w:val="00F56145"/>
    <w:rsid w:val="00F5651B"/>
    <w:rsid w:val="00F56574"/>
    <w:rsid w:val="00F57016"/>
    <w:rsid w:val="00F5720F"/>
    <w:rsid w:val="00F57247"/>
    <w:rsid w:val="00F573B6"/>
    <w:rsid w:val="00F60195"/>
    <w:rsid w:val="00F60574"/>
    <w:rsid w:val="00F60BEE"/>
    <w:rsid w:val="00F61514"/>
    <w:rsid w:val="00F61798"/>
    <w:rsid w:val="00F618D4"/>
    <w:rsid w:val="00F61A53"/>
    <w:rsid w:val="00F61E17"/>
    <w:rsid w:val="00F62117"/>
    <w:rsid w:val="00F62151"/>
    <w:rsid w:val="00F62658"/>
    <w:rsid w:val="00F6274A"/>
    <w:rsid w:val="00F62B0A"/>
    <w:rsid w:val="00F62F76"/>
    <w:rsid w:val="00F63685"/>
    <w:rsid w:val="00F638C5"/>
    <w:rsid w:val="00F63915"/>
    <w:rsid w:val="00F6396D"/>
    <w:rsid w:val="00F63D7C"/>
    <w:rsid w:val="00F6409A"/>
    <w:rsid w:val="00F640A7"/>
    <w:rsid w:val="00F64316"/>
    <w:rsid w:val="00F648B9"/>
    <w:rsid w:val="00F64DB6"/>
    <w:rsid w:val="00F64F3A"/>
    <w:rsid w:val="00F65024"/>
    <w:rsid w:val="00F652F6"/>
    <w:rsid w:val="00F653E4"/>
    <w:rsid w:val="00F655A3"/>
    <w:rsid w:val="00F65A9A"/>
    <w:rsid w:val="00F65D38"/>
    <w:rsid w:val="00F663D8"/>
    <w:rsid w:val="00F6656B"/>
    <w:rsid w:val="00F66D76"/>
    <w:rsid w:val="00F671DE"/>
    <w:rsid w:val="00F67293"/>
    <w:rsid w:val="00F67794"/>
    <w:rsid w:val="00F67852"/>
    <w:rsid w:val="00F6788A"/>
    <w:rsid w:val="00F679BA"/>
    <w:rsid w:val="00F67CDE"/>
    <w:rsid w:val="00F67DBC"/>
    <w:rsid w:val="00F708F1"/>
    <w:rsid w:val="00F70EF7"/>
    <w:rsid w:val="00F70F9C"/>
    <w:rsid w:val="00F714BC"/>
    <w:rsid w:val="00F71535"/>
    <w:rsid w:val="00F71638"/>
    <w:rsid w:val="00F71A14"/>
    <w:rsid w:val="00F72A2D"/>
    <w:rsid w:val="00F72C54"/>
    <w:rsid w:val="00F72D89"/>
    <w:rsid w:val="00F73D11"/>
    <w:rsid w:val="00F74147"/>
    <w:rsid w:val="00F741A5"/>
    <w:rsid w:val="00F7451D"/>
    <w:rsid w:val="00F74639"/>
    <w:rsid w:val="00F74D3E"/>
    <w:rsid w:val="00F76055"/>
    <w:rsid w:val="00F767C2"/>
    <w:rsid w:val="00F76B5F"/>
    <w:rsid w:val="00F77BFC"/>
    <w:rsid w:val="00F77C77"/>
    <w:rsid w:val="00F77D0E"/>
    <w:rsid w:val="00F80823"/>
    <w:rsid w:val="00F80C8F"/>
    <w:rsid w:val="00F80FE5"/>
    <w:rsid w:val="00F812B6"/>
    <w:rsid w:val="00F81306"/>
    <w:rsid w:val="00F81B9F"/>
    <w:rsid w:val="00F820DD"/>
    <w:rsid w:val="00F82374"/>
    <w:rsid w:val="00F823D4"/>
    <w:rsid w:val="00F8267E"/>
    <w:rsid w:val="00F82A39"/>
    <w:rsid w:val="00F82C6B"/>
    <w:rsid w:val="00F82D59"/>
    <w:rsid w:val="00F8318D"/>
    <w:rsid w:val="00F832B5"/>
    <w:rsid w:val="00F835B5"/>
    <w:rsid w:val="00F835E3"/>
    <w:rsid w:val="00F837C5"/>
    <w:rsid w:val="00F84101"/>
    <w:rsid w:val="00F846FB"/>
    <w:rsid w:val="00F84B3B"/>
    <w:rsid w:val="00F857C1"/>
    <w:rsid w:val="00F85BE9"/>
    <w:rsid w:val="00F85CF4"/>
    <w:rsid w:val="00F862BB"/>
    <w:rsid w:val="00F8647F"/>
    <w:rsid w:val="00F8675F"/>
    <w:rsid w:val="00F867E4"/>
    <w:rsid w:val="00F86E4D"/>
    <w:rsid w:val="00F86FAB"/>
    <w:rsid w:val="00F874A5"/>
    <w:rsid w:val="00F87538"/>
    <w:rsid w:val="00F9054B"/>
    <w:rsid w:val="00F9059B"/>
    <w:rsid w:val="00F9072B"/>
    <w:rsid w:val="00F907B3"/>
    <w:rsid w:val="00F90A54"/>
    <w:rsid w:val="00F912BA"/>
    <w:rsid w:val="00F912F4"/>
    <w:rsid w:val="00F91554"/>
    <w:rsid w:val="00F91905"/>
    <w:rsid w:val="00F92147"/>
    <w:rsid w:val="00F92723"/>
    <w:rsid w:val="00F92C6C"/>
    <w:rsid w:val="00F92D4B"/>
    <w:rsid w:val="00F92ED2"/>
    <w:rsid w:val="00F930C7"/>
    <w:rsid w:val="00F93A21"/>
    <w:rsid w:val="00F93D04"/>
    <w:rsid w:val="00F93E42"/>
    <w:rsid w:val="00F9414C"/>
    <w:rsid w:val="00F941AA"/>
    <w:rsid w:val="00F94442"/>
    <w:rsid w:val="00F944D6"/>
    <w:rsid w:val="00F9463A"/>
    <w:rsid w:val="00F94750"/>
    <w:rsid w:val="00F94D85"/>
    <w:rsid w:val="00F95128"/>
    <w:rsid w:val="00F957BD"/>
    <w:rsid w:val="00F95AC1"/>
    <w:rsid w:val="00F95AE0"/>
    <w:rsid w:val="00F96529"/>
    <w:rsid w:val="00F96DFC"/>
    <w:rsid w:val="00F972A8"/>
    <w:rsid w:val="00F97417"/>
    <w:rsid w:val="00F9765F"/>
    <w:rsid w:val="00F97682"/>
    <w:rsid w:val="00F97A17"/>
    <w:rsid w:val="00FA0257"/>
    <w:rsid w:val="00FA050D"/>
    <w:rsid w:val="00FA0568"/>
    <w:rsid w:val="00FA0717"/>
    <w:rsid w:val="00FA0DC3"/>
    <w:rsid w:val="00FA1450"/>
    <w:rsid w:val="00FA1527"/>
    <w:rsid w:val="00FA1684"/>
    <w:rsid w:val="00FA1897"/>
    <w:rsid w:val="00FA18D7"/>
    <w:rsid w:val="00FA1BC3"/>
    <w:rsid w:val="00FA2504"/>
    <w:rsid w:val="00FA26A4"/>
    <w:rsid w:val="00FA2A63"/>
    <w:rsid w:val="00FA2FB9"/>
    <w:rsid w:val="00FA2FBB"/>
    <w:rsid w:val="00FA2FF5"/>
    <w:rsid w:val="00FA33D5"/>
    <w:rsid w:val="00FA34CA"/>
    <w:rsid w:val="00FA37D4"/>
    <w:rsid w:val="00FA42C9"/>
    <w:rsid w:val="00FA444D"/>
    <w:rsid w:val="00FA45D9"/>
    <w:rsid w:val="00FA4920"/>
    <w:rsid w:val="00FA5AB9"/>
    <w:rsid w:val="00FA5E04"/>
    <w:rsid w:val="00FA5EC9"/>
    <w:rsid w:val="00FA6567"/>
    <w:rsid w:val="00FA6F5B"/>
    <w:rsid w:val="00FA7380"/>
    <w:rsid w:val="00FA741C"/>
    <w:rsid w:val="00FA7500"/>
    <w:rsid w:val="00FA7AA7"/>
    <w:rsid w:val="00FA7D02"/>
    <w:rsid w:val="00FA7DBD"/>
    <w:rsid w:val="00FB0A48"/>
    <w:rsid w:val="00FB0D12"/>
    <w:rsid w:val="00FB1173"/>
    <w:rsid w:val="00FB11D3"/>
    <w:rsid w:val="00FB1263"/>
    <w:rsid w:val="00FB1692"/>
    <w:rsid w:val="00FB169C"/>
    <w:rsid w:val="00FB1984"/>
    <w:rsid w:val="00FB19A8"/>
    <w:rsid w:val="00FB1AC2"/>
    <w:rsid w:val="00FB1CBF"/>
    <w:rsid w:val="00FB290C"/>
    <w:rsid w:val="00FB2D34"/>
    <w:rsid w:val="00FB2D96"/>
    <w:rsid w:val="00FB30B1"/>
    <w:rsid w:val="00FB3362"/>
    <w:rsid w:val="00FB38F0"/>
    <w:rsid w:val="00FB3936"/>
    <w:rsid w:val="00FB3D98"/>
    <w:rsid w:val="00FB3E3D"/>
    <w:rsid w:val="00FB429A"/>
    <w:rsid w:val="00FB43B2"/>
    <w:rsid w:val="00FB4EA9"/>
    <w:rsid w:val="00FB511D"/>
    <w:rsid w:val="00FB527B"/>
    <w:rsid w:val="00FB553D"/>
    <w:rsid w:val="00FB6087"/>
    <w:rsid w:val="00FB61C7"/>
    <w:rsid w:val="00FB6463"/>
    <w:rsid w:val="00FB6D0A"/>
    <w:rsid w:val="00FB7B62"/>
    <w:rsid w:val="00FB7E77"/>
    <w:rsid w:val="00FC03B5"/>
    <w:rsid w:val="00FC0619"/>
    <w:rsid w:val="00FC0B60"/>
    <w:rsid w:val="00FC0DC0"/>
    <w:rsid w:val="00FC1390"/>
    <w:rsid w:val="00FC1617"/>
    <w:rsid w:val="00FC175F"/>
    <w:rsid w:val="00FC197E"/>
    <w:rsid w:val="00FC1E64"/>
    <w:rsid w:val="00FC1FDC"/>
    <w:rsid w:val="00FC2693"/>
    <w:rsid w:val="00FC28D4"/>
    <w:rsid w:val="00FC3408"/>
    <w:rsid w:val="00FC35EF"/>
    <w:rsid w:val="00FC38A2"/>
    <w:rsid w:val="00FC3A49"/>
    <w:rsid w:val="00FC414F"/>
    <w:rsid w:val="00FC4306"/>
    <w:rsid w:val="00FC4DB8"/>
    <w:rsid w:val="00FC4EAB"/>
    <w:rsid w:val="00FC4F80"/>
    <w:rsid w:val="00FC4FC2"/>
    <w:rsid w:val="00FC527D"/>
    <w:rsid w:val="00FC54AC"/>
    <w:rsid w:val="00FC5544"/>
    <w:rsid w:val="00FC5803"/>
    <w:rsid w:val="00FC59FF"/>
    <w:rsid w:val="00FC6159"/>
    <w:rsid w:val="00FC6325"/>
    <w:rsid w:val="00FC6A20"/>
    <w:rsid w:val="00FC6B7D"/>
    <w:rsid w:val="00FC6DC2"/>
    <w:rsid w:val="00FC72F7"/>
    <w:rsid w:val="00FC79F2"/>
    <w:rsid w:val="00FC7A4D"/>
    <w:rsid w:val="00FD00C5"/>
    <w:rsid w:val="00FD0B5A"/>
    <w:rsid w:val="00FD0DA8"/>
    <w:rsid w:val="00FD1A21"/>
    <w:rsid w:val="00FD1DE9"/>
    <w:rsid w:val="00FD1EA4"/>
    <w:rsid w:val="00FD1EF1"/>
    <w:rsid w:val="00FD1F53"/>
    <w:rsid w:val="00FD214F"/>
    <w:rsid w:val="00FD286D"/>
    <w:rsid w:val="00FD39BB"/>
    <w:rsid w:val="00FD3DC3"/>
    <w:rsid w:val="00FD3F5F"/>
    <w:rsid w:val="00FD3FAC"/>
    <w:rsid w:val="00FD4A4B"/>
    <w:rsid w:val="00FD4AB5"/>
    <w:rsid w:val="00FD4E54"/>
    <w:rsid w:val="00FD4EA3"/>
    <w:rsid w:val="00FD5368"/>
    <w:rsid w:val="00FD555E"/>
    <w:rsid w:val="00FD59E7"/>
    <w:rsid w:val="00FD5C90"/>
    <w:rsid w:val="00FD635D"/>
    <w:rsid w:val="00FD6C82"/>
    <w:rsid w:val="00FD6DBD"/>
    <w:rsid w:val="00FD7485"/>
    <w:rsid w:val="00FD79D9"/>
    <w:rsid w:val="00FE0468"/>
    <w:rsid w:val="00FE04BE"/>
    <w:rsid w:val="00FE0A58"/>
    <w:rsid w:val="00FE0E26"/>
    <w:rsid w:val="00FE10CD"/>
    <w:rsid w:val="00FE17F1"/>
    <w:rsid w:val="00FE1B9C"/>
    <w:rsid w:val="00FE2088"/>
    <w:rsid w:val="00FE2243"/>
    <w:rsid w:val="00FE2D05"/>
    <w:rsid w:val="00FE2DA9"/>
    <w:rsid w:val="00FE2F8C"/>
    <w:rsid w:val="00FE333C"/>
    <w:rsid w:val="00FE389D"/>
    <w:rsid w:val="00FE3A10"/>
    <w:rsid w:val="00FE4252"/>
    <w:rsid w:val="00FE43FA"/>
    <w:rsid w:val="00FE459D"/>
    <w:rsid w:val="00FE4D84"/>
    <w:rsid w:val="00FE4FB1"/>
    <w:rsid w:val="00FE504B"/>
    <w:rsid w:val="00FE5899"/>
    <w:rsid w:val="00FE66DF"/>
    <w:rsid w:val="00FE6AEC"/>
    <w:rsid w:val="00FE715A"/>
    <w:rsid w:val="00FE7920"/>
    <w:rsid w:val="00FE7A33"/>
    <w:rsid w:val="00FF0664"/>
    <w:rsid w:val="00FF0706"/>
    <w:rsid w:val="00FF0BFF"/>
    <w:rsid w:val="00FF0D57"/>
    <w:rsid w:val="00FF0EF1"/>
    <w:rsid w:val="00FF0F13"/>
    <w:rsid w:val="00FF106F"/>
    <w:rsid w:val="00FF15C9"/>
    <w:rsid w:val="00FF16D7"/>
    <w:rsid w:val="00FF1CF9"/>
    <w:rsid w:val="00FF1E4E"/>
    <w:rsid w:val="00FF292F"/>
    <w:rsid w:val="00FF2C35"/>
    <w:rsid w:val="00FF2D20"/>
    <w:rsid w:val="00FF2FC4"/>
    <w:rsid w:val="00FF3EE1"/>
    <w:rsid w:val="00FF3FE1"/>
    <w:rsid w:val="00FF42B7"/>
    <w:rsid w:val="00FF43BA"/>
    <w:rsid w:val="00FF448E"/>
    <w:rsid w:val="00FF45B2"/>
    <w:rsid w:val="00FF4673"/>
    <w:rsid w:val="00FF4674"/>
    <w:rsid w:val="00FF4B66"/>
    <w:rsid w:val="00FF4D4D"/>
    <w:rsid w:val="00FF5087"/>
    <w:rsid w:val="00FF560C"/>
    <w:rsid w:val="00FF5748"/>
    <w:rsid w:val="00FF5C97"/>
    <w:rsid w:val="00FF61D2"/>
    <w:rsid w:val="00FF61F1"/>
    <w:rsid w:val="00FF6509"/>
    <w:rsid w:val="00FF6751"/>
    <w:rsid w:val="00FF67AD"/>
    <w:rsid w:val="00FF680B"/>
    <w:rsid w:val="00FF738B"/>
    <w:rsid w:val="00FF7395"/>
    <w:rsid w:val="00FF7545"/>
    <w:rsid w:val="00FF78E5"/>
    <w:rsid w:val="00FF796B"/>
    <w:rsid w:val="00FF7E9E"/>
    <w:rsid w:val="00FF7EE3"/>
    <w:rsid w:val="00FF7F5A"/>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8915"/>
    <o:shapelayout v:ext="edit">
      <o:idmap v:ext="edit" data="1"/>
    </o:shapelayout>
  </w:shapeDefaults>
  <w:doNotEmbedSmartTags/>
  <w:decimalSymbol w:val=","/>
  <w:listSeparator w:val=";"/>
  <w14:docId w14:val="24307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4"/>
        <w:szCs w:val="24"/>
        <w:lang w:val="de-DE"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page number" w:uiPriority="99"/>
    <w:lsdException w:name="List Number 2" w:semiHidden="0"/>
    <w:lsdException w:name="List Number 5" w:semiHidden="0"/>
    <w:lsdException w:name="Title" w:semiHidden="0" w:unhideWhenUsed="0"/>
    <w:lsdException w:name="Default Paragraph Font" w:uiPriority="1"/>
    <w:lsdException w:name="Subtitle" w:semiHidden="0" w:unhideWhenUsed="0"/>
    <w:lsdException w:name="Body Text Indent 3" w:semiHidden="0"/>
    <w:lsdException w:name="Block Text" w:semiHidden="0"/>
    <w:lsdException w:name="Hyperlink" w:semiHidden="0" w:uiPriority="99"/>
    <w:lsdException w:name="FollowedHyperlink" w:semiHidden="0"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iPriority="29" w:unhideWhenUsed="0" w:qFormat="1"/>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lsdException w:name="Book Title" w:semiHidden="0" w:unhideWhenUsed="0"/>
    <w:lsdException w:name="TOC Heading" w:uiPriority="39" w:qFormat="1"/>
  </w:latentStyles>
  <w:style w:type="paragraph" w:default="1" w:styleId="Standard">
    <w:name w:val="Normal"/>
    <w:rsid w:val="00804C23"/>
    <w:pPr>
      <w:spacing w:line="360" w:lineRule="auto"/>
      <w:jc w:val="both"/>
    </w:pPr>
    <w:rPr>
      <w:rFonts w:ascii="Arial" w:eastAsia="Times New Roman" w:hAnsi="Arial"/>
      <w:sz w:val="22"/>
    </w:rPr>
  </w:style>
  <w:style w:type="paragraph" w:styleId="berschrift1">
    <w:name w:val="heading 1"/>
    <w:basedOn w:val="Standard"/>
    <w:next w:val="Standard"/>
    <w:link w:val="berschrift1Zchn"/>
    <w:qFormat/>
    <w:rsid w:val="00634AB6"/>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2350E7"/>
    <w:pPr>
      <w:keepNext/>
      <w:keepLines/>
      <w:numPr>
        <w:numId w:val="1"/>
      </w:numPr>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2350E7"/>
    <w:pPr>
      <w:keepNext/>
      <w:keepLines/>
      <w:numPr>
        <w:ilvl w:val="1"/>
        <w:numId w:val="1"/>
      </w:numPr>
      <w:spacing w:before="200"/>
      <w:outlineLvl w:val="2"/>
    </w:pPr>
    <w:rPr>
      <w:rFonts w:eastAsiaTheme="majorEastAsia" w:cstheme="majorBidi"/>
      <w:b/>
      <w:bCs/>
      <w:lang w:val="en-US"/>
    </w:rPr>
  </w:style>
  <w:style w:type="paragraph" w:styleId="berschrift4">
    <w:name w:val="heading 4"/>
    <w:basedOn w:val="Standard"/>
    <w:next w:val="Standard"/>
    <w:link w:val="berschrift4Zchn"/>
    <w:qFormat/>
    <w:rsid w:val="00166ADA"/>
    <w:pPr>
      <w:keepNext/>
      <w:keepLines/>
      <w:spacing w:before="200"/>
      <w:outlineLvl w:val="3"/>
    </w:pPr>
    <w:rPr>
      <w:rFonts w:eastAsiaTheme="majorEastAsia" w:cstheme="majorBidi"/>
      <w:b/>
      <w:bCs/>
      <w:i/>
      <w:iCs/>
      <w:color w:val="000000" w:themeColor="text1"/>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nhideWhenUsed/>
    <w:rsid w:val="005A14EC"/>
    <w:pPr>
      <w:spacing w:after="200" w:line="276" w:lineRule="auto"/>
      <w:jc w:val="left"/>
    </w:pPr>
    <w:rPr>
      <w:rFonts w:ascii="Lucida Grande" w:eastAsia="SimSun" w:hAnsi="Lucida Grande" w:cs="Times New Roman"/>
      <w:sz w:val="18"/>
      <w:szCs w:val="18"/>
      <w:lang w:eastAsia="zh-CN"/>
    </w:rPr>
  </w:style>
  <w:style w:type="character" w:customStyle="1" w:styleId="BalloonTextChar">
    <w:name w:val="Balloon Text Char"/>
    <w:basedOn w:val="Absatz-Standardschriftart"/>
    <w:uiPriority w:val="99"/>
    <w:semiHidden/>
    <w:rsid w:val="00501573"/>
    <w:rPr>
      <w:rFonts w:ascii="Lucida Grande" w:hAnsi="Lucida Grande"/>
      <w:sz w:val="18"/>
      <w:szCs w:val="18"/>
    </w:rPr>
  </w:style>
  <w:style w:type="character" w:customStyle="1" w:styleId="BalloonTextChar0">
    <w:name w:val="Balloon Text Char"/>
    <w:basedOn w:val="Absatz-Standardschriftart"/>
    <w:rsid w:val="007C5622"/>
    <w:rPr>
      <w:rFonts w:ascii="Lucida Grande" w:hAnsi="Lucida Grande"/>
      <w:sz w:val="18"/>
      <w:szCs w:val="18"/>
    </w:rPr>
  </w:style>
  <w:style w:type="character" w:customStyle="1" w:styleId="berschrift1Zchn">
    <w:name w:val="Überschrift 1 Zchn"/>
    <w:basedOn w:val="Absatz-Standardschriftart"/>
    <w:link w:val="berschrift1"/>
    <w:rsid w:val="00634AB6"/>
    <w:rPr>
      <w:rFonts w:ascii="Arial" w:eastAsiaTheme="majorEastAsia" w:hAnsi="Arial" w:cstheme="majorBidi"/>
      <w:b/>
      <w:bCs/>
      <w:sz w:val="32"/>
      <w:szCs w:val="32"/>
    </w:rPr>
  </w:style>
  <w:style w:type="character" w:customStyle="1" w:styleId="berschrift2Zchn">
    <w:name w:val="Überschrift 2 Zchn"/>
    <w:basedOn w:val="Absatz-Standardschriftart"/>
    <w:link w:val="berschrift2"/>
    <w:uiPriority w:val="9"/>
    <w:rsid w:val="002350E7"/>
    <w:rPr>
      <w:rFonts w:ascii="Arial" w:eastAsiaTheme="majorEastAsia" w:hAnsi="Arial" w:cstheme="majorBidi"/>
      <w:b/>
      <w:bCs/>
      <w:sz w:val="26"/>
      <w:szCs w:val="26"/>
      <w:lang w:val="en-US"/>
    </w:rPr>
  </w:style>
  <w:style w:type="paragraph" w:styleId="Endnotentext">
    <w:name w:val="endnote text"/>
    <w:basedOn w:val="Standard"/>
    <w:link w:val="EndnotentextZchn"/>
    <w:rsid w:val="00F43CA7"/>
    <w:rPr>
      <w:rFonts w:ascii="Cambria" w:eastAsia="Cambria" w:hAnsi="Cambria" w:cs="Times New Roman"/>
    </w:rPr>
  </w:style>
  <w:style w:type="character" w:customStyle="1" w:styleId="EndnotentextZchn">
    <w:name w:val="Endnotentext Zchn"/>
    <w:basedOn w:val="Absatz-Standardschriftart"/>
    <w:link w:val="Endnotentext"/>
    <w:rsid w:val="00F43CA7"/>
    <w:rPr>
      <w:rFonts w:ascii="Cambria" w:eastAsia="Cambria" w:hAnsi="Cambria" w:cs="Times New Roman"/>
      <w:sz w:val="24"/>
      <w:szCs w:val="24"/>
    </w:rPr>
  </w:style>
  <w:style w:type="paragraph" w:styleId="Dokumentstruktur">
    <w:name w:val="Document Map"/>
    <w:basedOn w:val="Standard"/>
    <w:link w:val="DokumentstrukturZchn"/>
    <w:unhideWhenUsed/>
    <w:rsid w:val="00F43CA7"/>
    <w:rPr>
      <w:rFonts w:ascii="Lucida Grande" w:hAnsi="Lucida Grande"/>
    </w:rPr>
  </w:style>
  <w:style w:type="character" w:customStyle="1" w:styleId="DokumentstrukturZchn">
    <w:name w:val="Dokumentstruktur Zchn"/>
    <w:basedOn w:val="Absatz-Standardschriftart"/>
    <w:link w:val="Dokumentstruktur"/>
    <w:rsid w:val="00F43CA7"/>
    <w:rPr>
      <w:rFonts w:ascii="Lucida Grande" w:hAnsi="Lucida Grande"/>
      <w:sz w:val="24"/>
      <w:szCs w:val="24"/>
    </w:rPr>
  </w:style>
  <w:style w:type="character" w:customStyle="1" w:styleId="SprechblasentextZchn">
    <w:name w:val="Sprechblasentext Zchn"/>
    <w:basedOn w:val="Absatz-Standardschriftart"/>
    <w:link w:val="Sprechblasentext"/>
    <w:rsid w:val="005A14EC"/>
    <w:rPr>
      <w:rFonts w:ascii="Lucida Grande" w:eastAsia="SimSun" w:hAnsi="Lucida Grande" w:cs="Times New Roman"/>
      <w:sz w:val="18"/>
      <w:szCs w:val="18"/>
      <w:lang w:eastAsia="zh-CN"/>
    </w:rPr>
  </w:style>
  <w:style w:type="paragraph" w:styleId="Listenabsatz">
    <w:name w:val="List Paragraph"/>
    <w:basedOn w:val="Standard"/>
    <w:uiPriority w:val="34"/>
    <w:qFormat/>
    <w:rsid w:val="00634AB6"/>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5A14E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5A14EC"/>
    <w:rPr>
      <w:rFonts w:ascii="Calibri" w:eastAsia="SimSun" w:hAnsi="Calibri" w:cs="Times New Roman"/>
      <w:sz w:val="22"/>
      <w:szCs w:val="22"/>
      <w:lang w:eastAsia="zh-CN"/>
    </w:rPr>
  </w:style>
  <w:style w:type="paragraph" w:styleId="Fuzeile">
    <w:name w:val="footer"/>
    <w:basedOn w:val="Standard"/>
    <w:link w:val="FuzeileZchn"/>
    <w:uiPriority w:val="99"/>
    <w:rsid w:val="005A14E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5A14EC"/>
    <w:rPr>
      <w:rFonts w:ascii="Calibri" w:eastAsia="SimSun" w:hAnsi="Calibri" w:cs="Times New Roman"/>
      <w:sz w:val="22"/>
      <w:szCs w:val="22"/>
      <w:lang w:eastAsia="zh-CN"/>
    </w:rPr>
  </w:style>
  <w:style w:type="character" w:styleId="Fett">
    <w:name w:val="Strong"/>
    <w:basedOn w:val="Absatz-Standardschriftart"/>
    <w:uiPriority w:val="22"/>
    <w:qFormat/>
    <w:rsid w:val="00634AB6"/>
    <w:rPr>
      <w:b/>
    </w:rPr>
  </w:style>
  <w:style w:type="character" w:styleId="Hyperlink">
    <w:name w:val="Hyperlink"/>
    <w:basedOn w:val="Absatz-Standardschriftart"/>
    <w:uiPriority w:val="99"/>
    <w:rsid w:val="005A14EC"/>
    <w:rPr>
      <w:color w:val="0000FF"/>
      <w:u w:val="single"/>
    </w:rPr>
  </w:style>
  <w:style w:type="character" w:styleId="Seitenzahl">
    <w:name w:val="page number"/>
    <w:basedOn w:val="Absatz-Standardschriftart"/>
    <w:uiPriority w:val="99"/>
    <w:rsid w:val="005A14EC"/>
  </w:style>
  <w:style w:type="character" w:styleId="BesuchterHyperlink">
    <w:name w:val="FollowedHyperlink"/>
    <w:basedOn w:val="Absatz-Standardschriftart"/>
    <w:uiPriority w:val="99"/>
    <w:rsid w:val="005A14EC"/>
    <w:rPr>
      <w:color w:val="800080"/>
      <w:u w:val="single"/>
    </w:rPr>
  </w:style>
  <w:style w:type="paragraph" w:customStyle="1" w:styleId="IndentQuote">
    <w:name w:val="Indent Quote"/>
    <w:basedOn w:val="Standard"/>
    <w:next w:val="Normal1"/>
    <w:link w:val="IndentQuoteChar"/>
    <w:qFormat/>
    <w:rsid w:val="008165A2"/>
    <w:pPr>
      <w:spacing w:before="240" w:after="360" w:line="240" w:lineRule="auto"/>
      <w:ind w:left="284" w:right="284"/>
    </w:pPr>
    <w:rPr>
      <w:rFonts w:eastAsia="Cambria" w:cs="Times New Roman"/>
      <w:lang w:val="en-US"/>
    </w:rPr>
  </w:style>
  <w:style w:type="character" w:customStyle="1" w:styleId="IndentQuoteChar">
    <w:name w:val="Indent Quote Char"/>
    <w:basedOn w:val="Absatz-Standardschriftart"/>
    <w:link w:val="IndentQuote"/>
    <w:rsid w:val="008165A2"/>
    <w:rPr>
      <w:rFonts w:ascii="Arial" w:eastAsia="Cambria" w:hAnsi="Arial" w:cs="Times New Roman"/>
      <w:sz w:val="22"/>
      <w:lang w:val="en-US"/>
    </w:rPr>
  </w:style>
  <w:style w:type="character" w:styleId="Endnotenzeichen">
    <w:name w:val="endnote reference"/>
    <w:basedOn w:val="Absatz-Standardschriftart"/>
    <w:rsid w:val="00013D42"/>
    <w:rPr>
      <w:vertAlign w:val="superscript"/>
    </w:rPr>
  </w:style>
  <w:style w:type="character" w:customStyle="1" w:styleId="berschrift3Zchn">
    <w:name w:val="Überschrift 3 Zchn"/>
    <w:basedOn w:val="Absatz-Standardschriftart"/>
    <w:link w:val="berschrift3"/>
    <w:uiPriority w:val="9"/>
    <w:rsid w:val="002350E7"/>
    <w:rPr>
      <w:rFonts w:ascii="Arial" w:eastAsiaTheme="majorEastAsia" w:hAnsi="Arial" w:cstheme="majorBidi"/>
      <w:b/>
      <w:bCs/>
      <w:sz w:val="22"/>
      <w:lang w:val="en-US"/>
    </w:rPr>
  </w:style>
  <w:style w:type="character" w:customStyle="1" w:styleId="BalloonTextChar1">
    <w:name w:val="Balloon Text Char1"/>
    <w:basedOn w:val="Absatz-Standardschriftart"/>
    <w:rsid w:val="00C42498"/>
    <w:rPr>
      <w:rFonts w:ascii="Lucida Grande" w:hAnsi="Lucida Grande"/>
      <w:sz w:val="18"/>
      <w:szCs w:val="18"/>
    </w:rPr>
  </w:style>
  <w:style w:type="table" w:customStyle="1" w:styleId="LightGrid-Accent11">
    <w:name w:val="Light Grid - Accent 11"/>
    <w:basedOn w:val="NormaleTabelle"/>
    <w:uiPriority w:val="62"/>
    <w:rsid w:val="00C42498"/>
    <w:rPr>
      <w:rFonts w:ascii="Cambria" w:eastAsia="Cambria" w:hAnsi="Cambria" w:cs="Times New Roman"/>
      <w:sz w:val="22"/>
      <w:szCs w:val="22"/>
      <w:lang w:val="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Wingdings" w:eastAsia="Courier New"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Courier New"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Courier New" w:hAnsi="Wingdings" w:cs="Times New Roman"/>
        <w:b/>
        <w:bCs/>
      </w:rPr>
    </w:tblStylePr>
    <w:tblStylePr w:type="lastCol">
      <w:rPr>
        <w:rFonts w:ascii="Wingdings" w:eastAsia="Courier New"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Funotentext">
    <w:name w:val="footnote text"/>
    <w:basedOn w:val="Standard"/>
    <w:link w:val="FunotentextZchn"/>
    <w:autoRedefine/>
    <w:unhideWhenUsed/>
    <w:rsid w:val="00C12D53"/>
    <w:pPr>
      <w:spacing w:after="120" w:line="240" w:lineRule="auto"/>
    </w:pPr>
    <w:rPr>
      <w:rFonts w:eastAsia="Cambria" w:cs="Times New Roman"/>
      <w:sz w:val="18"/>
      <w:lang w:val="en-US"/>
    </w:rPr>
  </w:style>
  <w:style w:type="character" w:customStyle="1" w:styleId="FunotentextZchn">
    <w:name w:val="Fußnotentext Zchn"/>
    <w:basedOn w:val="Absatz-Standardschriftart"/>
    <w:link w:val="Funotentext"/>
    <w:rsid w:val="00C12D53"/>
    <w:rPr>
      <w:rFonts w:ascii="Arial" w:eastAsia="Cambria" w:hAnsi="Arial" w:cs="Times New Roman"/>
      <w:sz w:val="18"/>
      <w:lang w:val="en-US"/>
    </w:rPr>
  </w:style>
  <w:style w:type="character" w:styleId="Funotenzeichen">
    <w:name w:val="footnote reference"/>
    <w:basedOn w:val="Absatz-Standardschriftart"/>
    <w:unhideWhenUsed/>
    <w:rsid w:val="00C42498"/>
    <w:rPr>
      <w:vertAlign w:val="superscript"/>
    </w:rPr>
  </w:style>
  <w:style w:type="character" w:styleId="Kommentarzeichen">
    <w:name w:val="annotation reference"/>
    <w:basedOn w:val="Absatz-Standardschriftart"/>
    <w:uiPriority w:val="99"/>
    <w:rsid w:val="00C42498"/>
    <w:rPr>
      <w:sz w:val="18"/>
      <w:szCs w:val="18"/>
    </w:rPr>
  </w:style>
  <w:style w:type="paragraph" w:styleId="Kommentartext">
    <w:name w:val="annotation text"/>
    <w:basedOn w:val="Standard"/>
    <w:link w:val="KommentartextZchn"/>
    <w:uiPriority w:val="99"/>
    <w:rsid w:val="00C42498"/>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C42498"/>
    <w:rPr>
      <w:rFonts w:ascii="Cambria" w:eastAsia="Cambria" w:hAnsi="Cambria" w:cs="Times New Roman"/>
      <w:sz w:val="22"/>
      <w:lang w:val="en-US"/>
    </w:rPr>
  </w:style>
  <w:style w:type="paragraph" w:styleId="Kommentarthema">
    <w:name w:val="annotation subject"/>
    <w:basedOn w:val="Kommentartext"/>
    <w:next w:val="Kommentartext"/>
    <w:link w:val="KommentarthemaZchn"/>
    <w:rsid w:val="00C42498"/>
    <w:rPr>
      <w:b/>
      <w:bCs/>
      <w:sz w:val="20"/>
      <w:szCs w:val="20"/>
    </w:rPr>
  </w:style>
  <w:style w:type="character" w:customStyle="1" w:styleId="KommentarthemaZchn">
    <w:name w:val="Kommentarthema Zchn"/>
    <w:basedOn w:val="KommentartextZchn"/>
    <w:link w:val="Kommentarthema"/>
    <w:rsid w:val="00C42498"/>
    <w:rPr>
      <w:rFonts w:ascii="Cambria" w:eastAsia="Cambria" w:hAnsi="Cambria" w:cs="Times New Roman"/>
      <w:b/>
      <w:bCs/>
      <w:sz w:val="20"/>
      <w:szCs w:val="20"/>
      <w:lang w:val="en-US"/>
    </w:rPr>
  </w:style>
  <w:style w:type="paragraph" w:styleId="Verzeichnis1">
    <w:name w:val="toc 1"/>
    <w:aliases w:val="Fakultät immitiert"/>
    <w:basedOn w:val="Standard"/>
    <w:next w:val="Standard"/>
    <w:autoRedefine/>
    <w:uiPriority w:val="39"/>
    <w:qFormat/>
    <w:rsid w:val="009C5B3C"/>
    <w:pPr>
      <w:spacing w:before="120"/>
      <w:jc w:val="left"/>
    </w:pPr>
    <w:rPr>
      <w:rFonts w:asciiTheme="minorHAnsi" w:hAnsiTheme="minorHAnsi"/>
      <w:b/>
      <w:szCs w:val="22"/>
    </w:rPr>
  </w:style>
  <w:style w:type="paragraph" w:styleId="Verzeichnis2">
    <w:name w:val="toc 2"/>
    <w:basedOn w:val="Standard"/>
    <w:next w:val="Standard"/>
    <w:autoRedefine/>
    <w:uiPriority w:val="39"/>
    <w:qFormat/>
    <w:rsid w:val="00CE2F2D"/>
    <w:pPr>
      <w:ind w:left="220"/>
      <w:jc w:val="left"/>
    </w:pPr>
    <w:rPr>
      <w:rFonts w:asciiTheme="minorHAnsi" w:hAnsiTheme="minorHAnsi"/>
      <w:i/>
      <w:szCs w:val="22"/>
    </w:rPr>
  </w:style>
  <w:style w:type="paragraph" w:styleId="Verzeichnis3">
    <w:name w:val="toc 3"/>
    <w:basedOn w:val="Standard"/>
    <w:next w:val="Standard"/>
    <w:autoRedefine/>
    <w:uiPriority w:val="39"/>
    <w:qFormat/>
    <w:rsid w:val="00634AB6"/>
    <w:pPr>
      <w:ind w:left="440"/>
      <w:jc w:val="left"/>
    </w:pPr>
    <w:rPr>
      <w:rFonts w:asciiTheme="minorHAnsi" w:hAnsiTheme="minorHAnsi"/>
      <w:szCs w:val="22"/>
    </w:rPr>
  </w:style>
  <w:style w:type="paragraph" w:styleId="Verzeichnis4">
    <w:name w:val="toc 4"/>
    <w:basedOn w:val="Standard"/>
    <w:next w:val="Standard"/>
    <w:autoRedefine/>
    <w:uiPriority w:val="39"/>
    <w:rsid w:val="00C42498"/>
    <w:pPr>
      <w:ind w:left="660"/>
      <w:jc w:val="left"/>
    </w:pPr>
    <w:rPr>
      <w:rFonts w:asciiTheme="minorHAnsi" w:hAnsiTheme="minorHAnsi"/>
      <w:sz w:val="20"/>
      <w:szCs w:val="20"/>
    </w:rPr>
  </w:style>
  <w:style w:type="paragraph" w:styleId="Verzeichnis5">
    <w:name w:val="toc 5"/>
    <w:basedOn w:val="Standard"/>
    <w:next w:val="Standard"/>
    <w:autoRedefine/>
    <w:uiPriority w:val="39"/>
    <w:rsid w:val="00C42498"/>
    <w:pPr>
      <w:ind w:left="880"/>
      <w:jc w:val="left"/>
    </w:pPr>
    <w:rPr>
      <w:rFonts w:asciiTheme="minorHAnsi" w:hAnsiTheme="minorHAnsi"/>
      <w:sz w:val="20"/>
      <w:szCs w:val="20"/>
    </w:rPr>
  </w:style>
  <w:style w:type="paragraph" w:styleId="Verzeichnis6">
    <w:name w:val="toc 6"/>
    <w:basedOn w:val="Standard"/>
    <w:next w:val="Standard"/>
    <w:autoRedefine/>
    <w:uiPriority w:val="39"/>
    <w:rsid w:val="00C42498"/>
    <w:pPr>
      <w:ind w:left="1100"/>
      <w:jc w:val="left"/>
    </w:pPr>
    <w:rPr>
      <w:rFonts w:asciiTheme="minorHAnsi" w:hAnsiTheme="minorHAnsi"/>
      <w:sz w:val="20"/>
      <w:szCs w:val="20"/>
    </w:rPr>
  </w:style>
  <w:style w:type="paragraph" w:styleId="Verzeichnis7">
    <w:name w:val="toc 7"/>
    <w:basedOn w:val="Standard"/>
    <w:next w:val="Standard"/>
    <w:autoRedefine/>
    <w:uiPriority w:val="39"/>
    <w:rsid w:val="00C42498"/>
    <w:pPr>
      <w:ind w:left="1320"/>
      <w:jc w:val="left"/>
    </w:pPr>
    <w:rPr>
      <w:rFonts w:asciiTheme="minorHAnsi" w:hAnsiTheme="minorHAnsi"/>
      <w:sz w:val="20"/>
      <w:szCs w:val="20"/>
    </w:rPr>
  </w:style>
  <w:style w:type="paragraph" w:styleId="Verzeichnis8">
    <w:name w:val="toc 8"/>
    <w:basedOn w:val="Standard"/>
    <w:next w:val="Standard"/>
    <w:autoRedefine/>
    <w:uiPriority w:val="39"/>
    <w:rsid w:val="00C42498"/>
    <w:pPr>
      <w:ind w:left="1540"/>
      <w:jc w:val="left"/>
    </w:pPr>
    <w:rPr>
      <w:rFonts w:asciiTheme="minorHAnsi" w:hAnsiTheme="minorHAnsi"/>
      <w:sz w:val="20"/>
      <w:szCs w:val="20"/>
    </w:rPr>
  </w:style>
  <w:style w:type="paragraph" w:styleId="Verzeichnis9">
    <w:name w:val="toc 9"/>
    <w:basedOn w:val="Standard"/>
    <w:next w:val="Standard"/>
    <w:autoRedefine/>
    <w:uiPriority w:val="39"/>
    <w:rsid w:val="00C42498"/>
    <w:pPr>
      <w:ind w:left="1760"/>
      <w:jc w:val="left"/>
    </w:pPr>
    <w:rPr>
      <w:rFonts w:asciiTheme="minorHAnsi" w:hAnsiTheme="minorHAnsi"/>
      <w:sz w:val="20"/>
      <w:szCs w:val="20"/>
    </w:rPr>
  </w:style>
  <w:style w:type="paragraph" w:styleId="Index1">
    <w:name w:val="index 1"/>
    <w:basedOn w:val="Standard"/>
    <w:next w:val="Standard"/>
    <w:autoRedefine/>
    <w:rsid w:val="00C42498"/>
    <w:pPr>
      <w:ind w:left="220" w:hanging="220"/>
      <w:jc w:val="left"/>
    </w:pPr>
    <w:rPr>
      <w:rFonts w:asciiTheme="minorHAnsi" w:hAnsiTheme="minorHAnsi"/>
      <w:sz w:val="18"/>
      <w:szCs w:val="18"/>
    </w:rPr>
  </w:style>
  <w:style w:type="paragraph" w:styleId="Index2">
    <w:name w:val="index 2"/>
    <w:basedOn w:val="Standard"/>
    <w:next w:val="Standard"/>
    <w:autoRedefine/>
    <w:rsid w:val="00C42498"/>
    <w:pPr>
      <w:ind w:left="440" w:hanging="220"/>
      <w:jc w:val="left"/>
    </w:pPr>
    <w:rPr>
      <w:rFonts w:asciiTheme="minorHAnsi" w:hAnsiTheme="minorHAnsi"/>
      <w:sz w:val="18"/>
      <w:szCs w:val="18"/>
    </w:rPr>
  </w:style>
  <w:style w:type="paragraph" w:styleId="Index3">
    <w:name w:val="index 3"/>
    <w:basedOn w:val="Standard"/>
    <w:next w:val="Standard"/>
    <w:autoRedefine/>
    <w:rsid w:val="00C42498"/>
    <w:pPr>
      <w:ind w:left="660" w:hanging="220"/>
      <w:jc w:val="left"/>
    </w:pPr>
    <w:rPr>
      <w:rFonts w:asciiTheme="minorHAnsi" w:hAnsiTheme="minorHAnsi"/>
      <w:sz w:val="18"/>
      <w:szCs w:val="18"/>
    </w:rPr>
  </w:style>
  <w:style w:type="paragraph" w:styleId="Index4">
    <w:name w:val="index 4"/>
    <w:basedOn w:val="Standard"/>
    <w:next w:val="Standard"/>
    <w:autoRedefine/>
    <w:rsid w:val="00C42498"/>
    <w:pPr>
      <w:ind w:left="880" w:hanging="220"/>
      <w:jc w:val="left"/>
    </w:pPr>
    <w:rPr>
      <w:rFonts w:asciiTheme="minorHAnsi" w:hAnsiTheme="minorHAnsi"/>
      <w:sz w:val="18"/>
      <w:szCs w:val="18"/>
    </w:rPr>
  </w:style>
  <w:style w:type="paragraph" w:styleId="Index5">
    <w:name w:val="index 5"/>
    <w:basedOn w:val="Standard"/>
    <w:next w:val="Standard"/>
    <w:autoRedefine/>
    <w:rsid w:val="00C42498"/>
    <w:pPr>
      <w:ind w:left="1100" w:hanging="220"/>
      <w:jc w:val="left"/>
    </w:pPr>
    <w:rPr>
      <w:rFonts w:asciiTheme="minorHAnsi" w:hAnsiTheme="minorHAnsi"/>
      <w:sz w:val="18"/>
      <w:szCs w:val="18"/>
    </w:rPr>
  </w:style>
  <w:style w:type="paragraph" w:styleId="Index6">
    <w:name w:val="index 6"/>
    <w:basedOn w:val="Standard"/>
    <w:next w:val="Standard"/>
    <w:autoRedefine/>
    <w:rsid w:val="00C42498"/>
    <w:pPr>
      <w:ind w:left="1320" w:hanging="220"/>
      <w:jc w:val="left"/>
    </w:pPr>
    <w:rPr>
      <w:rFonts w:asciiTheme="minorHAnsi" w:hAnsiTheme="minorHAnsi"/>
      <w:sz w:val="18"/>
      <w:szCs w:val="18"/>
    </w:rPr>
  </w:style>
  <w:style w:type="paragraph" w:styleId="Index7">
    <w:name w:val="index 7"/>
    <w:basedOn w:val="Standard"/>
    <w:next w:val="Standard"/>
    <w:autoRedefine/>
    <w:rsid w:val="00C42498"/>
    <w:pPr>
      <w:ind w:left="1540" w:hanging="220"/>
      <w:jc w:val="left"/>
    </w:pPr>
    <w:rPr>
      <w:rFonts w:asciiTheme="minorHAnsi" w:hAnsiTheme="minorHAnsi"/>
      <w:sz w:val="18"/>
      <w:szCs w:val="18"/>
    </w:rPr>
  </w:style>
  <w:style w:type="paragraph" w:styleId="Index8">
    <w:name w:val="index 8"/>
    <w:basedOn w:val="Standard"/>
    <w:next w:val="Standard"/>
    <w:autoRedefine/>
    <w:rsid w:val="00C42498"/>
    <w:pPr>
      <w:ind w:left="1760" w:hanging="220"/>
      <w:jc w:val="left"/>
    </w:pPr>
    <w:rPr>
      <w:rFonts w:asciiTheme="minorHAnsi" w:hAnsiTheme="minorHAnsi"/>
      <w:sz w:val="18"/>
      <w:szCs w:val="18"/>
    </w:rPr>
  </w:style>
  <w:style w:type="paragraph" w:styleId="Index9">
    <w:name w:val="index 9"/>
    <w:basedOn w:val="Standard"/>
    <w:next w:val="Standard"/>
    <w:autoRedefine/>
    <w:rsid w:val="00C42498"/>
    <w:pPr>
      <w:ind w:left="1980" w:hanging="220"/>
      <w:jc w:val="left"/>
    </w:pPr>
    <w:rPr>
      <w:rFonts w:asciiTheme="minorHAnsi" w:hAnsiTheme="minorHAnsi"/>
      <w:sz w:val="18"/>
      <w:szCs w:val="18"/>
    </w:rPr>
  </w:style>
  <w:style w:type="paragraph" w:styleId="Indexberschrift">
    <w:name w:val="index heading"/>
    <w:basedOn w:val="Standard"/>
    <w:next w:val="Index1"/>
    <w:rsid w:val="00C42498"/>
    <w:pPr>
      <w:spacing w:before="240" w:after="120"/>
      <w:jc w:val="center"/>
    </w:pPr>
    <w:rPr>
      <w:rFonts w:asciiTheme="minorHAnsi" w:hAnsiTheme="minorHAnsi"/>
      <w:b/>
      <w:sz w:val="26"/>
      <w:szCs w:val="26"/>
    </w:rPr>
  </w:style>
  <w:style w:type="paragraph" w:customStyle="1" w:styleId="QuoteCitation">
    <w:name w:val="Quote Citation"/>
    <w:basedOn w:val="IndentQuote"/>
    <w:link w:val="QuoteCitationChar"/>
    <w:qFormat/>
    <w:rsid w:val="00634AB6"/>
    <w:pPr>
      <w:jc w:val="right"/>
    </w:pPr>
  </w:style>
  <w:style w:type="paragraph" w:customStyle="1" w:styleId="Interview">
    <w:name w:val="Interview"/>
    <w:basedOn w:val="Standard"/>
    <w:link w:val="InterviewChar"/>
    <w:qFormat/>
    <w:rsid w:val="00634AB6"/>
    <w:pPr>
      <w:tabs>
        <w:tab w:val="left" w:pos="1440"/>
      </w:tabs>
      <w:spacing w:after="120" w:line="240" w:lineRule="auto"/>
      <w:ind w:left="1441" w:right="284" w:hanging="1157"/>
    </w:pPr>
    <w:rPr>
      <w:rFonts w:eastAsia="Cambria" w:cs="Times New Roman"/>
      <w:lang w:val="en-US"/>
    </w:rPr>
  </w:style>
  <w:style w:type="character" w:customStyle="1" w:styleId="QuoteCitationChar">
    <w:name w:val="Quote Citation Char"/>
    <w:basedOn w:val="IndentQuoteChar"/>
    <w:link w:val="QuoteCitation"/>
    <w:rsid w:val="00634AB6"/>
    <w:rPr>
      <w:rFonts w:ascii="Arial" w:eastAsia="Cambria" w:hAnsi="Arial" w:cs="Times New Roman"/>
      <w:i w:val="0"/>
      <w:sz w:val="22"/>
      <w:lang w:val="en-US"/>
    </w:rPr>
  </w:style>
  <w:style w:type="character" w:customStyle="1" w:styleId="InterviewChar">
    <w:name w:val="Interview Char"/>
    <w:basedOn w:val="Absatz-Standardschriftart"/>
    <w:link w:val="Interview"/>
    <w:rsid w:val="00634AB6"/>
    <w:rPr>
      <w:rFonts w:ascii="Arial" w:eastAsia="Cambria" w:hAnsi="Arial" w:cs="Times New Roman"/>
      <w:sz w:val="22"/>
      <w:lang w:val="en-US"/>
    </w:rPr>
  </w:style>
  <w:style w:type="paragraph" w:customStyle="1" w:styleId="Normal1">
    <w:name w:val="Normal1"/>
    <w:basedOn w:val="Standard"/>
    <w:qFormat/>
    <w:rsid w:val="00634AB6"/>
    <w:rPr>
      <w:rFonts w:cs="Times New Roman"/>
      <w:lang w:val="en-AU"/>
    </w:rPr>
  </w:style>
  <w:style w:type="paragraph" w:styleId="Beschriftung">
    <w:name w:val="caption"/>
    <w:basedOn w:val="Standard"/>
    <w:next w:val="Standard"/>
    <w:link w:val="BeschriftungZchn"/>
    <w:qFormat/>
    <w:rsid w:val="00DD4530"/>
    <w:pPr>
      <w:spacing w:after="120" w:line="240" w:lineRule="auto"/>
      <w:jc w:val="center"/>
    </w:pPr>
    <w:rPr>
      <w:rFonts w:eastAsiaTheme="minorHAnsi"/>
      <w:bCs/>
      <w:sz w:val="18"/>
      <w:szCs w:val="18"/>
    </w:rPr>
  </w:style>
  <w:style w:type="paragraph" w:styleId="Literaturverzeichnis">
    <w:name w:val="Bibliography"/>
    <w:basedOn w:val="Standard"/>
    <w:next w:val="Standard"/>
    <w:rsid w:val="00F640A7"/>
    <w:pPr>
      <w:spacing w:line="240" w:lineRule="auto"/>
      <w:ind w:left="720" w:hanging="720"/>
    </w:pPr>
  </w:style>
  <w:style w:type="paragraph" w:styleId="StandardWeb">
    <w:name w:val="Normal (Web)"/>
    <w:basedOn w:val="Standard"/>
    <w:uiPriority w:val="99"/>
    <w:unhideWhenUsed/>
    <w:rsid w:val="008444B4"/>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634AB6"/>
    <w:pPr>
      <w:ind w:left="284" w:firstLine="0"/>
    </w:pPr>
    <w:rPr>
      <w:lang w:val="en-GB"/>
    </w:rPr>
  </w:style>
  <w:style w:type="character" w:styleId="IntensiveHervorhebung">
    <w:name w:val="Intense Emphasis"/>
    <w:basedOn w:val="Absatz-Standardschriftart"/>
    <w:uiPriority w:val="21"/>
    <w:qFormat/>
    <w:rsid w:val="00634AB6"/>
    <w:rPr>
      <w:b/>
      <w:bCs/>
      <w:i/>
      <w:iCs/>
      <w:color w:val="4F81BD" w:themeColor="accent1"/>
    </w:rPr>
  </w:style>
  <w:style w:type="character" w:styleId="SchwacheHervorhebung">
    <w:name w:val="Subtle Emphasis"/>
    <w:basedOn w:val="Absatz-Standardschriftart"/>
    <w:uiPriority w:val="19"/>
    <w:qFormat/>
    <w:rsid w:val="00634AB6"/>
    <w:rPr>
      <w:i/>
      <w:iCs/>
      <w:color w:val="808080" w:themeColor="text1" w:themeTint="7F"/>
    </w:rPr>
  </w:style>
  <w:style w:type="character" w:styleId="SchwacherVerweis">
    <w:name w:val="Subtle Reference"/>
    <w:basedOn w:val="Absatz-Standardschriftart"/>
    <w:uiPriority w:val="31"/>
    <w:qFormat/>
    <w:rsid w:val="00634AB6"/>
    <w:rPr>
      <w:smallCaps/>
      <w:color w:val="C0504D" w:themeColor="accent2"/>
      <w:u w:val="single"/>
    </w:rPr>
  </w:style>
  <w:style w:type="paragraph" w:customStyle="1" w:styleId="HeadingExcursus">
    <w:name w:val="Heading Excursus"/>
    <w:basedOn w:val="berschrift1"/>
    <w:link w:val="HeadingExcursusChar"/>
    <w:qFormat/>
    <w:rsid w:val="00634AB6"/>
    <w:rPr>
      <w:i/>
      <w:lang w:val="en-US"/>
    </w:rPr>
  </w:style>
  <w:style w:type="paragraph" w:styleId="Inhaltsverzeichnisberschrift">
    <w:name w:val="TOC Heading"/>
    <w:basedOn w:val="berschrift1"/>
    <w:next w:val="Standard"/>
    <w:uiPriority w:val="39"/>
    <w:unhideWhenUsed/>
    <w:qFormat/>
    <w:rsid w:val="00634AB6"/>
    <w:pPr>
      <w:spacing w:before="240" w:line="240" w:lineRule="auto"/>
      <w:jc w:val="left"/>
      <w:outlineLvl w:val="9"/>
    </w:pPr>
    <w:rPr>
      <w:sz w:val="28"/>
      <w:szCs w:val="28"/>
      <w:lang w:val="en-US"/>
    </w:rPr>
  </w:style>
  <w:style w:type="character" w:customStyle="1" w:styleId="HeadingExcursusChar">
    <w:name w:val="Heading Excursus Char"/>
    <w:basedOn w:val="berschrift1Zchn"/>
    <w:link w:val="HeadingExcursus"/>
    <w:rsid w:val="00634AB6"/>
    <w:rPr>
      <w:rFonts w:ascii="Arial" w:eastAsiaTheme="majorEastAsia" w:hAnsi="Arial" w:cstheme="majorBidi"/>
      <w:b/>
      <w:bCs/>
      <w:i/>
      <w:sz w:val="32"/>
      <w:szCs w:val="32"/>
      <w:lang w:val="en-US"/>
    </w:rPr>
  </w:style>
  <w:style w:type="character" w:styleId="Hervorhebung">
    <w:name w:val="Emphasis"/>
    <w:basedOn w:val="Absatz-Standardschriftart"/>
    <w:uiPriority w:val="20"/>
    <w:qFormat/>
    <w:rsid w:val="00634AB6"/>
    <w:rPr>
      <w:i/>
      <w:iCs/>
    </w:rPr>
  </w:style>
  <w:style w:type="paragraph" w:styleId="NurText">
    <w:name w:val="Plain Text"/>
    <w:basedOn w:val="Standard"/>
    <w:link w:val="NurTextZchn"/>
    <w:uiPriority w:val="99"/>
    <w:unhideWhenUsed/>
    <w:rsid w:val="00AA1A02"/>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AA1A02"/>
    <w:rPr>
      <w:rFonts w:ascii="Consolas" w:eastAsiaTheme="minorEastAsia" w:hAnsi="Consolas"/>
      <w:sz w:val="21"/>
      <w:szCs w:val="21"/>
      <w:lang w:val="en-US" w:eastAsia="zh-CN"/>
    </w:rPr>
  </w:style>
  <w:style w:type="paragraph" w:styleId="Zitat">
    <w:name w:val="Quote"/>
    <w:basedOn w:val="Standard"/>
    <w:next w:val="Standard"/>
    <w:link w:val="ZitatZchn"/>
    <w:uiPriority w:val="29"/>
    <w:qFormat/>
    <w:rsid w:val="00634AB6"/>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634AB6"/>
    <w:rPr>
      <w:rFonts w:eastAsiaTheme="minorEastAsia"/>
      <w:i/>
      <w:iCs/>
      <w:color w:val="000000" w:themeColor="text1"/>
      <w:sz w:val="22"/>
      <w:szCs w:val="22"/>
      <w:lang w:val="en-US" w:eastAsia="zh-CN"/>
    </w:rPr>
  </w:style>
  <w:style w:type="paragraph" w:customStyle="1" w:styleId="FootnoteText1">
    <w:name w:val="Footnote Text1"/>
    <w:basedOn w:val="Interview"/>
    <w:link w:val="footnotetextChar"/>
    <w:qFormat/>
    <w:rsid w:val="00634AB6"/>
    <w:pPr>
      <w:ind w:left="0" w:right="0" w:firstLine="0"/>
    </w:pPr>
    <w:rPr>
      <w:sz w:val="18"/>
      <w:szCs w:val="18"/>
    </w:rPr>
  </w:style>
  <w:style w:type="character" w:customStyle="1" w:styleId="footnotetextChar">
    <w:name w:val="footnote text Char"/>
    <w:basedOn w:val="InterviewChar"/>
    <w:link w:val="FootnoteText1"/>
    <w:rsid w:val="00634AB6"/>
    <w:rPr>
      <w:rFonts w:ascii="Arial" w:eastAsia="Cambria" w:hAnsi="Arial" w:cs="Times New Roman"/>
      <w:sz w:val="18"/>
      <w:szCs w:val="18"/>
      <w:lang w:val="en-US"/>
    </w:rPr>
  </w:style>
  <w:style w:type="character" w:customStyle="1" w:styleId="berschrift4Zchn">
    <w:name w:val="Überschrift 4 Zchn"/>
    <w:basedOn w:val="Absatz-Standardschriftart"/>
    <w:link w:val="berschrift4"/>
    <w:rsid w:val="00166ADA"/>
    <w:rPr>
      <w:rFonts w:ascii="Arial" w:eastAsiaTheme="majorEastAsia" w:hAnsi="Arial" w:cstheme="majorBidi"/>
      <w:b/>
      <w:bCs/>
      <w:i/>
      <w:iCs/>
      <w:color w:val="000000" w:themeColor="text1"/>
      <w:lang w:val="en-US"/>
    </w:rPr>
  </w:style>
  <w:style w:type="paragraph" w:customStyle="1" w:styleId="Captiondiss">
    <w:name w:val="Caption diss"/>
    <w:basedOn w:val="Beschriftung"/>
    <w:link w:val="CaptiondissChar"/>
    <w:qFormat/>
    <w:rsid w:val="008165A2"/>
    <w:pPr>
      <w:spacing w:before="120" w:after="240"/>
      <w:jc w:val="left"/>
    </w:pPr>
    <w:rPr>
      <w:lang w:val="en-US"/>
    </w:rPr>
  </w:style>
  <w:style w:type="character" w:customStyle="1" w:styleId="BeschriftungZchn">
    <w:name w:val="Beschriftung Zchn"/>
    <w:basedOn w:val="Absatz-Standardschriftart"/>
    <w:link w:val="Beschriftung"/>
    <w:rsid w:val="00DD4530"/>
    <w:rPr>
      <w:rFonts w:ascii="Arial" w:eastAsiaTheme="minorHAnsi" w:hAnsi="Arial"/>
      <w:bCs/>
      <w:sz w:val="18"/>
      <w:szCs w:val="18"/>
    </w:rPr>
  </w:style>
  <w:style w:type="character" w:customStyle="1" w:styleId="CaptiondissChar">
    <w:name w:val="Caption diss Char"/>
    <w:basedOn w:val="BeschriftungZchn"/>
    <w:link w:val="Captiondiss"/>
    <w:rsid w:val="008165A2"/>
    <w:rPr>
      <w:rFonts w:ascii="Arial" w:eastAsiaTheme="minorHAnsi" w:hAnsi="Arial"/>
      <w:bCs/>
      <w:sz w:val="18"/>
      <w:szCs w:val="18"/>
      <w:lang w:val="en-US"/>
    </w:rPr>
  </w:style>
  <w:style w:type="paragraph" w:customStyle="1" w:styleId="Default">
    <w:name w:val="Default"/>
    <w:rsid w:val="007846AC"/>
    <w:pPr>
      <w:autoSpaceDE w:val="0"/>
      <w:autoSpaceDN w:val="0"/>
      <w:adjustRightInd w:val="0"/>
    </w:pPr>
    <w:rPr>
      <w:rFonts w:ascii="Calibri" w:hAnsi="Calibri" w:cs="Calibri"/>
      <w:color w:val="000000"/>
      <w:lang w:val="en-US"/>
    </w:rPr>
  </w:style>
  <w:style w:type="paragraph" w:customStyle="1" w:styleId="Listenabsatz1">
    <w:name w:val="Listenabsatz1"/>
    <w:basedOn w:val="Standard"/>
    <w:uiPriority w:val="34"/>
    <w:qFormat/>
    <w:rsid w:val="00634AB6"/>
    <w:pPr>
      <w:ind w:left="720"/>
      <w:contextualSpacing/>
    </w:pPr>
    <w:rPr>
      <w:rFonts w:cs="Times New Roman"/>
    </w:rPr>
  </w:style>
  <w:style w:type="character" w:customStyle="1" w:styleId="textstandard">
    <w:name w:val="text_standard"/>
    <w:basedOn w:val="Absatz-Standardschriftart"/>
    <w:rsid w:val="00150019"/>
  </w:style>
  <w:style w:type="paragraph" w:customStyle="1" w:styleId="StartingQuote">
    <w:name w:val="Starting Quote"/>
    <w:basedOn w:val="Standard"/>
    <w:next w:val="Normal1"/>
    <w:link w:val="StartingQuoteChar"/>
    <w:qFormat/>
    <w:rsid w:val="00C44C42"/>
    <w:pPr>
      <w:spacing w:after="240" w:line="240" w:lineRule="auto"/>
      <w:ind w:left="1440"/>
    </w:pPr>
    <w:rPr>
      <w:rFonts w:eastAsiaTheme="minorHAnsi"/>
    </w:rPr>
  </w:style>
  <w:style w:type="character" w:customStyle="1" w:styleId="StartingQuoteChar">
    <w:name w:val="Starting Quote Char"/>
    <w:basedOn w:val="Absatz-Standardschriftart"/>
    <w:link w:val="StartingQuote"/>
    <w:rsid w:val="00C44C42"/>
    <w:rPr>
      <w:rFonts w:ascii="Arial" w:eastAsiaTheme="minorHAnsi" w:hAnsi="Arial"/>
      <w:sz w:val="22"/>
    </w:rPr>
  </w:style>
  <w:style w:type="paragraph" w:styleId="Abbildungsverzeichnis">
    <w:name w:val="table of figures"/>
    <w:basedOn w:val="Standard"/>
    <w:next w:val="Standard"/>
    <w:uiPriority w:val="99"/>
    <w:rsid w:val="00D31F96"/>
    <w:pPr>
      <w:jc w:val="left"/>
    </w:pPr>
    <w:rPr>
      <w:sz w:val="18"/>
      <w:szCs w:val="20"/>
    </w:rPr>
  </w:style>
  <w:style w:type="character" w:customStyle="1" w:styleId="long-title">
    <w:name w:val="long-title"/>
    <w:basedOn w:val="Absatz-Standardschriftart"/>
    <w:rsid w:val="00807F57"/>
  </w:style>
  <w:style w:type="paragraph" w:customStyle="1" w:styleId="Normal10">
    <w:name w:val="Normal1"/>
    <w:basedOn w:val="Standard"/>
    <w:qFormat/>
    <w:rsid w:val="0026177B"/>
    <w:rPr>
      <w:rFonts w:cs="Times New Roman"/>
      <w:lang w:val="en-AU"/>
    </w:rPr>
  </w:style>
  <w:style w:type="character" w:customStyle="1" w:styleId="highlight">
    <w:name w:val="highlight"/>
    <w:basedOn w:val="Absatz-Standardschriftart"/>
    <w:rsid w:val="00DD3D50"/>
  </w:style>
  <w:style w:type="paragraph" w:customStyle="1" w:styleId="Normal2">
    <w:name w:val="Normal2"/>
    <w:basedOn w:val="Standard"/>
    <w:qFormat/>
    <w:rsid w:val="00C539F6"/>
    <w:rPr>
      <w:rFonts w:cs="Times New Roman"/>
      <w:lang w:val="en-AU"/>
    </w:rPr>
  </w:style>
  <w:style w:type="paragraph" w:styleId="berarbeitung">
    <w:name w:val="Revision"/>
    <w:hidden/>
    <w:rsid w:val="007C5622"/>
    <w:rPr>
      <w:rFonts w:ascii="Arial" w:eastAsia="Times New Roman" w:hAnsi="Arial"/>
      <w:sz w:val="22"/>
    </w:rPr>
  </w:style>
  <w:style w:type="character" w:customStyle="1" w:styleId="SpeakerInterviews">
    <w:name w:val="Speaker Interviews"/>
    <w:basedOn w:val="Absatz-Standardschriftart"/>
    <w:uiPriority w:val="1"/>
    <w:rsid w:val="00C63074"/>
    <w:rPr>
      <w:rFonts w:ascii="Arial" w:hAnsi="Arial"/>
      <w:caps w:val="0"/>
      <w:smallCaps/>
      <w:sz w:val="18"/>
      <w:lang w:val="de-DE"/>
    </w:rPr>
  </w:style>
  <w:style w:type="character" w:customStyle="1" w:styleId="ItalicFootnote">
    <w:name w:val="Italic Footnote"/>
    <w:basedOn w:val="Absatz-Standardschriftart"/>
    <w:uiPriority w:val="1"/>
    <w:rsid w:val="00C63074"/>
    <w:rPr>
      <w:rFonts w:ascii="Arial" w:hAnsi="Arial"/>
      <w:i/>
      <w:sz w:val="18"/>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4"/>
        <w:szCs w:val="24"/>
        <w:lang w:val="de-DE"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page number" w:uiPriority="99"/>
    <w:lsdException w:name="List Number 2" w:semiHidden="0"/>
    <w:lsdException w:name="List Number 5" w:semiHidden="0"/>
    <w:lsdException w:name="Title" w:semiHidden="0" w:unhideWhenUsed="0"/>
    <w:lsdException w:name="Default Paragraph Font" w:uiPriority="1"/>
    <w:lsdException w:name="Subtitle" w:semiHidden="0" w:unhideWhenUsed="0"/>
    <w:lsdException w:name="Body Text Indent 3" w:semiHidden="0"/>
    <w:lsdException w:name="Block Text" w:semiHidden="0"/>
    <w:lsdException w:name="Hyperlink" w:semiHidden="0" w:uiPriority="99"/>
    <w:lsdException w:name="FollowedHyperlink" w:semiHidden="0"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iPriority="29" w:unhideWhenUsed="0" w:qFormat="1"/>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lsdException w:name="Book Title" w:semiHidden="0" w:unhideWhenUsed="0"/>
    <w:lsdException w:name="TOC Heading" w:uiPriority="39" w:qFormat="1"/>
  </w:latentStyles>
  <w:style w:type="paragraph" w:default="1" w:styleId="Standard">
    <w:name w:val="Normal"/>
    <w:rsid w:val="00804C23"/>
    <w:pPr>
      <w:spacing w:line="360" w:lineRule="auto"/>
      <w:jc w:val="both"/>
    </w:pPr>
    <w:rPr>
      <w:rFonts w:ascii="Arial" w:eastAsia="Times New Roman" w:hAnsi="Arial"/>
      <w:sz w:val="22"/>
    </w:rPr>
  </w:style>
  <w:style w:type="paragraph" w:styleId="berschrift1">
    <w:name w:val="heading 1"/>
    <w:basedOn w:val="Standard"/>
    <w:next w:val="Standard"/>
    <w:link w:val="berschrift1Zchn"/>
    <w:qFormat/>
    <w:rsid w:val="00634AB6"/>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2350E7"/>
    <w:pPr>
      <w:keepNext/>
      <w:keepLines/>
      <w:numPr>
        <w:numId w:val="1"/>
      </w:numPr>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2350E7"/>
    <w:pPr>
      <w:keepNext/>
      <w:keepLines/>
      <w:numPr>
        <w:ilvl w:val="1"/>
        <w:numId w:val="1"/>
      </w:numPr>
      <w:spacing w:before="200"/>
      <w:outlineLvl w:val="2"/>
    </w:pPr>
    <w:rPr>
      <w:rFonts w:eastAsiaTheme="majorEastAsia" w:cstheme="majorBidi"/>
      <w:b/>
      <w:bCs/>
      <w:lang w:val="en-US"/>
    </w:rPr>
  </w:style>
  <w:style w:type="paragraph" w:styleId="berschrift4">
    <w:name w:val="heading 4"/>
    <w:basedOn w:val="Standard"/>
    <w:next w:val="Standard"/>
    <w:link w:val="berschrift4Zchn"/>
    <w:qFormat/>
    <w:rsid w:val="00166ADA"/>
    <w:pPr>
      <w:keepNext/>
      <w:keepLines/>
      <w:spacing w:before="200"/>
      <w:outlineLvl w:val="3"/>
    </w:pPr>
    <w:rPr>
      <w:rFonts w:eastAsiaTheme="majorEastAsia" w:cstheme="majorBidi"/>
      <w:b/>
      <w:bCs/>
      <w:i/>
      <w:iCs/>
      <w:color w:val="000000" w:themeColor="text1"/>
      <w:sz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nhideWhenUsed/>
    <w:rsid w:val="005A14EC"/>
    <w:pPr>
      <w:spacing w:after="200" w:line="276" w:lineRule="auto"/>
      <w:jc w:val="left"/>
    </w:pPr>
    <w:rPr>
      <w:rFonts w:ascii="Lucida Grande" w:eastAsia="SimSun" w:hAnsi="Lucida Grande" w:cs="Times New Roman"/>
      <w:sz w:val="18"/>
      <w:szCs w:val="18"/>
      <w:lang w:eastAsia="zh-CN"/>
    </w:rPr>
  </w:style>
  <w:style w:type="character" w:customStyle="1" w:styleId="BalloonTextChar">
    <w:name w:val="Balloon Text Char"/>
    <w:basedOn w:val="Absatz-Standardschriftart"/>
    <w:uiPriority w:val="99"/>
    <w:semiHidden/>
    <w:rsid w:val="00501573"/>
    <w:rPr>
      <w:rFonts w:ascii="Lucida Grande" w:hAnsi="Lucida Grande"/>
      <w:sz w:val="18"/>
      <w:szCs w:val="18"/>
    </w:rPr>
  </w:style>
  <w:style w:type="character" w:customStyle="1" w:styleId="BalloonTextChar0">
    <w:name w:val="Balloon Text Char"/>
    <w:basedOn w:val="Absatz-Standardschriftart"/>
    <w:rsid w:val="007C5622"/>
    <w:rPr>
      <w:rFonts w:ascii="Lucida Grande" w:hAnsi="Lucida Grande"/>
      <w:sz w:val="18"/>
      <w:szCs w:val="18"/>
    </w:rPr>
  </w:style>
  <w:style w:type="character" w:customStyle="1" w:styleId="berschrift1Zchn">
    <w:name w:val="Überschrift 1 Zchn"/>
    <w:basedOn w:val="Absatz-Standardschriftart"/>
    <w:link w:val="berschrift1"/>
    <w:rsid w:val="00634AB6"/>
    <w:rPr>
      <w:rFonts w:ascii="Arial" w:eastAsiaTheme="majorEastAsia" w:hAnsi="Arial" w:cstheme="majorBidi"/>
      <w:b/>
      <w:bCs/>
      <w:sz w:val="32"/>
      <w:szCs w:val="32"/>
    </w:rPr>
  </w:style>
  <w:style w:type="character" w:customStyle="1" w:styleId="berschrift2Zchn">
    <w:name w:val="Überschrift 2 Zchn"/>
    <w:basedOn w:val="Absatz-Standardschriftart"/>
    <w:link w:val="berschrift2"/>
    <w:uiPriority w:val="9"/>
    <w:rsid w:val="002350E7"/>
    <w:rPr>
      <w:rFonts w:ascii="Arial" w:eastAsiaTheme="majorEastAsia" w:hAnsi="Arial" w:cstheme="majorBidi"/>
      <w:b/>
      <w:bCs/>
      <w:sz w:val="26"/>
      <w:szCs w:val="26"/>
      <w:lang w:val="en-US"/>
    </w:rPr>
  </w:style>
  <w:style w:type="paragraph" w:styleId="Endnotentext">
    <w:name w:val="endnote text"/>
    <w:basedOn w:val="Standard"/>
    <w:link w:val="EndnotentextZchn"/>
    <w:rsid w:val="00F43CA7"/>
    <w:rPr>
      <w:rFonts w:ascii="Cambria" w:eastAsia="Cambria" w:hAnsi="Cambria" w:cs="Times New Roman"/>
    </w:rPr>
  </w:style>
  <w:style w:type="character" w:customStyle="1" w:styleId="EndnotentextZchn">
    <w:name w:val="Endnotentext Zchn"/>
    <w:basedOn w:val="Absatz-Standardschriftart"/>
    <w:link w:val="Endnotentext"/>
    <w:rsid w:val="00F43CA7"/>
    <w:rPr>
      <w:rFonts w:ascii="Cambria" w:eastAsia="Cambria" w:hAnsi="Cambria" w:cs="Times New Roman"/>
      <w:sz w:val="24"/>
      <w:szCs w:val="24"/>
    </w:rPr>
  </w:style>
  <w:style w:type="paragraph" w:styleId="Dokumentstruktur">
    <w:name w:val="Document Map"/>
    <w:basedOn w:val="Standard"/>
    <w:link w:val="DokumentstrukturZchn"/>
    <w:unhideWhenUsed/>
    <w:rsid w:val="00F43CA7"/>
    <w:rPr>
      <w:rFonts w:ascii="Lucida Grande" w:hAnsi="Lucida Grande"/>
    </w:rPr>
  </w:style>
  <w:style w:type="character" w:customStyle="1" w:styleId="DokumentstrukturZchn">
    <w:name w:val="Dokumentstruktur Zchn"/>
    <w:basedOn w:val="Absatz-Standardschriftart"/>
    <w:link w:val="Dokumentstruktur"/>
    <w:rsid w:val="00F43CA7"/>
    <w:rPr>
      <w:rFonts w:ascii="Lucida Grande" w:hAnsi="Lucida Grande"/>
      <w:sz w:val="24"/>
      <w:szCs w:val="24"/>
    </w:rPr>
  </w:style>
  <w:style w:type="character" w:customStyle="1" w:styleId="SprechblasentextZchn">
    <w:name w:val="Sprechblasentext Zchn"/>
    <w:basedOn w:val="Absatz-Standardschriftart"/>
    <w:link w:val="Sprechblasentext"/>
    <w:rsid w:val="005A14EC"/>
    <w:rPr>
      <w:rFonts w:ascii="Lucida Grande" w:eastAsia="SimSun" w:hAnsi="Lucida Grande" w:cs="Times New Roman"/>
      <w:sz w:val="18"/>
      <w:szCs w:val="18"/>
      <w:lang w:eastAsia="zh-CN"/>
    </w:rPr>
  </w:style>
  <w:style w:type="paragraph" w:styleId="Listenabsatz">
    <w:name w:val="List Paragraph"/>
    <w:basedOn w:val="Standard"/>
    <w:uiPriority w:val="34"/>
    <w:qFormat/>
    <w:rsid w:val="00634AB6"/>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5A14E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5A14EC"/>
    <w:rPr>
      <w:rFonts w:ascii="Calibri" w:eastAsia="SimSun" w:hAnsi="Calibri" w:cs="Times New Roman"/>
      <w:sz w:val="22"/>
      <w:szCs w:val="22"/>
      <w:lang w:eastAsia="zh-CN"/>
    </w:rPr>
  </w:style>
  <w:style w:type="paragraph" w:styleId="Fuzeile">
    <w:name w:val="footer"/>
    <w:basedOn w:val="Standard"/>
    <w:link w:val="FuzeileZchn"/>
    <w:uiPriority w:val="99"/>
    <w:rsid w:val="005A14E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5A14EC"/>
    <w:rPr>
      <w:rFonts w:ascii="Calibri" w:eastAsia="SimSun" w:hAnsi="Calibri" w:cs="Times New Roman"/>
      <w:sz w:val="22"/>
      <w:szCs w:val="22"/>
      <w:lang w:eastAsia="zh-CN"/>
    </w:rPr>
  </w:style>
  <w:style w:type="character" w:styleId="Fett">
    <w:name w:val="Strong"/>
    <w:basedOn w:val="Absatz-Standardschriftart"/>
    <w:uiPriority w:val="22"/>
    <w:qFormat/>
    <w:rsid w:val="00634AB6"/>
    <w:rPr>
      <w:b/>
    </w:rPr>
  </w:style>
  <w:style w:type="character" w:styleId="Hyperlink">
    <w:name w:val="Hyperlink"/>
    <w:basedOn w:val="Absatz-Standardschriftart"/>
    <w:uiPriority w:val="99"/>
    <w:rsid w:val="005A14EC"/>
    <w:rPr>
      <w:color w:val="0000FF"/>
      <w:u w:val="single"/>
    </w:rPr>
  </w:style>
  <w:style w:type="character" w:styleId="Seitenzahl">
    <w:name w:val="page number"/>
    <w:basedOn w:val="Absatz-Standardschriftart"/>
    <w:uiPriority w:val="99"/>
    <w:rsid w:val="005A14EC"/>
  </w:style>
  <w:style w:type="character" w:styleId="BesuchterHyperlink">
    <w:name w:val="FollowedHyperlink"/>
    <w:basedOn w:val="Absatz-Standardschriftart"/>
    <w:uiPriority w:val="99"/>
    <w:rsid w:val="005A14EC"/>
    <w:rPr>
      <w:color w:val="800080"/>
      <w:u w:val="single"/>
    </w:rPr>
  </w:style>
  <w:style w:type="paragraph" w:customStyle="1" w:styleId="IndentQuote">
    <w:name w:val="Indent Quote"/>
    <w:basedOn w:val="Standard"/>
    <w:next w:val="Normal1"/>
    <w:link w:val="IndentQuoteChar"/>
    <w:qFormat/>
    <w:rsid w:val="008165A2"/>
    <w:pPr>
      <w:spacing w:before="240" w:after="360" w:line="240" w:lineRule="auto"/>
      <w:ind w:left="284" w:right="284"/>
    </w:pPr>
    <w:rPr>
      <w:rFonts w:eastAsia="Cambria" w:cs="Times New Roman"/>
      <w:lang w:val="en-US"/>
    </w:rPr>
  </w:style>
  <w:style w:type="character" w:customStyle="1" w:styleId="IndentQuoteChar">
    <w:name w:val="Indent Quote Char"/>
    <w:basedOn w:val="Absatz-Standardschriftart"/>
    <w:link w:val="IndentQuote"/>
    <w:rsid w:val="008165A2"/>
    <w:rPr>
      <w:rFonts w:ascii="Arial" w:eastAsia="Cambria" w:hAnsi="Arial" w:cs="Times New Roman"/>
      <w:sz w:val="22"/>
      <w:lang w:val="en-US"/>
    </w:rPr>
  </w:style>
  <w:style w:type="character" w:styleId="Endnotenzeichen">
    <w:name w:val="endnote reference"/>
    <w:basedOn w:val="Absatz-Standardschriftart"/>
    <w:rsid w:val="00013D42"/>
    <w:rPr>
      <w:vertAlign w:val="superscript"/>
    </w:rPr>
  </w:style>
  <w:style w:type="character" w:customStyle="1" w:styleId="berschrift3Zchn">
    <w:name w:val="Überschrift 3 Zchn"/>
    <w:basedOn w:val="Absatz-Standardschriftart"/>
    <w:link w:val="berschrift3"/>
    <w:uiPriority w:val="9"/>
    <w:rsid w:val="002350E7"/>
    <w:rPr>
      <w:rFonts w:ascii="Arial" w:eastAsiaTheme="majorEastAsia" w:hAnsi="Arial" w:cstheme="majorBidi"/>
      <w:b/>
      <w:bCs/>
      <w:sz w:val="22"/>
      <w:lang w:val="en-US"/>
    </w:rPr>
  </w:style>
  <w:style w:type="character" w:customStyle="1" w:styleId="BalloonTextChar1">
    <w:name w:val="Balloon Text Char1"/>
    <w:basedOn w:val="Absatz-Standardschriftart"/>
    <w:rsid w:val="00C42498"/>
    <w:rPr>
      <w:rFonts w:ascii="Lucida Grande" w:hAnsi="Lucida Grande"/>
      <w:sz w:val="18"/>
      <w:szCs w:val="18"/>
    </w:rPr>
  </w:style>
  <w:style w:type="table" w:customStyle="1" w:styleId="LightGrid-Accent11">
    <w:name w:val="Light Grid - Accent 11"/>
    <w:basedOn w:val="NormaleTabelle"/>
    <w:uiPriority w:val="62"/>
    <w:rsid w:val="00C42498"/>
    <w:rPr>
      <w:rFonts w:ascii="Cambria" w:eastAsia="Cambria" w:hAnsi="Cambria" w:cs="Times New Roman"/>
      <w:sz w:val="22"/>
      <w:szCs w:val="22"/>
      <w:lang w:val="en-US"/>
    </w:rPr>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Wingdings" w:eastAsia="Courier New"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Courier New"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Courier New" w:hAnsi="Wingdings" w:cs="Times New Roman"/>
        <w:b/>
        <w:bCs/>
      </w:rPr>
    </w:tblStylePr>
    <w:tblStylePr w:type="lastCol">
      <w:rPr>
        <w:rFonts w:ascii="Wingdings" w:eastAsia="Courier New"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Funotentext">
    <w:name w:val="footnote text"/>
    <w:basedOn w:val="Standard"/>
    <w:link w:val="FunotentextZchn"/>
    <w:autoRedefine/>
    <w:unhideWhenUsed/>
    <w:rsid w:val="00C12D53"/>
    <w:pPr>
      <w:spacing w:after="120" w:line="240" w:lineRule="auto"/>
    </w:pPr>
    <w:rPr>
      <w:rFonts w:eastAsia="Cambria" w:cs="Times New Roman"/>
      <w:sz w:val="18"/>
      <w:lang w:val="en-US"/>
    </w:rPr>
  </w:style>
  <w:style w:type="character" w:customStyle="1" w:styleId="FunotentextZchn">
    <w:name w:val="Fußnotentext Zchn"/>
    <w:basedOn w:val="Absatz-Standardschriftart"/>
    <w:link w:val="Funotentext"/>
    <w:rsid w:val="00C12D53"/>
    <w:rPr>
      <w:rFonts w:ascii="Arial" w:eastAsia="Cambria" w:hAnsi="Arial" w:cs="Times New Roman"/>
      <w:sz w:val="18"/>
      <w:lang w:val="en-US"/>
    </w:rPr>
  </w:style>
  <w:style w:type="character" w:styleId="Funotenzeichen">
    <w:name w:val="footnote reference"/>
    <w:basedOn w:val="Absatz-Standardschriftart"/>
    <w:unhideWhenUsed/>
    <w:rsid w:val="00C42498"/>
    <w:rPr>
      <w:vertAlign w:val="superscript"/>
    </w:rPr>
  </w:style>
  <w:style w:type="character" w:styleId="Kommentarzeichen">
    <w:name w:val="annotation reference"/>
    <w:basedOn w:val="Absatz-Standardschriftart"/>
    <w:uiPriority w:val="99"/>
    <w:rsid w:val="00C42498"/>
    <w:rPr>
      <w:sz w:val="18"/>
      <w:szCs w:val="18"/>
    </w:rPr>
  </w:style>
  <w:style w:type="paragraph" w:styleId="Kommentartext">
    <w:name w:val="annotation text"/>
    <w:basedOn w:val="Standard"/>
    <w:link w:val="KommentartextZchn"/>
    <w:uiPriority w:val="99"/>
    <w:rsid w:val="00C42498"/>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C42498"/>
    <w:rPr>
      <w:rFonts w:ascii="Cambria" w:eastAsia="Cambria" w:hAnsi="Cambria" w:cs="Times New Roman"/>
      <w:sz w:val="22"/>
      <w:lang w:val="en-US"/>
    </w:rPr>
  </w:style>
  <w:style w:type="paragraph" w:styleId="Kommentarthema">
    <w:name w:val="annotation subject"/>
    <w:basedOn w:val="Kommentartext"/>
    <w:next w:val="Kommentartext"/>
    <w:link w:val="KommentarthemaZchn"/>
    <w:rsid w:val="00C42498"/>
    <w:rPr>
      <w:b/>
      <w:bCs/>
      <w:sz w:val="20"/>
      <w:szCs w:val="20"/>
    </w:rPr>
  </w:style>
  <w:style w:type="character" w:customStyle="1" w:styleId="KommentarthemaZchn">
    <w:name w:val="Kommentarthema Zchn"/>
    <w:basedOn w:val="KommentartextZchn"/>
    <w:link w:val="Kommentarthema"/>
    <w:rsid w:val="00C42498"/>
    <w:rPr>
      <w:rFonts w:ascii="Cambria" w:eastAsia="Cambria" w:hAnsi="Cambria" w:cs="Times New Roman"/>
      <w:b/>
      <w:bCs/>
      <w:sz w:val="20"/>
      <w:szCs w:val="20"/>
      <w:lang w:val="en-US"/>
    </w:rPr>
  </w:style>
  <w:style w:type="paragraph" w:styleId="Verzeichnis1">
    <w:name w:val="toc 1"/>
    <w:aliases w:val="Fakultät immitiert"/>
    <w:basedOn w:val="Standard"/>
    <w:next w:val="Standard"/>
    <w:autoRedefine/>
    <w:uiPriority w:val="39"/>
    <w:qFormat/>
    <w:rsid w:val="009C5B3C"/>
    <w:pPr>
      <w:spacing w:before="120"/>
      <w:jc w:val="left"/>
    </w:pPr>
    <w:rPr>
      <w:rFonts w:asciiTheme="minorHAnsi" w:hAnsiTheme="minorHAnsi"/>
      <w:b/>
      <w:szCs w:val="22"/>
    </w:rPr>
  </w:style>
  <w:style w:type="paragraph" w:styleId="Verzeichnis2">
    <w:name w:val="toc 2"/>
    <w:basedOn w:val="Standard"/>
    <w:next w:val="Standard"/>
    <w:autoRedefine/>
    <w:uiPriority w:val="39"/>
    <w:qFormat/>
    <w:rsid w:val="00CE2F2D"/>
    <w:pPr>
      <w:ind w:left="220"/>
      <w:jc w:val="left"/>
    </w:pPr>
    <w:rPr>
      <w:rFonts w:asciiTheme="minorHAnsi" w:hAnsiTheme="minorHAnsi"/>
      <w:i/>
      <w:szCs w:val="22"/>
    </w:rPr>
  </w:style>
  <w:style w:type="paragraph" w:styleId="Verzeichnis3">
    <w:name w:val="toc 3"/>
    <w:basedOn w:val="Standard"/>
    <w:next w:val="Standard"/>
    <w:autoRedefine/>
    <w:uiPriority w:val="39"/>
    <w:qFormat/>
    <w:rsid w:val="00634AB6"/>
    <w:pPr>
      <w:ind w:left="440"/>
      <w:jc w:val="left"/>
    </w:pPr>
    <w:rPr>
      <w:rFonts w:asciiTheme="minorHAnsi" w:hAnsiTheme="minorHAnsi"/>
      <w:szCs w:val="22"/>
    </w:rPr>
  </w:style>
  <w:style w:type="paragraph" w:styleId="Verzeichnis4">
    <w:name w:val="toc 4"/>
    <w:basedOn w:val="Standard"/>
    <w:next w:val="Standard"/>
    <w:autoRedefine/>
    <w:uiPriority w:val="39"/>
    <w:rsid w:val="00C42498"/>
    <w:pPr>
      <w:ind w:left="660"/>
      <w:jc w:val="left"/>
    </w:pPr>
    <w:rPr>
      <w:rFonts w:asciiTheme="minorHAnsi" w:hAnsiTheme="minorHAnsi"/>
      <w:sz w:val="20"/>
      <w:szCs w:val="20"/>
    </w:rPr>
  </w:style>
  <w:style w:type="paragraph" w:styleId="Verzeichnis5">
    <w:name w:val="toc 5"/>
    <w:basedOn w:val="Standard"/>
    <w:next w:val="Standard"/>
    <w:autoRedefine/>
    <w:uiPriority w:val="39"/>
    <w:rsid w:val="00C42498"/>
    <w:pPr>
      <w:ind w:left="880"/>
      <w:jc w:val="left"/>
    </w:pPr>
    <w:rPr>
      <w:rFonts w:asciiTheme="minorHAnsi" w:hAnsiTheme="minorHAnsi"/>
      <w:sz w:val="20"/>
      <w:szCs w:val="20"/>
    </w:rPr>
  </w:style>
  <w:style w:type="paragraph" w:styleId="Verzeichnis6">
    <w:name w:val="toc 6"/>
    <w:basedOn w:val="Standard"/>
    <w:next w:val="Standard"/>
    <w:autoRedefine/>
    <w:uiPriority w:val="39"/>
    <w:rsid w:val="00C42498"/>
    <w:pPr>
      <w:ind w:left="1100"/>
      <w:jc w:val="left"/>
    </w:pPr>
    <w:rPr>
      <w:rFonts w:asciiTheme="minorHAnsi" w:hAnsiTheme="minorHAnsi"/>
      <w:sz w:val="20"/>
      <w:szCs w:val="20"/>
    </w:rPr>
  </w:style>
  <w:style w:type="paragraph" w:styleId="Verzeichnis7">
    <w:name w:val="toc 7"/>
    <w:basedOn w:val="Standard"/>
    <w:next w:val="Standard"/>
    <w:autoRedefine/>
    <w:uiPriority w:val="39"/>
    <w:rsid w:val="00C42498"/>
    <w:pPr>
      <w:ind w:left="1320"/>
      <w:jc w:val="left"/>
    </w:pPr>
    <w:rPr>
      <w:rFonts w:asciiTheme="minorHAnsi" w:hAnsiTheme="minorHAnsi"/>
      <w:sz w:val="20"/>
      <w:szCs w:val="20"/>
    </w:rPr>
  </w:style>
  <w:style w:type="paragraph" w:styleId="Verzeichnis8">
    <w:name w:val="toc 8"/>
    <w:basedOn w:val="Standard"/>
    <w:next w:val="Standard"/>
    <w:autoRedefine/>
    <w:uiPriority w:val="39"/>
    <w:rsid w:val="00C42498"/>
    <w:pPr>
      <w:ind w:left="1540"/>
      <w:jc w:val="left"/>
    </w:pPr>
    <w:rPr>
      <w:rFonts w:asciiTheme="minorHAnsi" w:hAnsiTheme="minorHAnsi"/>
      <w:sz w:val="20"/>
      <w:szCs w:val="20"/>
    </w:rPr>
  </w:style>
  <w:style w:type="paragraph" w:styleId="Verzeichnis9">
    <w:name w:val="toc 9"/>
    <w:basedOn w:val="Standard"/>
    <w:next w:val="Standard"/>
    <w:autoRedefine/>
    <w:uiPriority w:val="39"/>
    <w:rsid w:val="00C42498"/>
    <w:pPr>
      <w:ind w:left="1760"/>
      <w:jc w:val="left"/>
    </w:pPr>
    <w:rPr>
      <w:rFonts w:asciiTheme="minorHAnsi" w:hAnsiTheme="minorHAnsi"/>
      <w:sz w:val="20"/>
      <w:szCs w:val="20"/>
    </w:rPr>
  </w:style>
  <w:style w:type="paragraph" w:styleId="Index1">
    <w:name w:val="index 1"/>
    <w:basedOn w:val="Standard"/>
    <w:next w:val="Standard"/>
    <w:autoRedefine/>
    <w:rsid w:val="00C42498"/>
    <w:pPr>
      <w:ind w:left="220" w:hanging="220"/>
      <w:jc w:val="left"/>
    </w:pPr>
    <w:rPr>
      <w:rFonts w:asciiTheme="minorHAnsi" w:hAnsiTheme="minorHAnsi"/>
      <w:sz w:val="18"/>
      <w:szCs w:val="18"/>
    </w:rPr>
  </w:style>
  <w:style w:type="paragraph" w:styleId="Index2">
    <w:name w:val="index 2"/>
    <w:basedOn w:val="Standard"/>
    <w:next w:val="Standard"/>
    <w:autoRedefine/>
    <w:rsid w:val="00C42498"/>
    <w:pPr>
      <w:ind w:left="440" w:hanging="220"/>
      <w:jc w:val="left"/>
    </w:pPr>
    <w:rPr>
      <w:rFonts w:asciiTheme="minorHAnsi" w:hAnsiTheme="minorHAnsi"/>
      <w:sz w:val="18"/>
      <w:szCs w:val="18"/>
    </w:rPr>
  </w:style>
  <w:style w:type="paragraph" w:styleId="Index3">
    <w:name w:val="index 3"/>
    <w:basedOn w:val="Standard"/>
    <w:next w:val="Standard"/>
    <w:autoRedefine/>
    <w:rsid w:val="00C42498"/>
    <w:pPr>
      <w:ind w:left="660" w:hanging="220"/>
      <w:jc w:val="left"/>
    </w:pPr>
    <w:rPr>
      <w:rFonts w:asciiTheme="minorHAnsi" w:hAnsiTheme="minorHAnsi"/>
      <w:sz w:val="18"/>
      <w:szCs w:val="18"/>
    </w:rPr>
  </w:style>
  <w:style w:type="paragraph" w:styleId="Index4">
    <w:name w:val="index 4"/>
    <w:basedOn w:val="Standard"/>
    <w:next w:val="Standard"/>
    <w:autoRedefine/>
    <w:rsid w:val="00C42498"/>
    <w:pPr>
      <w:ind w:left="880" w:hanging="220"/>
      <w:jc w:val="left"/>
    </w:pPr>
    <w:rPr>
      <w:rFonts w:asciiTheme="minorHAnsi" w:hAnsiTheme="minorHAnsi"/>
      <w:sz w:val="18"/>
      <w:szCs w:val="18"/>
    </w:rPr>
  </w:style>
  <w:style w:type="paragraph" w:styleId="Index5">
    <w:name w:val="index 5"/>
    <w:basedOn w:val="Standard"/>
    <w:next w:val="Standard"/>
    <w:autoRedefine/>
    <w:rsid w:val="00C42498"/>
    <w:pPr>
      <w:ind w:left="1100" w:hanging="220"/>
      <w:jc w:val="left"/>
    </w:pPr>
    <w:rPr>
      <w:rFonts w:asciiTheme="minorHAnsi" w:hAnsiTheme="minorHAnsi"/>
      <w:sz w:val="18"/>
      <w:szCs w:val="18"/>
    </w:rPr>
  </w:style>
  <w:style w:type="paragraph" w:styleId="Index6">
    <w:name w:val="index 6"/>
    <w:basedOn w:val="Standard"/>
    <w:next w:val="Standard"/>
    <w:autoRedefine/>
    <w:rsid w:val="00C42498"/>
    <w:pPr>
      <w:ind w:left="1320" w:hanging="220"/>
      <w:jc w:val="left"/>
    </w:pPr>
    <w:rPr>
      <w:rFonts w:asciiTheme="minorHAnsi" w:hAnsiTheme="minorHAnsi"/>
      <w:sz w:val="18"/>
      <w:szCs w:val="18"/>
    </w:rPr>
  </w:style>
  <w:style w:type="paragraph" w:styleId="Index7">
    <w:name w:val="index 7"/>
    <w:basedOn w:val="Standard"/>
    <w:next w:val="Standard"/>
    <w:autoRedefine/>
    <w:rsid w:val="00C42498"/>
    <w:pPr>
      <w:ind w:left="1540" w:hanging="220"/>
      <w:jc w:val="left"/>
    </w:pPr>
    <w:rPr>
      <w:rFonts w:asciiTheme="minorHAnsi" w:hAnsiTheme="minorHAnsi"/>
      <w:sz w:val="18"/>
      <w:szCs w:val="18"/>
    </w:rPr>
  </w:style>
  <w:style w:type="paragraph" w:styleId="Index8">
    <w:name w:val="index 8"/>
    <w:basedOn w:val="Standard"/>
    <w:next w:val="Standard"/>
    <w:autoRedefine/>
    <w:rsid w:val="00C42498"/>
    <w:pPr>
      <w:ind w:left="1760" w:hanging="220"/>
      <w:jc w:val="left"/>
    </w:pPr>
    <w:rPr>
      <w:rFonts w:asciiTheme="minorHAnsi" w:hAnsiTheme="minorHAnsi"/>
      <w:sz w:val="18"/>
      <w:szCs w:val="18"/>
    </w:rPr>
  </w:style>
  <w:style w:type="paragraph" w:styleId="Index9">
    <w:name w:val="index 9"/>
    <w:basedOn w:val="Standard"/>
    <w:next w:val="Standard"/>
    <w:autoRedefine/>
    <w:rsid w:val="00C42498"/>
    <w:pPr>
      <w:ind w:left="1980" w:hanging="220"/>
      <w:jc w:val="left"/>
    </w:pPr>
    <w:rPr>
      <w:rFonts w:asciiTheme="minorHAnsi" w:hAnsiTheme="minorHAnsi"/>
      <w:sz w:val="18"/>
      <w:szCs w:val="18"/>
    </w:rPr>
  </w:style>
  <w:style w:type="paragraph" w:styleId="Indexberschrift">
    <w:name w:val="index heading"/>
    <w:basedOn w:val="Standard"/>
    <w:next w:val="Index1"/>
    <w:rsid w:val="00C42498"/>
    <w:pPr>
      <w:spacing w:before="240" w:after="120"/>
      <w:jc w:val="center"/>
    </w:pPr>
    <w:rPr>
      <w:rFonts w:asciiTheme="minorHAnsi" w:hAnsiTheme="minorHAnsi"/>
      <w:b/>
      <w:sz w:val="26"/>
      <w:szCs w:val="26"/>
    </w:rPr>
  </w:style>
  <w:style w:type="paragraph" w:customStyle="1" w:styleId="QuoteCitation">
    <w:name w:val="Quote Citation"/>
    <w:basedOn w:val="IndentQuote"/>
    <w:link w:val="QuoteCitationChar"/>
    <w:qFormat/>
    <w:rsid w:val="00634AB6"/>
    <w:pPr>
      <w:jc w:val="right"/>
    </w:pPr>
  </w:style>
  <w:style w:type="paragraph" w:customStyle="1" w:styleId="Interview">
    <w:name w:val="Interview"/>
    <w:basedOn w:val="Standard"/>
    <w:link w:val="InterviewChar"/>
    <w:qFormat/>
    <w:rsid w:val="00634AB6"/>
    <w:pPr>
      <w:tabs>
        <w:tab w:val="left" w:pos="1440"/>
      </w:tabs>
      <w:spacing w:after="120" w:line="240" w:lineRule="auto"/>
      <w:ind w:left="1441" w:right="284" w:hanging="1157"/>
    </w:pPr>
    <w:rPr>
      <w:rFonts w:eastAsia="Cambria" w:cs="Times New Roman"/>
      <w:lang w:val="en-US"/>
    </w:rPr>
  </w:style>
  <w:style w:type="character" w:customStyle="1" w:styleId="QuoteCitationChar">
    <w:name w:val="Quote Citation Char"/>
    <w:basedOn w:val="IndentQuoteChar"/>
    <w:link w:val="QuoteCitation"/>
    <w:rsid w:val="00634AB6"/>
    <w:rPr>
      <w:rFonts w:ascii="Arial" w:eastAsia="Cambria" w:hAnsi="Arial" w:cs="Times New Roman"/>
      <w:i w:val="0"/>
      <w:sz w:val="22"/>
      <w:lang w:val="en-US"/>
    </w:rPr>
  </w:style>
  <w:style w:type="character" w:customStyle="1" w:styleId="InterviewChar">
    <w:name w:val="Interview Char"/>
    <w:basedOn w:val="Absatz-Standardschriftart"/>
    <w:link w:val="Interview"/>
    <w:rsid w:val="00634AB6"/>
    <w:rPr>
      <w:rFonts w:ascii="Arial" w:eastAsia="Cambria" w:hAnsi="Arial" w:cs="Times New Roman"/>
      <w:sz w:val="22"/>
      <w:lang w:val="en-US"/>
    </w:rPr>
  </w:style>
  <w:style w:type="paragraph" w:customStyle="1" w:styleId="Normal1">
    <w:name w:val="Normal1"/>
    <w:basedOn w:val="Standard"/>
    <w:qFormat/>
    <w:rsid w:val="00634AB6"/>
    <w:rPr>
      <w:rFonts w:cs="Times New Roman"/>
      <w:lang w:val="en-AU"/>
    </w:rPr>
  </w:style>
  <w:style w:type="paragraph" w:styleId="Beschriftung">
    <w:name w:val="caption"/>
    <w:basedOn w:val="Standard"/>
    <w:next w:val="Standard"/>
    <w:link w:val="BeschriftungZchn"/>
    <w:qFormat/>
    <w:rsid w:val="00DD4530"/>
    <w:pPr>
      <w:spacing w:after="120" w:line="240" w:lineRule="auto"/>
      <w:jc w:val="center"/>
    </w:pPr>
    <w:rPr>
      <w:rFonts w:eastAsiaTheme="minorHAnsi"/>
      <w:bCs/>
      <w:sz w:val="18"/>
      <w:szCs w:val="18"/>
    </w:rPr>
  </w:style>
  <w:style w:type="paragraph" w:styleId="Literaturverzeichnis">
    <w:name w:val="Bibliography"/>
    <w:basedOn w:val="Standard"/>
    <w:next w:val="Standard"/>
    <w:rsid w:val="00F640A7"/>
    <w:pPr>
      <w:spacing w:line="240" w:lineRule="auto"/>
      <w:ind w:left="720" w:hanging="720"/>
    </w:pPr>
  </w:style>
  <w:style w:type="paragraph" w:styleId="StandardWeb">
    <w:name w:val="Normal (Web)"/>
    <w:basedOn w:val="Standard"/>
    <w:uiPriority w:val="99"/>
    <w:unhideWhenUsed/>
    <w:rsid w:val="008444B4"/>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634AB6"/>
    <w:pPr>
      <w:ind w:left="284" w:firstLine="0"/>
    </w:pPr>
    <w:rPr>
      <w:lang w:val="en-GB"/>
    </w:rPr>
  </w:style>
  <w:style w:type="character" w:styleId="IntensiveHervorhebung">
    <w:name w:val="Intense Emphasis"/>
    <w:basedOn w:val="Absatz-Standardschriftart"/>
    <w:uiPriority w:val="21"/>
    <w:qFormat/>
    <w:rsid w:val="00634AB6"/>
    <w:rPr>
      <w:b/>
      <w:bCs/>
      <w:i/>
      <w:iCs/>
      <w:color w:val="4F81BD" w:themeColor="accent1"/>
    </w:rPr>
  </w:style>
  <w:style w:type="character" w:styleId="SchwacheHervorhebung">
    <w:name w:val="Subtle Emphasis"/>
    <w:basedOn w:val="Absatz-Standardschriftart"/>
    <w:uiPriority w:val="19"/>
    <w:qFormat/>
    <w:rsid w:val="00634AB6"/>
    <w:rPr>
      <w:i/>
      <w:iCs/>
      <w:color w:val="808080" w:themeColor="text1" w:themeTint="7F"/>
    </w:rPr>
  </w:style>
  <w:style w:type="character" w:styleId="SchwacherVerweis">
    <w:name w:val="Subtle Reference"/>
    <w:basedOn w:val="Absatz-Standardschriftart"/>
    <w:uiPriority w:val="31"/>
    <w:qFormat/>
    <w:rsid w:val="00634AB6"/>
    <w:rPr>
      <w:smallCaps/>
      <w:color w:val="C0504D" w:themeColor="accent2"/>
      <w:u w:val="single"/>
    </w:rPr>
  </w:style>
  <w:style w:type="paragraph" w:customStyle="1" w:styleId="HeadingExcursus">
    <w:name w:val="Heading Excursus"/>
    <w:basedOn w:val="berschrift1"/>
    <w:link w:val="HeadingExcursusChar"/>
    <w:qFormat/>
    <w:rsid w:val="00634AB6"/>
    <w:rPr>
      <w:i/>
      <w:lang w:val="en-US"/>
    </w:rPr>
  </w:style>
  <w:style w:type="paragraph" w:styleId="Inhaltsverzeichnisberschrift">
    <w:name w:val="TOC Heading"/>
    <w:basedOn w:val="berschrift1"/>
    <w:next w:val="Standard"/>
    <w:uiPriority w:val="39"/>
    <w:unhideWhenUsed/>
    <w:qFormat/>
    <w:rsid w:val="00634AB6"/>
    <w:pPr>
      <w:spacing w:before="240" w:line="240" w:lineRule="auto"/>
      <w:jc w:val="left"/>
      <w:outlineLvl w:val="9"/>
    </w:pPr>
    <w:rPr>
      <w:sz w:val="28"/>
      <w:szCs w:val="28"/>
      <w:lang w:val="en-US"/>
    </w:rPr>
  </w:style>
  <w:style w:type="character" w:customStyle="1" w:styleId="HeadingExcursusChar">
    <w:name w:val="Heading Excursus Char"/>
    <w:basedOn w:val="berschrift1Zchn"/>
    <w:link w:val="HeadingExcursus"/>
    <w:rsid w:val="00634AB6"/>
    <w:rPr>
      <w:rFonts w:ascii="Arial" w:eastAsiaTheme="majorEastAsia" w:hAnsi="Arial" w:cstheme="majorBidi"/>
      <w:b/>
      <w:bCs/>
      <w:i/>
      <w:sz w:val="32"/>
      <w:szCs w:val="32"/>
      <w:lang w:val="en-US"/>
    </w:rPr>
  </w:style>
  <w:style w:type="character" w:styleId="Hervorhebung">
    <w:name w:val="Emphasis"/>
    <w:basedOn w:val="Absatz-Standardschriftart"/>
    <w:uiPriority w:val="20"/>
    <w:qFormat/>
    <w:rsid w:val="00634AB6"/>
    <w:rPr>
      <w:i/>
      <w:iCs/>
    </w:rPr>
  </w:style>
  <w:style w:type="paragraph" w:styleId="NurText">
    <w:name w:val="Plain Text"/>
    <w:basedOn w:val="Standard"/>
    <w:link w:val="NurTextZchn"/>
    <w:uiPriority w:val="99"/>
    <w:unhideWhenUsed/>
    <w:rsid w:val="00AA1A02"/>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AA1A02"/>
    <w:rPr>
      <w:rFonts w:ascii="Consolas" w:eastAsiaTheme="minorEastAsia" w:hAnsi="Consolas"/>
      <w:sz w:val="21"/>
      <w:szCs w:val="21"/>
      <w:lang w:val="en-US" w:eastAsia="zh-CN"/>
    </w:rPr>
  </w:style>
  <w:style w:type="paragraph" w:styleId="Zitat">
    <w:name w:val="Quote"/>
    <w:basedOn w:val="Standard"/>
    <w:next w:val="Standard"/>
    <w:link w:val="ZitatZchn"/>
    <w:uiPriority w:val="29"/>
    <w:qFormat/>
    <w:rsid w:val="00634AB6"/>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634AB6"/>
    <w:rPr>
      <w:rFonts w:eastAsiaTheme="minorEastAsia"/>
      <w:i/>
      <w:iCs/>
      <w:color w:val="000000" w:themeColor="text1"/>
      <w:sz w:val="22"/>
      <w:szCs w:val="22"/>
      <w:lang w:val="en-US" w:eastAsia="zh-CN"/>
    </w:rPr>
  </w:style>
  <w:style w:type="paragraph" w:customStyle="1" w:styleId="FootnoteText1">
    <w:name w:val="Footnote Text1"/>
    <w:basedOn w:val="Interview"/>
    <w:link w:val="footnotetextChar"/>
    <w:qFormat/>
    <w:rsid w:val="00634AB6"/>
    <w:pPr>
      <w:ind w:left="0" w:right="0" w:firstLine="0"/>
    </w:pPr>
    <w:rPr>
      <w:sz w:val="18"/>
      <w:szCs w:val="18"/>
    </w:rPr>
  </w:style>
  <w:style w:type="character" w:customStyle="1" w:styleId="footnotetextChar">
    <w:name w:val="footnote text Char"/>
    <w:basedOn w:val="InterviewChar"/>
    <w:link w:val="FootnoteText1"/>
    <w:rsid w:val="00634AB6"/>
    <w:rPr>
      <w:rFonts w:ascii="Arial" w:eastAsia="Cambria" w:hAnsi="Arial" w:cs="Times New Roman"/>
      <w:sz w:val="18"/>
      <w:szCs w:val="18"/>
      <w:lang w:val="en-US"/>
    </w:rPr>
  </w:style>
  <w:style w:type="character" w:customStyle="1" w:styleId="berschrift4Zchn">
    <w:name w:val="Überschrift 4 Zchn"/>
    <w:basedOn w:val="Absatz-Standardschriftart"/>
    <w:link w:val="berschrift4"/>
    <w:rsid w:val="00166ADA"/>
    <w:rPr>
      <w:rFonts w:ascii="Arial" w:eastAsiaTheme="majorEastAsia" w:hAnsi="Arial" w:cstheme="majorBidi"/>
      <w:b/>
      <w:bCs/>
      <w:i/>
      <w:iCs/>
      <w:color w:val="000000" w:themeColor="text1"/>
      <w:lang w:val="en-US"/>
    </w:rPr>
  </w:style>
  <w:style w:type="paragraph" w:customStyle="1" w:styleId="Captiondiss">
    <w:name w:val="Caption diss"/>
    <w:basedOn w:val="Beschriftung"/>
    <w:link w:val="CaptiondissChar"/>
    <w:qFormat/>
    <w:rsid w:val="008165A2"/>
    <w:pPr>
      <w:spacing w:before="120" w:after="240"/>
      <w:jc w:val="left"/>
    </w:pPr>
    <w:rPr>
      <w:lang w:val="en-US"/>
    </w:rPr>
  </w:style>
  <w:style w:type="character" w:customStyle="1" w:styleId="BeschriftungZchn">
    <w:name w:val="Beschriftung Zchn"/>
    <w:basedOn w:val="Absatz-Standardschriftart"/>
    <w:link w:val="Beschriftung"/>
    <w:rsid w:val="00DD4530"/>
    <w:rPr>
      <w:rFonts w:ascii="Arial" w:eastAsiaTheme="minorHAnsi" w:hAnsi="Arial"/>
      <w:bCs/>
      <w:sz w:val="18"/>
      <w:szCs w:val="18"/>
    </w:rPr>
  </w:style>
  <w:style w:type="character" w:customStyle="1" w:styleId="CaptiondissChar">
    <w:name w:val="Caption diss Char"/>
    <w:basedOn w:val="BeschriftungZchn"/>
    <w:link w:val="Captiondiss"/>
    <w:rsid w:val="008165A2"/>
    <w:rPr>
      <w:rFonts w:ascii="Arial" w:eastAsiaTheme="minorHAnsi" w:hAnsi="Arial"/>
      <w:bCs/>
      <w:sz w:val="18"/>
      <w:szCs w:val="18"/>
      <w:lang w:val="en-US"/>
    </w:rPr>
  </w:style>
  <w:style w:type="paragraph" w:customStyle="1" w:styleId="Default">
    <w:name w:val="Default"/>
    <w:rsid w:val="007846AC"/>
    <w:pPr>
      <w:autoSpaceDE w:val="0"/>
      <w:autoSpaceDN w:val="0"/>
      <w:adjustRightInd w:val="0"/>
    </w:pPr>
    <w:rPr>
      <w:rFonts w:ascii="Calibri" w:hAnsi="Calibri" w:cs="Calibri"/>
      <w:color w:val="000000"/>
      <w:lang w:val="en-US"/>
    </w:rPr>
  </w:style>
  <w:style w:type="paragraph" w:customStyle="1" w:styleId="Listenabsatz1">
    <w:name w:val="Listenabsatz1"/>
    <w:basedOn w:val="Standard"/>
    <w:uiPriority w:val="34"/>
    <w:qFormat/>
    <w:rsid w:val="00634AB6"/>
    <w:pPr>
      <w:ind w:left="720"/>
      <w:contextualSpacing/>
    </w:pPr>
    <w:rPr>
      <w:rFonts w:cs="Times New Roman"/>
    </w:rPr>
  </w:style>
  <w:style w:type="character" w:customStyle="1" w:styleId="textstandard">
    <w:name w:val="text_standard"/>
    <w:basedOn w:val="Absatz-Standardschriftart"/>
    <w:rsid w:val="00150019"/>
  </w:style>
  <w:style w:type="paragraph" w:customStyle="1" w:styleId="StartingQuote">
    <w:name w:val="Starting Quote"/>
    <w:basedOn w:val="Standard"/>
    <w:next w:val="Normal1"/>
    <w:link w:val="StartingQuoteChar"/>
    <w:qFormat/>
    <w:rsid w:val="00C44C42"/>
    <w:pPr>
      <w:spacing w:after="240" w:line="240" w:lineRule="auto"/>
      <w:ind w:left="1440"/>
    </w:pPr>
    <w:rPr>
      <w:rFonts w:eastAsiaTheme="minorHAnsi"/>
    </w:rPr>
  </w:style>
  <w:style w:type="character" w:customStyle="1" w:styleId="StartingQuoteChar">
    <w:name w:val="Starting Quote Char"/>
    <w:basedOn w:val="Absatz-Standardschriftart"/>
    <w:link w:val="StartingQuote"/>
    <w:rsid w:val="00C44C42"/>
    <w:rPr>
      <w:rFonts w:ascii="Arial" w:eastAsiaTheme="minorHAnsi" w:hAnsi="Arial"/>
      <w:sz w:val="22"/>
    </w:rPr>
  </w:style>
  <w:style w:type="paragraph" w:styleId="Abbildungsverzeichnis">
    <w:name w:val="table of figures"/>
    <w:basedOn w:val="Standard"/>
    <w:next w:val="Standard"/>
    <w:uiPriority w:val="99"/>
    <w:rsid w:val="00D31F96"/>
    <w:pPr>
      <w:jc w:val="left"/>
    </w:pPr>
    <w:rPr>
      <w:sz w:val="18"/>
      <w:szCs w:val="20"/>
    </w:rPr>
  </w:style>
  <w:style w:type="character" w:customStyle="1" w:styleId="long-title">
    <w:name w:val="long-title"/>
    <w:basedOn w:val="Absatz-Standardschriftart"/>
    <w:rsid w:val="00807F57"/>
  </w:style>
  <w:style w:type="paragraph" w:customStyle="1" w:styleId="Normal10">
    <w:name w:val="Normal1"/>
    <w:basedOn w:val="Standard"/>
    <w:qFormat/>
    <w:rsid w:val="0026177B"/>
    <w:rPr>
      <w:rFonts w:cs="Times New Roman"/>
      <w:lang w:val="en-AU"/>
    </w:rPr>
  </w:style>
  <w:style w:type="character" w:customStyle="1" w:styleId="highlight">
    <w:name w:val="highlight"/>
    <w:basedOn w:val="Absatz-Standardschriftart"/>
    <w:rsid w:val="00DD3D50"/>
  </w:style>
  <w:style w:type="paragraph" w:customStyle="1" w:styleId="Normal2">
    <w:name w:val="Normal2"/>
    <w:basedOn w:val="Standard"/>
    <w:qFormat/>
    <w:rsid w:val="00C539F6"/>
    <w:rPr>
      <w:rFonts w:cs="Times New Roman"/>
      <w:lang w:val="en-AU"/>
    </w:rPr>
  </w:style>
  <w:style w:type="paragraph" w:styleId="berarbeitung">
    <w:name w:val="Revision"/>
    <w:hidden/>
    <w:rsid w:val="007C5622"/>
    <w:rPr>
      <w:rFonts w:ascii="Arial" w:eastAsia="Times New Roman" w:hAnsi="Arial"/>
      <w:sz w:val="22"/>
    </w:rPr>
  </w:style>
  <w:style w:type="character" w:customStyle="1" w:styleId="SpeakerInterviews">
    <w:name w:val="Speaker Interviews"/>
    <w:basedOn w:val="Absatz-Standardschriftart"/>
    <w:uiPriority w:val="1"/>
    <w:rsid w:val="00C63074"/>
    <w:rPr>
      <w:rFonts w:ascii="Arial" w:hAnsi="Arial"/>
      <w:caps w:val="0"/>
      <w:smallCaps/>
      <w:sz w:val="18"/>
      <w:lang w:val="de-DE"/>
    </w:rPr>
  </w:style>
  <w:style w:type="character" w:customStyle="1" w:styleId="ItalicFootnote">
    <w:name w:val="Italic Footnote"/>
    <w:basedOn w:val="Absatz-Standardschriftart"/>
    <w:uiPriority w:val="1"/>
    <w:rsid w:val="00C63074"/>
    <w:rPr>
      <w:rFonts w:ascii="Arial" w:hAnsi="Arial"/>
      <w:i/>
      <w:sz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935166">
      <w:bodyDiv w:val="1"/>
      <w:marLeft w:val="0"/>
      <w:marRight w:val="0"/>
      <w:marTop w:val="0"/>
      <w:marBottom w:val="0"/>
      <w:divBdr>
        <w:top w:val="none" w:sz="0" w:space="0" w:color="auto"/>
        <w:left w:val="none" w:sz="0" w:space="0" w:color="auto"/>
        <w:bottom w:val="none" w:sz="0" w:space="0" w:color="auto"/>
        <w:right w:val="none" w:sz="0" w:space="0" w:color="auto"/>
      </w:divBdr>
    </w:div>
    <w:div w:id="349307171">
      <w:bodyDiv w:val="1"/>
      <w:marLeft w:val="0"/>
      <w:marRight w:val="0"/>
      <w:marTop w:val="0"/>
      <w:marBottom w:val="0"/>
      <w:divBdr>
        <w:top w:val="none" w:sz="0" w:space="0" w:color="auto"/>
        <w:left w:val="none" w:sz="0" w:space="0" w:color="auto"/>
        <w:bottom w:val="none" w:sz="0" w:space="0" w:color="auto"/>
        <w:right w:val="none" w:sz="0" w:space="0" w:color="auto"/>
      </w:divBdr>
    </w:div>
    <w:div w:id="491139427">
      <w:bodyDiv w:val="1"/>
      <w:marLeft w:val="0"/>
      <w:marRight w:val="0"/>
      <w:marTop w:val="0"/>
      <w:marBottom w:val="0"/>
      <w:divBdr>
        <w:top w:val="none" w:sz="0" w:space="0" w:color="auto"/>
        <w:left w:val="none" w:sz="0" w:space="0" w:color="auto"/>
        <w:bottom w:val="none" w:sz="0" w:space="0" w:color="auto"/>
        <w:right w:val="none" w:sz="0" w:space="0" w:color="auto"/>
      </w:divBdr>
    </w:div>
    <w:div w:id="721253427">
      <w:bodyDiv w:val="1"/>
      <w:marLeft w:val="0"/>
      <w:marRight w:val="0"/>
      <w:marTop w:val="0"/>
      <w:marBottom w:val="0"/>
      <w:divBdr>
        <w:top w:val="none" w:sz="0" w:space="0" w:color="auto"/>
        <w:left w:val="none" w:sz="0" w:space="0" w:color="auto"/>
        <w:bottom w:val="none" w:sz="0" w:space="0" w:color="auto"/>
        <w:right w:val="none" w:sz="0" w:space="0" w:color="auto"/>
      </w:divBdr>
    </w:div>
    <w:div w:id="732654831">
      <w:bodyDiv w:val="1"/>
      <w:marLeft w:val="0"/>
      <w:marRight w:val="0"/>
      <w:marTop w:val="0"/>
      <w:marBottom w:val="0"/>
      <w:divBdr>
        <w:top w:val="none" w:sz="0" w:space="0" w:color="auto"/>
        <w:left w:val="none" w:sz="0" w:space="0" w:color="auto"/>
        <w:bottom w:val="none" w:sz="0" w:space="0" w:color="auto"/>
        <w:right w:val="none" w:sz="0" w:space="0" w:color="auto"/>
      </w:divBdr>
    </w:div>
    <w:div w:id="748427379">
      <w:bodyDiv w:val="1"/>
      <w:marLeft w:val="0"/>
      <w:marRight w:val="0"/>
      <w:marTop w:val="0"/>
      <w:marBottom w:val="0"/>
      <w:divBdr>
        <w:top w:val="none" w:sz="0" w:space="0" w:color="auto"/>
        <w:left w:val="none" w:sz="0" w:space="0" w:color="auto"/>
        <w:bottom w:val="none" w:sz="0" w:space="0" w:color="auto"/>
        <w:right w:val="none" w:sz="0" w:space="0" w:color="auto"/>
      </w:divBdr>
    </w:div>
    <w:div w:id="1020427967">
      <w:bodyDiv w:val="1"/>
      <w:marLeft w:val="0"/>
      <w:marRight w:val="0"/>
      <w:marTop w:val="0"/>
      <w:marBottom w:val="0"/>
      <w:divBdr>
        <w:top w:val="none" w:sz="0" w:space="0" w:color="auto"/>
        <w:left w:val="none" w:sz="0" w:space="0" w:color="auto"/>
        <w:bottom w:val="none" w:sz="0" w:space="0" w:color="auto"/>
        <w:right w:val="none" w:sz="0" w:space="0" w:color="auto"/>
      </w:divBdr>
      <w:divsChild>
        <w:div w:id="127433502">
          <w:marLeft w:val="0"/>
          <w:marRight w:val="0"/>
          <w:marTop w:val="0"/>
          <w:marBottom w:val="0"/>
          <w:divBdr>
            <w:top w:val="none" w:sz="0" w:space="0" w:color="auto"/>
            <w:left w:val="none" w:sz="0" w:space="0" w:color="auto"/>
            <w:bottom w:val="none" w:sz="0" w:space="0" w:color="auto"/>
            <w:right w:val="none" w:sz="0" w:space="0" w:color="auto"/>
          </w:divBdr>
        </w:div>
        <w:div w:id="147214191">
          <w:marLeft w:val="0"/>
          <w:marRight w:val="0"/>
          <w:marTop w:val="0"/>
          <w:marBottom w:val="0"/>
          <w:divBdr>
            <w:top w:val="none" w:sz="0" w:space="0" w:color="auto"/>
            <w:left w:val="none" w:sz="0" w:space="0" w:color="auto"/>
            <w:bottom w:val="none" w:sz="0" w:space="0" w:color="auto"/>
            <w:right w:val="none" w:sz="0" w:space="0" w:color="auto"/>
          </w:divBdr>
        </w:div>
        <w:div w:id="341128669">
          <w:marLeft w:val="0"/>
          <w:marRight w:val="0"/>
          <w:marTop w:val="0"/>
          <w:marBottom w:val="0"/>
          <w:divBdr>
            <w:top w:val="none" w:sz="0" w:space="0" w:color="auto"/>
            <w:left w:val="none" w:sz="0" w:space="0" w:color="auto"/>
            <w:bottom w:val="none" w:sz="0" w:space="0" w:color="auto"/>
            <w:right w:val="none" w:sz="0" w:space="0" w:color="auto"/>
          </w:divBdr>
        </w:div>
        <w:div w:id="544365658">
          <w:marLeft w:val="0"/>
          <w:marRight w:val="0"/>
          <w:marTop w:val="0"/>
          <w:marBottom w:val="0"/>
          <w:divBdr>
            <w:top w:val="none" w:sz="0" w:space="0" w:color="auto"/>
            <w:left w:val="none" w:sz="0" w:space="0" w:color="auto"/>
            <w:bottom w:val="none" w:sz="0" w:space="0" w:color="auto"/>
            <w:right w:val="none" w:sz="0" w:space="0" w:color="auto"/>
          </w:divBdr>
        </w:div>
        <w:div w:id="615331077">
          <w:marLeft w:val="0"/>
          <w:marRight w:val="0"/>
          <w:marTop w:val="0"/>
          <w:marBottom w:val="0"/>
          <w:divBdr>
            <w:top w:val="none" w:sz="0" w:space="0" w:color="auto"/>
            <w:left w:val="none" w:sz="0" w:space="0" w:color="auto"/>
            <w:bottom w:val="none" w:sz="0" w:space="0" w:color="auto"/>
            <w:right w:val="none" w:sz="0" w:space="0" w:color="auto"/>
          </w:divBdr>
        </w:div>
        <w:div w:id="644505523">
          <w:marLeft w:val="0"/>
          <w:marRight w:val="0"/>
          <w:marTop w:val="0"/>
          <w:marBottom w:val="0"/>
          <w:divBdr>
            <w:top w:val="none" w:sz="0" w:space="0" w:color="auto"/>
            <w:left w:val="none" w:sz="0" w:space="0" w:color="auto"/>
            <w:bottom w:val="none" w:sz="0" w:space="0" w:color="auto"/>
            <w:right w:val="none" w:sz="0" w:space="0" w:color="auto"/>
          </w:divBdr>
        </w:div>
        <w:div w:id="784084914">
          <w:marLeft w:val="0"/>
          <w:marRight w:val="0"/>
          <w:marTop w:val="0"/>
          <w:marBottom w:val="0"/>
          <w:divBdr>
            <w:top w:val="none" w:sz="0" w:space="0" w:color="auto"/>
            <w:left w:val="none" w:sz="0" w:space="0" w:color="auto"/>
            <w:bottom w:val="none" w:sz="0" w:space="0" w:color="auto"/>
            <w:right w:val="none" w:sz="0" w:space="0" w:color="auto"/>
          </w:divBdr>
        </w:div>
        <w:div w:id="790831108">
          <w:marLeft w:val="0"/>
          <w:marRight w:val="0"/>
          <w:marTop w:val="0"/>
          <w:marBottom w:val="0"/>
          <w:divBdr>
            <w:top w:val="none" w:sz="0" w:space="0" w:color="auto"/>
            <w:left w:val="none" w:sz="0" w:space="0" w:color="auto"/>
            <w:bottom w:val="none" w:sz="0" w:space="0" w:color="auto"/>
            <w:right w:val="none" w:sz="0" w:space="0" w:color="auto"/>
          </w:divBdr>
        </w:div>
        <w:div w:id="887766690">
          <w:marLeft w:val="0"/>
          <w:marRight w:val="0"/>
          <w:marTop w:val="0"/>
          <w:marBottom w:val="0"/>
          <w:divBdr>
            <w:top w:val="none" w:sz="0" w:space="0" w:color="auto"/>
            <w:left w:val="none" w:sz="0" w:space="0" w:color="auto"/>
            <w:bottom w:val="none" w:sz="0" w:space="0" w:color="auto"/>
            <w:right w:val="none" w:sz="0" w:space="0" w:color="auto"/>
          </w:divBdr>
        </w:div>
        <w:div w:id="907688051">
          <w:marLeft w:val="0"/>
          <w:marRight w:val="0"/>
          <w:marTop w:val="0"/>
          <w:marBottom w:val="0"/>
          <w:divBdr>
            <w:top w:val="none" w:sz="0" w:space="0" w:color="auto"/>
            <w:left w:val="none" w:sz="0" w:space="0" w:color="auto"/>
            <w:bottom w:val="none" w:sz="0" w:space="0" w:color="auto"/>
            <w:right w:val="none" w:sz="0" w:space="0" w:color="auto"/>
          </w:divBdr>
        </w:div>
        <w:div w:id="911161831">
          <w:marLeft w:val="0"/>
          <w:marRight w:val="0"/>
          <w:marTop w:val="0"/>
          <w:marBottom w:val="0"/>
          <w:divBdr>
            <w:top w:val="none" w:sz="0" w:space="0" w:color="auto"/>
            <w:left w:val="none" w:sz="0" w:space="0" w:color="auto"/>
            <w:bottom w:val="none" w:sz="0" w:space="0" w:color="auto"/>
            <w:right w:val="none" w:sz="0" w:space="0" w:color="auto"/>
          </w:divBdr>
        </w:div>
        <w:div w:id="957222390">
          <w:marLeft w:val="0"/>
          <w:marRight w:val="0"/>
          <w:marTop w:val="0"/>
          <w:marBottom w:val="0"/>
          <w:divBdr>
            <w:top w:val="none" w:sz="0" w:space="0" w:color="auto"/>
            <w:left w:val="none" w:sz="0" w:space="0" w:color="auto"/>
            <w:bottom w:val="none" w:sz="0" w:space="0" w:color="auto"/>
            <w:right w:val="none" w:sz="0" w:space="0" w:color="auto"/>
          </w:divBdr>
        </w:div>
        <w:div w:id="1033506731">
          <w:marLeft w:val="0"/>
          <w:marRight w:val="0"/>
          <w:marTop w:val="0"/>
          <w:marBottom w:val="0"/>
          <w:divBdr>
            <w:top w:val="none" w:sz="0" w:space="0" w:color="auto"/>
            <w:left w:val="none" w:sz="0" w:space="0" w:color="auto"/>
            <w:bottom w:val="none" w:sz="0" w:space="0" w:color="auto"/>
            <w:right w:val="none" w:sz="0" w:space="0" w:color="auto"/>
          </w:divBdr>
        </w:div>
        <w:div w:id="1138302236">
          <w:marLeft w:val="0"/>
          <w:marRight w:val="0"/>
          <w:marTop w:val="0"/>
          <w:marBottom w:val="0"/>
          <w:divBdr>
            <w:top w:val="none" w:sz="0" w:space="0" w:color="auto"/>
            <w:left w:val="none" w:sz="0" w:space="0" w:color="auto"/>
            <w:bottom w:val="none" w:sz="0" w:space="0" w:color="auto"/>
            <w:right w:val="none" w:sz="0" w:space="0" w:color="auto"/>
          </w:divBdr>
        </w:div>
        <w:div w:id="1307316840">
          <w:marLeft w:val="0"/>
          <w:marRight w:val="0"/>
          <w:marTop w:val="0"/>
          <w:marBottom w:val="0"/>
          <w:divBdr>
            <w:top w:val="none" w:sz="0" w:space="0" w:color="auto"/>
            <w:left w:val="none" w:sz="0" w:space="0" w:color="auto"/>
            <w:bottom w:val="none" w:sz="0" w:space="0" w:color="auto"/>
            <w:right w:val="none" w:sz="0" w:space="0" w:color="auto"/>
          </w:divBdr>
        </w:div>
        <w:div w:id="1310331897">
          <w:marLeft w:val="0"/>
          <w:marRight w:val="0"/>
          <w:marTop w:val="0"/>
          <w:marBottom w:val="0"/>
          <w:divBdr>
            <w:top w:val="none" w:sz="0" w:space="0" w:color="auto"/>
            <w:left w:val="none" w:sz="0" w:space="0" w:color="auto"/>
            <w:bottom w:val="none" w:sz="0" w:space="0" w:color="auto"/>
            <w:right w:val="none" w:sz="0" w:space="0" w:color="auto"/>
          </w:divBdr>
        </w:div>
        <w:div w:id="1519081493">
          <w:marLeft w:val="0"/>
          <w:marRight w:val="0"/>
          <w:marTop w:val="0"/>
          <w:marBottom w:val="0"/>
          <w:divBdr>
            <w:top w:val="none" w:sz="0" w:space="0" w:color="auto"/>
            <w:left w:val="none" w:sz="0" w:space="0" w:color="auto"/>
            <w:bottom w:val="none" w:sz="0" w:space="0" w:color="auto"/>
            <w:right w:val="none" w:sz="0" w:space="0" w:color="auto"/>
          </w:divBdr>
        </w:div>
        <w:div w:id="1687637064">
          <w:marLeft w:val="0"/>
          <w:marRight w:val="0"/>
          <w:marTop w:val="0"/>
          <w:marBottom w:val="0"/>
          <w:divBdr>
            <w:top w:val="none" w:sz="0" w:space="0" w:color="auto"/>
            <w:left w:val="none" w:sz="0" w:space="0" w:color="auto"/>
            <w:bottom w:val="none" w:sz="0" w:space="0" w:color="auto"/>
            <w:right w:val="none" w:sz="0" w:space="0" w:color="auto"/>
          </w:divBdr>
        </w:div>
        <w:div w:id="1694573603">
          <w:marLeft w:val="0"/>
          <w:marRight w:val="0"/>
          <w:marTop w:val="0"/>
          <w:marBottom w:val="0"/>
          <w:divBdr>
            <w:top w:val="none" w:sz="0" w:space="0" w:color="auto"/>
            <w:left w:val="none" w:sz="0" w:space="0" w:color="auto"/>
            <w:bottom w:val="none" w:sz="0" w:space="0" w:color="auto"/>
            <w:right w:val="none" w:sz="0" w:space="0" w:color="auto"/>
          </w:divBdr>
        </w:div>
        <w:div w:id="1778792688">
          <w:marLeft w:val="0"/>
          <w:marRight w:val="0"/>
          <w:marTop w:val="0"/>
          <w:marBottom w:val="0"/>
          <w:divBdr>
            <w:top w:val="none" w:sz="0" w:space="0" w:color="auto"/>
            <w:left w:val="none" w:sz="0" w:space="0" w:color="auto"/>
            <w:bottom w:val="none" w:sz="0" w:space="0" w:color="auto"/>
            <w:right w:val="none" w:sz="0" w:space="0" w:color="auto"/>
          </w:divBdr>
        </w:div>
        <w:div w:id="1824077150">
          <w:marLeft w:val="0"/>
          <w:marRight w:val="0"/>
          <w:marTop w:val="0"/>
          <w:marBottom w:val="0"/>
          <w:divBdr>
            <w:top w:val="none" w:sz="0" w:space="0" w:color="auto"/>
            <w:left w:val="none" w:sz="0" w:space="0" w:color="auto"/>
            <w:bottom w:val="none" w:sz="0" w:space="0" w:color="auto"/>
            <w:right w:val="none" w:sz="0" w:space="0" w:color="auto"/>
          </w:divBdr>
        </w:div>
        <w:div w:id="1858152402">
          <w:marLeft w:val="0"/>
          <w:marRight w:val="0"/>
          <w:marTop w:val="0"/>
          <w:marBottom w:val="0"/>
          <w:divBdr>
            <w:top w:val="none" w:sz="0" w:space="0" w:color="auto"/>
            <w:left w:val="none" w:sz="0" w:space="0" w:color="auto"/>
            <w:bottom w:val="none" w:sz="0" w:space="0" w:color="auto"/>
            <w:right w:val="none" w:sz="0" w:space="0" w:color="auto"/>
          </w:divBdr>
        </w:div>
        <w:div w:id="1914048845">
          <w:marLeft w:val="0"/>
          <w:marRight w:val="0"/>
          <w:marTop w:val="0"/>
          <w:marBottom w:val="0"/>
          <w:divBdr>
            <w:top w:val="none" w:sz="0" w:space="0" w:color="auto"/>
            <w:left w:val="none" w:sz="0" w:space="0" w:color="auto"/>
            <w:bottom w:val="none" w:sz="0" w:space="0" w:color="auto"/>
            <w:right w:val="none" w:sz="0" w:space="0" w:color="auto"/>
          </w:divBdr>
        </w:div>
        <w:div w:id="1988971292">
          <w:marLeft w:val="0"/>
          <w:marRight w:val="0"/>
          <w:marTop w:val="0"/>
          <w:marBottom w:val="0"/>
          <w:divBdr>
            <w:top w:val="none" w:sz="0" w:space="0" w:color="auto"/>
            <w:left w:val="none" w:sz="0" w:space="0" w:color="auto"/>
            <w:bottom w:val="none" w:sz="0" w:space="0" w:color="auto"/>
            <w:right w:val="none" w:sz="0" w:space="0" w:color="auto"/>
          </w:divBdr>
        </w:div>
        <w:div w:id="2070765191">
          <w:marLeft w:val="0"/>
          <w:marRight w:val="0"/>
          <w:marTop w:val="0"/>
          <w:marBottom w:val="0"/>
          <w:divBdr>
            <w:top w:val="none" w:sz="0" w:space="0" w:color="auto"/>
            <w:left w:val="none" w:sz="0" w:space="0" w:color="auto"/>
            <w:bottom w:val="none" w:sz="0" w:space="0" w:color="auto"/>
            <w:right w:val="none" w:sz="0" w:space="0" w:color="auto"/>
          </w:divBdr>
        </w:div>
        <w:div w:id="2112973702">
          <w:marLeft w:val="0"/>
          <w:marRight w:val="0"/>
          <w:marTop w:val="0"/>
          <w:marBottom w:val="0"/>
          <w:divBdr>
            <w:top w:val="none" w:sz="0" w:space="0" w:color="auto"/>
            <w:left w:val="none" w:sz="0" w:space="0" w:color="auto"/>
            <w:bottom w:val="none" w:sz="0" w:space="0" w:color="auto"/>
            <w:right w:val="none" w:sz="0" w:space="0" w:color="auto"/>
          </w:divBdr>
        </w:div>
      </w:divsChild>
    </w:div>
    <w:div w:id="1041590313">
      <w:bodyDiv w:val="1"/>
      <w:marLeft w:val="0"/>
      <w:marRight w:val="0"/>
      <w:marTop w:val="0"/>
      <w:marBottom w:val="0"/>
      <w:divBdr>
        <w:top w:val="none" w:sz="0" w:space="0" w:color="auto"/>
        <w:left w:val="none" w:sz="0" w:space="0" w:color="auto"/>
        <w:bottom w:val="none" w:sz="0" w:space="0" w:color="auto"/>
        <w:right w:val="none" w:sz="0" w:space="0" w:color="auto"/>
      </w:divBdr>
    </w:div>
    <w:div w:id="1352073412">
      <w:bodyDiv w:val="1"/>
      <w:marLeft w:val="0"/>
      <w:marRight w:val="0"/>
      <w:marTop w:val="0"/>
      <w:marBottom w:val="0"/>
      <w:divBdr>
        <w:top w:val="none" w:sz="0" w:space="0" w:color="auto"/>
        <w:left w:val="none" w:sz="0" w:space="0" w:color="auto"/>
        <w:bottom w:val="none" w:sz="0" w:space="0" w:color="auto"/>
        <w:right w:val="none" w:sz="0" w:space="0" w:color="auto"/>
      </w:divBdr>
      <w:divsChild>
        <w:div w:id="1055852897">
          <w:marLeft w:val="0"/>
          <w:marRight w:val="0"/>
          <w:marTop w:val="0"/>
          <w:marBottom w:val="0"/>
          <w:divBdr>
            <w:top w:val="none" w:sz="0" w:space="0" w:color="auto"/>
            <w:left w:val="none" w:sz="0" w:space="0" w:color="auto"/>
            <w:bottom w:val="none" w:sz="0" w:space="0" w:color="auto"/>
            <w:right w:val="none" w:sz="0" w:space="0" w:color="auto"/>
          </w:divBdr>
        </w:div>
        <w:div w:id="1357341121">
          <w:marLeft w:val="0"/>
          <w:marRight w:val="0"/>
          <w:marTop w:val="0"/>
          <w:marBottom w:val="0"/>
          <w:divBdr>
            <w:top w:val="none" w:sz="0" w:space="0" w:color="auto"/>
            <w:left w:val="none" w:sz="0" w:space="0" w:color="auto"/>
            <w:bottom w:val="none" w:sz="0" w:space="0" w:color="auto"/>
            <w:right w:val="none" w:sz="0" w:space="0" w:color="auto"/>
          </w:divBdr>
        </w:div>
        <w:div w:id="1633629567">
          <w:marLeft w:val="0"/>
          <w:marRight w:val="0"/>
          <w:marTop w:val="0"/>
          <w:marBottom w:val="0"/>
          <w:divBdr>
            <w:top w:val="none" w:sz="0" w:space="0" w:color="auto"/>
            <w:left w:val="none" w:sz="0" w:space="0" w:color="auto"/>
            <w:bottom w:val="none" w:sz="0" w:space="0" w:color="auto"/>
            <w:right w:val="none" w:sz="0" w:space="0" w:color="auto"/>
          </w:divBdr>
        </w:div>
      </w:divsChild>
    </w:div>
    <w:div w:id="1426152846">
      <w:bodyDiv w:val="1"/>
      <w:marLeft w:val="0"/>
      <w:marRight w:val="0"/>
      <w:marTop w:val="0"/>
      <w:marBottom w:val="0"/>
      <w:divBdr>
        <w:top w:val="none" w:sz="0" w:space="0" w:color="auto"/>
        <w:left w:val="none" w:sz="0" w:space="0" w:color="auto"/>
        <w:bottom w:val="none" w:sz="0" w:space="0" w:color="auto"/>
        <w:right w:val="none" w:sz="0" w:space="0" w:color="auto"/>
      </w:divBdr>
    </w:div>
    <w:div w:id="1443260220">
      <w:bodyDiv w:val="1"/>
      <w:marLeft w:val="0"/>
      <w:marRight w:val="0"/>
      <w:marTop w:val="0"/>
      <w:marBottom w:val="0"/>
      <w:divBdr>
        <w:top w:val="none" w:sz="0" w:space="0" w:color="auto"/>
        <w:left w:val="none" w:sz="0" w:space="0" w:color="auto"/>
        <w:bottom w:val="none" w:sz="0" w:space="0" w:color="auto"/>
        <w:right w:val="none" w:sz="0" w:space="0" w:color="auto"/>
      </w:divBdr>
    </w:div>
    <w:div w:id="1527909915">
      <w:bodyDiv w:val="1"/>
      <w:marLeft w:val="0"/>
      <w:marRight w:val="0"/>
      <w:marTop w:val="0"/>
      <w:marBottom w:val="0"/>
      <w:divBdr>
        <w:top w:val="none" w:sz="0" w:space="0" w:color="auto"/>
        <w:left w:val="none" w:sz="0" w:space="0" w:color="auto"/>
        <w:bottom w:val="none" w:sz="0" w:space="0" w:color="auto"/>
        <w:right w:val="none" w:sz="0" w:space="0" w:color="auto"/>
      </w:divBdr>
    </w:div>
    <w:div w:id="1651061953">
      <w:bodyDiv w:val="1"/>
      <w:marLeft w:val="0"/>
      <w:marRight w:val="0"/>
      <w:marTop w:val="0"/>
      <w:marBottom w:val="0"/>
      <w:divBdr>
        <w:top w:val="none" w:sz="0" w:space="0" w:color="auto"/>
        <w:left w:val="none" w:sz="0" w:space="0" w:color="auto"/>
        <w:bottom w:val="none" w:sz="0" w:space="0" w:color="auto"/>
        <w:right w:val="none" w:sz="0" w:space="0" w:color="auto"/>
      </w:divBdr>
    </w:div>
    <w:div w:id="18533730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621e096b-e840-470c-a63c-3ecfc7173d81">52QSZRY664MP-906-180</_dlc_DocId>
    <_dlc_DocIdUrl xmlns="621e096b-e840-470c-a63c-3ecfc7173d81">
      <Url>https://sharepoint.urz.uni-heidelberg.de/vjc/kjc/publications/publications-oa-books/_layouts/DocIdRedir.aspx?ID=52QSZRY664MP-906-180</Url>
      <Description>52QSZRY664MP-906-180</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6081EF7B0B923468B2057403E7C3FD7" ma:contentTypeVersion="0" ma:contentTypeDescription="Create a new document." ma:contentTypeScope="" ma:versionID="06312a42ffb016cb389870cb04be13ec">
  <xsd:schema xmlns:xsd="http://www.w3.org/2001/XMLSchema" xmlns:xs="http://www.w3.org/2001/XMLSchema" xmlns:p="http://schemas.microsoft.com/office/2006/metadata/properties" xmlns:ns2="621e096b-e840-470c-a63c-3ecfc7173d81" targetNamespace="http://schemas.microsoft.com/office/2006/metadata/properties" ma:root="true" ma:fieldsID="615b736b2eca9095e51804d972baa912" ns2:_="">
    <xsd:import namespace="621e096b-e840-470c-a63c-3ecfc7173d8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1e096b-e840-470c-a63c-3ecfc7173d8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4A2327C-645E-4CEA-8B1B-410C47AD578D}">
  <ds:schemaRefs>
    <ds:schemaRef ds:uri="http://purl.org/dc/elements/1.1/"/>
    <ds:schemaRef ds:uri="http://www.w3.org/XML/1998/namespace"/>
    <ds:schemaRef ds:uri="http://purl.org/dc/terms/"/>
    <ds:schemaRef ds:uri="http://schemas.microsoft.com/office/2006/metadata/properties"/>
    <ds:schemaRef ds:uri="http://purl.org/dc/dcmitype/"/>
    <ds:schemaRef ds:uri="http://schemas.microsoft.com/office/2006/documentManagement/types"/>
    <ds:schemaRef ds:uri="http://schemas.microsoft.com/office/infopath/2007/PartnerControls"/>
    <ds:schemaRef ds:uri="http://schemas.openxmlformats.org/package/2006/metadata/core-properties"/>
    <ds:schemaRef ds:uri="621e096b-e840-470c-a63c-3ecfc7173d81"/>
  </ds:schemaRefs>
</ds:datastoreItem>
</file>

<file path=customXml/itemProps2.xml><?xml version="1.0" encoding="utf-8"?>
<ds:datastoreItem xmlns:ds="http://schemas.openxmlformats.org/officeDocument/2006/customXml" ds:itemID="{19A68142-ACA2-4CC2-BE95-1FBCA64C33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1e096b-e840-470c-a63c-3ecfc7173d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E862226-2D58-4B9A-92DA-263370A0618D}">
  <ds:schemaRefs>
    <ds:schemaRef ds:uri="http://schemas.microsoft.com/sharepoint/events"/>
  </ds:schemaRefs>
</ds:datastoreItem>
</file>

<file path=customXml/itemProps4.xml><?xml version="1.0" encoding="utf-8"?>
<ds:datastoreItem xmlns:ds="http://schemas.openxmlformats.org/officeDocument/2006/customXml" ds:itemID="{389676CE-1010-4F95-9341-2EB1B4EDB55C}">
  <ds:schemaRefs>
    <ds:schemaRef ds:uri="http://schemas.microsoft.com/sharepoint/v3/contenttype/forms"/>
  </ds:schemaRefs>
</ds:datastoreItem>
</file>

<file path=customXml/itemProps5.xml><?xml version="1.0" encoding="utf-8"?>
<ds:datastoreItem xmlns:ds="http://schemas.openxmlformats.org/officeDocument/2006/customXml" ds:itemID="{34F92FFF-F2DF-452A-AC23-2109D155C0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3476</Words>
  <Characters>79709</Characters>
  <Application>Microsoft Office Word</Application>
  <DocSecurity>0</DocSecurity>
  <Lines>664</Lines>
  <Paragraphs>1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rt V</vt:lpstr>
      <vt:lpstr>Part V</vt:lpstr>
    </vt:vector>
  </TitlesOfParts>
  <Company>KJC IT Team</Company>
  <LinksUpToDate>false</LinksUpToDate>
  <CharactersWithSpaces>93000</CharactersWithSpaces>
  <SharedDoc>false</SharedDoc>
  <HLinks>
    <vt:vector size="18" baseType="variant">
      <vt:variant>
        <vt:i4>1900579</vt:i4>
      </vt:variant>
      <vt:variant>
        <vt:i4>426</vt:i4>
      </vt:variant>
      <vt:variant>
        <vt:i4>0</vt:i4>
      </vt:variant>
      <vt:variant>
        <vt:i4>5</vt:i4>
      </vt:variant>
      <vt:variant>
        <vt:lpwstr>http://www.expatteens.org</vt:lpwstr>
      </vt:variant>
      <vt:variant>
        <vt:lpwstr/>
      </vt:variant>
      <vt:variant>
        <vt:i4>7798854</vt:i4>
      </vt:variant>
      <vt:variant>
        <vt:i4>15</vt:i4>
      </vt:variant>
      <vt:variant>
        <vt:i4>0</vt:i4>
      </vt:variant>
      <vt:variant>
        <vt:i4>5</vt:i4>
      </vt:variant>
      <vt:variant>
        <vt:lpwstr>http://www.thatsmags.com/shanghai/article/368/local-experiences</vt:lpwstr>
      </vt:variant>
      <vt:variant>
        <vt:lpwstr/>
      </vt:variant>
      <vt:variant>
        <vt:i4>5701668</vt:i4>
      </vt:variant>
      <vt:variant>
        <vt:i4>0</vt:i4>
      </vt:variant>
      <vt:variant>
        <vt:i4>0</vt:i4>
      </vt:variant>
      <vt:variant>
        <vt:i4>5</vt:i4>
      </vt:variant>
      <vt:variant>
        <vt:lpwstr>http://www.internationalschool.info/listing/international-schools-in-shangha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 V</dc:title>
  <dc:creator>Marie Sander</dc:creator>
  <cp:lastModifiedBy>Anja Konopka</cp:lastModifiedBy>
  <cp:revision>3</cp:revision>
  <cp:lastPrinted>2014-01-22T14:12:00Z</cp:lastPrinted>
  <dcterms:created xsi:type="dcterms:W3CDTF">2015-10-22T06:49:00Z</dcterms:created>
  <dcterms:modified xsi:type="dcterms:W3CDTF">2015-10-22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KHFHIfbr"/&gt;&lt;style id="http://www.zotero.org/styles/chicago-author-date" hasBibliography="1" bibliographyStyleHasBeenSet="1"/&gt;&lt;prefs&gt;&lt;pref name="fieldType" value="Field"/&gt;&lt;pref name="storeRefere</vt:lpwstr>
  </property>
  <property fmtid="{D5CDD505-2E9C-101B-9397-08002B2CF9AE}" pid="3" name="ZOTERO_PREF_2">
    <vt:lpwstr>nces" value=""/&gt;&lt;pref name="noteType" value="0"/&gt;&lt;pref name="automaticJournalAbbreviations" value=""/&gt;&lt;/prefs&gt;&lt;/data&gt;</vt:lpwstr>
  </property>
  <property fmtid="{D5CDD505-2E9C-101B-9397-08002B2CF9AE}" pid="4" name="ContentTypeId">
    <vt:lpwstr>0x01010026081EF7B0B923468B2057403E7C3FD7</vt:lpwstr>
  </property>
  <property fmtid="{D5CDD505-2E9C-101B-9397-08002B2CF9AE}" pid="5" name="_dlc_DocIdItemGuid">
    <vt:lpwstr>9137c243-0ac6-4562-bc42-b45f726c4649</vt:lpwstr>
  </property>
</Properties>
</file>